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2FC6BB"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olor w:val="000000"/>
        </w:rPr>
        <w:t xml:space="preserve">Name of Journal: </w:t>
      </w:r>
      <w:r w:rsidRPr="006749CC">
        <w:rPr>
          <w:rFonts w:ascii="Book Antiqua" w:eastAsia="Book Antiqua" w:hAnsi="Book Antiqua" w:cs="Book Antiqua"/>
          <w:i/>
          <w:color w:val="000000"/>
        </w:rPr>
        <w:t>World Journal of Gastrointestinal Surgery</w:t>
      </w:r>
    </w:p>
    <w:p w14:paraId="37E7B8B8"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olor w:val="000000"/>
        </w:rPr>
        <w:t xml:space="preserve">Manuscript NO: </w:t>
      </w:r>
      <w:r w:rsidRPr="006749CC">
        <w:rPr>
          <w:rFonts w:ascii="Book Antiqua" w:eastAsia="Book Antiqua" w:hAnsi="Book Antiqua" w:cs="Book Antiqua"/>
          <w:color w:val="000000"/>
        </w:rPr>
        <w:t>62083</w:t>
      </w:r>
    </w:p>
    <w:p w14:paraId="4FA63AF1"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olor w:val="000000"/>
        </w:rPr>
        <w:t xml:space="preserve">Manuscript Type: </w:t>
      </w:r>
      <w:r w:rsidRPr="006749CC">
        <w:rPr>
          <w:rFonts w:ascii="Book Antiqua" w:eastAsia="Book Antiqua" w:hAnsi="Book Antiqua" w:cs="Book Antiqua"/>
          <w:color w:val="000000"/>
        </w:rPr>
        <w:t>ORIGINAL ARTICLE</w:t>
      </w:r>
    </w:p>
    <w:p w14:paraId="3730100F" w14:textId="77777777" w:rsidR="00BE19A1" w:rsidRPr="006749CC" w:rsidRDefault="00BE19A1" w:rsidP="00066E57">
      <w:pPr>
        <w:adjustRightInd w:val="0"/>
        <w:snapToGrid w:val="0"/>
        <w:spacing w:line="360" w:lineRule="auto"/>
        <w:jc w:val="both"/>
        <w:rPr>
          <w:rFonts w:ascii="Book Antiqua" w:hAnsi="Book Antiqua"/>
        </w:rPr>
      </w:pPr>
    </w:p>
    <w:p w14:paraId="49E4E77D"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i/>
          <w:color w:val="000000"/>
        </w:rPr>
        <w:t>Retrospective Cohort Study</w:t>
      </w:r>
    </w:p>
    <w:p w14:paraId="6D9190A8"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olor w:val="000000"/>
        </w:rPr>
        <w:t xml:space="preserve">Lessons learned from an audit of 1250 </w:t>
      </w:r>
      <w:r w:rsidR="00C65821" w:rsidRPr="006749CC">
        <w:rPr>
          <w:rFonts w:ascii="Book Antiqua" w:eastAsia="Book Antiqua" w:hAnsi="Book Antiqua" w:cs="Book Antiqua"/>
          <w:b/>
          <w:color w:val="000000"/>
        </w:rPr>
        <w:t xml:space="preserve">anal </w:t>
      </w:r>
      <w:r w:rsidRPr="006749CC">
        <w:rPr>
          <w:rFonts w:ascii="Book Antiqua" w:eastAsia="Book Antiqua" w:hAnsi="Book Antiqua" w:cs="Book Antiqua"/>
          <w:b/>
          <w:color w:val="000000"/>
        </w:rPr>
        <w:t>fistula patients operated at a single center: A retrospective review</w:t>
      </w:r>
    </w:p>
    <w:p w14:paraId="04676C9A" w14:textId="77777777" w:rsidR="00BE19A1" w:rsidRPr="006749CC" w:rsidRDefault="00BE19A1" w:rsidP="00066E57">
      <w:pPr>
        <w:adjustRightInd w:val="0"/>
        <w:snapToGrid w:val="0"/>
        <w:spacing w:line="360" w:lineRule="auto"/>
        <w:jc w:val="both"/>
        <w:rPr>
          <w:rFonts w:ascii="Book Antiqua" w:hAnsi="Book Antiqua"/>
        </w:rPr>
      </w:pPr>
    </w:p>
    <w:p w14:paraId="0EBE1542" w14:textId="0E8E7CE9"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Garg P</w:t>
      </w:r>
      <w:r w:rsidRPr="006749CC">
        <w:rPr>
          <w:rFonts w:ascii="Book Antiqua" w:eastAsia="Book Antiqua" w:hAnsi="Book Antiqua" w:cs="Book Antiqua"/>
          <w:i/>
          <w:iCs/>
          <w:color w:val="000000"/>
        </w:rPr>
        <w:t xml:space="preserve"> et al.</w:t>
      </w:r>
      <w:bookmarkStart w:id="0" w:name="OLE_LINK3"/>
      <w:bookmarkStart w:id="1" w:name="OLE_LINK4"/>
      <w:r w:rsidR="00874523" w:rsidRPr="006749CC">
        <w:rPr>
          <w:rFonts w:ascii="Book Antiqua" w:eastAsia="Book Antiqua" w:hAnsi="Book Antiqua" w:cs="Book Antiqua"/>
          <w:i/>
          <w:iCs/>
          <w:color w:val="000000"/>
        </w:rPr>
        <w:t xml:space="preserve"> </w:t>
      </w:r>
      <w:r w:rsidRPr="006749CC">
        <w:rPr>
          <w:rFonts w:ascii="Book Antiqua" w:eastAsia="Book Antiqua" w:hAnsi="Book Antiqua" w:cs="Book Antiqua"/>
          <w:color w:val="000000"/>
        </w:rPr>
        <w:t>Lessons learn</w:t>
      </w:r>
      <w:r w:rsidR="006749CC">
        <w:rPr>
          <w:rFonts w:ascii="Book Antiqua" w:eastAsia="Book Antiqua" w:hAnsi="Book Antiqua" w:cs="Book Antiqua"/>
          <w:color w:val="000000"/>
        </w:rPr>
        <w:t>ed</w:t>
      </w:r>
      <w:r w:rsidRPr="006749CC">
        <w:rPr>
          <w:rFonts w:ascii="Book Antiqua" w:eastAsia="Book Antiqua" w:hAnsi="Book Antiqua" w:cs="Book Antiqua"/>
          <w:color w:val="000000"/>
        </w:rPr>
        <w:t xml:space="preserve"> from an audit of 1250 </w:t>
      </w:r>
      <w:r w:rsidR="003D7981" w:rsidRPr="006749CC">
        <w:rPr>
          <w:rFonts w:ascii="Book Antiqua" w:eastAsia="Book Antiqua" w:hAnsi="Book Antiqua" w:cs="Book Antiqua"/>
          <w:color w:val="000000"/>
        </w:rPr>
        <w:t xml:space="preserve">anal </w:t>
      </w:r>
      <w:r w:rsidRPr="006749CC">
        <w:rPr>
          <w:rFonts w:ascii="Book Antiqua" w:eastAsia="Book Antiqua" w:hAnsi="Book Antiqua" w:cs="Book Antiqua"/>
          <w:color w:val="000000"/>
        </w:rPr>
        <w:t>fistula patients</w:t>
      </w:r>
    </w:p>
    <w:bookmarkEnd w:id="0"/>
    <w:bookmarkEnd w:id="1"/>
    <w:p w14:paraId="2D423921" w14:textId="77777777" w:rsidR="00BE19A1" w:rsidRPr="006749CC" w:rsidRDefault="00BE19A1" w:rsidP="00066E57">
      <w:pPr>
        <w:adjustRightInd w:val="0"/>
        <w:snapToGrid w:val="0"/>
        <w:spacing w:line="360" w:lineRule="auto"/>
        <w:jc w:val="both"/>
        <w:rPr>
          <w:rFonts w:ascii="Book Antiqua" w:hAnsi="Book Antiqua"/>
        </w:rPr>
      </w:pPr>
    </w:p>
    <w:p w14:paraId="60966AA6"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Pankaj Garg, Baljit Kaur, Ankita Goyal, Vipul</w:t>
      </w:r>
      <w:r w:rsidR="00F66C54" w:rsidRPr="006749CC">
        <w:rPr>
          <w:rFonts w:ascii="Book Antiqua" w:eastAsia="Book Antiqua" w:hAnsi="Book Antiqua" w:cs="Book Antiqua"/>
          <w:color w:val="000000"/>
        </w:rPr>
        <w:t xml:space="preserve"> D</w:t>
      </w:r>
      <w:r w:rsidRPr="006749CC">
        <w:rPr>
          <w:rFonts w:ascii="Book Antiqua" w:eastAsia="Book Antiqua" w:hAnsi="Book Antiqua" w:cs="Book Antiqua"/>
          <w:color w:val="000000"/>
        </w:rPr>
        <w:t xml:space="preserve"> Yagnik, Sushil </w:t>
      </w:r>
      <w:proofErr w:type="spellStart"/>
      <w:r w:rsidRPr="006749CC">
        <w:rPr>
          <w:rFonts w:ascii="Book Antiqua" w:eastAsia="Book Antiqua" w:hAnsi="Book Antiqua" w:cs="Book Antiqua"/>
          <w:color w:val="000000"/>
        </w:rPr>
        <w:t>Dawka</w:t>
      </w:r>
      <w:proofErr w:type="spellEnd"/>
      <w:r w:rsidRPr="006749CC">
        <w:rPr>
          <w:rFonts w:ascii="Book Antiqua" w:eastAsia="Book Antiqua" w:hAnsi="Book Antiqua" w:cs="Book Antiqua"/>
          <w:color w:val="000000"/>
        </w:rPr>
        <w:t>, Geetha R Menon</w:t>
      </w:r>
    </w:p>
    <w:p w14:paraId="05863CF9" w14:textId="77777777" w:rsidR="00BE19A1" w:rsidRPr="006749CC" w:rsidRDefault="00BE19A1" w:rsidP="00066E57">
      <w:pPr>
        <w:adjustRightInd w:val="0"/>
        <w:snapToGrid w:val="0"/>
        <w:spacing w:line="360" w:lineRule="auto"/>
        <w:jc w:val="both"/>
        <w:rPr>
          <w:rFonts w:ascii="Book Antiqua" w:hAnsi="Book Antiqua"/>
        </w:rPr>
      </w:pPr>
    </w:p>
    <w:p w14:paraId="09DDC7B2" w14:textId="25F633A2"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Pankaj Garg, </w:t>
      </w:r>
      <w:r w:rsidR="00C40E08" w:rsidRPr="006749CC">
        <w:rPr>
          <w:rFonts w:ascii="Book Antiqua" w:eastAsia="Book Antiqua" w:hAnsi="Book Antiqua" w:cs="Book Antiqua"/>
          <w:bCs/>
          <w:color w:val="000000"/>
        </w:rPr>
        <w:t>Department of</w:t>
      </w:r>
      <w:r w:rsidR="00874523" w:rsidRPr="006749CC">
        <w:rPr>
          <w:rFonts w:ascii="Book Antiqua" w:eastAsia="Book Antiqua" w:hAnsi="Book Antiqua" w:cs="Book Antiqua"/>
          <w:bCs/>
          <w:color w:val="000000"/>
        </w:rPr>
        <w:t xml:space="preserve"> </w:t>
      </w:r>
      <w:r w:rsidRPr="006749CC">
        <w:rPr>
          <w:rFonts w:ascii="Book Antiqua" w:eastAsia="Book Antiqua" w:hAnsi="Book Antiqua" w:cs="Book Antiqua"/>
          <w:color w:val="000000"/>
        </w:rPr>
        <w:t>Colorectal Surgery, Garg Fistula Research Institute, Panchkula 134113, Haryana, India</w:t>
      </w:r>
    </w:p>
    <w:p w14:paraId="1C42A3B9" w14:textId="77777777" w:rsidR="00BE19A1" w:rsidRPr="006749CC" w:rsidRDefault="00BE19A1" w:rsidP="00066E57">
      <w:pPr>
        <w:adjustRightInd w:val="0"/>
        <w:snapToGrid w:val="0"/>
        <w:spacing w:line="360" w:lineRule="auto"/>
        <w:jc w:val="both"/>
        <w:rPr>
          <w:rFonts w:ascii="Book Antiqua" w:hAnsi="Book Antiqua"/>
        </w:rPr>
      </w:pPr>
    </w:p>
    <w:p w14:paraId="438FC28E" w14:textId="7127A54A"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Pankaj Garg, </w:t>
      </w:r>
      <w:r w:rsidR="00C40E08" w:rsidRPr="006749CC">
        <w:rPr>
          <w:rFonts w:ascii="Book Antiqua" w:eastAsia="Book Antiqua" w:hAnsi="Book Antiqua" w:cs="Book Antiqua"/>
          <w:bCs/>
          <w:color w:val="000000"/>
        </w:rPr>
        <w:t>Department of</w:t>
      </w:r>
      <w:r w:rsidR="00874523" w:rsidRPr="006749CC">
        <w:rPr>
          <w:rFonts w:ascii="Book Antiqua" w:eastAsia="Book Antiqua" w:hAnsi="Book Antiqua" w:cs="Book Antiqua"/>
          <w:bCs/>
          <w:color w:val="000000"/>
        </w:rPr>
        <w:t xml:space="preserve"> </w:t>
      </w:r>
      <w:r w:rsidRPr="006749CC">
        <w:rPr>
          <w:rFonts w:ascii="Book Antiqua" w:eastAsia="Book Antiqua" w:hAnsi="Book Antiqua" w:cs="Book Antiqua"/>
          <w:color w:val="000000"/>
        </w:rPr>
        <w:t>Colorectal Surgery, Indus International Hospital, Mohali 140201, Punjab, India</w:t>
      </w:r>
    </w:p>
    <w:p w14:paraId="7D278CF6" w14:textId="77777777" w:rsidR="00BE19A1" w:rsidRPr="006749CC" w:rsidRDefault="00BE19A1" w:rsidP="00066E57">
      <w:pPr>
        <w:adjustRightInd w:val="0"/>
        <w:snapToGrid w:val="0"/>
        <w:spacing w:line="360" w:lineRule="auto"/>
        <w:jc w:val="both"/>
        <w:rPr>
          <w:rFonts w:ascii="Book Antiqua" w:hAnsi="Book Antiqua"/>
        </w:rPr>
      </w:pPr>
    </w:p>
    <w:p w14:paraId="7157AF3A" w14:textId="548BC90C"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Baljit Kaur, </w:t>
      </w:r>
      <w:bookmarkStart w:id="2" w:name="OLE_LINK21"/>
      <w:bookmarkStart w:id="3" w:name="OLE_LINK22"/>
      <w:r w:rsidR="00C40E08" w:rsidRPr="006749CC">
        <w:rPr>
          <w:rFonts w:ascii="Book Antiqua" w:eastAsia="Book Antiqua" w:hAnsi="Book Antiqua" w:cs="Book Antiqua"/>
          <w:bCs/>
          <w:color w:val="000000"/>
        </w:rPr>
        <w:t>Department of</w:t>
      </w:r>
      <w:r w:rsidR="00BC5189" w:rsidRPr="006749CC">
        <w:rPr>
          <w:rFonts w:ascii="Book Antiqua" w:eastAsia="Book Antiqua" w:hAnsi="Book Antiqua" w:cs="Book Antiqua"/>
          <w:bCs/>
          <w:color w:val="000000"/>
        </w:rPr>
        <w:t xml:space="preserve"> </w:t>
      </w:r>
      <w:r w:rsidRPr="006749CC">
        <w:rPr>
          <w:rFonts w:ascii="Book Antiqua" w:eastAsia="Book Antiqua" w:hAnsi="Book Antiqua" w:cs="Book Antiqua"/>
          <w:color w:val="000000"/>
        </w:rPr>
        <w:t>Radiology</w:t>
      </w:r>
      <w:bookmarkEnd w:id="2"/>
      <w:bookmarkEnd w:id="3"/>
      <w:r w:rsidRPr="006749CC">
        <w:rPr>
          <w:rFonts w:ascii="Book Antiqua" w:eastAsia="Book Antiqua" w:hAnsi="Book Antiqua" w:cs="Book Antiqua"/>
          <w:color w:val="000000"/>
        </w:rPr>
        <w:t xml:space="preserve">, SSRD </w:t>
      </w:r>
      <w:r w:rsidR="00C40E08" w:rsidRPr="006749CC">
        <w:rPr>
          <w:rFonts w:ascii="Book Antiqua" w:eastAsia="Book Antiqua" w:hAnsi="Book Antiqua" w:cs="Book Antiqua"/>
          <w:color w:val="000000"/>
        </w:rPr>
        <w:t xml:space="preserve">Magnetic Resonance Imaging </w:t>
      </w:r>
      <w:r w:rsidRPr="006749CC">
        <w:rPr>
          <w:rFonts w:ascii="Book Antiqua" w:eastAsia="Book Antiqua" w:hAnsi="Book Antiqua" w:cs="Book Antiqua"/>
          <w:color w:val="000000"/>
        </w:rPr>
        <w:t>Institute, Chandigarh 160011, Chandigarh, India</w:t>
      </w:r>
    </w:p>
    <w:p w14:paraId="4BEA39A2" w14:textId="77777777" w:rsidR="00BE19A1" w:rsidRPr="006749CC" w:rsidRDefault="00BE19A1" w:rsidP="00066E57">
      <w:pPr>
        <w:adjustRightInd w:val="0"/>
        <w:snapToGrid w:val="0"/>
        <w:spacing w:line="360" w:lineRule="auto"/>
        <w:jc w:val="both"/>
        <w:rPr>
          <w:rFonts w:ascii="Book Antiqua" w:hAnsi="Book Antiqua"/>
        </w:rPr>
      </w:pPr>
    </w:p>
    <w:p w14:paraId="73B1D58A"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Ankita Goyal, </w:t>
      </w:r>
      <w:bookmarkStart w:id="4" w:name="OLE_LINK20"/>
      <w:r w:rsidR="00C40E08" w:rsidRPr="006749CC">
        <w:rPr>
          <w:rFonts w:ascii="Book Antiqua" w:eastAsia="Book Antiqua" w:hAnsi="Book Antiqua" w:cs="Book Antiqua"/>
          <w:bCs/>
          <w:color w:val="000000"/>
        </w:rPr>
        <w:t xml:space="preserve">Department of </w:t>
      </w:r>
      <w:r w:rsidRPr="006749CC">
        <w:rPr>
          <w:rFonts w:ascii="Book Antiqua" w:eastAsia="Book Antiqua" w:hAnsi="Book Antiqua" w:cs="Book Antiqua"/>
          <w:color w:val="000000"/>
        </w:rPr>
        <w:t>Pathology</w:t>
      </w:r>
      <w:bookmarkEnd w:id="4"/>
      <w:r w:rsidRPr="006749CC">
        <w:rPr>
          <w:rFonts w:ascii="Book Antiqua" w:eastAsia="Book Antiqua" w:hAnsi="Book Antiqua" w:cs="Book Antiqua"/>
          <w:color w:val="000000"/>
        </w:rPr>
        <w:t>, Gian Sagar Medical College and Hospital, Patiala 140601, Punjab, India</w:t>
      </w:r>
    </w:p>
    <w:p w14:paraId="0859F93C" w14:textId="77777777" w:rsidR="00BE19A1" w:rsidRPr="006749CC" w:rsidRDefault="00BE19A1" w:rsidP="00066E57">
      <w:pPr>
        <w:adjustRightInd w:val="0"/>
        <w:snapToGrid w:val="0"/>
        <w:spacing w:line="360" w:lineRule="auto"/>
        <w:jc w:val="both"/>
        <w:rPr>
          <w:rFonts w:ascii="Book Antiqua" w:hAnsi="Book Antiqua"/>
        </w:rPr>
      </w:pPr>
    </w:p>
    <w:p w14:paraId="7EBB2E10" w14:textId="6C096CCB"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Vipul</w:t>
      </w:r>
      <w:r w:rsidR="00F66C54" w:rsidRPr="006749CC">
        <w:rPr>
          <w:rFonts w:ascii="Book Antiqua" w:eastAsia="Book Antiqua" w:hAnsi="Book Antiqua" w:cs="Book Antiqua"/>
          <w:b/>
          <w:bCs/>
          <w:color w:val="000000"/>
        </w:rPr>
        <w:t xml:space="preserve"> D</w:t>
      </w:r>
      <w:r w:rsidRPr="006749CC">
        <w:rPr>
          <w:rFonts w:ascii="Book Antiqua" w:eastAsia="Book Antiqua" w:hAnsi="Book Antiqua" w:cs="Book Antiqua"/>
          <w:b/>
          <w:bCs/>
          <w:color w:val="000000"/>
        </w:rPr>
        <w:t xml:space="preserve"> Yagnik, </w:t>
      </w:r>
      <w:r w:rsidRPr="006749CC">
        <w:rPr>
          <w:rFonts w:ascii="Book Antiqua" w:eastAsia="Book Antiqua" w:hAnsi="Book Antiqua" w:cs="Book Antiqua"/>
          <w:color w:val="000000"/>
        </w:rPr>
        <w:t xml:space="preserve">Department of </w:t>
      </w:r>
      <w:r w:rsidR="00F66C54" w:rsidRPr="006749CC">
        <w:rPr>
          <w:rFonts w:ascii="Book Antiqua" w:eastAsia="Book Antiqua" w:hAnsi="Book Antiqua" w:cs="Book Antiqua"/>
          <w:color w:val="000000"/>
        </w:rPr>
        <w:t xml:space="preserve">Surgical </w:t>
      </w:r>
      <w:r w:rsidR="00BC5189" w:rsidRPr="006749CC">
        <w:rPr>
          <w:rFonts w:ascii="Book Antiqua" w:eastAsia="Book Antiqua" w:hAnsi="Book Antiqua" w:cs="Book Antiqua"/>
          <w:color w:val="000000"/>
        </w:rPr>
        <w:t>Gastroenterology</w:t>
      </w:r>
      <w:r w:rsidRPr="006749CC">
        <w:rPr>
          <w:rFonts w:ascii="Book Antiqua" w:eastAsia="Book Antiqua" w:hAnsi="Book Antiqua" w:cs="Book Antiqua"/>
          <w:color w:val="000000"/>
        </w:rPr>
        <w:t xml:space="preserve">, </w:t>
      </w:r>
      <w:bookmarkStart w:id="5" w:name="OLE_LINK15"/>
      <w:proofErr w:type="spellStart"/>
      <w:r w:rsidR="00F66C54" w:rsidRPr="006749CC">
        <w:rPr>
          <w:rFonts w:ascii="Book Antiqua" w:eastAsia="Book Antiqua" w:hAnsi="Book Antiqua" w:cs="Book Antiqua"/>
          <w:color w:val="000000"/>
        </w:rPr>
        <w:t>Nishtha</w:t>
      </w:r>
      <w:proofErr w:type="spellEnd"/>
      <w:r w:rsidR="00F66C54" w:rsidRPr="006749CC">
        <w:rPr>
          <w:rFonts w:ascii="Book Antiqua" w:eastAsia="Book Antiqua" w:hAnsi="Book Antiqua" w:cs="Book Antiqua"/>
          <w:color w:val="000000"/>
        </w:rPr>
        <w:t xml:space="preserve"> </w:t>
      </w:r>
      <w:r w:rsidR="00BC5189" w:rsidRPr="006749CC">
        <w:rPr>
          <w:rFonts w:ascii="Book Antiqua" w:eastAsia="Book Antiqua" w:hAnsi="Book Antiqua" w:cs="Book Antiqua"/>
          <w:color w:val="000000"/>
        </w:rPr>
        <w:t xml:space="preserve">Surgical Hospital </w:t>
      </w:r>
      <w:r w:rsidR="00F66C54" w:rsidRPr="006749CC">
        <w:rPr>
          <w:rFonts w:ascii="Book Antiqua" w:eastAsia="Book Antiqua" w:hAnsi="Book Antiqua" w:cs="Book Antiqua"/>
          <w:color w:val="000000"/>
        </w:rPr>
        <w:t xml:space="preserve">and </w:t>
      </w:r>
      <w:r w:rsidR="00BC5189" w:rsidRPr="006749CC">
        <w:rPr>
          <w:rFonts w:ascii="Book Antiqua" w:eastAsia="Book Antiqua" w:hAnsi="Book Antiqua" w:cs="Book Antiqua"/>
          <w:color w:val="000000"/>
        </w:rPr>
        <w:t>Research Center</w:t>
      </w:r>
      <w:bookmarkEnd w:id="5"/>
      <w:r w:rsidRPr="006749CC">
        <w:rPr>
          <w:rFonts w:ascii="Book Antiqua" w:eastAsia="Book Antiqua" w:hAnsi="Book Antiqua" w:cs="Book Antiqua"/>
          <w:color w:val="000000"/>
        </w:rPr>
        <w:t xml:space="preserve">, </w:t>
      </w:r>
      <w:proofErr w:type="spellStart"/>
      <w:r w:rsidRPr="006749CC">
        <w:rPr>
          <w:rFonts w:ascii="Book Antiqua" w:eastAsia="Book Antiqua" w:hAnsi="Book Antiqua" w:cs="Book Antiqua"/>
          <w:color w:val="000000"/>
        </w:rPr>
        <w:t>Patan</w:t>
      </w:r>
      <w:proofErr w:type="spellEnd"/>
      <w:r w:rsidRPr="006749CC">
        <w:rPr>
          <w:rFonts w:ascii="Book Antiqua" w:eastAsia="Book Antiqua" w:hAnsi="Book Antiqua" w:cs="Book Antiqua"/>
          <w:color w:val="000000"/>
        </w:rPr>
        <w:t xml:space="preserve"> 384265, Gujarat, India</w:t>
      </w:r>
    </w:p>
    <w:p w14:paraId="6DE30FA6" w14:textId="77777777" w:rsidR="00BE19A1" w:rsidRPr="006749CC" w:rsidRDefault="00BE19A1" w:rsidP="00066E57">
      <w:pPr>
        <w:adjustRightInd w:val="0"/>
        <w:snapToGrid w:val="0"/>
        <w:spacing w:line="360" w:lineRule="auto"/>
        <w:jc w:val="both"/>
        <w:rPr>
          <w:rFonts w:ascii="Book Antiqua" w:hAnsi="Book Antiqua"/>
        </w:rPr>
      </w:pPr>
    </w:p>
    <w:p w14:paraId="3ADC4C9D" w14:textId="3E06A77F"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lastRenderedPageBreak/>
        <w:t xml:space="preserve">Sushil </w:t>
      </w:r>
      <w:proofErr w:type="spellStart"/>
      <w:r w:rsidRPr="006749CC">
        <w:rPr>
          <w:rFonts w:ascii="Book Antiqua" w:eastAsia="Book Antiqua" w:hAnsi="Book Antiqua" w:cs="Book Antiqua"/>
          <w:b/>
          <w:bCs/>
          <w:color w:val="000000"/>
        </w:rPr>
        <w:t>Dawka</w:t>
      </w:r>
      <w:proofErr w:type="spellEnd"/>
      <w:r w:rsidRPr="006749CC">
        <w:rPr>
          <w:rFonts w:ascii="Book Antiqua" w:eastAsia="Book Antiqua" w:hAnsi="Book Antiqua" w:cs="Book Antiqua"/>
          <w:b/>
          <w:bCs/>
          <w:color w:val="000000"/>
        </w:rPr>
        <w:t xml:space="preserve">, </w:t>
      </w:r>
      <w:bookmarkStart w:id="6" w:name="OLE_LINK16"/>
      <w:bookmarkStart w:id="7" w:name="OLE_LINK17"/>
      <w:r w:rsidR="00C40E08" w:rsidRPr="006749CC">
        <w:rPr>
          <w:rFonts w:ascii="Book Antiqua" w:eastAsia="Book Antiqua" w:hAnsi="Book Antiqua" w:cs="Book Antiqua"/>
          <w:bCs/>
          <w:color w:val="000000"/>
        </w:rPr>
        <w:t>Department of</w:t>
      </w:r>
      <w:r w:rsidR="00874523" w:rsidRPr="006749CC">
        <w:rPr>
          <w:rFonts w:ascii="Book Antiqua" w:eastAsia="Book Antiqua" w:hAnsi="Book Antiqua" w:cs="Book Antiqua"/>
          <w:bCs/>
          <w:color w:val="000000"/>
        </w:rPr>
        <w:t xml:space="preserve"> </w:t>
      </w:r>
      <w:r w:rsidRPr="006749CC">
        <w:rPr>
          <w:rFonts w:ascii="Book Antiqua" w:eastAsia="Book Antiqua" w:hAnsi="Book Antiqua" w:cs="Book Antiqua"/>
          <w:color w:val="000000"/>
        </w:rPr>
        <w:t>Surgery</w:t>
      </w:r>
      <w:bookmarkEnd w:id="6"/>
      <w:bookmarkEnd w:id="7"/>
      <w:r w:rsidRPr="006749CC">
        <w:rPr>
          <w:rFonts w:ascii="Book Antiqua" w:eastAsia="Book Antiqua" w:hAnsi="Book Antiqua" w:cs="Book Antiqua"/>
          <w:color w:val="000000"/>
        </w:rPr>
        <w:t>, SSR Medical College, Belle Rive 744101, Mauritius</w:t>
      </w:r>
    </w:p>
    <w:p w14:paraId="3073FFDF" w14:textId="77777777" w:rsidR="00BE19A1" w:rsidRPr="006749CC" w:rsidRDefault="00BE19A1" w:rsidP="00066E57">
      <w:pPr>
        <w:adjustRightInd w:val="0"/>
        <w:snapToGrid w:val="0"/>
        <w:spacing w:line="360" w:lineRule="auto"/>
        <w:jc w:val="both"/>
        <w:rPr>
          <w:rFonts w:ascii="Book Antiqua" w:hAnsi="Book Antiqua"/>
        </w:rPr>
      </w:pPr>
    </w:p>
    <w:p w14:paraId="6D2BE9DF" w14:textId="20548350"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Geetha R Menon, </w:t>
      </w:r>
      <w:bookmarkStart w:id="8" w:name="OLE_LINK18"/>
      <w:bookmarkStart w:id="9" w:name="OLE_LINK19"/>
      <w:r w:rsidR="00C40E08" w:rsidRPr="006749CC">
        <w:rPr>
          <w:rFonts w:ascii="Book Antiqua" w:eastAsia="Book Antiqua" w:hAnsi="Book Antiqua" w:cs="Book Antiqua"/>
          <w:bCs/>
          <w:color w:val="000000"/>
        </w:rPr>
        <w:t>Department of</w:t>
      </w:r>
      <w:r w:rsidR="00874523" w:rsidRPr="006749CC">
        <w:rPr>
          <w:rFonts w:ascii="Book Antiqua" w:eastAsia="Book Antiqua" w:hAnsi="Book Antiqua" w:cs="Book Antiqua"/>
          <w:bCs/>
          <w:color w:val="000000"/>
        </w:rPr>
        <w:t xml:space="preserve"> </w:t>
      </w:r>
      <w:r w:rsidRPr="006749CC">
        <w:rPr>
          <w:rFonts w:ascii="Book Antiqua" w:eastAsia="Book Antiqua" w:hAnsi="Book Antiqua" w:cs="Book Antiqua"/>
          <w:color w:val="000000"/>
        </w:rPr>
        <w:t>Statistics</w:t>
      </w:r>
      <w:bookmarkEnd w:id="8"/>
      <w:bookmarkEnd w:id="9"/>
      <w:r w:rsidRPr="006749CC">
        <w:rPr>
          <w:rFonts w:ascii="Book Antiqua" w:eastAsia="Book Antiqua" w:hAnsi="Book Antiqua" w:cs="Book Antiqua"/>
          <w:color w:val="000000"/>
        </w:rPr>
        <w:t>, Indian Council of Medical Research, New Delhi 110029, New Delhi, India</w:t>
      </w:r>
    </w:p>
    <w:p w14:paraId="48B80460" w14:textId="77777777" w:rsidR="00BE19A1" w:rsidRPr="006749CC" w:rsidRDefault="00BE19A1" w:rsidP="00066E57">
      <w:pPr>
        <w:adjustRightInd w:val="0"/>
        <w:snapToGrid w:val="0"/>
        <w:spacing w:line="360" w:lineRule="auto"/>
        <w:jc w:val="both"/>
        <w:rPr>
          <w:rFonts w:ascii="Book Antiqua" w:hAnsi="Book Antiqua"/>
        </w:rPr>
      </w:pPr>
    </w:p>
    <w:p w14:paraId="568CB429" w14:textId="232B5500"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Author contributions: </w:t>
      </w:r>
      <w:r w:rsidRPr="006749CC">
        <w:rPr>
          <w:rFonts w:ascii="Book Antiqua" w:eastAsia="Book Antiqua" w:hAnsi="Book Antiqua" w:cs="Book Antiqua"/>
          <w:color w:val="000000"/>
        </w:rPr>
        <w:t xml:space="preserve">Garg P conceived and designed the study, collected and analyzed the data, </w:t>
      </w:r>
      <w:r w:rsidR="006749CC">
        <w:rPr>
          <w:rFonts w:ascii="Book Antiqua" w:eastAsia="Book Antiqua" w:hAnsi="Book Antiqua" w:cs="Book Antiqua"/>
          <w:color w:val="000000"/>
        </w:rPr>
        <w:t xml:space="preserve">and </w:t>
      </w:r>
      <w:r w:rsidRPr="006749CC">
        <w:rPr>
          <w:rFonts w:ascii="Book Antiqua" w:eastAsia="Book Antiqua" w:hAnsi="Book Antiqua" w:cs="Book Antiqua"/>
          <w:color w:val="000000"/>
        </w:rPr>
        <w:t xml:space="preserve">revised the data (Guarantor of the review); Kaur B, Goyal A and Yagnik V collected and analyzed the data, </w:t>
      </w:r>
      <w:r w:rsidR="006749CC">
        <w:rPr>
          <w:rFonts w:ascii="Book Antiqua" w:eastAsia="Book Antiqua" w:hAnsi="Book Antiqua" w:cs="Book Antiqua"/>
          <w:color w:val="000000"/>
        </w:rPr>
        <w:t xml:space="preserve">and </w:t>
      </w:r>
      <w:r w:rsidRPr="006749CC">
        <w:rPr>
          <w:rFonts w:ascii="Book Antiqua" w:eastAsia="Book Antiqua" w:hAnsi="Book Antiqua" w:cs="Book Antiqua"/>
          <w:color w:val="000000"/>
        </w:rPr>
        <w:t>revised the data</w:t>
      </w:r>
      <w:r w:rsid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proofErr w:type="spellStart"/>
      <w:r w:rsidRPr="006749CC">
        <w:rPr>
          <w:rFonts w:ascii="Book Antiqua" w:eastAsia="Book Antiqua" w:hAnsi="Book Antiqua" w:cs="Book Antiqua"/>
          <w:color w:val="000000"/>
        </w:rPr>
        <w:t>Dawka</w:t>
      </w:r>
      <w:proofErr w:type="spellEnd"/>
      <w:r w:rsidRPr="006749CC">
        <w:rPr>
          <w:rFonts w:ascii="Book Antiqua" w:eastAsia="Book Antiqua" w:hAnsi="Book Antiqua" w:cs="Book Antiqua"/>
          <w:color w:val="000000"/>
        </w:rPr>
        <w:t xml:space="preserve"> S critically analyzed the data, reviewed</w:t>
      </w:r>
      <w:r w:rsid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and edited the manuscript</w:t>
      </w:r>
      <w:r w:rsid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Menon GR </w:t>
      </w:r>
      <w:r w:rsidR="00C65821" w:rsidRPr="006749CC">
        <w:rPr>
          <w:rFonts w:ascii="Book Antiqua" w:eastAsia="Book Antiqua" w:hAnsi="Book Antiqua" w:cs="Book Antiqua"/>
          <w:color w:val="000000"/>
        </w:rPr>
        <w:t>a</w:t>
      </w:r>
      <w:r w:rsidRPr="006749CC">
        <w:rPr>
          <w:rFonts w:ascii="Book Antiqua" w:eastAsia="Book Antiqua" w:hAnsi="Book Antiqua" w:cs="Book Antiqua"/>
          <w:color w:val="000000"/>
        </w:rPr>
        <w:t xml:space="preserve">nalyzed </w:t>
      </w:r>
      <w:r w:rsidR="006749CC">
        <w:rPr>
          <w:rFonts w:ascii="Book Antiqua" w:eastAsia="Book Antiqua" w:hAnsi="Book Antiqua" w:cs="Book Antiqua"/>
          <w:color w:val="000000"/>
        </w:rPr>
        <w:t xml:space="preserve">and revised </w:t>
      </w:r>
      <w:r w:rsidRPr="006749CC">
        <w:rPr>
          <w:rFonts w:ascii="Book Antiqua" w:eastAsia="Book Antiqua" w:hAnsi="Book Antiqua" w:cs="Book Antiqua"/>
          <w:color w:val="000000"/>
        </w:rPr>
        <w:t>the data</w:t>
      </w:r>
      <w:r w:rsid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5168C7">
        <w:rPr>
          <w:rFonts w:ascii="Book Antiqua" w:eastAsia="Book Antiqua" w:hAnsi="Book Antiqua" w:cs="Book Antiqua"/>
          <w:color w:val="000000"/>
        </w:rPr>
        <w:t>A</w:t>
      </w:r>
      <w:r w:rsidR="006749CC">
        <w:rPr>
          <w:rFonts w:ascii="Book Antiqua" w:eastAsia="Book Antiqua" w:hAnsi="Book Antiqua" w:cs="Book Antiqua"/>
          <w:color w:val="000000"/>
        </w:rPr>
        <w:t>ll authors</w:t>
      </w:r>
      <w:r w:rsidRPr="006749CC">
        <w:rPr>
          <w:rFonts w:ascii="Book Antiqua" w:eastAsia="Book Antiqua" w:hAnsi="Book Antiqua" w:cs="Book Antiqua"/>
          <w:color w:val="000000"/>
        </w:rPr>
        <w:t xml:space="preserve"> finally approved and submitted the manuscript.</w:t>
      </w:r>
    </w:p>
    <w:p w14:paraId="6EE86833" w14:textId="77777777" w:rsidR="00BE19A1" w:rsidRPr="006749CC" w:rsidRDefault="00BE19A1" w:rsidP="00066E57">
      <w:pPr>
        <w:adjustRightInd w:val="0"/>
        <w:snapToGrid w:val="0"/>
        <w:spacing w:line="360" w:lineRule="auto"/>
        <w:jc w:val="both"/>
        <w:rPr>
          <w:rFonts w:ascii="Book Antiqua" w:hAnsi="Book Antiqua"/>
        </w:rPr>
      </w:pPr>
    </w:p>
    <w:p w14:paraId="64F26E87" w14:textId="2088C31A"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Corresponding author: Pankaj Garg, MD, MS, </w:t>
      </w:r>
      <w:r w:rsidR="00C65821" w:rsidRPr="006749CC">
        <w:rPr>
          <w:rFonts w:ascii="Book Antiqua" w:eastAsia="Book Antiqua" w:hAnsi="Book Antiqua" w:cs="Book Antiqua"/>
          <w:b/>
          <w:bCs/>
          <w:color w:val="000000"/>
        </w:rPr>
        <w:t xml:space="preserve">Chief </w:t>
      </w:r>
      <w:r w:rsidRPr="006749CC">
        <w:rPr>
          <w:rFonts w:ascii="Book Antiqua" w:eastAsia="Book Antiqua" w:hAnsi="Book Antiqua" w:cs="Book Antiqua"/>
          <w:b/>
          <w:bCs/>
          <w:color w:val="000000"/>
        </w:rPr>
        <w:t xml:space="preserve">Surgeon, </w:t>
      </w:r>
      <w:bookmarkStart w:id="10" w:name="OLE_LINK11"/>
      <w:bookmarkStart w:id="11" w:name="OLE_LINK12"/>
      <w:bookmarkStart w:id="12" w:name="OLE_LINK1"/>
      <w:bookmarkStart w:id="13" w:name="OLE_LINK2"/>
      <w:r w:rsidR="00C40E08" w:rsidRPr="006749CC">
        <w:rPr>
          <w:rFonts w:ascii="Book Antiqua" w:eastAsia="Book Antiqua" w:hAnsi="Book Antiqua" w:cs="Book Antiqua"/>
          <w:bCs/>
          <w:color w:val="000000"/>
        </w:rPr>
        <w:t>Department of</w:t>
      </w:r>
      <w:bookmarkEnd w:id="10"/>
      <w:bookmarkEnd w:id="11"/>
      <w:r w:rsidR="00874523" w:rsidRPr="006749CC">
        <w:rPr>
          <w:rFonts w:ascii="Book Antiqua" w:eastAsia="Book Antiqua" w:hAnsi="Book Antiqua" w:cs="Book Antiqua"/>
          <w:bCs/>
          <w:color w:val="000000"/>
        </w:rPr>
        <w:t xml:space="preserve"> </w:t>
      </w:r>
      <w:r w:rsidR="00C40E08" w:rsidRPr="006749CC">
        <w:rPr>
          <w:rFonts w:ascii="Book Antiqua" w:eastAsia="Book Antiqua" w:hAnsi="Book Antiqua" w:cs="Book Antiqua"/>
          <w:color w:val="000000"/>
        </w:rPr>
        <w:t>Colorectal Surgery</w:t>
      </w:r>
      <w:bookmarkEnd w:id="12"/>
      <w:bookmarkEnd w:id="13"/>
      <w:r w:rsidRPr="006749CC">
        <w:rPr>
          <w:rFonts w:ascii="Book Antiqua" w:eastAsia="Book Antiqua" w:hAnsi="Book Antiqua" w:cs="Book Antiqua"/>
          <w:color w:val="000000"/>
        </w:rPr>
        <w:t>, Garg Fistula Research Institute, 1042/15, Panchkula 134113, Haryana, India. drgargpankaj@yahoo.com</w:t>
      </w:r>
    </w:p>
    <w:p w14:paraId="43871094" w14:textId="77777777" w:rsidR="00BE19A1" w:rsidRPr="006749CC" w:rsidRDefault="00BE19A1" w:rsidP="00066E57">
      <w:pPr>
        <w:adjustRightInd w:val="0"/>
        <w:snapToGrid w:val="0"/>
        <w:spacing w:line="360" w:lineRule="auto"/>
        <w:jc w:val="both"/>
        <w:rPr>
          <w:rFonts w:ascii="Book Antiqua" w:hAnsi="Book Antiqua"/>
        </w:rPr>
      </w:pPr>
    </w:p>
    <w:p w14:paraId="2F93C7F2"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Received: </w:t>
      </w:r>
      <w:r w:rsidRPr="006749CC">
        <w:rPr>
          <w:rFonts w:ascii="Book Antiqua" w:eastAsia="Book Antiqua" w:hAnsi="Book Antiqua" w:cs="Book Antiqua"/>
          <w:color w:val="000000"/>
        </w:rPr>
        <w:t>December 28, 2020</w:t>
      </w:r>
    </w:p>
    <w:p w14:paraId="536A6202"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Revised: </w:t>
      </w:r>
      <w:r w:rsidRPr="006749CC">
        <w:rPr>
          <w:rFonts w:ascii="Book Antiqua" w:eastAsia="Book Antiqua" w:hAnsi="Book Antiqua" w:cs="Book Antiqua"/>
          <w:color w:val="000000"/>
        </w:rPr>
        <w:t>January 18, 2021</w:t>
      </w:r>
    </w:p>
    <w:p w14:paraId="333ED16D" w14:textId="236877C5"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Accepted: </w:t>
      </w:r>
      <w:r w:rsidR="00C02A19" w:rsidRPr="006749CC">
        <w:rPr>
          <w:rFonts w:ascii="Book Antiqua" w:eastAsia="Book Antiqua" w:hAnsi="Book Antiqua" w:cs="Book Antiqua"/>
          <w:color w:val="000000"/>
        </w:rPr>
        <w:t>March 29, 2021</w:t>
      </w:r>
    </w:p>
    <w:p w14:paraId="5356DD1F" w14:textId="0977F6D6" w:rsidR="00BE19A1" w:rsidRPr="006749CC" w:rsidRDefault="005876EA" w:rsidP="00D06B5C">
      <w:pPr>
        <w:adjustRightInd w:val="0"/>
        <w:snapToGrid w:val="0"/>
        <w:spacing w:line="360" w:lineRule="auto"/>
        <w:rPr>
          <w:rFonts w:ascii="Book Antiqua" w:hAnsi="Book Antiqua"/>
          <w:lang w:eastAsia="zh-CN"/>
        </w:rPr>
        <w:sectPr w:rsidR="00BE19A1" w:rsidRPr="006749CC" w:rsidSect="00BF75E0">
          <w:footerReference w:type="default" r:id="rId7"/>
          <w:type w:val="continuous"/>
          <w:pgSz w:w="12240" w:h="15840"/>
          <w:pgMar w:top="1440" w:right="1800" w:bottom="1440" w:left="1800" w:header="720" w:footer="720" w:gutter="0"/>
          <w:cols w:space="720"/>
          <w:docGrid w:linePitch="360"/>
        </w:sectPr>
      </w:pPr>
      <w:r w:rsidRPr="006749CC">
        <w:rPr>
          <w:rFonts w:ascii="Book Antiqua" w:eastAsia="Book Antiqua" w:hAnsi="Book Antiqua" w:cs="Book Antiqua"/>
          <w:b/>
          <w:bCs/>
          <w:color w:val="000000"/>
        </w:rPr>
        <w:t>Published online:</w:t>
      </w:r>
      <w:r w:rsidR="00D06B5C">
        <w:rPr>
          <w:rFonts w:ascii="Book Antiqua" w:hAnsi="Book Antiqua" w:hint="eastAsia"/>
          <w:lang w:eastAsia="zh-CN"/>
        </w:rPr>
        <w:t xml:space="preserve"> April 27, 2021</w:t>
      </w:r>
    </w:p>
    <w:p w14:paraId="466DC40E" w14:textId="77777777" w:rsidR="00C40E08" w:rsidRPr="006749CC" w:rsidRDefault="00C40E08" w:rsidP="00066E57">
      <w:pPr>
        <w:snapToGrid w:val="0"/>
        <w:spacing w:line="360" w:lineRule="auto"/>
        <w:jc w:val="both"/>
        <w:rPr>
          <w:rFonts w:ascii="Book Antiqua" w:eastAsia="Book Antiqua" w:hAnsi="Book Antiqua" w:cs="Book Antiqua"/>
          <w:b/>
          <w:color w:val="000000"/>
        </w:rPr>
      </w:pPr>
      <w:r w:rsidRPr="006749CC">
        <w:rPr>
          <w:rFonts w:ascii="Book Antiqua" w:eastAsia="Book Antiqua" w:hAnsi="Book Antiqua" w:cs="Book Antiqua"/>
          <w:b/>
          <w:color w:val="000000"/>
        </w:rPr>
        <w:br w:type="page"/>
      </w:r>
    </w:p>
    <w:p w14:paraId="7C072619"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olor w:val="000000"/>
        </w:rPr>
        <w:lastRenderedPageBreak/>
        <w:t>Abstract</w:t>
      </w:r>
    </w:p>
    <w:p w14:paraId="394D8531"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BACKGROUND</w:t>
      </w:r>
    </w:p>
    <w:p w14:paraId="6DFB893B"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A complex anal fistula is a challenging disease to manage.</w:t>
      </w:r>
    </w:p>
    <w:p w14:paraId="65CC93DE" w14:textId="77777777" w:rsidR="00BE19A1" w:rsidRPr="006749CC" w:rsidRDefault="00BE19A1" w:rsidP="00066E57">
      <w:pPr>
        <w:adjustRightInd w:val="0"/>
        <w:snapToGrid w:val="0"/>
        <w:spacing w:line="360" w:lineRule="auto"/>
        <w:jc w:val="both"/>
        <w:rPr>
          <w:rFonts w:ascii="Book Antiqua" w:hAnsi="Book Antiqua"/>
        </w:rPr>
      </w:pPr>
    </w:p>
    <w:p w14:paraId="74519A2A"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AIM</w:t>
      </w:r>
    </w:p>
    <w:p w14:paraId="79943A63" w14:textId="1C069D4A" w:rsidR="00BE19A1" w:rsidRPr="006749CC" w:rsidRDefault="00E6743D" w:rsidP="00066E57">
      <w:pPr>
        <w:adjustRightInd w:val="0"/>
        <w:snapToGrid w:val="0"/>
        <w:spacing w:line="360" w:lineRule="auto"/>
        <w:jc w:val="both"/>
        <w:rPr>
          <w:rFonts w:ascii="Book Antiqua" w:hAnsi="Book Antiqua"/>
        </w:rPr>
      </w:pPr>
      <w:bookmarkStart w:id="14" w:name="OLE_LINK23"/>
      <w:bookmarkStart w:id="15" w:name="OLE_LINK24"/>
      <w:r w:rsidRPr="006749CC">
        <w:rPr>
          <w:rFonts w:ascii="Book Antiqua" w:eastAsia="Book Antiqua" w:hAnsi="Book Antiqua" w:cs="Book Antiqua"/>
          <w:color w:val="000000"/>
        </w:rPr>
        <w:t xml:space="preserve">To </w:t>
      </w:r>
      <w:r w:rsidR="00C65821" w:rsidRPr="006749CC">
        <w:rPr>
          <w:rFonts w:ascii="Book Antiqua" w:eastAsia="Book Antiqua" w:hAnsi="Book Antiqua" w:cs="Book Antiqua"/>
          <w:color w:val="000000"/>
        </w:rPr>
        <w:t xml:space="preserve">review </w:t>
      </w:r>
      <w:r w:rsidR="00015AED" w:rsidRPr="006749CC">
        <w:rPr>
          <w:rFonts w:ascii="Book Antiqua" w:eastAsia="Book Antiqua" w:hAnsi="Book Antiqua" w:cs="Book Antiqua"/>
          <w:color w:val="000000"/>
        </w:rPr>
        <w:t xml:space="preserve">the </w:t>
      </w:r>
      <w:r w:rsidR="005876EA" w:rsidRPr="006749CC">
        <w:rPr>
          <w:rFonts w:ascii="Book Antiqua" w:eastAsia="Book Antiqua" w:hAnsi="Book Antiqua" w:cs="Book Antiqua"/>
          <w:color w:val="000000"/>
        </w:rPr>
        <w:t xml:space="preserve">experience and insights gained in treating </w:t>
      </w:r>
      <w:r w:rsidR="00A74E23" w:rsidRPr="006749CC">
        <w:rPr>
          <w:rFonts w:ascii="Book Antiqua" w:eastAsia="Book Antiqua" w:hAnsi="Book Antiqua" w:cs="Book Antiqua"/>
          <w:color w:val="000000"/>
        </w:rPr>
        <w:t xml:space="preserve">a large cohort of </w:t>
      </w:r>
      <w:r w:rsidR="005876EA" w:rsidRPr="006749CC">
        <w:rPr>
          <w:rFonts w:ascii="Book Antiqua" w:eastAsia="Book Antiqua" w:hAnsi="Book Antiqua" w:cs="Book Antiqua"/>
          <w:color w:val="000000"/>
        </w:rPr>
        <w:t xml:space="preserve">patients </w:t>
      </w:r>
      <w:r w:rsidR="00A74E23" w:rsidRPr="006749CC">
        <w:rPr>
          <w:rFonts w:ascii="Book Antiqua" w:eastAsia="Book Antiqua" w:hAnsi="Book Antiqua" w:cs="Book Antiqua"/>
          <w:color w:val="000000"/>
        </w:rPr>
        <w:t>at</w:t>
      </w:r>
      <w:r w:rsidR="005876EA" w:rsidRPr="006749CC">
        <w:rPr>
          <w:rFonts w:ascii="Book Antiqua" w:eastAsia="Book Antiqua" w:hAnsi="Book Antiqua" w:cs="Book Antiqua"/>
          <w:color w:val="000000"/>
        </w:rPr>
        <w:t xml:space="preserve"> an exclusive fistula center.</w:t>
      </w:r>
    </w:p>
    <w:bookmarkEnd w:id="14"/>
    <w:bookmarkEnd w:id="15"/>
    <w:p w14:paraId="4690CEFE" w14:textId="77777777" w:rsidR="00BE19A1" w:rsidRPr="006749CC" w:rsidRDefault="00BE19A1" w:rsidP="00066E57">
      <w:pPr>
        <w:adjustRightInd w:val="0"/>
        <w:snapToGrid w:val="0"/>
        <w:spacing w:line="360" w:lineRule="auto"/>
        <w:jc w:val="both"/>
        <w:rPr>
          <w:rFonts w:ascii="Book Antiqua" w:hAnsi="Book Antiqua"/>
        </w:rPr>
      </w:pPr>
    </w:p>
    <w:p w14:paraId="3C61B6D2"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METHODS</w:t>
      </w:r>
    </w:p>
    <w:p w14:paraId="0BAF7A3F" w14:textId="2C1A735A"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 xml:space="preserve">Anal fistulas operated </w:t>
      </w:r>
      <w:r w:rsidR="00A74E23" w:rsidRPr="006749CC">
        <w:rPr>
          <w:rFonts w:ascii="Book Antiqua" w:eastAsia="Book Antiqua" w:hAnsi="Book Antiqua" w:cs="Book Antiqua"/>
          <w:color w:val="000000"/>
        </w:rPr>
        <w:t xml:space="preserve">on </w:t>
      </w:r>
      <w:r w:rsidRPr="006749CC">
        <w:rPr>
          <w:rFonts w:ascii="Book Antiqua" w:eastAsia="Book Antiqua" w:hAnsi="Book Antiqua" w:cs="Book Antiqua"/>
          <w:color w:val="000000"/>
        </w:rPr>
        <w:t>by a single surgeon over 14 years were analyzed. Preoperative magnetic resonance imaging was done in all</w:t>
      </w:r>
      <w:r w:rsidR="00A74E23"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patients. Four procedures were performed</w:t>
      </w:r>
      <w:r w:rsidR="00A74E23"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fistulotomy</w:t>
      </w:r>
      <w:r w:rsidR="00015AED"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two novel sphincter-saving procedures, </w:t>
      </w:r>
      <w:r w:rsidR="00A74E23" w:rsidRPr="006749CC">
        <w:rPr>
          <w:rFonts w:ascii="Book Antiqua" w:hAnsi="Book Antiqua"/>
        </w:rPr>
        <w:t>p</w:t>
      </w:r>
      <w:r w:rsidRPr="006749CC">
        <w:rPr>
          <w:rFonts w:ascii="Book Antiqua" w:hAnsi="Book Antiqua"/>
        </w:rPr>
        <w:t xml:space="preserve">roximal superficial cauterization of the internal opening and </w:t>
      </w:r>
      <w:r w:rsidR="00015AED" w:rsidRPr="006749CC">
        <w:rPr>
          <w:rFonts w:ascii="Book Antiqua" w:hAnsi="Book Antiqua"/>
        </w:rPr>
        <w:t xml:space="preserve">regular </w:t>
      </w:r>
      <w:r w:rsidRPr="006749CC">
        <w:rPr>
          <w:rFonts w:ascii="Book Antiqua" w:hAnsi="Book Antiqua"/>
        </w:rPr>
        <w:t xml:space="preserve">emptying </w:t>
      </w:r>
      <w:r w:rsidR="00015AED" w:rsidRPr="006749CC">
        <w:rPr>
          <w:rFonts w:ascii="Book Antiqua" w:hAnsi="Book Antiqua"/>
        </w:rPr>
        <w:t xml:space="preserve">and curettage </w:t>
      </w:r>
      <w:r w:rsidRPr="006749CC">
        <w:rPr>
          <w:rFonts w:ascii="Book Antiqua" w:hAnsi="Book Antiqua"/>
        </w:rPr>
        <w:t xml:space="preserve">of fistula tracts </w:t>
      </w:r>
      <w:r w:rsidRPr="006749CC">
        <w:rPr>
          <w:rFonts w:ascii="Book Antiqua" w:eastAsia="Book Antiqua" w:hAnsi="Book Antiqua" w:cs="Book Antiqua"/>
          <w:color w:val="000000"/>
        </w:rPr>
        <w:t xml:space="preserve">(PERFACT) and </w:t>
      </w:r>
      <w:proofErr w:type="spellStart"/>
      <w:r w:rsidRPr="006749CC">
        <w:rPr>
          <w:rFonts w:ascii="Book Antiqua" w:hAnsi="Book Antiqua"/>
        </w:rPr>
        <w:t>transanal</w:t>
      </w:r>
      <w:proofErr w:type="spellEnd"/>
      <w:r w:rsidRPr="006749CC">
        <w:rPr>
          <w:rFonts w:ascii="Book Antiqua" w:hAnsi="Book Antiqua"/>
        </w:rPr>
        <w:t xml:space="preserve"> opening of </w:t>
      </w:r>
      <w:proofErr w:type="spellStart"/>
      <w:r w:rsidRPr="006749CC">
        <w:rPr>
          <w:rFonts w:ascii="Book Antiqua" w:hAnsi="Book Antiqua"/>
        </w:rPr>
        <w:t>intersphincteric</w:t>
      </w:r>
      <w:proofErr w:type="spellEnd"/>
      <w:r w:rsidRPr="006749CC">
        <w:rPr>
          <w:rFonts w:ascii="Book Antiqua" w:hAnsi="Book Antiqua"/>
        </w:rPr>
        <w:t xml:space="preserve"> space</w:t>
      </w:r>
      <w:r w:rsidRPr="006749CC">
        <w:rPr>
          <w:rFonts w:ascii="Book Antiqua" w:eastAsia="Book Antiqua" w:hAnsi="Book Antiqua" w:cs="Book Antiqua"/>
          <w:color w:val="000000"/>
        </w:rPr>
        <w:t xml:space="preserve"> (TROPIS), and anal fistula plug</w:t>
      </w:r>
      <w:r w:rsidR="00015AED" w:rsidRPr="006749CC">
        <w:rPr>
          <w:rFonts w:ascii="Book Antiqua" w:eastAsia="Book Antiqua" w:hAnsi="Book Antiqua" w:cs="Book Antiqua"/>
          <w:color w:val="000000"/>
        </w:rPr>
        <w:t>. PERFACT was initiated before TROPIS</w:t>
      </w:r>
      <w:r w:rsidRPr="006749CC">
        <w:rPr>
          <w:rFonts w:ascii="Book Antiqua" w:eastAsia="Book Antiqua" w:hAnsi="Book Antiqua" w:cs="Book Antiqua"/>
          <w:color w:val="000000"/>
        </w:rPr>
        <w:t xml:space="preserve">. As per the </w:t>
      </w:r>
      <w:r w:rsidR="00015AED" w:rsidRPr="006749CC">
        <w:rPr>
          <w:rFonts w:ascii="Book Antiqua" w:eastAsia="Book Antiqua" w:hAnsi="Book Antiqua" w:cs="Book Antiqua"/>
          <w:color w:val="000000"/>
        </w:rPr>
        <w:t>institutional G</w:t>
      </w:r>
      <w:r w:rsidR="007E3ADD">
        <w:rPr>
          <w:rFonts w:ascii="Book Antiqua" w:eastAsia="Book Antiqua" w:hAnsi="Book Antiqua" w:cs="Book Antiqua"/>
          <w:color w:val="000000"/>
        </w:rPr>
        <w:t>F</w:t>
      </w:r>
      <w:r w:rsidR="00015AED" w:rsidRPr="006749CC">
        <w:rPr>
          <w:rFonts w:ascii="Book Antiqua" w:eastAsia="Book Antiqua" w:hAnsi="Book Antiqua" w:cs="Book Antiqua"/>
          <w:color w:val="000000"/>
        </w:rPr>
        <w:t>R</w:t>
      </w:r>
      <w:r w:rsidR="007E3ADD">
        <w:rPr>
          <w:rFonts w:ascii="Book Antiqua" w:eastAsia="Book Antiqua" w:hAnsi="Book Antiqua" w:cs="Book Antiqua"/>
          <w:color w:val="000000"/>
        </w:rPr>
        <w:t>I</w:t>
      </w:r>
      <w:r w:rsidR="00015AED"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algorithm, fistulotomy was done in simple fistulas, </w:t>
      </w:r>
      <w:r w:rsidR="00DE490C" w:rsidRPr="006749CC">
        <w:rPr>
          <w:rFonts w:ascii="Book Antiqua" w:eastAsia="Book Antiqua" w:hAnsi="Book Antiqua" w:cs="Book Antiqua"/>
          <w:color w:val="000000"/>
        </w:rPr>
        <w:t xml:space="preserve">and </w:t>
      </w:r>
      <w:r w:rsidRPr="006749CC">
        <w:rPr>
          <w:rFonts w:ascii="Book Antiqua" w:eastAsia="Book Antiqua" w:hAnsi="Book Antiqua" w:cs="Book Antiqua"/>
          <w:color w:val="000000"/>
        </w:rPr>
        <w:t xml:space="preserve">TROPIS was done in complex fistulas. Fistulas with associated abscesses were treated </w:t>
      </w:r>
      <w:r w:rsidR="00015AED" w:rsidRPr="006749CC">
        <w:rPr>
          <w:rFonts w:ascii="Book Antiqua" w:eastAsia="Book Antiqua" w:hAnsi="Book Antiqua" w:cs="Book Antiqua"/>
          <w:color w:val="000000"/>
        </w:rPr>
        <w:t xml:space="preserve">by </w:t>
      </w:r>
      <w:r w:rsidRPr="006749CC">
        <w:rPr>
          <w:rFonts w:ascii="Book Antiqua" w:eastAsia="Book Antiqua" w:hAnsi="Book Antiqua" w:cs="Book Antiqua"/>
          <w:color w:val="000000"/>
        </w:rPr>
        <w:t>definitive surgery. Incontinence was evaluated objective</w:t>
      </w:r>
      <w:r w:rsidR="00015AED" w:rsidRPr="006749CC">
        <w:rPr>
          <w:rFonts w:ascii="Book Antiqua" w:eastAsia="Book Antiqua" w:hAnsi="Book Antiqua" w:cs="Book Antiqua"/>
          <w:color w:val="000000"/>
        </w:rPr>
        <w:t>ly</w:t>
      </w:r>
      <w:r w:rsidRPr="006749CC">
        <w:rPr>
          <w:rFonts w:ascii="Book Antiqua" w:eastAsia="Book Antiqua" w:hAnsi="Book Antiqua" w:cs="Book Antiqua"/>
          <w:color w:val="000000"/>
        </w:rPr>
        <w:t xml:space="preserve"> </w:t>
      </w:r>
      <w:r w:rsidR="00015AED" w:rsidRPr="006749CC">
        <w:rPr>
          <w:rFonts w:ascii="Book Antiqua" w:eastAsia="Book Antiqua" w:hAnsi="Book Antiqua" w:cs="Book Antiqua"/>
          <w:color w:val="000000"/>
        </w:rPr>
        <w:t xml:space="preserve">by </w:t>
      </w:r>
      <w:proofErr w:type="spellStart"/>
      <w:r w:rsidR="00015AED" w:rsidRPr="006749CC">
        <w:rPr>
          <w:rFonts w:ascii="Book Antiqua" w:eastAsia="Book Antiqua" w:hAnsi="Book Antiqua" w:cs="Book Antiqua"/>
          <w:color w:val="000000"/>
        </w:rPr>
        <w:t>Vaizey</w:t>
      </w:r>
      <w:proofErr w:type="spellEnd"/>
      <w:r w:rsidR="00015AED"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incontinence scores.</w:t>
      </w:r>
    </w:p>
    <w:p w14:paraId="65F18233" w14:textId="77777777" w:rsidR="00BE19A1" w:rsidRPr="006749CC" w:rsidRDefault="00BE19A1" w:rsidP="00066E57">
      <w:pPr>
        <w:adjustRightInd w:val="0"/>
        <w:snapToGrid w:val="0"/>
        <w:spacing w:line="360" w:lineRule="auto"/>
        <w:jc w:val="both"/>
        <w:rPr>
          <w:rFonts w:ascii="Book Antiqua" w:hAnsi="Book Antiqua"/>
        </w:rPr>
      </w:pPr>
    </w:p>
    <w:p w14:paraId="7D1CCB05"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RESULTS</w:t>
      </w:r>
    </w:p>
    <w:p w14:paraId="54A57F9E" w14:textId="3E19488D" w:rsidR="00BE19A1" w:rsidRPr="006749CC" w:rsidRDefault="00DE490C" w:rsidP="00066E57">
      <w:pPr>
        <w:adjustRightInd w:val="0"/>
        <w:snapToGrid w:val="0"/>
        <w:spacing w:line="360" w:lineRule="auto"/>
        <w:jc w:val="both"/>
        <w:rPr>
          <w:rFonts w:ascii="Book Antiqua" w:hAnsi="Book Antiqua"/>
        </w:rPr>
      </w:pPr>
      <w:bookmarkStart w:id="16" w:name="OLE_LINK6"/>
      <w:bookmarkStart w:id="17" w:name="OLE_LINK5"/>
      <w:bookmarkStart w:id="18" w:name="OLE_LINK25"/>
      <w:r w:rsidRPr="006749CC">
        <w:rPr>
          <w:rFonts w:ascii="Book Antiqua" w:eastAsia="Book Antiqua" w:hAnsi="Book Antiqua" w:cs="Book Antiqua"/>
          <w:color w:val="000000"/>
        </w:rPr>
        <w:t>A total of 1351</w:t>
      </w:r>
      <w:r w:rsidR="005876EA" w:rsidRPr="006749CC">
        <w:rPr>
          <w:rFonts w:ascii="Book Antiqua" w:eastAsia="Book Antiqua" w:hAnsi="Book Antiqua" w:cs="Book Antiqua"/>
          <w:color w:val="000000"/>
        </w:rPr>
        <w:t xml:space="preserve"> anal fistula operations were performed in 1250 patients. The overall fistula healing rate was 19.4% in anal fistula plug (</w:t>
      </w:r>
      <w:r w:rsidR="005876EA" w:rsidRPr="006749CC">
        <w:rPr>
          <w:rFonts w:ascii="Book Antiqua" w:eastAsia="Book Antiqua" w:hAnsi="Book Antiqua" w:cs="Book Antiqua"/>
          <w:i/>
          <w:iCs/>
          <w:color w:val="000000"/>
        </w:rPr>
        <w:t>n</w:t>
      </w:r>
      <w:r w:rsidR="005876EA" w:rsidRPr="006749CC">
        <w:rPr>
          <w:rFonts w:ascii="Book Antiqua" w:eastAsia="Book Antiqua" w:hAnsi="Book Antiqua" w:cs="Book Antiqua"/>
          <w:color w:val="000000"/>
        </w:rPr>
        <w:t xml:space="preserve"> = 56), 50.3% in PERFACT (</w:t>
      </w:r>
      <w:r w:rsidR="005876EA" w:rsidRPr="006749CC">
        <w:rPr>
          <w:rFonts w:ascii="Book Antiqua" w:eastAsia="Book Antiqua" w:hAnsi="Book Antiqua" w:cs="Book Antiqua"/>
          <w:i/>
          <w:iCs/>
          <w:color w:val="000000"/>
        </w:rPr>
        <w:t>n</w:t>
      </w:r>
      <w:r w:rsidR="005876EA" w:rsidRPr="006749CC">
        <w:rPr>
          <w:rFonts w:ascii="Book Antiqua" w:eastAsia="Book Antiqua" w:hAnsi="Book Antiqua" w:cs="Book Antiqua"/>
          <w:color w:val="000000"/>
        </w:rPr>
        <w:t xml:space="preserve"> = 175), 86% in TROPIS (</w:t>
      </w:r>
      <w:r w:rsidR="005876EA" w:rsidRPr="006749CC">
        <w:rPr>
          <w:rFonts w:ascii="Book Antiqua" w:eastAsia="Book Antiqua" w:hAnsi="Book Antiqua" w:cs="Book Antiqua"/>
          <w:i/>
          <w:iCs/>
          <w:color w:val="000000"/>
        </w:rPr>
        <w:t>n</w:t>
      </w:r>
      <w:r w:rsidR="005876EA" w:rsidRPr="006749CC">
        <w:rPr>
          <w:rFonts w:ascii="Book Antiqua" w:eastAsia="Book Antiqua" w:hAnsi="Book Antiqua" w:cs="Book Antiqua"/>
          <w:color w:val="000000"/>
        </w:rPr>
        <w:t xml:space="preserve"> = 408)</w:t>
      </w:r>
      <w:r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and 98.6% in fistulotomy (</w:t>
      </w:r>
      <w:r w:rsidR="005876EA" w:rsidRPr="006749CC">
        <w:rPr>
          <w:rFonts w:ascii="Book Antiqua" w:eastAsia="Book Antiqua" w:hAnsi="Book Antiqua" w:cs="Book Antiqua"/>
          <w:i/>
          <w:iCs/>
          <w:color w:val="000000"/>
        </w:rPr>
        <w:t>n</w:t>
      </w:r>
      <w:r w:rsidR="005876EA" w:rsidRPr="006749CC">
        <w:rPr>
          <w:rFonts w:ascii="Book Antiqua" w:eastAsia="Book Antiqua" w:hAnsi="Book Antiqua" w:cs="Book Antiqua"/>
          <w:color w:val="000000"/>
        </w:rPr>
        <w:t xml:space="preserve"> = 611)</w:t>
      </w:r>
      <w:r w:rsidR="003B2502">
        <w:rPr>
          <w:rFonts w:ascii="Book Antiqua" w:eastAsia="Book Antiqua" w:hAnsi="Book Antiqua" w:cs="Book Antiqua"/>
          <w:color w:val="000000"/>
        </w:rPr>
        <w:t xml:space="preserve"> patients</w:t>
      </w:r>
      <w:r w:rsidR="005876EA" w:rsidRPr="006749CC">
        <w:rPr>
          <w:rFonts w:ascii="Book Antiqua" w:eastAsia="Book Antiqua" w:hAnsi="Book Antiqua" w:cs="Book Antiqua"/>
          <w:color w:val="000000"/>
        </w:rPr>
        <w:t>. Continence did not change significantly after surgery in any group.</w:t>
      </w:r>
      <w:r w:rsidR="00874523" w:rsidRPr="006749CC">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 xml:space="preserve">As per the </w:t>
      </w:r>
      <w:r w:rsidR="00492862" w:rsidRPr="006749CC">
        <w:rPr>
          <w:rFonts w:ascii="Book Antiqua" w:eastAsia="Book Antiqua" w:hAnsi="Book Antiqua" w:cs="Book Antiqua"/>
          <w:color w:val="000000"/>
        </w:rPr>
        <w:t xml:space="preserve">new </w:t>
      </w:r>
      <w:r w:rsidR="005876EA" w:rsidRPr="006749CC">
        <w:rPr>
          <w:rFonts w:ascii="Book Antiqua" w:eastAsia="Book Antiqua" w:hAnsi="Book Antiqua" w:cs="Book Antiqua"/>
          <w:color w:val="000000"/>
        </w:rPr>
        <w:t xml:space="preserve">algorithm, 1019 patients were operated </w:t>
      </w:r>
      <w:r w:rsidRPr="006749CC">
        <w:rPr>
          <w:rFonts w:ascii="Book Antiqua" w:eastAsia="Book Antiqua" w:hAnsi="Book Antiqua" w:cs="Book Antiqua"/>
          <w:color w:val="000000"/>
        </w:rPr>
        <w:t>with either</w:t>
      </w:r>
      <w:r w:rsidR="005876EA" w:rsidRPr="006749CC">
        <w:rPr>
          <w:rFonts w:ascii="Book Antiqua" w:eastAsia="Book Antiqua" w:hAnsi="Book Antiqua" w:cs="Book Antiqua"/>
          <w:color w:val="000000"/>
        </w:rPr>
        <w:t xml:space="preserve"> the fistulotomy or TROPIS procedure</w:t>
      </w:r>
      <w:r w:rsidRPr="006749CC">
        <w:rPr>
          <w:rFonts w:ascii="Book Antiqua" w:eastAsia="Book Antiqua" w:hAnsi="Book Antiqua" w:cs="Book Antiqua"/>
          <w:color w:val="000000"/>
        </w:rPr>
        <w:t>.</w:t>
      </w:r>
      <w:r w:rsid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T</w:t>
      </w:r>
      <w:r w:rsidR="00492862" w:rsidRPr="006749CC">
        <w:rPr>
          <w:rFonts w:ascii="Book Antiqua" w:eastAsia="Book Antiqua" w:hAnsi="Book Antiqua" w:cs="Book Antiqua"/>
          <w:color w:val="000000"/>
        </w:rPr>
        <w:t>he</w:t>
      </w:r>
      <w:r w:rsidR="005876EA" w:rsidRPr="006749CC">
        <w:rPr>
          <w:rFonts w:ascii="Book Antiqua" w:eastAsia="Book Antiqua" w:hAnsi="Book Antiqua" w:cs="Book Antiqua"/>
          <w:color w:val="000000"/>
        </w:rPr>
        <w:t xml:space="preserve"> overall success rate was 93.5%</w:t>
      </w:r>
      <w:r w:rsidR="00492862" w:rsidRPr="006749CC">
        <w:rPr>
          <w:rFonts w:ascii="Book Antiqua" w:eastAsia="Book Antiqua" w:hAnsi="Book Antiqua" w:cs="Book Antiqua"/>
          <w:color w:val="000000"/>
        </w:rPr>
        <w:t xml:space="preserve"> in </w:t>
      </w:r>
      <w:r w:rsidR="006749CC" w:rsidRPr="006749CC">
        <w:rPr>
          <w:rFonts w:ascii="Book Antiqua" w:eastAsia="Book Antiqua" w:hAnsi="Book Antiqua" w:cs="Book Antiqua"/>
          <w:color w:val="000000"/>
        </w:rPr>
        <w:t>those</w:t>
      </w:r>
      <w:r w:rsidRPr="006749CC">
        <w:rPr>
          <w:rFonts w:ascii="Book Antiqua" w:eastAsia="Book Antiqua" w:hAnsi="Book Antiqua" w:cs="Book Antiqua"/>
          <w:color w:val="000000"/>
        </w:rPr>
        <w:t xml:space="preserve"> </w:t>
      </w:r>
      <w:r w:rsidR="00492862" w:rsidRPr="006749CC">
        <w:rPr>
          <w:rFonts w:ascii="Book Antiqua" w:eastAsia="Book Antiqua" w:hAnsi="Book Antiqua" w:cs="Book Antiqua"/>
          <w:color w:val="000000"/>
        </w:rPr>
        <w:t>patients</w:t>
      </w:r>
      <w:r w:rsidR="005876EA" w:rsidRPr="006749CC">
        <w:rPr>
          <w:rFonts w:ascii="Book Antiqua" w:eastAsia="Book Antiqua" w:hAnsi="Book Antiqua" w:cs="Book Antiqua"/>
          <w:color w:val="000000"/>
        </w:rPr>
        <w:t xml:space="preserve">. In </w:t>
      </w:r>
      <w:r w:rsidRPr="006749CC">
        <w:rPr>
          <w:rFonts w:ascii="Book Antiqua" w:eastAsia="Book Antiqua" w:hAnsi="Book Antiqua" w:cs="Book Antiqua"/>
          <w:color w:val="000000"/>
        </w:rPr>
        <w:t xml:space="preserve">a </w:t>
      </w:r>
      <w:r w:rsidR="005876EA" w:rsidRPr="006749CC">
        <w:rPr>
          <w:rFonts w:ascii="Book Antiqua" w:eastAsia="Book Antiqua" w:hAnsi="Book Antiqua" w:cs="Book Antiqua"/>
          <w:color w:val="000000"/>
        </w:rPr>
        <w:t xml:space="preserve">subgroup analysis, the overall healing rate in </w:t>
      </w:r>
      <w:proofErr w:type="spellStart"/>
      <w:r w:rsidR="005876EA" w:rsidRPr="006749CC">
        <w:rPr>
          <w:rFonts w:ascii="Book Antiqua" w:eastAsia="Book Antiqua" w:hAnsi="Book Antiqua" w:cs="Book Antiqua"/>
          <w:color w:val="000000"/>
        </w:rPr>
        <w:t>supralevator</w:t>
      </w:r>
      <w:proofErr w:type="spellEnd"/>
      <w:r w:rsidR="005876EA" w:rsidRPr="006749CC">
        <w:rPr>
          <w:rFonts w:ascii="Book Antiqua" w:eastAsia="Book Antiqua" w:hAnsi="Book Antiqua" w:cs="Book Antiqua"/>
          <w:color w:val="000000"/>
        </w:rPr>
        <w:t xml:space="preserve">, horseshoe, and fistulas with </w:t>
      </w:r>
      <w:r w:rsidRPr="006749CC">
        <w:rPr>
          <w:rFonts w:ascii="Book Antiqua" w:eastAsia="Book Antiqua" w:hAnsi="Book Antiqua" w:cs="Book Antiqua"/>
          <w:color w:val="000000"/>
        </w:rPr>
        <w:t xml:space="preserve">an </w:t>
      </w:r>
      <w:r w:rsidR="005876EA" w:rsidRPr="006749CC">
        <w:rPr>
          <w:rFonts w:ascii="Book Antiqua" w:eastAsia="Book Antiqua" w:hAnsi="Book Antiqua" w:cs="Book Antiqua"/>
          <w:color w:val="000000"/>
        </w:rPr>
        <w:t xml:space="preserve">associated abscess was 82%, 85.8%, and 90.6%, respectively. The </w:t>
      </w:r>
      <w:r w:rsidR="003B2502" w:rsidRPr="006749CC">
        <w:rPr>
          <w:rFonts w:ascii="Book Antiqua" w:eastAsia="Book Antiqua" w:hAnsi="Book Antiqua" w:cs="Book Antiqua"/>
          <w:color w:val="000000"/>
        </w:rPr>
        <w:lastRenderedPageBreak/>
        <w:t xml:space="preserve">90.6% </w:t>
      </w:r>
      <w:r w:rsidR="005876EA" w:rsidRPr="006749CC">
        <w:rPr>
          <w:rFonts w:ascii="Book Antiqua" w:eastAsia="Book Antiqua" w:hAnsi="Book Antiqua" w:cs="Book Antiqua"/>
          <w:color w:val="000000"/>
        </w:rPr>
        <w:t xml:space="preserve">healing rate in fistulas with </w:t>
      </w:r>
      <w:r w:rsidR="003B2502">
        <w:rPr>
          <w:rFonts w:ascii="Book Antiqua" w:eastAsia="Book Antiqua" w:hAnsi="Book Antiqua" w:cs="Book Antiqua"/>
          <w:color w:val="000000"/>
        </w:rPr>
        <w:t xml:space="preserve">an </w:t>
      </w:r>
      <w:r w:rsidR="005876EA" w:rsidRPr="006749CC">
        <w:rPr>
          <w:rFonts w:ascii="Book Antiqua" w:eastAsia="Book Antiqua" w:hAnsi="Book Antiqua" w:cs="Book Antiqua"/>
          <w:color w:val="000000"/>
        </w:rPr>
        <w:t xml:space="preserve">associated abscess was comparable to </w:t>
      </w:r>
      <w:r w:rsidRPr="006749CC">
        <w:rPr>
          <w:rFonts w:ascii="Book Antiqua" w:eastAsia="Book Antiqua" w:hAnsi="Book Antiqua" w:cs="Book Antiqua"/>
          <w:color w:val="000000"/>
        </w:rPr>
        <w:t xml:space="preserve">that of </w:t>
      </w:r>
      <w:r w:rsidR="005876EA" w:rsidRPr="006749CC">
        <w:rPr>
          <w:rFonts w:ascii="Book Antiqua" w:eastAsia="Book Antiqua" w:hAnsi="Book Antiqua" w:cs="Book Antiqua"/>
          <w:color w:val="000000"/>
        </w:rPr>
        <w:t>fistulas with no abscess (94.5%</w:t>
      </w:r>
      <w:r w:rsidRPr="006749CC">
        <w:rPr>
          <w:rFonts w:ascii="Book Antiqua" w:eastAsia="Book Antiqua" w:hAnsi="Book Antiqua" w:cs="Book Antiqua"/>
          <w:color w:val="000000"/>
        </w:rPr>
        <w:t xml:space="preserve">, </w:t>
      </w:r>
      <w:r w:rsidR="005876EA" w:rsidRPr="006749CC">
        <w:rPr>
          <w:rFonts w:ascii="Book Antiqua" w:eastAsia="Book Antiqua" w:hAnsi="Book Antiqua" w:cs="Book Antiqua"/>
          <w:i/>
          <w:iCs/>
          <w:color w:val="000000"/>
        </w:rPr>
        <w:t>P</w:t>
      </w:r>
      <w:r w:rsidR="005876EA" w:rsidRPr="006749CC">
        <w:rPr>
          <w:rFonts w:ascii="Book Antiqua" w:eastAsia="Book Antiqua" w:hAnsi="Book Antiqua" w:cs="Book Antiqua"/>
          <w:color w:val="000000"/>
        </w:rPr>
        <w:t xml:space="preserve"> = 0.057, not significant).</w:t>
      </w:r>
    </w:p>
    <w:bookmarkEnd w:id="16"/>
    <w:bookmarkEnd w:id="17"/>
    <w:bookmarkEnd w:id="18"/>
    <w:p w14:paraId="6C1DB387" w14:textId="77777777" w:rsidR="00BE19A1" w:rsidRPr="006749CC" w:rsidRDefault="00BE19A1" w:rsidP="00066E57">
      <w:pPr>
        <w:adjustRightInd w:val="0"/>
        <w:snapToGrid w:val="0"/>
        <w:spacing w:line="360" w:lineRule="auto"/>
        <w:jc w:val="both"/>
        <w:rPr>
          <w:rFonts w:ascii="Book Antiqua" w:hAnsi="Book Antiqua"/>
        </w:rPr>
      </w:pPr>
    </w:p>
    <w:p w14:paraId="4A7D27CC"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CONCLUSION</w:t>
      </w:r>
    </w:p>
    <w:p w14:paraId="3E6C8A5C" w14:textId="3991D5BB"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 xml:space="preserve">Fistulotomy </w:t>
      </w:r>
      <w:r w:rsidR="00015AED" w:rsidRPr="006749CC">
        <w:rPr>
          <w:rFonts w:ascii="Book Antiqua" w:eastAsia="Book Antiqua" w:hAnsi="Book Antiqua" w:cs="Book Antiqua"/>
          <w:color w:val="000000"/>
        </w:rPr>
        <w:t xml:space="preserve">had </w:t>
      </w:r>
      <w:r w:rsidRPr="006749CC">
        <w:rPr>
          <w:rFonts w:ascii="Book Antiqua" w:eastAsia="Book Antiqua" w:hAnsi="Book Antiqua" w:cs="Book Antiqua"/>
          <w:color w:val="000000"/>
        </w:rPr>
        <w:t xml:space="preserve">a high </w:t>
      </w:r>
      <w:r w:rsidR="00015AED" w:rsidRPr="006749CC">
        <w:rPr>
          <w:rFonts w:ascii="Book Antiqua" w:eastAsia="Book Antiqua" w:hAnsi="Book Antiqua" w:cs="Book Antiqua"/>
          <w:color w:val="000000"/>
        </w:rPr>
        <w:t xml:space="preserve">98.6% </w:t>
      </w:r>
      <w:r w:rsidRPr="006749CC">
        <w:rPr>
          <w:rFonts w:ascii="Book Antiqua" w:eastAsia="Book Antiqua" w:hAnsi="Book Antiqua" w:cs="Book Antiqua"/>
          <w:color w:val="000000"/>
        </w:rPr>
        <w:t xml:space="preserve">healing rate in simple fistulas without deterioration </w:t>
      </w:r>
      <w:r w:rsidR="003B2502">
        <w:rPr>
          <w:rFonts w:ascii="Book Antiqua" w:eastAsia="Book Antiqua" w:hAnsi="Book Antiqua" w:cs="Book Antiqua"/>
          <w:color w:val="000000"/>
        </w:rPr>
        <w:t>of</w:t>
      </w:r>
      <w:r w:rsidR="003B2502"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continence if the patient</w:t>
      </w:r>
      <w:r w:rsidR="00492862" w:rsidRPr="006749CC">
        <w:rPr>
          <w:rFonts w:ascii="Book Antiqua" w:eastAsia="Book Antiqua" w:hAnsi="Book Antiqua" w:cs="Book Antiqua"/>
          <w:color w:val="000000"/>
        </w:rPr>
        <w:t xml:space="preserve"> selection was done</w:t>
      </w:r>
      <w:r w:rsidR="00874523"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judiciously. The sphincter-sparing procedure, TROPIS, was safe</w:t>
      </w:r>
      <w:r w:rsidR="00015AED"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ith a satisfactory </w:t>
      </w:r>
      <w:r w:rsidR="00015AED" w:rsidRPr="006749CC">
        <w:rPr>
          <w:rFonts w:ascii="Book Antiqua" w:eastAsia="Book Antiqua" w:hAnsi="Book Antiqua" w:cs="Book Antiqua"/>
          <w:color w:val="000000"/>
        </w:rPr>
        <w:t xml:space="preserve">86% </w:t>
      </w:r>
      <w:r w:rsidRPr="006749CC">
        <w:rPr>
          <w:rFonts w:ascii="Book Antiqua" w:eastAsia="Book Antiqua" w:hAnsi="Book Antiqua" w:cs="Book Antiqua"/>
          <w:color w:val="000000"/>
        </w:rPr>
        <w:t>healing rate for complex fistulas. This is the largest anal</w:t>
      </w:r>
      <w:r w:rsidR="007E3ADD">
        <w:rPr>
          <w:rFonts w:ascii="Book Antiqua" w:eastAsia="Book Antiqua" w:hAnsi="Book Antiqua" w:cs="Book Antiqua"/>
          <w:color w:val="000000"/>
        </w:rPr>
        <w:t xml:space="preserve"> fistula</w:t>
      </w:r>
      <w:r w:rsidRPr="006749CC">
        <w:rPr>
          <w:rFonts w:ascii="Book Antiqua" w:eastAsia="Book Antiqua" w:hAnsi="Book Antiqua" w:cs="Book Antiqua"/>
          <w:color w:val="000000"/>
        </w:rPr>
        <w:t xml:space="preserve"> </w:t>
      </w:r>
      <w:r w:rsidR="00015AED" w:rsidRPr="006749CC">
        <w:rPr>
          <w:rFonts w:ascii="Book Antiqua" w:eastAsia="Book Antiqua" w:hAnsi="Book Antiqua" w:cs="Book Antiqua"/>
          <w:color w:val="000000"/>
        </w:rPr>
        <w:t xml:space="preserve">series </w:t>
      </w:r>
      <w:r w:rsidRPr="006749CC">
        <w:rPr>
          <w:rFonts w:ascii="Book Antiqua" w:eastAsia="Book Antiqua" w:hAnsi="Book Antiqua" w:cs="Book Antiqua"/>
          <w:color w:val="000000"/>
        </w:rPr>
        <w:t>to date.</w:t>
      </w:r>
    </w:p>
    <w:p w14:paraId="6504CFAD" w14:textId="263F15F3" w:rsidR="00BE19A1" w:rsidRPr="006749CC" w:rsidRDefault="00BE19A1" w:rsidP="00066E57">
      <w:pPr>
        <w:adjustRightInd w:val="0"/>
        <w:snapToGrid w:val="0"/>
        <w:spacing w:line="360" w:lineRule="auto"/>
        <w:jc w:val="both"/>
        <w:rPr>
          <w:rFonts w:ascii="Book Antiqua" w:hAnsi="Book Antiqua"/>
        </w:rPr>
      </w:pPr>
    </w:p>
    <w:p w14:paraId="049FFB0A"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Key Words: </w:t>
      </w:r>
      <w:r w:rsidRPr="006749CC">
        <w:rPr>
          <w:rFonts w:ascii="Book Antiqua" w:eastAsia="Book Antiqua" w:hAnsi="Book Antiqua" w:cs="Book Antiqua"/>
          <w:color w:val="000000"/>
        </w:rPr>
        <w:t>Anal fistula; Fistulotomy; Incontinence; Surgery; Recurrence</w:t>
      </w:r>
    </w:p>
    <w:p w14:paraId="1E9A1AD4" w14:textId="77777777" w:rsidR="0034662B" w:rsidRDefault="0034662B" w:rsidP="0034662B">
      <w:pPr>
        <w:spacing w:line="360" w:lineRule="auto"/>
        <w:jc w:val="both"/>
        <w:rPr>
          <w:lang w:eastAsia="zh-CN"/>
        </w:rPr>
      </w:pPr>
    </w:p>
    <w:p w14:paraId="19040026" w14:textId="77777777" w:rsidR="0034662B" w:rsidRDefault="0034662B" w:rsidP="0034662B">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1. </w:t>
      </w:r>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 All rights reserved. </w:t>
      </w:r>
    </w:p>
    <w:p w14:paraId="49867012" w14:textId="77777777" w:rsidR="0034662B" w:rsidRDefault="0034662B" w:rsidP="0034662B">
      <w:pPr>
        <w:spacing w:line="360" w:lineRule="auto"/>
        <w:jc w:val="both"/>
        <w:rPr>
          <w:lang w:eastAsia="zh-CN"/>
        </w:rPr>
      </w:pPr>
    </w:p>
    <w:p w14:paraId="1371B91E" w14:textId="747919CA" w:rsidR="004A36EE" w:rsidRDefault="0034662B" w:rsidP="0034662B">
      <w:pPr>
        <w:adjustRightInd w:val="0"/>
        <w:snapToGrid w:val="0"/>
        <w:spacing w:line="360" w:lineRule="auto"/>
        <w:jc w:val="both"/>
        <w:rPr>
          <w:rFonts w:ascii="Book Antiqua" w:eastAsia="Book Antiqua" w:hAnsi="Book Antiqua" w:cs="Book Antiqua"/>
          <w:color w:val="000000"/>
        </w:rPr>
      </w:pPr>
      <w:r>
        <w:rPr>
          <w:rFonts w:ascii="Book Antiqua" w:hAnsi="Book Antiqua" w:cs="Book Antiqua"/>
          <w:b/>
          <w:color w:val="000000"/>
          <w:lang w:eastAsia="zh-CN"/>
        </w:rPr>
        <w:t>Citation:</w:t>
      </w:r>
      <w:r>
        <w:rPr>
          <w:rFonts w:ascii="Book Antiqua" w:hAnsi="Book Antiqua" w:cs="Book Antiqua"/>
          <w:color w:val="000000"/>
          <w:lang w:eastAsia="zh-CN"/>
        </w:rPr>
        <w:t xml:space="preserve"> </w:t>
      </w:r>
      <w:r w:rsidR="005876EA" w:rsidRPr="006749CC">
        <w:rPr>
          <w:rFonts w:ascii="Book Antiqua" w:eastAsia="Book Antiqua" w:hAnsi="Book Antiqua" w:cs="Book Antiqua"/>
          <w:color w:val="000000"/>
        </w:rPr>
        <w:t>Garg P, Kaur B, Goyal A, Yagnik V</w:t>
      </w:r>
      <w:r w:rsidR="00F66C54" w:rsidRPr="006749CC">
        <w:rPr>
          <w:rFonts w:ascii="Book Antiqua" w:eastAsia="Book Antiqua" w:hAnsi="Book Antiqua" w:cs="Book Antiqua"/>
          <w:color w:val="000000"/>
        </w:rPr>
        <w:t>D</w:t>
      </w:r>
      <w:r w:rsidR="005876EA" w:rsidRPr="006749CC">
        <w:rPr>
          <w:rFonts w:ascii="Book Antiqua" w:eastAsia="Book Antiqua" w:hAnsi="Book Antiqua" w:cs="Book Antiqua"/>
          <w:color w:val="000000"/>
        </w:rPr>
        <w:t xml:space="preserve">, </w:t>
      </w:r>
      <w:proofErr w:type="spellStart"/>
      <w:r w:rsidR="005876EA" w:rsidRPr="006749CC">
        <w:rPr>
          <w:rFonts w:ascii="Book Antiqua" w:eastAsia="Book Antiqua" w:hAnsi="Book Antiqua" w:cs="Book Antiqua"/>
          <w:color w:val="000000"/>
        </w:rPr>
        <w:t>Dawka</w:t>
      </w:r>
      <w:proofErr w:type="spellEnd"/>
      <w:r w:rsidR="005876EA" w:rsidRPr="006749CC">
        <w:rPr>
          <w:rFonts w:ascii="Book Antiqua" w:eastAsia="Book Antiqua" w:hAnsi="Book Antiqua" w:cs="Book Antiqua"/>
          <w:color w:val="000000"/>
        </w:rPr>
        <w:t xml:space="preserve"> S, Menon GR. Lessons learned from an audit of 1250 </w:t>
      </w:r>
      <w:r w:rsidR="00B60B8C" w:rsidRPr="006749CC">
        <w:rPr>
          <w:rFonts w:ascii="Book Antiqua" w:eastAsia="Book Antiqua" w:hAnsi="Book Antiqua" w:cs="Book Antiqua"/>
          <w:color w:val="000000"/>
        </w:rPr>
        <w:t xml:space="preserve">anal </w:t>
      </w:r>
      <w:r w:rsidR="005876EA" w:rsidRPr="006749CC">
        <w:rPr>
          <w:rFonts w:ascii="Book Antiqua" w:eastAsia="Book Antiqua" w:hAnsi="Book Antiqua" w:cs="Book Antiqua"/>
          <w:color w:val="000000"/>
        </w:rPr>
        <w:t xml:space="preserve">fistula patients operated at a single center: A retrospective review. </w:t>
      </w:r>
      <w:r w:rsidR="005876EA" w:rsidRPr="006749CC">
        <w:rPr>
          <w:rFonts w:ascii="Book Antiqua" w:eastAsia="Book Antiqua" w:hAnsi="Book Antiqua" w:cs="Book Antiqua"/>
          <w:i/>
          <w:iCs/>
          <w:color w:val="000000"/>
        </w:rPr>
        <w:t xml:space="preserve">World J </w:t>
      </w:r>
      <w:proofErr w:type="spellStart"/>
      <w:r w:rsidR="005876EA" w:rsidRPr="006749CC">
        <w:rPr>
          <w:rFonts w:ascii="Book Antiqua" w:eastAsia="Book Antiqua" w:hAnsi="Book Antiqua" w:cs="Book Antiqua"/>
          <w:i/>
          <w:iCs/>
          <w:color w:val="000000"/>
        </w:rPr>
        <w:t>Gastrointest</w:t>
      </w:r>
      <w:proofErr w:type="spellEnd"/>
      <w:r w:rsidR="005876EA" w:rsidRPr="006749CC">
        <w:rPr>
          <w:rFonts w:ascii="Book Antiqua" w:eastAsia="Book Antiqua" w:hAnsi="Book Antiqua" w:cs="Book Antiqua"/>
          <w:i/>
          <w:iCs/>
          <w:color w:val="000000"/>
        </w:rPr>
        <w:t xml:space="preserve"> Surg</w:t>
      </w:r>
      <w:r w:rsidR="005876EA" w:rsidRPr="006749CC">
        <w:rPr>
          <w:rFonts w:ascii="Book Antiqua" w:eastAsia="Book Antiqua" w:hAnsi="Book Antiqua" w:cs="Book Antiqua"/>
          <w:color w:val="000000"/>
        </w:rPr>
        <w:t xml:space="preserve"> 2021; </w:t>
      </w:r>
      <w:r w:rsidR="00D06B5C" w:rsidRPr="00061365">
        <w:rPr>
          <w:rFonts w:ascii="Book Antiqua" w:eastAsia="Book Antiqua" w:hAnsi="Book Antiqua" w:cs="Book Antiqua"/>
          <w:color w:val="000000"/>
        </w:rPr>
        <w:t>13(</w:t>
      </w:r>
      <w:r w:rsidR="00D06B5C">
        <w:rPr>
          <w:rFonts w:ascii="Book Antiqua" w:hAnsi="Book Antiqua" w:cs="Book Antiqua" w:hint="eastAsia"/>
          <w:color w:val="000000"/>
          <w:lang w:eastAsia="zh-CN"/>
        </w:rPr>
        <w:t>4</w:t>
      </w:r>
      <w:r w:rsidR="00D06B5C" w:rsidRPr="00061365">
        <w:rPr>
          <w:rFonts w:ascii="Book Antiqua" w:eastAsia="Book Antiqua" w:hAnsi="Book Antiqua" w:cs="Book Antiqua"/>
          <w:color w:val="000000"/>
        </w:rPr>
        <w:t xml:space="preserve">): </w:t>
      </w:r>
      <w:r w:rsidR="004A36EE">
        <w:rPr>
          <w:rFonts w:ascii="Book Antiqua" w:hAnsi="Book Antiqua" w:cs="Book Antiqua"/>
          <w:color w:val="000000"/>
          <w:lang w:eastAsia="zh-CN"/>
        </w:rPr>
        <w:t>34</w:t>
      </w:r>
      <w:r w:rsidR="00D06B5C">
        <w:rPr>
          <w:rFonts w:ascii="Book Antiqua" w:hAnsi="Book Antiqua" w:cs="Book Antiqua" w:hint="eastAsia"/>
          <w:color w:val="000000"/>
          <w:lang w:eastAsia="zh-CN"/>
        </w:rPr>
        <w:t>0</w:t>
      </w:r>
      <w:r w:rsidR="00D06B5C" w:rsidRPr="00061365">
        <w:rPr>
          <w:rFonts w:ascii="Book Antiqua" w:eastAsia="Book Antiqua" w:hAnsi="Book Antiqua" w:cs="Book Antiqua"/>
          <w:color w:val="000000"/>
        </w:rPr>
        <w:t>-</w:t>
      </w:r>
      <w:r w:rsidR="004A36EE">
        <w:rPr>
          <w:rFonts w:ascii="Book Antiqua" w:hAnsi="Book Antiqua" w:cs="Book Antiqua"/>
          <w:color w:val="000000"/>
          <w:lang w:eastAsia="zh-CN"/>
        </w:rPr>
        <w:t>354</w:t>
      </w:r>
      <w:r w:rsidR="00D06B5C" w:rsidRPr="00061365">
        <w:rPr>
          <w:rFonts w:ascii="Book Antiqua" w:eastAsia="Book Antiqua" w:hAnsi="Book Antiqua" w:cs="Book Antiqua"/>
          <w:color w:val="000000"/>
        </w:rPr>
        <w:t xml:space="preserve">  </w:t>
      </w:r>
    </w:p>
    <w:p w14:paraId="3DA8AAEE" w14:textId="10809056" w:rsidR="004A36EE" w:rsidRDefault="00D06B5C" w:rsidP="0034662B">
      <w:pPr>
        <w:adjustRightInd w:val="0"/>
        <w:snapToGrid w:val="0"/>
        <w:spacing w:line="360" w:lineRule="auto"/>
        <w:jc w:val="both"/>
        <w:rPr>
          <w:rFonts w:ascii="Book Antiqua" w:eastAsia="Book Antiqua" w:hAnsi="Book Antiqua" w:cs="Book Antiqua"/>
          <w:color w:val="000000"/>
        </w:rPr>
      </w:pPr>
      <w:r w:rsidRPr="00061365">
        <w:rPr>
          <w:rFonts w:ascii="Book Antiqua" w:eastAsia="Book Antiqua" w:hAnsi="Book Antiqua" w:cs="Book Antiqua"/>
          <w:color w:val="000000"/>
        </w:rPr>
        <w:t>URL: https://www.wjgnet.com/1948-9366/full/v13/i</w:t>
      </w:r>
      <w:r>
        <w:rPr>
          <w:rFonts w:ascii="Book Antiqua" w:hAnsi="Book Antiqua" w:cs="Book Antiqua" w:hint="eastAsia"/>
          <w:color w:val="000000"/>
          <w:lang w:eastAsia="zh-CN"/>
        </w:rPr>
        <w:t>4</w:t>
      </w:r>
      <w:r w:rsidRPr="00061365">
        <w:rPr>
          <w:rFonts w:ascii="Book Antiqua" w:eastAsia="Book Antiqua" w:hAnsi="Book Antiqua" w:cs="Book Antiqua"/>
          <w:color w:val="000000"/>
        </w:rPr>
        <w:t>/</w:t>
      </w:r>
      <w:r w:rsidR="004A36EE">
        <w:rPr>
          <w:rFonts w:ascii="Book Antiqua" w:hAnsi="Book Antiqua" w:cs="Book Antiqua"/>
          <w:color w:val="000000"/>
          <w:lang w:eastAsia="zh-CN"/>
        </w:rPr>
        <w:t>34</w:t>
      </w:r>
      <w:r>
        <w:rPr>
          <w:rFonts w:ascii="Book Antiqua" w:hAnsi="Book Antiqua" w:cs="Book Antiqua" w:hint="eastAsia"/>
          <w:color w:val="000000"/>
          <w:lang w:eastAsia="zh-CN"/>
        </w:rPr>
        <w:t>0</w:t>
      </w:r>
      <w:r w:rsidRPr="00061365">
        <w:rPr>
          <w:rFonts w:ascii="Book Antiqua" w:eastAsia="Book Antiqua" w:hAnsi="Book Antiqua" w:cs="Book Antiqua"/>
          <w:color w:val="000000"/>
        </w:rPr>
        <w:t xml:space="preserve">.htm  </w:t>
      </w:r>
    </w:p>
    <w:p w14:paraId="0E09FA19" w14:textId="1D3B0B5F" w:rsidR="00BE19A1" w:rsidRPr="006749CC" w:rsidRDefault="00D06B5C" w:rsidP="0034662B">
      <w:pPr>
        <w:adjustRightInd w:val="0"/>
        <w:snapToGrid w:val="0"/>
        <w:spacing w:line="360" w:lineRule="auto"/>
        <w:jc w:val="both"/>
        <w:rPr>
          <w:rFonts w:ascii="Book Antiqua" w:hAnsi="Book Antiqua"/>
        </w:rPr>
      </w:pPr>
      <w:r w:rsidRPr="00061365">
        <w:rPr>
          <w:rFonts w:ascii="Book Antiqua" w:eastAsia="Book Antiqua" w:hAnsi="Book Antiqua" w:cs="Book Antiqua"/>
          <w:color w:val="000000"/>
        </w:rPr>
        <w:t>DOI: https://dx.doi.org/10.4240/wjgs.v13.i</w:t>
      </w:r>
      <w:r>
        <w:rPr>
          <w:rFonts w:ascii="Book Antiqua" w:hAnsi="Book Antiqua" w:cs="Book Antiqua" w:hint="eastAsia"/>
          <w:color w:val="000000"/>
          <w:lang w:eastAsia="zh-CN"/>
        </w:rPr>
        <w:t>4</w:t>
      </w:r>
      <w:r w:rsidRPr="00061365">
        <w:rPr>
          <w:rFonts w:ascii="Book Antiqua" w:eastAsia="Book Antiqua" w:hAnsi="Book Antiqua" w:cs="Book Antiqua"/>
          <w:color w:val="000000"/>
        </w:rPr>
        <w:t>.</w:t>
      </w:r>
      <w:r w:rsidR="004A36EE">
        <w:rPr>
          <w:rFonts w:ascii="Book Antiqua" w:hAnsi="Book Antiqua" w:cs="Book Antiqua"/>
          <w:color w:val="000000"/>
          <w:lang w:eastAsia="zh-CN"/>
        </w:rPr>
        <w:t>34</w:t>
      </w:r>
      <w:r>
        <w:rPr>
          <w:rFonts w:ascii="Book Antiqua" w:hAnsi="Book Antiqua" w:cs="Book Antiqua" w:hint="eastAsia"/>
          <w:color w:val="000000"/>
          <w:lang w:eastAsia="zh-CN"/>
        </w:rPr>
        <w:t>0</w:t>
      </w:r>
    </w:p>
    <w:p w14:paraId="2FCC3FB0" w14:textId="77777777" w:rsidR="00BE19A1" w:rsidRPr="006749CC" w:rsidRDefault="00BE19A1" w:rsidP="00066E57">
      <w:pPr>
        <w:adjustRightInd w:val="0"/>
        <w:snapToGrid w:val="0"/>
        <w:spacing w:line="360" w:lineRule="auto"/>
        <w:jc w:val="both"/>
        <w:rPr>
          <w:rFonts w:ascii="Book Antiqua" w:hAnsi="Book Antiqua"/>
        </w:rPr>
      </w:pPr>
    </w:p>
    <w:p w14:paraId="49B41C07" w14:textId="3542A66D"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Core Tip: </w:t>
      </w:r>
      <w:r w:rsidRPr="006749CC">
        <w:rPr>
          <w:rFonts w:ascii="Book Antiqua" w:eastAsia="Book Antiqua" w:hAnsi="Book Antiqua" w:cs="Book Antiqua"/>
          <w:color w:val="000000"/>
        </w:rPr>
        <w:t xml:space="preserve">This is the largest </w:t>
      </w:r>
      <w:r w:rsidR="00B622EB" w:rsidRPr="006749CC">
        <w:rPr>
          <w:rFonts w:ascii="Book Antiqua" w:eastAsia="Book Antiqua" w:hAnsi="Book Antiqua" w:cs="Book Antiqua"/>
          <w:color w:val="000000"/>
        </w:rPr>
        <w:t xml:space="preserve">anal fistula </w:t>
      </w:r>
      <w:r w:rsidRPr="006749CC">
        <w:rPr>
          <w:rFonts w:ascii="Book Antiqua" w:eastAsia="Book Antiqua" w:hAnsi="Book Antiqua" w:cs="Book Antiqua"/>
          <w:color w:val="000000"/>
        </w:rPr>
        <w:t>study reported to date</w:t>
      </w:r>
      <w:r w:rsidR="00B622EB" w:rsidRPr="006749CC">
        <w:rPr>
          <w:rFonts w:ascii="Book Antiqua" w:eastAsia="Book Antiqua" w:hAnsi="Book Antiqua" w:cs="Book Antiqua"/>
          <w:color w:val="000000"/>
        </w:rPr>
        <w:t xml:space="preserve">, with 1351 </w:t>
      </w:r>
      <w:r w:rsidRPr="006749CC">
        <w:rPr>
          <w:rFonts w:ascii="Book Antiqua" w:eastAsia="Book Antiqua" w:hAnsi="Book Antiqua" w:cs="Book Antiqua"/>
          <w:color w:val="000000"/>
        </w:rPr>
        <w:t xml:space="preserve">procedures performed in 1250 patients over 14 years at an exclusive fistula-care center. A </w:t>
      </w:r>
      <w:r w:rsidR="00015AED" w:rsidRPr="006749CC">
        <w:rPr>
          <w:rFonts w:ascii="Book Antiqua" w:eastAsia="Book Antiqua" w:hAnsi="Book Antiqua" w:cs="Book Antiqua"/>
          <w:color w:val="000000"/>
        </w:rPr>
        <w:t xml:space="preserve">treatment </w:t>
      </w:r>
      <w:r w:rsidRPr="006749CC">
        <w:rPr>
          <w:rFonts w:ascii="Book Antiqua" w:eastAsia="Book Antiqua" w:hAnsi="Book Antiqua" w:cs="Book Antiqua"/>
          <w:color w:val="000000"/>
        </w:rPr>
        <w:t xml:space="preserve">algorithm was </w:t>
      </w:r>
      <w:r w:rsidR="00B622EB" w:rsidRPr="006749CC">
        <w:rPr>
          <w:rFonts w:ascii="Book Antiqua" w:eastAsia="Book Antiqua" w:hAnsi="Book Antiqua" w:cs="Book Antiqua"/>
          <w:color w:val="000000"/>
        </w:rPr>
        <w:t xml:space="preserve">consistently </w:t>
      </w:r>
      <w:r w:rsidRPr="006749CC">
        <w:rPr>
          <w:rFonts w:ascii="Book Antiqua" w:eastAsia="Book Antiqua" w:hAnsi="Book Antiqua" w:cs="Book Antiqua"/>
          <w:color w:val="000000"/>
        </w:rPr>
        <w:t>followed</w:t>
      </w:r>
      <w:r w:rsidR="00B622EB" w:rsidRPr="006749CC">
        <w:rPr>
          <w:rFonts w:ascii="Book Antiqua" w:eastAsia="Book Antiqua" w:hAnsi="Book Antiqua" w:cs="Book Antiqua"/>
          <w:color w:val="000000"/>
        </w:rPr>
        <w:t>. F</w:t>
      </w:r>
      <w:r w:rsidRPr="006749CC">
        <w:rPr>
          <w:rFonts w:ascii="Book Antiqua" w:eastAsia="Book Antiqua" w:hAnsi="Book Antiqua" w:cs="Book Antiqua"/>
          <w:color w:val="000000"/>
        </w:rPr>
        <w:t xml:space="preserve">istulotomy was done for simple fistulas, and a novel sphincter-sparing procedure, </w:t>
      </w:r>
      <w:proofErr w:type="spellStart"/>
      <w:r w:rsidRPr="006749CC">
        <w:rPr>
          <w:rFonts w:ascii="Book Antiqua" w:hAnsi="Book Antiqua"/>
        </w:rPr>
        <w:t>transanal</w:t>
      </w:r>
      <w:proofErr w:type="spellEnd"/>
      <w:r w:rsidRPr="006749CC">
        <w:rPr>
          <w:rFonts w:ascii="Book Antiqua" w:hAnsi="Book Antiqua"/>
        </w:rPr>
        <w:t xml:space="preserve"> opening of </w:t>
      </w:r>
      <w:proofErr w:type="spellStart"/>
      <w:r w:rsidRPr="006749CC">
        <w:rPr>
          <w:rFonts w:ascii="Book Antiqua" w:hAnsi="Book Antiqua"/>
        </w:rPr>
        <w:t>intersphincteric</w:t>
      </w:r>
      <w:proofErr w:type="spellEnd"/>
      <w:r w:rsidRPr="006749CC">
        <w:rPr>
          <w:rFonts w:ascii="Book Antiqua" w:hAnsi="Book Antiqua"/>
        </w:rPr>
        <w:t xml:space="preserve"> space</w:t>
      </w:r>
      <w:r w:rsidRPr="006749CC">
        <w:rPr>
          <w:rFonts w:ascii="Book Antiqua" w:eastAsia="Book Antiqua" w:hAnsi="Book Antiqua" w:cs="Book Antiqua"/>
          <w:color w:val="000000"/>
        </w:rPr>
        <w:t xml:space="preserve">, was performed for </w:t>
      </w:r>
      <w:r w:rsidR="003B2502" w:rsidRPr="006749CC">
        <w:rPr>
          <w:rFonts w:ascii="Book Antiqua" w:eastAsia="Book Antiqua" w:hAnsi="Book Antiqua" w:cs="Book Antiqua"/>
          <w:color w:val="000000"/>
        </w:rPr>
        <w:t xml:space="preserve">complex </w:t>
      </w:r>
      <w:r w:rsidRPr="006749CC">
        <w:rPr>
          <w:rFonts w:ascii="Book Antiqua" w:eastAsia="Book Antiqua" w:hAnsi="Book Antiqua" w:cs="Book Antiqua"/>
          <w:color w:val="000000"/>
        </w:rPr>
        <w:t xml:space="preserve">high fistulas. </w:t>
      </w:r>
      <w:r w:rsidR="00EE295C"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 xml:space="preserve">overall success rate </w:t>
      </w:r>
      <w:r w:rsidR="00EE295C" w:rsidRPr="006749CC">
        <w:rPr>
          <w:rFonts w:ascii="Book Antiqua" w:eastAsia="Book Antiqua" w:hAnsi="Book Antiqua" w:cs="Book Antiqua"/>
          <w:color w:val="000000"/>
        </w:rPr>
        <w:t xml:space="preserve">was </w:t>
      </w:r>
      <w:r w:rsidRPr="006749CC">
        <w:rPr>
          <w:rFonts w:ascii="Book Antiqua" w:eastAsia="Book Antiqua" w:hAnsi="Book Antiqua" w:cs="Book Antiqua"/>
          <w:color w:val="000000"/>
        </w:rPr>
        <w:t>93.5% in all fistulas</w:t>
      </w:r>
      <w:r w:rsidR="00EE295C"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98.6% </w:t>
      </w:r>
      <w:r w:rsidR="00EE295C" w:rsidRPr="006749CC">
        <w:rPr>
          <w:rFonts w:ascii="Book Antiqua" w:eastAsia="Book Antiqua" w:hAnsi="Book Antiqua" w:cs="Book Antiqua"/>
          <w:color w:val="000000"/>
        </w:rPr>
        <w:t xml:space="preserve">for </w:t>
      </w:r>
      <w:r w:rsidRPr="006749CC">
        <w:rPr>
          <w:rFonts w:ascii="Book Antiqua" w:eastAsia="Book Antiqua" w:hAnsi="Book Antiqua" w:cs="Book Antiqua"/>
          <w:color w:val="000000"/>
        </w:rPr>
        <w:t>simple fistulas</w:t>
      </w:r>
      <w:r w:rsidR="00EE295C"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and 86% in </w:t>
      </w:r>
      <w:r w:rsidR="003B2502" w:rsidRPr="006749CC">
        <w:rPr>
          <w:rFonts w:ascii="Book Antiqua" w:eastAsia="Book Antiqua" w:hAnsi="Book Antiqua" w:cs="Book Antiqua"/>
          <w:color w:val="000000"/>
        </w:rPr>
        <w:t xml:space="preserve">complex </w:t>
      </w:r>
      <w:r w:rsidRPr="006749CC">
        <w:rPr>
          <w:rFonts w:ascii="Book Antiqua" w:eastAsia="Book Antiqua" w:hAnsi="Book Antiqua" w:cs="Book Antiqua"/>
          <w:color w:val="000000"/>
        </w:rPr>
        <w:t xml:space="preserve">high fistulas. Fistulas associated with abscesses were managed safely and successfully </w:t>
      </w:r>
      <w:r w:rsidR="003B2502" w:rsidRPr="006749CC">
        <w:rPr>
          <w:rFonts w:ascii="Book Antiqua" w:eastAsia="Book Antiqua" w:hAnsi="Book Antiqua" w:cs="Book Antiqua"/>
          <w:color w:val="000000"/>
        </w:rPr>
        <w:t xml:space="preserve">by definitive surgery </w:t>
      </w:r>
      <w:r w:rsidR="00EE295C" w:rsidRPr="006749CC">
        <w:rPr>
          <w:rFonts w:ascii="Book Antiqua" w:eastAsia="Book Antiqua" w:hAnsi="Book Antiqua" w:cs="Book Antiqua"/>
          <w:color w:val="000000"/>
        </w:rPr>
        <w:t xml:space="preserve">on the first </w:t>
      </w:r>
      <w:proofErr w:type="gramStart"/>
      <w:r w:rsidR="00EE295C" w:rsidRPr="006749CC">
        <w:rPr>
          <w:rFonts w:ascii="Book Antiqua" w:eastAsia="Book Antiqua" w:hAnsi="Book Antiqua" w:cs="Book Antiqua"/>
          <w:color w:val="000000"/>
        </w:rPr>
        <w:t xml:space="preserve">attempt </w:t>
      </w:r>
      <w:r w:rsidRPr="006749CC">
        <w:rPr>
          <w:rFonts w:ascii="Book Antiqua" w:eastAsia="Book Antiqua" w:hAnsi="Book Antiqua" w:cs="Book Antiqua"/>
          <w:color w:val="000000"/>
        </w:rPr>
        <w:t>.</w:t>
      </w:r>
      <w:proofErr w:type="gramEnd"/>
      <w:r w:rsidRPr="006749CC">
        <w:rPr>
          <w:rFonts w:ascii="Book Antiqua" w:eastAsia="Book Antiqua" w:hAnsi="Book Antiqua" w:cs="Book Antiqua"/>
          <w:color w:val="000000"/>
        </w:rPr>
        <w:t xml:space="preserve"> Several novel concepts were developed during the study.</w:t>
      </w:r>
    </w:p>
    <w:p w14:paraId="1DA41143"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br w:type="page"/>
      </w:r>
      <w:r w:rsidRPr="006749CC">
        <w:rPr>
          <w:rFonts w:ascii="Book Antiqua" w:eastAsia="Book Antiqua" w:hAnsi="Book Antiqua" w:cs="Book Antiqua"/>
          <w:b/>
          <w:caps/>
          <w:color w:val="000000"/>
          <w:u w:val="single"/>
        </w:rPr>
        <w:lastRenderedPageBreak/>
        <w:t>INTRODUCTION</w:t>
      </w:r>
    </w:p>
    <w:p w14:paraId="3A36ED37" w14:textId="003234D2" w:rsidR="00BE19A1" w:rsidRPr="006749CC" w:rsidRDefault="005876EA" w:rsidP="00066E57">
      <w:pPr>
        <w:adjustRightInd w:val="0"/>
        <w:snapToGrid w:val="0"/>
        <w:spacing w:line="360" w:lineRule="auto"/>
        <w:jc w:val="both"/>
        <w:rPr>
          <w:rFonts w:ascii="Book Antiqua" w:hAnsi="Book Antiqua"/>
        </w:rPr>
      </w:pPr>
      <w:bookmarkStart w:id="19" w:name="OLE_LINK26"/>
      <w:bookmarkStart w:id="20" w:name="OLE_LINK27"/>
      <w:r w:rsidRPr="006749CC">
        <w:rPr>
          <w:rFonts w:ascii="Book Antiqua" w:eastAsia="Book Antiqua" w:hAnsi="Book Antiqua" w:cs="Book Antiqua"/>
          <w:color w:val="000000"/>
        </w:rPr>
        <w:t>Anal fistula is not the most common anorectal problem but it is undoubtedly among the most dreaded</w:t>
      </w:r>
      <w:r w:rsidR="00AB5212"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Cooper&lt;/Author&gt;&lt;Year&gt;2020&lt;/Year&gt;&lt;RecNum&gt;473&lt;/RecNum&gt;&lt;DisplayText&gt;&lt;style face="superscript"&gt;[1]&lt;/style&gt;&lt;/DisplayText&gt;&lt;record&gt;&lt;rec-number&gt;473&lt;/rec-number&gt;&lt;foreign-keys&gt;&lt;key app="EN" db-id="eszv5f9xq0rpdaewrwupz50x5xa2fdvwpevs" timestamp="0"&gt;473&lt;/key&gt;&lt;/foreign-keys&gt;&lt;ref-type name="Journal Article"&gt;17&lt;/ref-type&gt;&lt;contributors&gt;&lt;authors&gt;&lt;author&gt;Cooper, C. R.&lt;/author&gt;&lt;author&gt;Keller, D. S.&lt;/author&gt;&lt;/authors&gt;&lt;/contributors&gt;&lt;auth-address&gt;Department of Surgery, New York-Presbyterian, Columbia University Medical Center, New York, New York.&amp;#xD;Division of Colon and Rectal Surgery, Department of Surgery, New York-Presbyterian, Columbia University Medical Center, New York, New York.&lt;/auth-address&gt;&lt;titles&gt;&lt;title&gt;Perianal Fistulas&lt;/title&gt;&lt;secondary-title&gt;Dis Colon Rectum&lt;/secondary-title&gt;&lt;/titles&gt;&lt;periodical&gt;&lt;full-title&gt;Dis Colon Rectum&lt;/full-title&gt;&lt;/periodical&gt;&lt;pages&gt;129-132&lt;/pages&gt;&lt;volume&gt;63&lt;/volume&gt;&lt;number&gt;2&lt;/number&gt;&lt;edition&gt;2020/01/09&lt;/edition&gt;&lt;keywords&gt;&lt;keyword&gt;Abscess/complications/surgery&lt;/keyword&gt;&lt;keyword&gt;Adult&lt;/keyword&gt;&lt;keyword&gt;Anus Diseases/microbiology/*pathology&lt;/keyword&gt;&lt;keyword&gt;Diagnosis, Differential&lt;/keyword&gt;&lt;keyword&gt;Drainage/instrumentation&lt;/keyword&gt;&lt;keyword&gt;Humans&lt;/keyword&gt;&lt;keyword&gt;Male&lt;/keyword&gt;&lt;keyword&gt;Physical Examination/methods&lt;/keyword&gt;&lt;keyword&gt;Rectal Fistula/classification/*diagnosis/surgery&lt;/keyword&gt;&lt;keyword&gt;Rectum/*pathology&lt;/keyword&gt;&lt;/keywords&gt;&lt;dates&gt;&lt;year&gt;2020&lt;/year&gt;&lt;pub-dates&gt;&lt;date&gt;Feb&lt;/date&gt;&lt;/pub-dates&gt;&lt;/dates&gt;&lt;isbn&gt;1530-0358 (Electronic)&amp;#xD;0012-3706 (Linking)&lt;/isbn&gt;&lt;accession-num&gt;31914108&lt;/accession-num&gt;&lt;urls&gt;&lt;related-urls&gt;&lt;url&gt;https://www.ncbi.nlm.nih.gov/pubmed/31914108&lt;/url&gt;&lt;/related-urls&gt;&lt;/urls&gt;&lt;electronic-resource-num&gt;10.1097/DCR.0000000000001576&lt;/electronic-resource-num&gt;&lt;/record&gt;&lt;/Cite&gt;&lt;/EndNote&gt;</w:instrText>
      </w:r>
      <w:r w:rsidR="00AB5212"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w:t>
      </w:r>
      <w:r w:rsidR="00AB5212" w:rsidRPr="006749CC">
        <w:rPr>
          <w:rFonts w:ascii="Book Antiqua" w:eastAsia="Book Antiqua" w:hAnsi="Book Antiqua" w:cs="Book Antiqua"/>
          <w:color w:val="000000"/>
        </w:rPr>
        <w:fldChar w:fldCharType="end"/>
      </w:r>
      <w:r w:rsidR="003B2502">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because </w:t>
      </w:r>
      <w:r w:rsidR="00B622EB"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two main problems associated with anal fistula management</w:t>
      </w:r>
      <w:r w:rsidR="00B622EB" w:rsidRPr="006749CC">
        <w:rPr>
          <w:rFonts w:ascii="Book Antiqua" w:eastAsia="Book Antiqua" w:hAnsi="Book Antiqua" w:cs="Book Antiqua"/>
          <w:color w:val="000000"/>
        </w:rPr>
        <w:t xml:space="preserve"> are</w:t>
      </w:r>
      <w:r w:rsidRPr="006749CC">
        <w:rPr>
          <w:rFonts w:ascii="Book Antiqua" w:eastAsia="Book Antiqua" w:hAnsi="Book Antiqua" w:cs="Book Antiqua"/>
          <w:color w:val="000000"/>
        </w:rPr>
        <w:t xml:space="preserve"> recurrence and incontinence risk</w:t>
      </w:r>
      <w:r w:rsidR="00AB5212" w:rsidRPr="006749CC">
        <w:rPr>
          <w:rFonts w:ascii="Book Antiqua" w:eastAsia="Book Antiqua" w:hAnsi="Book Antiqua" w:cs="Book Antiqua"/>
          <w:color w:val="000000"/>
        </w:rPr>
        <w:fldChar w:fldCharType="begin">
          <w:fldData xml:space="preserve">PEVuZE5vdGU+PENpdGU+PEF1dGhvcj5BYnJhbW93aXR6PC9BdXRob3I+PFllYXI+MjAxNjwvWWVh
cj48UmVjTnVtPjMyNDwvUmVjTnVtPjxEaXNwbGF5VGV4dD48c3R5bGUgZmFjZT0ic3VwZXJzY3Jp
cHQiPlsyXTwvc3R5bGU+PC9EaXNwbGF5VGV4dD48cmVjb3JkPjxyZWMtbnVtYmVyPjMyNDwvcmVj
LW51bWJlcj48Zm9yZWlnbi1rZXlzPjxrZXkgYXBwPSJFTiIgZGItaWQ9ImVzenY1Zjl4cTBycGRh
ZXdyd3VwejUweDV4YTJmZHZ3cGV2cyIgdGltZXN0YW1wPSIwIj4zMjQ8L2tleT48L2ZvcmVpZ24t
a2V5cz48cmVmLXR5cGUgbmFtZT0iSm91cm5hbCBBcnRpY2xlIj4xNzwvcmVmLXR5cGU+PGNvbnRy
aWJ1dG9ycz48YXV0aG9ycz48YXV0aG9yPkFicmFtb3dpdHosIEwuPC9hdXRob3I+PGF1dGhvcj5T
b3VkYW4sIEQuPC9hdXRob3I+PGF1dGhvcj5Tb3VmZnJhbiwgTS48L2F1dGhvcj48YXV0aG9yPkJv
dWNoYXJkLCBELjwvYXV0aG9yPjxhdXRob3I+Q2FzdGluZWwsIEEuPC9hdXRob3I+PGF1dGhvcj5T
dWR1Y2EsIEouIE0uPC9hdXRob3I+PGF1dGhvcj5TdGF1bW9udCwgRy48L2F1dGhvcj48YXV0aG9y
PkRldnVsZGVyLCBGLjwvYXV0aG9yPjxhdXRob3I+UGlnb3QsIEYuPC9hdXRob3I+PGF1dGhvcj5H
YW5hbnNpYSwgUi48L2F1dGhvcj48YXV0aG9yPlZhcmFzdGV0LCBNLjwvYXV0aG9yPjxhdXRob3I+
R3JvdXBlIGRlIFJlY2hlcmNoZSBlbiBQcm9jdG9sb2dpZSBkZSBsYSBTb2NpZXRlIE5hdGlvbmFs
ZSBGcmFuY2Fpc2UgZGUsIENvbG8tUHJvY3RvbG9naWU8L2F1dGhvcj48YXV0aG9yPnRoZSBDbHVi
IGRlIFJlZmxleGlvbiBkZXMgQ2FiaW5ldHMgZXQgR3JvdXBlLCBkJmFwb3M7SGVwYXRvLUdhc3Ry
b2VudGVyb2xvZ2llPC9hdXRob3I+PC9hdXRob3JzPjwvY29udHJpYnV0b3JzPjxhdXRoLWFkZHJl
c3M+UHJvY3RvbG9naWUgTWVkaWNvLUNoaXJ1cmdpY2FsZSwgSG9waXRhbCBCaWNoYXQtQ2xhdWRl
IEJlcm5hcmQsIEFQLUhQLCBQYXJpcywgRnJhbmNlLiYjeEQ7SW5zdGl0dXQgZGUgUHJvY3RvbG9n
aWUgTGVvcG9sZCBCZWxsYW4sIEhvcGl0YWwgU2FpbnQgSm9zZXBoLCBQYXJpcywgRnJhbmNlLiYj
eEQ7U2VydmljZSBkZSBQcm9jdG9sb2dpZSwgQ2xpbmlxdWUgU2FpbnQgQXVndXN0aW4sIE5hbnRl
cywgRnJhbmNlLiYjeEQ7U2VydmljZSBkZSBQcm9jdG9sb2dpZSwgSG9waXRhbCBCYWdhdGVsbGUs
IFRhbGVuY2UsIEZyYW5jZS4mI3hEO0NsaW5pcXVlIFRoZW9kb3JlIER1Y29zLCBCb3JkZWF1eCwg
RnJhbmNlLiYjeEQ7U2VydmljZSBkZSBQcm9jdG9sb2dpZSwgQ2xpbmlxdWUgU3QgSmVhbiBMYW5n
dWVkb2MsIFRvdWxvdXNlLCBGcmFuY2UuJiN4RDtDbGluaXF1ZSBDb3VybGFuY3ksIFJlaW1zLCBG
cmFuY2UuJiN4RDtDbGluU2VhcmNoLCBCYWduZXV4LCBGcmFuY2UuPC9hdXRoLWFkZHJlc3M+PHRp
dGxlcz48dGl0bGU+VGhlIG91dGNvbWUgb2YgZmlzdHVsb3RvbXkgZm9yIGFuYWwgZmlzdHVsYSBh
dCAxIHllYXI6IGEgcHJvc3BlY3RpdmUgbXVsdGljZW50cmUgRnJlbmNoIHN0dWR5PC90aXRsZT48
c2Vjb25kYXJ5LXRpdGxlPkNvbG9yZWN0YWwgRGlzPC9zZWNvbmRhcnktdGl0bGU+PC90aXRsZXM+
PHBlcmlvZGljYWw+PGZ1bGwtdGl0bGU+Q29sb3JlY3RhbCBEaXM8L2Z1bGwtdGl0bGU+PC9wZXJp
b2RpY2FsPjxwYWdlcz4yNzktODU8L3BhZ2VzPjx2b2x1bWU+MTg8L3ZvbHVtZT48bnVtYmVyPjM8
L251bWJlcj48ZWRpdGlvbj4yMDE1LzA5LzE5PC9lZGl0aW9uPjxrZXl3b3Jkcz48a2V5d29yZD5B
ZHVsdDwva2V5d29yZD48a2V5d29yZD5BZ2VkPC9rZXl3b3JkPjxrZXl3b3JkPkFnZWQsIDgwIGFu
ZCBvdmVyPC9rZXl3b3JkPjxrZXl3b3JkPkFuYWwgQ2FuYWwvc3VyZ2VyeTwva2V5d29yZD48a2V5
d29yZD5EaWdlc3RpdmUgU3lzdGVtIFN1cmdpY2FsIFByb2NlZHVyZXMvYWR2ZXJzZSBlZmZlY3Rz
LyptZXRob2RzL3BzeWNob2xvZ3k8L2tleXdvcmQ+PGtleXdvcmQ+RmVjYWwgSW5jb250aW5lbmNl
L2V0aW9sb2d5PC9rZXl3b3JkPjxrZXl3b3JkPkZlbWFsZTwva2V5d29yZD48a2V5d29yZD5GcmFu
Y2U8L2tleXdvcmQ+PGtleXdvcmQ+SHVtYW5zPC9rZXl3b3JkPjxrZXl3b3JkPk1hbGU8L2tleXdv
cmQ+PGtleXdvcmQ+TWlkZGxlIEFnZWQ8L2tleXdvcmQ+PGtleXdvcmQ+UGF0aWVudCBTYXRpc2Zh
Y3Rpb248L2tleXdvcmQ+PGtleXdvcmQ+UG9zdG9wZXJhdGl2ZSBDb21wbGljYXRpb25zL2V0aW9s
b2d5PC9rZXl3b3JkPjxrZXl3b3JkPlBvc3RvcGVyYXRpdmUgUGVyaW9kPC9rZXl3b3JkPjxrZXl3
b3JkPlByb3NwZWN0aXZlIFN0dWRpZXM8L2tleXdvcmQ+PGtleXdvcmQ+UmVjdGFsIEZpc3R1bGEv
cGF0aG9sb2d5LypzdXJnZXJ5PC9rZXl3b3JkPjxrZXl3b3JkPlRyZWF0bWVudCBPdXRjb21lPC9r
ZXl3b3JkPjxrZXl3b3JkPllvdW5nIEFkdWx0PC9rZXl3b3JkPjxrZXl3b3JkPkFuYWwgZmlzdHVs
YTwva2V5d29yZD48a2V5d29yZD5hbmFsIGluY29udGluZW5jZTwva2V5d29yZD48a2V5d29yZD5m
aXN0dWxvdG9teTwva2V5d29yZD48a2V5d29yZD5zZXRvbjwva2V5d29yZD48L2tleXdvcmRzPjxk
YXRlcz48eWVhcj4yMDE2PC95ZWFyPjxwdWItZGF0ZXM+PGRhdGU+TWFyPC9kYXRlPjwvcHViLWRh
dGVzPjwvZGF0ZXM+PGlzYm4+MTQ2My0xMzE4IChFbGVjdHJvbmljKSYjeEQ7MTQ2Mi04OTEwIChM
aW5raW5nKTwvaXNibj48YWNjZXNzaW9uLW51bT4yNjM4MjYyMzwvYWNjZXNzaW9uLW51bT48dXJs
cz48cmVsYXRlZC11cmxzPjx1cmw+aHR0cHM6Ly93d3cubmNiaS5ubG0ubmloLmdvdi9wdWJtZWQv
MjYzODI2MjM8L3VybD48L3JlbGF0ZWQtdXJscz48L3VybHM+PGVsZWN0cm9uaWMtcmVzb3VyY2Ut
bnVtPjEwLjExMTEvY29kaS4xMzEyMTwvZWxlY3Ryb25pYy1yZXNvdXJjZS1udW0+PC9yZWNvcmQ+
PC9DaXRlPjwvRW5kTm90ZT5=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BYnJhbW93aXR6PC9BdXRob3I+PFllYXI+MjAxNjwvWWVh
cj48UmVjTnVtPjMyNDwvUmVjTnVtPjxEaXNwbGF5VGV4dD48c3R5bGUgZmFjZT0ic3VwZXJzY3Jp
cHQiPlsyXTwvc3R5bGU+PC9EaXNwbGF5VGV4dD48cmVjb3JkPjxyZWMtbnVtYmVyPjMyNDwvcmVj
LW51bWJlcj48Zm9yZWlnbi1rZXlzPjxrZXkgYXBwPSJFTiIgZGItaWQ9ImVzenY1Zjl4cTBycGRh
ZXdyd3VwejUweDV4YTJmZHZ3cGV2cyIgdGltZXN0YW1wPSIwIj4zMjQ8L2tleT48L2ZvcmVpZ24t
a2V5cz48cmVmLXR5cGUgbmFtZT0iSm91cm5hbCBBcnRpY2xlIj4xNzwvcmVmLXR5cGU+PGNvbnRy
aWJ1dG9ycz48YXV0aG9ycz48YXV0aG9yPkFicmFtb3dpdHosIEwuPC9hdXRob3I+PGF1dGhvcj5T
b3VkYW4sIEQuPC9hdXRob3I+PGF1dGhvcj5Tb3VmZnJhbiwgTS48L2F1dGhvcj48YXV0aG9yPkJv
dWNoYXJkLCBELjwvYXV0aG9yPjxhdXRob3I+Q2FzdGluZWwsIEEuPC9hdXRob3I+PGF1dGhvcj5T
dWR1Y2EsIEouIE0uPC9hdXRob3I+PGF1dGhvcj5TdGF1bW9udCwgRy48L2F1dGhvcj48YXV0aG9y
PkRldnVsZGVyLCBGLjwvYXV0aG9yPjxhdXRob3I+UGlnb3QsIEYuPC9hdXRob3I+PGF1dGhvcj5H
YW5hbnNpYSwgUi48L2F1dGhvcj48YXV0aG9yPlZhcmFzdGV0LCBNLjwvYXV0aG9yPjxhdXRob3I+
R3JvdXBlIGRlIFJlY2hlcmNoZSBlbiBQcm9jdG9sb2dpZSBkZSBsYSBTb2NpZXRlIE5hdGlvbmFs
ZSBGcmFuY2Fpc2UgZGUsIENvbG8tUHJvY3RvbG9naWU8L2F1dGhvcj48YXV0aG9yPnRoZSBDbHVi
IGRlIFJlZmxleGlvbiBkZXMgQ2FiaW5ldHMgZXQgR3JvdXBlLCBkJmFwb3M7SGVwYXRvLUdhc3Ry
b2VudGVyb2xvZ2llPC9hdXRob3I+PC9hdXRob3JzPjwvY29udHJpYnV0b3JzPjxhdXRoLWFkZHJl
c3M+UHJvY3RvbG9naWUgTWVkaWNvLUNoaXJ1cmdpY2FsZSwgSG9waXRhbCBCaWNoYXQtQ2xhdWRl
IEJlcm5hcmQsIEFQLUhQLCBQYXJpcywgRnJhbmNlLiYjeEQ7SW5zdGl0dXQgZGUgUHJvY3RvbG9n
aWUgTGVvcG9sZCBCZWxsYW4sIEhvcGl0YWwgU2FpbnQgSm9zZXBoLCBQYXJpcywgRnJhbmNlLiYj
eEQ7U2VydmljZSBkZSBQcm9jdG9sb2dpZSwgQ2xpbmlxdWUgU2FpbnQgQXVndXN0aW4sIE5hbnRl
cywgRnJhbmNlLiYjeEQ7U2VydmljZSBkZSBQcm9jdG9sb2dpZSwgSG9waXRhbCBCYWdhdGVsbGUs
IFRhbGVuY2UsIEZyYW5jZS4mI3hEO0NsaW5pcXVlIFRoZW9kb3JlIER1Y29zLCBCb3JkZWF1eCwg
RnJhbmNlLiYjeEQ7U2VydmljZSBkZSBQcm9jdG9sb2dpZSwgQ2xpbmlxdWUgU3QgSmVhbiBMYW5n
dWVkb2MsIFRvdWxvdXNlLCBGcmFuY2UuJiN4RDtDbGluaXF1ZSBDb3VybGFuY3ksIFJlaW1zLCBG
cmFuY2UuJiN4RDtDbGluU2VhcmNoLCBCYWduZXV4LCBGcmFuY2UuPC9hdXRoLWFkZHJlc3M+PHRp
dGxlcz48dGl0bGU+VGhlIG91dGNvbWUgb2YgZmlzdHVsb3RvbXkgZm9yIGFuYWwgZmlzdHVsYSBh
dCAxIHllYXI6IGEgcHJvc3BlY3RpdmUgbXVsdGljZW50cmUgRnJlbmNoIHN0dWR5PC90aXRsZT48
c2Vjb25kYXJ5LXRpdGxlPkNvbG9yZWN0YWwgRGlzPC9zZWNvbmRhcnktdGl0bGU+PC90aXRsZXM+
PHBlcmlvZGljYWw+PGZ1bGwtdGl0bGU+Q29sb3JlY3RhbCBEaXM8L2Z1bGwtdGl0bGU+PC9wZXJp
b2RpY2FsPjxwYWdlcz4yNzktODU8L3BhZ2VzPjx2b2x1bWU+MTg8L3ZvbHVtZT48bnVtYmVyPjM8
L251bWJlcj48ZWRpdGlvbj4yMDE1LzA5LzE5PC9lZGl0aW9uPjxrZXl3b3Jkcz48a2V5d29yZD5B
ZHVsdDwva2V5d29yZD48a2V5d29yZD5BZ2VkPC9rZXl3b3JkPjxrZXl3b3JkPkFnZWQsIDgwIGFu
ZCBvdmVyPC9rZXl3b3JkPjxrZXl3b3JkPkFuYWwgQ2FuYWwvc3VyZ2VyeTwva2V5d29yZD48a2V5
d29yZD5EaWdlc3RpdmUgU3lzdGVtIFN1cmdpY2FsIFByb2NlZHVyZXMvYWR2ZXJzZSBlZmZlY3Rz
LyptZXRob2RzL3BzeWNob2xvZ3k8L2tleXdvcmQ+PGtleXdvcmQ+RmVjYWwgSW5jb250aW5lbmNl
L2V0aW9sb2d5PC9rZXl3b3JkPjxrZXl3b3JkPkZlbWFsZTwva2V5d29yZD48a2V5d29yZD5GcmFu
Y2U8L2tleXdvcmQ+PGtleXdvcmQ+SHVtYW5zPC9rZXl3b3JkPjxrZXl3b3JkPk1hbGU8L2tleXdv
cmQ+PGtleXdvcmQ+TWlkZGxlIEFnZWQ8L2tleXdvcmQ+PGtleXdvcmQ+UGF0aWVudCBTYXRpc2Zh
Y3Rpb248L2tleXdvcmQ+PGtleXdvcmQ+UG9zdG9wZXJhdGl2ZSBDb21wbGljYXRpb25zL2V0aW9s
b2d5PC9rZXl3b3JkPjxrZXl3b3JkPlBvc3RvcGVyYXRpdmUgUGVyaW9kPC9rZXl3b3JkPjxrZXl3
b3JkPlByb3NwZWN0aXZlIFN0dWRpZXM8L2tleXdvcmQ+PGtleXdvcmQ+UmVjdGFsIEZpc3R1bGEv
cGF0aG9sb2d5LypzdXJnZXJ5PC9rZXl3b3JkPjxrZXl3b3JkPlRyZWF0bWVudCBPdXRjb21lPC9r
ZXl3b3JkPjxrZXl3b3JkPllvdW5nIEFkdWx0PC9rZXl3b3JkPjxrZXl3b3JkPkFuYWwgZmlzdHVs
YTwva2V5d29yZD48a2V5d29yZD5hbmFsIGluY29udGluZW5jZTwva2V5d29yZD48a2V5d29yZD5m
aXN0dWxvdG9teTwva2V5d29yZD48a2V5d29yZD5zZXRvbjwva2V5d29yZD48L2tleXdvcmRzPjxk
YXRlcz48eWVhcj4yMDE2PC95ZWFyPjxwdWItZGF0ZXM+PGRhdGU+TWFyPC9kYXRlPjwvcHViLWRh
dGVzPjwvZGF0ZXM+PGlzYm4+MTQ2My0xMzE4IChFbGVjdHJvbmljKSYjeEQ7MTQ2Mi04OTEwIChM
aW5raW5nKTwvaXNibj48YWNjZXNzaW9uLW51bT4yNjM4MjYyMzwvYWNjZXNzaW9uLW51bT48dXJs
cz48cmVsYXRlZC11cmxzPjx1cmw+aHR0cHM6Ly93d3cubmNiaS5ubG0ubmloLmdvdi9wdWJtZWQv
MjYzODI2MjM8L3VybD48L3JlbGF0ZWQtdXJscz48L3VybHM+PGVsZWN0cm9uaWMtcmVzb3VyY2Ut
bnVtPjEwLjExMTEvY29kaS4xMzEyMTwvZWxlY3Ryb25pYy1yZXNvdXJjZS1udW0+PC9yZWNvcmQ+
PC9DaXRlPjwvRW5kTm90ZT5=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2]</w:t>
      </w:r>
      <w:r w:rsidR="00AB5212"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Therefore, the anal fistula remains an enigma for surgeons even now.</w:t>
      </w:r>
    </w:p>
    <w:p w14:paraId="68372175" w14:textId="03D69090" w:rsidR="00BE19A1" w:rsidRPr="006749CC" w:rsidRDefault="005876EA"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Fistulotomy has been the gold standard procedure for anal fistulas as it is associated with a high success rate</w:t>
      </w:r>
      <w:r w:rsidR="00EE295C"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EE295C" w:rsidRPr="006749CC">
        <w:rPr>
          <w:rFonts w:ascii="Book Antiqua" w:eastAsia="Book Antiqua" w:hAnsi="Book Antiqua" w:cs="Book Antiqua"/>
          <w:color w:val="000000"/>
        </w:rPr>
        <w:t>but</w:t>
      </w:r>
      <w:r w:rsidRPr="006749CC">
        <w:rPr>
          <w:rFonts w:ascii="Book Antiqua" w:eastAsia="Book Antiqua" w:hAnsi="Book Antiqua" w:cs="Book Antiqua"/>
          <w:color w:val="000000"/>
        </w:rPr>
        <w:t xml:space="preserve"> it cannot be performed in high fistulas </w:t>
      </w:r>
      <w:r w:rsidR="00EE295C" w:rsidRPr="006749CC">
        <w:rPr>
          <w:rFonts w:ascii="Book Antiqua" w:eastAsia="Book Antiqua" w:hAnsi="Book Antiqua" w:cs="Book Antiqua"/>
          <w:color w:val="000000"/>
        </w:rPr>
        <w:t xml:space="preserve">because of </w:t>
      </w:r>
      <w:r w:rsidR="00570657" w:rsidRPr="006749CC">
        <w:rPr>
          <w:rFonts w:ascii="Book Antiqua" w:eastAsia="Book Antiqua" w:hAnsi="Book Antiqua" w:cs="Book Antiqua"/>
          <w:color w:val="000000"/>
        </w:rPr>
        <w:t xml:space="preserve">an </w:t>
      </w:r>
      <w:r w:rsidRPr="006749CC">
        <w:rPr>
          <w:rFonts w:ascii="Book Antiqua" w:eastAsia="Book Antiqua" w:hAnsi="Book Antiqua" w:cs="Book Antiqua"/>
          <w:color w:val="000000"/>
        </w:rPr>
        <w:t>increased risk of incontinence</w:t>
      </w:r>
      <w:r w:rsidR="00676D63" w:rsidRPr="006749CC">
        <w:rPr>
          <w:rFonts w:ascii="Book Antiqua" w:eastAsia="Book Antiqua" w:hAnsi="Book Antiqua" w:cs="Book Antiqua"/>
          <w:color w:val="000000"/>
        </w:rPr>
        <w:fldChar w:fldCharType="begin">
          <w:fldData xml:space="preserve">PEVuZE5vdGU+PENpdGU+PEF1dGhvcj5BYnJhbW93aXR6PC9BdXRob3I+PFllYXI+MjAxNjwvWWVh
cj48UmVjTnVtPjMyNDwvUmVjTnVtPjxEaXNwbGF5VGV4dD48c3R5bGUgZmFjZT0ic3VwZXJzY3Jp
cHQiPlsyXTwvc3R5bGU+PC9EaXNwbGF5VGV4dD48cmVjb3JkPjxyZWMtbnVtYmVyPjMyNDwvcmVj
LW51bWJlcj48Zm9yZWlnbi1rZXlzPjxrZXkgYXBwPSJFTiIgZGItaWQ9ImVzenY1Zjl4cTBycGRh
ZXdyd3VwejUweDV4YTJmZHZ3cGV2cyIgdGltZXN0YW1wPSIwIj4zMjQ8L2tleT48L2ZvcmVpZ24t
a2V5cz48cmVmLXR5cGUgbmFtZT0iSm91cm5hbCBBcnRpY2xlIj4xNzwvcmVmLXR5cGU+PGNvbnRy
aWJ1dG9ycz48YXV0aG9ycz48YXV0aG9yPkFicmFtb3dpdHosIEwuPC9hdXRob3I+PGF1dGhvcj5T
b3VkYW4sIEQuPC9hdXRob3I+PGF1dGhvcj5Tb3VmZnJhbiwgTS48L2F1dGhvcj48YXV0aG9yPkJv
dWNoYXJkLCBELjwvYXV0aG9yPjxhdXRob3I+Q2FzdGluZWwsIEEuPC9hdXRob3I+PGF1dGhvcj5T
dWR1Y2EsIEouIE0uPC9hdXRob3I+PGF1dGhvcj5TdGF1bW9udCwgRy48L2F1dGhvcj48YXV0aG9y
PkRldnVsZGVyLCBGLjwvYXV0aG9yPjxhdXRob3I+UGlnb3QsIEYuPC9hdXRob3I+PGF1dGhvcj5H
YW5hbnNpYSwgUi48L2F1dGhvcj48YXV0aG9yPlZhcmFzdGV0LCBNLjwvYXV0aG9yPjxhdXRob3I+
R3JvdXBlIGRlIFJlY2hlcmNoZSBlbiBQcm9jdG9sb2dpZSBkZSBsYSBTb2NpZXRlIE5hdGlvbmFs
ZSBGcmFuY2Fpc2UgZGUsIENvbG8tUHJvY3RvbG9naWU8L2F1dGhvcj48YXV0aG9yPnRoZSBDbHVi
IGRlIFJlZmxleGlvbiBkZXMgQ2FiaW5ldHMgZXQgR3JvdXBlLCBkJmFwb3M7SGVwYXRvLUdhc3Ry
b2VudGVyb2xvZ2llPC9hdXRob3I+PC9hdXRob3JzPjwvY29udHJpYnV0b3JzPjxhdXRoLWFkZHJl
c3M+UHJvY3RvbG9naWUgTWVkaWNvLUNoaXJ1cmdpY2FsZSwgSG9waXRhbCBCaWNoYXQtQ2xhdWRl
IEJlcm5hcmQsIEFQLUhQLCBQYXJpcywgRnJhbmNlLiYjeEQ7SW5zdGl0dXQgZGUgUHJvY3RvbG9n
aWUgTGVvcG9sZCBCZWxsYW4sIEhvcGl0YWwgU2FpbnQgSm9zZXBoLCBQYXJpcywgRnJhbmNlLiYj
eEQ7U2VydmljZSBkZSBQcm9jdG9sb2dpZSwgQ2xpbmlxdWUgU2FpbnQgQXVndXN0aW4sIE5hbnRl
cywgRnJhbmNlLiYjeEQ7U2VydmljZSBkZSBQcm9jdG9sb2dpZSwgSG9waXRhbCBCYWdhdGVsbGUs
IFRhbGVuY2UsIEZyYW5jZS4mI3hEO0NsaW5pcXVlIFRoZW9kb3JlIER1Y29zLCBCb3JkZWF1eCwg
RnJhbmNlLiYjeEQ7U2VydmljZSBkZSBQcm9jdG9sb2dpZSwgQ2xpbmlxdWUgU3QgSmVhbiBMYW5n
dWVkb2MsIFRvdWxvdXNlLCBGcmFuY2UuJiN4RDtDbGluaXF1ZSBDb3VybGFuY3ksIFJlaW1zLCBG
cmFuY2UuJiN4RDtDbGluU2VhcmNoLCBCYWduZXV4LCBGcmFuY2UuPC9hdXRoLWFkZHJlc3M+PHRp
dGxlcz48dGl0bGU+VGhlIG91dGNvbWUgb2YgZmlzdHVsb3RvbXkgZm9yIGFuYWwgZmlzdHVsYSBh
dCAxIHllYXI6IGEgcHJvc3BlY3RpdmUgbXVsdGljZW50cmUgRnJlbmNoIHN0dWR5PC90aXRsZT48
c2Vjb25kYXJ5LXRpdGxlPkNvbG9yZWN0YWwgRGlzPC9zZWNvbmRhcnktdGl0bGU+PC90aXRsZXM+
PHBlcmlvZGljYWw+PGZ1bGwtdGl0bGU+Q29sb3JlY3RhbCBEaXM8L2Z1bGwtdGl0bGU+PC9wZXJp
b2RpY2FsPjxwYWdlcz4yNzktODU8L3BhZ2VzPjx2b2x1bWU+MTg8L3ZvbHVtZT48bnVtYmVyPjM8
L251bWJlcj48ZWRpdGlvbj4yMDE1LzA5LzE5PC9lZGl0aW9uPjxrZXl3b3Jkcz48a2V5d29yZD5B
ZHVsdDwva2V5d29yZD48a2V5d29yZD5BZ2VkPC9rZXl3b3JkPjxrZXl3b3JkPkFnZWQsIDgwIGFu
ZCBvdmVyPC9rZXl3b3JkPjxrZXl3b3JkPkFuYWwgQ2FuYWwvc3VyZ2VyeTwva2V5d29yZD48a2V5
d29yZD5EaWdlc3RpdmUgU3lzdGVtIFN1cmdpY2FsIFByb2NlZHVyZXMvYWR2ZXJzZSBlZmZlY3Rz
LyptZXRob2RzL3BzeWNob2xvZ3k8L2tleXdvcmQ+PGtleXdvcmQ+RmVjYWwgSW5jb250aW5lbmNl
L2V0aW9sb2d5PC9rZXl3b3JkPjxrZXl3b3JkPkZlbWFsZTwva2V5d29yZD48a2V5d29yZD5GcmFu
Y2U8L2tleXdvcmQ+PGtleXdvcmQ+SHVtYW5zPC9rZXl3b3JkPjxrZXl3b3JkPk1hbGU8L2tleXdv
cmQ+PGtleXdvcmQ+TWlkZGxlIEFnZWQ8L2tleXdvcmQ+PGtleXdvcmQ+UGF0aWVudCBTYXRpc2Zh
Y3Rpb248L2tleXdvcmQ+PGtleXdvcmQ+UG9zdG9wZXJhdGl2ZSBDb21wbGljYXRpb25zL2V0aW9s
b2d5PC9rZXl3b3JkPjxrZXl3b3JkPlBvc3RvcGVyYXRpdmUgUGVyaW9kPC9rZXl3b3JkPjxrZXl3
b3JkPlByb3NwZWN0aXZlIFN0dWRpZXM8L2tleXdvcmQ+PGtleXdvcmQ+UmVjdGFsIEZpc3R1bGEv
cGF0aG9sb2d5LypzdXJnZXJ5PC9rZXl3b3JkPjxrZXl3b3JkPlRyZWF0bWVudCBPdXRjb21lPC9r
ZXl3b3JkPjxrZXl3b3JkPllvdW5nIEFkdWx0PC9rZXl3b3JkPjxrZXl3b3JkPkFuYWwgZmlzdHVs
YTwva2V5d29yZD48a2V5d29yZD5hbmFsIGluY29udGluZW5jZTwva2V5d29yZD48a2V5d29yZD5m
aXN0dWxvdG9teTwva2V5d29yZD48a2V5d29yZD5zZXRvbjwva2V5d29yZD48L2tleXdvcmRzPjxk
YXRlcz48eWVhcj4yMDE2PC95ZWFyPjxwdWItZGF0ZXM+PGRhdGU+TWFyPC9kYXRlPjwvcHViLWRh
dGVzPjwvZGF0ZXM+PGlzYm4+MTQ2My0xMzE4IChFbGVjdHJvbmljKSYjeEQ7MTQ2Mi04OTEwIChM
aW5raW5nKTwvaXNibj48YWNjZXNzaW9uLW51bT4yNjM4MjYyMzwvYWNjZXNzaW9uLW51bT48dXJs
cz48cmVsYXRlZC11cmxzPjx1cmw+aHR0cHM6Ly93d3cubmNiaS5ubG0ubmloLmdvdi9wdWJtZWQv
MjYzODI2MjM8L3VybD48L3JlbGF0ZWQtdXJscz48L3VybHM+PGVsZWN0cm9uaWMtcmVzb3VyY2Ut
bnVtPjEwLjExMTEvY29kaS4xMzEyMTwvZWxlY3Ryb25pYy1yZXNvdXJjZS1udW0+PC9yZWNvcmQ+
PC9DaXRlPjwvRW5kTm90ZT5=
</w:fldData>
        </w:fldChar>
      </w:r>
      <w:r w:rsidR="00676D63" w:rsidRPr="006749CC">
        <w:rPr>
          <w:rFonts w:ascii="Book Antiqua" w:eastAsia="Book Antiqua" w:hAnsi="Book Antiqua" w:cs="Book Antiqua"/>
          <w:color w:val="000000"/>
        </w:rPr>
        <w:instrText xml:space="preserve"> ADDIN EN.CITE </w:instrText>
      </w:r>
      <w:r w:rsidR="00676D63" w:rsidRPr="006749CC">
        <w:rPr>
          <w:rFonts w:ascii="Book Antiqua" w:eastAsia="Book Antiqua" w:hAnsi="Book Antiqua" w:cs="Book Antiqua"/>
          <w:color w:val="000000"/>
        </w:rPr>
        <w:fldChar w:fldCharType="begin">
          <w:fldData xml:space="preserve">PEVuZE5vdGU+PENpdGU+PEF1dGhvcj5BYnJhbW93aXR6PC9BdXRob3I+PFllYXI+MjAxNjwvWWVh
cj48UmVjTnVtPjMyNDwvUmVjTnVtPjxEaXNwbGF5VGV4dD48c3R5bGUgZmFjZT0ic3VwZXJzY3Jp
cHQiPlsyXTwvc3R5bGU+PC9EaXNwbGF5VGV4dD48cmVjb3JkPjxyZWMtbnVtYmVyPjMyNDwvcmVj
LW51bWJlcj48Zm9yZWlnbi1rZXlzPjxrZXkgYXBwPSJFTiIgZGItaWQ9ImVzenY1Zjl4cTBycGRh
ZXdyd3VwejUweDV4YTJmZHZ3cGV2cyIgdGltZXN0YW1wPSIwIj4zMjQ8L2tleT48L2ZvcmVpZ24t
a2V5cz48cmVmLXR5cGUgbmFtZT0iSm91cm5hbCBBcnRpY2xlIj4xNzwvcmVmLXR5cGU+PGNvbnRy
aWJ1dG9ycz48YXV0aG9ycz48YXV0aG9yPkFicmFtb3dpdHosIEwuPC9hdXRob3I+PGF1dGhvcj5T
b3VkYW4sIEQuPC9hdXRob3I+PGF1dGhvcj5Tb3VmZnJhbiwgTS48L2F1dGhvcj48YXV0aG9yPkJv
dWNoYXJkLCBELjwvYXV0aG9yPjxhdXRob3I+Q2FzdGluZWwsIEEuPC9hdXRob3I+PGF1dGhvcj5T
dWR1Y2EsIEouIE0uPC9hdXRob3I+PGF1dGhvcj5TdGF1bW9udCwgRy48L2F1dGhvcj48YXV0aG9y
PkRldnVsZGVyLCBGLjwvYXV0aG9yPjxhdXRob3I+UGlnb3QsIEYuPC9hdXRob3I+PGF1dGhvcj5H
YW5hbnNpYSwgUi48L2F1dGhvcj48YXV0aG9yPlZhcmFzdGV0LCBNLjwvYXV0aG9yPjxhdXRob3I+
R3JvdXBlIGRlIFJlY2hlcmNoZSBlbiBQcm9jdG9sb2dpZSBkZSBsYSBTb2NpZXRlIE5hdGlvbmFs
ZSBGcmFuY2Fpc2UgZGUsIENvbG8tUHJvY3RvbG9naWU8L2F1dGhvcj48YXV0aG9yPnRoZSBDbHVi
IGRlIFJlZmxleGlvbiBkZXMgQ2FiaW5ldHMgZXQgR3JvdXBlLCBkJmFwb3M7SGVwYXRvLUdhc3Ry
b2VudGVyb2xvZ2llPC9hdXRob3I+PC9hdXRob3JzPjwvY29udHJpYnV0b3JzPjxhdXRoLWFkZHJl
c3M+UHJvY3RvbG9naWUgTWVkaWNvLUNoaXJ1cmdpY2FsZSwgSG9waXRhbCBCaWNoYXQtQ2xhdWRl
IEJlcm5hcmQsIEFQLUhQLCBQYXJpcywgRnJhbmNlLiYjeEQ7SW5zdGl0dXQgZGUgUHJvY3RvbG9n
aWUgTGVvcG9sZCBCZWxsYW4sIEhvcGl0YWwgU2FpbnQgSm9zZXBoLCBQYXJpcywgRnJhbmNlLiYj
eEQ7U2VydmljZSBkZSBQcm9jdG9sb2dpZSwgQ2xpbmlxdWUgU2FpbnQgQXVndXN0aW4sIE5hbnRl
cywgRnJhbmNlLiYjeEQ7U2VydmljZSBkZSBQcm9jdG9sb2dpZSwgSG9waXRhbCBCYWdhdGVsbGUs
IFRhbGVuY2UsIEZyYW5jZS4mI3hEO0NsaW5pcXVlIFRoZW9kb3JlIER1Y29zLCBCb3JkZWF1eCwg
RnJhbmNlLiYjeEQ7U2VydmljZSBkZSBQcm9jdG9sb2dpZSwgQ2xpbmlxdWUgU3QgSmVhbiBMYW5n
dWVkb2MsIFRvdWxvdXNlLCBGcmFuY2UuJiN4RDtDbGluaXF1ZSBDb3VybGFuY3ksIFJlaW1zLCBG
cmFuY2UuJiN4RDtDbGluU2VhcmNoLCBCYWduZXV4LCBGcmFuY2UuPC9hdXRoLWFkZHJlc3M+PHRp
dGxlcz48dGl0bGU+VGhlIG91dGNvbWUgb2YgZmlzdHVsb3RvbXkgZm9yIGFuYWwgZmlzdHVsYSBh
dCAxIHllYXI6IGEgcHJvc3BlY3RpdmUgbXVsdGljZW50cmUgRnJlbmNoIHN0dWR5PC90aXRsZT48
c2Vjb25kYXJ5LXRpdGxlPkNvbG9yZWN0YWwgRGlzPC9zZWNvbmRhcnktdGl0bGU+PC90aXRsZXM+
PHBlcmlvZGljYWw+PGZ1bGwtdGl0bGU+Q29sb3JlY3RhbCBEaXM8L2Z1bGwtdGl0bGU+PC9wZXJp
b2RpY2FsPjxwYWdlcz4yNzktODU8L3BhZ2VzPjx2b2x1bWU+MTg8L3ZvbHVtZT48bnVtYmVyPjM8
L251bWJlcj48ZWRpdGlvbj4yMDE1LzA5LzE5PC9lZGl0aW9uPjxrZXl3b3Jkcz48a2V5d29yZD5B
ZHVsdDwva2V5d29yZD48a2V5d29yZD5BZ2VkPC9rZXl3b3JkPjxrZXl3b3JkPkFnZWQsIDgwIGFu
ZCBvdmVyPC9rZXl3b3JkPjxrZXl3b3JkPkFuYWwgQ2FuYWwvc3VyZ2VyeTwva2V5d29yZD48a2V5
d29yZD5EaWdlc3RpdmUgU3lzdGVtIFN1cmdpY2FsIFByb2NlZHVyZXMvYWR2ZXJzZSBlZmZlY3Rz
LyptZXRob2RzL3BzeWNob2xvZ3k8L2tleXdvcmQ+PGtleXdvcmQ+RmVjYWwgSW5jb250aW5lbmNl
L2V0aW9sb2d5PC9rZXl3b3JkPjxrZXl3b3JkPkZlbWFsZTwva2V5d29yZD48a2V5d29yZD5GcmFu
Y2U8L2tleXdvcmQ+PGtleXdvcmQ+SHVtYW5zPC9rZXl3b3JkPjxrZXl3b3JkPk1hbGU8L2tleXdv
cmQ+PGtleXdvcmQ+TWlkZGxlIEFnZWQ8L2tleXdvcmQ+PGtleXdvcmQ+UGF0aWVudCBTYXRpc2Zh
Y3Rpb248L2tleXdvcmQ+PGtleXdvcmQ+UG9zdG9wZXJhdGl2ZSBDb21wbGljYXRpb25zL2V0aW9s
b2d5PC9rZXl3b3JkPjxrZXl3b3JkPlBvc3RvcGVyYXRpdmUgUGVyaW9kPC9rZXl3b3JkPjxrZXl3
b3JkPlByb3NwZWN0aXZlIFN0dWRpZXM8L2tleXdvcmQ+PGtleXdvcmQ+UmVjdGFsIEZpc3R1bGEv
cGF0aG9sb2d5LypzdXJnZXJ5PC9rZXl3b3JkPjxrZXl3b3JkPlRyZWF0bWVudCBPdXRjb21lPC9r
ZXl3b3JkPjxrZXl3b3JkPllvdW5nIEFkdWx0PC9rZXl3b3JkPjxrZXl3b3JkPkFuYWwgZmlzdHVs
YTwva2V5d29yZD48a2V5d29yZD5hbmFsIGluY29udGluZW5jZTwva2V5d29yZD48a2V5d29yZD5m
aXN0dWxvdG9teTwva2V5d29yZD48a2V5d29yZD5zZXRvbjwva2V5d29yZD48L2tleXdvcmRzPjxk
YXRlcz48eWVhcj4yMDE2PC95ZWFyPjxwdWItZGF0ZXM+PGRhdGU+TWFyPC9kYXRlPjwvcHViLWRh
dGVzPjwvZGF0ZXM+PGlzYm4+MTQ2My0xMzE4IChFbGVjdHJvbmljKSYjeEQ7MTQ2Mi04OTEwIChM
aW5raW5nKTwvaXNibj48YWNjZXNzaW9uLW51bT4yNjM4MjYyMzwvYWNjZXNzaW9uLW51bT48dXJs
cz48cmVsYXRlZC11cmxzPjx1cmw+aHR0cHM6Ly93d3cubmNiaS5ubG0ubmloLmdvdi9wdWJtZWQv
MjYzODI2MjM8L3VybD48L3JlbGF0ZWQtdXJscz48L3VybHM+PGVsZWN0cm9uaWMtcmVzb3VyY2Ut
bnVtPjEwLjExMTEvY29kaS4xMzEyMTwvZWxlY3Ryb25pYy1yZXNvdXJjZS1udW0+PC9yZWNvcmQ+
PC9DaXRlPjwvRW5kTm90ZT5=
</w:fldData>
        </w:fldChar>
      </w:r>
      <w:r w:rsidR="00676D63" w:rsidRPr="006749CC">
        <w:rPr>
          <w:rFonts w:ascii="Book Antiqua" w:eastAsia="Book Antiqua" w:hAnsi="Book Antiqua" w:cs="Book Antiqua"/>
          <w:color w:val="000000"/>
        </w:rPr>
        <w:instrText xml:space="preserve"> ADDIN EN.CITE.DATA </w:instrText>
      </w:r>
      <w:r w:rsidR="00676D63" w:rsidRPr="006749CC">
        <w:rPr>
          <w:rFonts w:ascii="Book Antiqua" w:eastAsia="Book Antiqua" w:hAnsi="Book Antiqua" w:cs="Book Antiqua"/>
          <w:color w:val="000000"/>
        </w:rPr>
      </w:r>
      <w:r w:rsidR="00676D63" w:rsidRPr="006749CC">
        <w:rPr>
          <w:rFonts w:ascii="Book Antiqua" w:eastAsia="Book Antiqua" w:hAnsi="Book Antiqua" w:cs="Book Antiqua"/>
          <w:color w:val="000000"/>
        </w:rPr>
        <w:fldChar w:fldCharType="end"/>
      </w:r>
      <w:r w:rsidR="00676D63" w:rsidRPr="006749CC">
        <w:rPr>
          <w:rFonts w:ascii="Book Antiqua" w:eastAsia="Book Antiqua" w:hAnsi="Book Antiqua" w:cs="Book Antiqua"/>
          <w:color w:val="000000"/>
        </w:rPr>
      </w:r>
      <w:r w:rsidR="00676D63" w:rsidRPr="006749CC">
        <w:rPr>
          <w:rFonts w:ascii="Book Antiqua" w:eastAsia="Book Antiqua" w:hAnsi="Book Antiqua" w:cs="Book Antiqua"/>
          <w:color w:val="000000"/>
        </w:rPr>
        <w:fldChar w:fldCharType="separate"/>
      </w:r>
      <w:r w:rsidR="00676D63" w:rsidRPr="006749CC">
        <w:rPr>
          <w:rFonts w:ascii="Book Antiqua" w:eastAsia="Book Antiqua" w:hAnsi="Book Antiqua" w:cs="Book Antiqua"/>
          <w:color w:val="000000"/>
          <w:vertAlign w:val="superscript"/>
        </w:rPr>
        <w:t>[2]</w:t>
      </w:r>
      <w:r w:rsidR="00676D63"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Therefore, the search for a sphincter-saving procedure has been ongoing for several decades</w:t>
      </w:r>
      <w:r w:rsidR="004E00A3" w:rsidRPr="006749CC">
        <w:rPr>
          <w:rFonts w:ascii="Book Antiqua" w:eastAsia="Book Antiqua" w:hAnsi="Book Antiqua" w:cs="Book Antiqua"/>
          <w:color w:val="000000"/>
        </w:rPr>
        <w:fldChar w:fldCharType="begin">
          <w:fldData xml:space="preserve">PEVuZE5vdGU+PENpdGU+PEF1dGhvcj5BbHk8L0F1dGhvcj48WWVhcj4yMDE0PC9ZZWFyPjxSZWNO
dW0+MTYyPC9SZWNOdW0+PERpc3BsYXlUZXh0PjxzdHlsZSBmYWNlPSJzdXBlcnNjcmlwdCI+WzEs
IDNdPC9zdHlsZT48L0Rpc3BsYXlUZXh0PjxyZWNvcmQ+PHJlYy1udW1iZXI+MTYyPC9yZWMtbnVt
YmVyPjxmb3JlaWduLWtleXM+PGtleSBhcHA9IkVOIiBkYi1pZD0iZXN6djVmOXhxMHJwZGFld3J3
dXB6NTB4NXhhMmZkdndwZXZzIiB0aW1lc3RhbXA9IjAiPjE2Mjwva2V5PjwvZm9yZWlnbi1rZXlz
PjxyZWYtdHlwZSBuYW1lPSJKb3VybmFsIEFydGljbGUiPjE3PC9yZWYtdHlwZT48Y29udHJpYnV0
b3JzPjxhdXRob3JzPjxhdXRob3I+QWx5LCBFLiBILjwvYXV0aG9yPjwvYXV0aG9ycz48L2NvbnRy
aWJ1dG9ycz48YXV0aC1hZGRyZXNzPkFiZXJkZWVuIFJveWFsIEluZmlybWFyeSwgQWJlcmRlZW4s
IFNjb3RsYW5kLCBVbml0ZWQgS2luZ2RvbS48L2F1dGgtYWRkcmVzcz48dGl0bGVzPjx0aXRsZT5J
cyBpdCB0aW1lIHRvIGFkb3B0IGEgY29tcHVsc29yeSBzcGhpbmN0ZXItc2F2aW5nIHN0cmF0ZWd5
IGluIHRoZSB0cmVhdG1lbnQgYWxnb3JpdGhtIG9mIGZpc3R1bGEgaW4gYW5vPzwvdGl0bGU+PHNl
Y29uZGFyeS10aXRsZT5EaXMgQ29sb24gUmVjdHVtPC9zZWNvbmRhcnktdGl0bGU+PC90aXRsZXM+
PHBlcmlvZGljYWw+PGZ1bGwtdGl0bGU+RGlzIENvbG9uIFJlY3R1bTwvZnVsbC10aXRsZT48L3Bl
cmlvZGljYWw+PHBhZ2VzPjEwMTktMjE8L3BhZ2VzPjx2b2x1bWU+NTc8L3ZvbHVtZT48bnVtYmVy
Pjg8L251bWJlcj48ZWRpdGlvbj4yMDE0LzA3LzA5PC9lZGl0aW9uPjxrZXl3b3Jkcz48a2V5d29y
ZD4qQWxnb3JpdGhtczwva2V5d29yZD48a2V5d29yZD5BbmFsIENhbmFsLypzdXJnZXJ5PC9rZXl3
b3JkPjxrZXl3b3JkPipEaWdlc3RpdmUgU3lzdGVtIFN1cmdpY2FsIFByb2NlZHVyZXM8L2tleXdv
cmQ+PGtleXdvcmQ+SHVtYW5zPC9rZXl3b3JkPjxrZXl3b3JkPlJlY3RhbCBGaXN0dWxhLypzdXJn
ZXJ5PC9rZXl3b3JkPjwva2V5d29yZHM+PGRhdGVzPjx5ZWFyPjIwMTQ8L3llYXI+PHB1Yi1kYXRl
cz48ZGF0ZT5BdWc8L2RhdGU+PC9wdWItZGF0ZXM+PC9kYXRlcz48aXNibj4xNTMwLTAzNTggKEVs
ZWN0cm9uaWMpJiN4RDswMDEyLTM3MDYgKExpbmtpbmcpPC9pc2JuPjxhY2Nlc3Npb24tbnVtPjI1
MDAzMjk4PC9hY2Nlc3Npb24tbnVtPjx1cmxzPjxyZWxhdGVkLXVybHM+PHVybD5odHRwczovL3d3
dy5uY2JpLm5sbS5uaWguZ292L3B1Ym1lZC8yNTAwMzI5ODwvdXJsPjwvcmVsYXRlZC11cmxzPjwv
dXJscz48ZWxlY3Ryb25pYy1yZXNvdXJjZS1udW0+MTAuMTA5Ny9EQ1IuMDAwMDAwMDAwMDAwMDEz
NTwvZWxlY3Ryb25pYy1yZXNvdXJjZS1udW0+PC9yZWNvcmQ+PC9DaXRlPjxDaXRlPjxBdXRob3I+
Q29vcGVyPC9BdXRob3I+PFllYXI+MjAyMDwvWWVhcj48UmVjTnVtPjQ3MzwvUmVjTnVtPjxyZWNv
cmQ+PHJlYy1udW1iZXI+NDczPC9yZWMtbnVtYmVyPjxmb3JlaWduLWtleXM+PGtleSBhcHA9IkVO
IiBkYi1pZD0iZXN6djVmOXhxMHJwZGFld3J3dXB6NTB4NXhhMmZkdndwZXZzIiB0aW1lc3RhbXA9
IjAiPjQ3Mzwva2V5PjwvZm9yZWlnbi1rZXlzPjxyZWYtdHlwZSBuYW1lPSJKb3VybmFsIEFydGlj
bGUiPjE3PC9yZWYtdHlwZT48Y29udHJpYnV0b3JzPjxhdXRob3JzPjxhdXRob3I+Q29vcGVyLCBD
LiBSLjwvYXV0aG9yPjxhdXRob3I+S2VsbGVyLCBELiBTLjwvYXV0aG9yPjwvYXV0aG9ycz48L2Nv
bnRyaWJ1dG9ycz48YXV0aC1hZGRyZXNzPkRlcGFydG1lbnQgb2YgU3VyZ2VyeSwgTmV3IFlvcmst
UHJlc2J5dGVyaWFuLCBDb2x1bWJpYSBVbml2ZXJzaXR5IE1lZGljYWwgQ2VudGVyLCBOZXcgWW9y
aywgTmV3IFlvcmsuJiN4RDtEaXZpc2lvbiBvZiBDb2xvbiBhbmQgUmVjdGFsIFN1cmdlcnksIERl
cGFydG1lbnQgb2YgU3VyZ2VyeSwgTmV3IFlvcmstUHJlc2J5dGVyaWFuLCBDb2x1bWJpYSBVbml2
ZXJzaXR5IE1lZGljYWwgQ2VudGVyLCBOZXcgWW9yaywgTmV3IFlvcmsuPC9hdXRoLWFkZHJlc3M+
PHRpdGxlcz48dGl0bGU+UGVyaWFuYWwgRmlzdHVsYXM8L3RpdGxlPjxzZWNvbmRhcnktdGl0bGU+
RGlzIENvbG9uIFJlY3R1bTwvc2Vjb25kYXJ5LXRpdGxlPjwvdGl0bGVzPjxwZXJpb2RpY2FsPjxm
dWxsLXRpdGxlPkRpcyBDb2xvbiBSZWN0dW08L2Z1bGwtdGl0bGU+PC9wZXJpb2RpY2FsPjxwYWdl
cz4xMjktMTMyPC9wYWdlcz48dm9sdW1lPjYzPC92b2x1bWU+PG51bWJlcj4yPC9udW1iZXI+PGVk
aXRpb24+MjAyMC8wMS8wOTwvZWRpdGlvbj48a2V5d29yZHM+PGtleXdvcmQ+QWJzY2Vzcy9jb21w
bGljYXRpb25zL3N1cmdlcnk8L2tleXdvcmQ+PGtleXdvcmQ+QWR1bHQ8L2tleXdvcmQ+PGtleXdv
cmQ+QW51cyBEaXNlYXNlcy9taWNyb2Jpb2xvZ3kvKnBhdGhvbG9neTwva2V5d29yZD48a2V5d29y
ZD5EaWFnbm9zaXMsIERpZmZlcmVudGlhbDwva2V5d29yZD48a2V5d29yZD5EcmFpbmFnZS9pbnN0
cnVtZW50YXRpb248L2tleXdvcmQ+PGtleXdvcmQ+SHVtYW5zPC9rZXl3b3JkPjxrZXl3b3JkPk1h
bGU8L2tleXdvcmQ+PGtleXdvcmQ+UGh5c2ljYWwgRXhhbWluYXRpb24vbWV0aG9kczwva2V5d29y
ZD48a2V5d29yZD5SZWN0YWwgRmlzdHVsYS9jbGFzc2lmaWNhdGlvbi8qZGlhZ25vc2lzL3N1cmdl
cnk8L2tleXdvcmQ+PGtleXdvcmQ+UmVjdHVtLypwYXRob2xvZ3k8L2tleXdvcmQ+PC9rZXl3b3Jk
cz48ZGF0ZXM+PHllYXI+MjAyMDwveWVhcj48cHViLWRhdGVzPjxkYXRlPkZlYjwvZGF0ZT48L3B1
Yi1kYXRlcz48L2RhdGVzPjxpc2JuPjE1MzAtMDM1OCAoRWxlY3Ryb25pYykmI3hEOzAwMTItMzcw
NiAoTGlua2luZyk8L2lzYm4+PGFjY2Vzc2lvbi1udW0+MzE5MTQxMDg8L2FjY2Vzc2lvbi1udW0+
PHVybHM+PHJlbGF0ZWQtdXJscz48dXJsPmh0dHBzOi8vd3d3Lm5jYmkubmxtLm5paC5nb3YvcHVi
bWVkLzMxOTE0MTA4PC91cmw+PC9yZWxhdGVkLXVybHM+PC91cmxzPjxlbGVjdHJvbmljLXJlc291
cmNlLW51bT4xMC4xMDk3L0RDUi4wMDAwMDAwMDAwMDAxNTc2PC9lbGVjdHJvbmljLXJlc291cmNl
LW51bT48L3JlY29yZD48L0NpdGU+PC9FbmROb3RlPgB=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BbHk8L0F1dGhvcj48WWVhcj4yMDE0PC9ZZWFyPjxSZWNO
dW0+MTYyPC9SZWNOdW0+PERpc3BsYXlUZXh0PjxzdHlsZSBmYWNlPSJzdXBlcnNjcmlwdCI+WzEs
IDNdPC9zdHlsZT48L0Rpc3BsYXlUZXh0PjxyZWNvcmQ+PHJlYy1udW1iZXI+MTYyPC9yZWMtbnVt
YmVyPjxmb3JlaWduLWtleXM+PGtleSBhcHA9IkVOIiBkYi1pZD0iZXN6djVmOXhxMHJwZGFld3J3
dXB6NTB4NXhhMmZkdndwZXZzIiB0aW1lc3RhbXA9IjAiPjE2Mjwva2V5PjwvZm9yZWlnbi1rZXlz
PjxyZWYtdHlwZSBuYW1lPSJKb3VybmFsIEFydGljbGUiPjE3PC9yZWYtdHlwZT48Y29udHJpYnV0
b3JzPjxhdXRob3JzPjxhdXRob3I+QWx5LCBFLiBILjwvYXV0aG9yPjwvYXV0aG9ycz48L2NvbnRy
aWJ1dG9ycz48YXV0aC1hZGRyZXNzPkFiZXJkZWVuIFJveWFsIEluZmlybWFyeSwgQWJlcmRlZW4s
IFNjb3RsYW5kLCBVbml0ZWQgS2luZ2RvbS48L2F1dGgtYWRkcmVzcz48dGl0bGVzPjx0aXRsZT5J
cyBpdCB0aW1lIHRvIGFkb3B0IGEgY29tcHVsc29yeSBzcGhpbmN0ZXItc2F2aW5nIHN0cmF0ZWd5
IGluIHRoZSB0cmVhdG1lbnQgYWxnb3JpdGhtIG9mIGZpc3R1bGEgaW4gYW5vPzwvdGl0bGU+PHNl
Y29uZGFyeS10aXRsZT5EaXMgQ29sb24gUmVjdHVtPC9zZWNvbmRhcnktdGl0bGU+PC90aXRsZXM+
PHBlcmlvZGljYWw+PGZ1bGwtdGl0bGU+RGlzIENvbG9uIFJlY3R1bTwvZnVsbC10aXRsZT48L3Bl
cmlvZGljYWw+PHBhZ2VzPjEwMTktMjE8L3BhZ2VzPjx2b2x1bWU+NTc8L3ZvbHVtZT48bnVtYmVy
Pjg8L251bWJlcj48ZWRpdGlvbj4yMDE0LzA3LzA5PC9lZGl0aW9uPjxrZXl3b3Jkcz48a2V5d29y
ZD4qQWxnb3JpdGhtczwva2V5d29yZD48a2V5d29yZD5BbmFsIENhbmFsLypzdXJnZXJ5PC9rZXl3
b3JkPjxrZXl3b3JkPipEaWdlc3RpdmUgU3lzdGVtIFN1cmdpY2FsIFByb2NlZHVyZXM8L2tleXdv
cmQ+PGtleXdvcmQ+SHVtYW5zPC9rZXl3b3JkPjxrZXl3b3JkPlJlY3RhbCBGaXN0dWxhLypzdXJn
ZXJ5PC9rZXl3b3JkPjwva2V5d29yZHM+PGRhdGVzPjx5ZWFyPjIwMTQ8L3llYXI+PHB1Yi1kYXRl
cz48ZGF0ZT5BdWc8L2RhdGU+PC9wdWItZGF0ZXM+PC9kYXRlcz48aXNibj4xNTMwLTAzNTggKEVs
ZWN0cm9uaWMpJiN4RDswMDEyLTM3MDYgKExpbmtpbmcpPC9pc2JuPjxhY2Nlc3Npb24tbnVtPjI1
MDAzMjk4PC9hY2Nlc3Npb24tbnVtPjx1cmxzPjxyZWxhdGVkLXVybHM+PHVybD5odHRwczovL3d3
dy5uY2JpLm5sbS5uaWguZ292L3B1Ym1lZC8yNTAwMzI5ODwvdXJsPjwvcmVsYXRlZC11cmxzPjwv
dXJscz48ZWxlY3Ryb25pYy1yZXNvdXJjZS1udW0+MTAuMTA5Ny9EQ1IuMDAwMDAwMDAwMDAwMDEz
NTwvZWxlY3Ryb25pYy1yZXNvdXJjZS1udW0+PC9yZWNvcmQ+PC9DaXRlPjxDaXRlPjxBdXRob3I+
Q29vcGVyPC9BdXRob3I+PFllYXI+MjAyMDwvWWVhcj48UmVjTnVtPjQ3MzwvUmVjTnVtPjxyZWNv
cmQ+PHJlYy1udW1iZXI+NDczPC9yZWMtbnVtYmVyPjxmb3JlaWduLWtleXM+PGtleSBhcHA9IkVO
IiBkYi1pZD0iZXN6djVmOXhxMHJwZGFld3J3dXB6NTB4NXhhMmZkdndwZXZzIiB0aW1lc3RhbXA9
IjAiPjQ3Mzwva2V5PjwvZm9yZWlnbi1rZXlzPjxyZWYtdHlwZSBuYW1lPSJKb3VybmFsIEFydGlj
bGUiPjE3PC9yZWYtdHlwZT48Y29udHJpYnV0b3JzPjxhdXRob3JzPjxhdXRob3I+Q29vcGVyLCBD
LiBSLjwvYXV0aG9yPjxhdXRob3I+S2VsbGVyLCBELiBTLjwvYXV0aG9yPjwvYXV0aG9ycz48L2Nv
bnRyaWJ1dG9ycz48YXV0aC1hZGRyZXNzPkRlcGFydG1lbnQgb2YgU3VyZ2VyeSwgTmV3IFlvcmst
UHJlc2J5dGVyaWFuLCBDb2x1bWJpYSBVbml2ZXJzaXR5IE1lZGljYWwgQ2VudGVyLCBOZXcgWW9y
aywgTmV3IFlvcmsuJiN4RDtEaXZpc2lvbiBvZiBDb2xvbiBhbmQgUmVjdGFsIFN1cmdlcnksIERl
cGFydG1lbnQgb2YgU3VyZ2VyeSwgTmV3IFlvcmstUHJlc2J5dGVyaWFuLCBDb2x1bWJpYSBVbml2
ZXJzaXR5IE1lZGljYWwgQ2VudGVyLCBOZXcgWW9yaywgTmV3IFlvcmsuPC9hdXRoLWFkZHJlc3M+
PHRpdGxlcz48dGl0bGU+UGVyaWFuYWwgRmlzdHVsYXM8L3RpdGxlPjxzZWNvbmRhcnktdGl0bGU+
RGlzIENvbG9uIFJlY3R1bTwvc2Vjb25kYXJ5LXRpdGxlPjwvdGl0bGVzPjxwZXJpb2RpY2FsPjxm
dWxsLXRpdGxlPkRpcyBDb2xvbiBSZWN0dW08L2Z1bGwtdGl0bGU+PC9wZXJpb2RpY2FsPjxwYWdl
cz4xMjktMTMyPC9wYWdlcz48dm9sdW1lPjYzPC92b2x1bWU+PG51bWJlcj4yPC9udW1iZXI+PGVk
aXRpb24+MjAyMC8wMS8wOTwvZWRpdGlvbj48a2V5d29yZHM+PGtleXdvcmQ+QWJzY2Vzcy9jb21w
bGljYXRpb25zL3N1cmdlcnk8L2tleXdvcmQ+PGtleXdvcmQ+QWR1bHQ8L2tleXdvcmQ+PGtleXdv
cmQ+QW51cyBEaXNlYXNlcy9taWNyb2Jpb2xvZ3kvKnBhdGhvbG9neTwva2V5d29yZD48a2V5d29y
ZD5EaWFnbm9zaXMsIERpZmZlcmVudGlhbDwva2V5d29yZD48a2V5d29yZD5EcmFpbmFnZS9pbnN0
cnVtZW50YXRpb248L2tleXdvcmQ+PGtleXdvcmQ+SHVtYW5zPC9rZXl3b3JkPjxrZXl3b3JkPk1h
bGU8L2tleXdvcmQ+PGtleXdvcmQ+UGh5c2ljYWwgRXhhbWluYXRpb24vbWV0aG9kczwva2V5d29y
ZD48a2V5d29yZD5SZWN0YWwgRmlzdHVsYS9jbGFzc2lmaWNhdGlvbi8qZGlhZ25vc2lzL3N1cmdl
cnk8L2tleXdvcmQ+PGtleXdvcmQ+UmVjdHVtLypwYXRob2xvZ3k8L2tleXdvcmQ+PC9rZXl3b3Jk
cz48ZGF0ZXM+PHllYXI+MjAyMDwveWVhcj48cHViLWRhdGVzPjxkYXRlPkZlYjwvZGF0ZT48L3B1
Yi1kYXRlcz48L2RhdGVzPjxpc2JuPjE1MzAtMDM1OCAoRWxlY3Ryb25pYykmI3hEOzAwMTItMzcw
NiAoTGlua2luZyk8L2lzYm4+PGFjY2Vzc2lvbi1udW0+MzE5MTQxMDg8L2FjY2Vzc2lvbi1udW0+
PHVybHM+PHJlbGF0ZWQtdXJscz48dXJsPmh0dHBzOi8vd3d3Lm5jYmkubmxtLm5paC5nb3YvcHVi
bWVkLzMxOTE0MTA4PC91cmw+PC9yZWxhdGVkLXVybHM+PC91cmxzPjxlbGVjdHJvbmljLXJlc291
cmNlLW51bT4xMC4xMDk3L0RDUi4wMDAwMDAwMDAwMDAxNTc2PC9lbGVjdHJvbmljLXJlc291cmNl
LW51bT48L3JlY29yZD48L0NpdGU+PC9FbmROb3RlPgB=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4E00A3" w:rsidRPr="006749CC">
        <w:rPr>
          <w:rFonts w:ascii="Book Antiqua" w:eastAsia="Book Antiqua" w:hAnsi="Book Antiqua" w:cs="Book Antiqua"/>
          <w:color w:val="000000"/>
        </w:rPr>
      </w:r>
      <w:r w:rsidR="004E00A3"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w:t>
      </w:r>
      <w:r w:rsidR="00AB5212" w:rsidRPr="006749CC">
        <w:rPr>
          <w:rFonts w:ascii="Book Antiqua" w:eastAsia="Book Antiqua" w:hAnsi="Book Antiqua" w:cs="Book Antiqua"/>
          <w:color w:val="000000"/>
          <w:vertAlign w:val="superscript"/>
        </w:rPr>
        <w:t>3]</w:t>
      </w:r>
      <w:r w:rsidR="004E00A3"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Initially, a cutting seton was utilized for high fistulas</w:t>
      </w:r>
      <w:r w:rsidR="00570657"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as gradual cutting of sphincter muscles was expected to preserve continence</w:t>
      </w:r>
      <w:r w:rsidR="004E00A3"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Theerapol&lt;/Author&gt;&lt;Year&gt;2002&lt;/Year&gt;&lt;RecNum&gt;105&lt;/RecNum&gt;&lt;DisplayText&gt;&lt;style face="superscript"&gt;[4]&lt;/style&gt;&lt;/DisplayText&gt;&lt;record&gt;&lt;rec-number&gt;105&lt;/rec-number&gt;&lt;foreign-keys&gt;&lt;key app="EN" db-id="eszv5f9xq0rpdaewrwupz50x5xa2fdvwpevs" timestamp="0"&gt;105&lt;/key&gt;&lt;/foreign-keys&gt;&lt;ref-type name="Journal Article"&gt;17&lt;/ref-type&gt;&lt;contributors&gt;&lt;authors&gt;&lt;author&gt;Theerapol, A.&lt;/author&gt;&lt;author&gt;So, B. Y.&lt;/author&gt;&lt;author&gt;Ngoi, S. S.&lt;/author&gt;&lt;/authors&gt;&lt;/contributors&gt;&lt;auth-address&gt;Department of Surgery, National University Hospital, Singapore.&lt;/auth-address&gt;&lt;titles&gt;&lt;title&gt;Routine use of setons for the treatment of anal fistulae&lt;/title&gt;&lt;secondary-title&gt;Singapore Med J&lt;/secondary-title&gt;&lt;/titles&gt;&lt;periodical&gt;&lt;full-title&gt;Singapore Med J&lt;/full-title&gt;&lt;/periodical&gt;&lt;pages&gt;305-7&lt;/pages&gt;&lt;volume&gt;43&lt;/volume&gt;&lt;number&gt;6&lt;/number&gt;&lt;edition&gt;2002/10/17&lt;/edition&gt;&lt;keywords&gt;&lt;keyword&gt;Adolescent&lt;/keyword&gt;&lt;keyword&gt;Adult&lt;/keyword&gt;&lt;keyword&gt;Aged&lt;/keyword&gt;&lt;keyword&gt;Female&lt;/keyword&gt;&lt;keyword&gt;Health Surveys&lt;/keyword&gt;&lt;keyword&gt;Humans&lt;/keyword&gt;&lt;keyword&gt;Male&lt;/keyword&gt;&lt;keyword&gt;Middle Aged&lt;/keyword&gt;&lt;keyword&gt;Prospective Studies&lt;/keyword&gt;&lt;keyword&gt;Rectal Fistula/*surgery&lt;/keyword&gt;&lt;keyword&gt;*Suture Techniques&lt;/keyword&gt;&lt;keyword&gt;Sutures&lt;/keyword&gt;&lt;keyword&gt;Treatment Outcome&lt;/keyword&gt;&lt;/keywords&gt;&lt;dates&gt;&lt;year&gt;2002&lt;/year&gt;&lt;pub-dates&gt;&lt;date&gt;Jun&lt;/date&gt;&lt;/pub-dates&gt;&lt;/dates&gt;&lt;isbn&gt;0037-5675 (Print)&amp;#xD;0037-5675 (Linking)&lt;/isbn&gt;&lt;accession-num&gt;12380728&lt;/accession-num&gt;&lt;urls&gt;&lt;related-urls&gt;&lt;url&gt;https://www.ncbi.nlm.nih.gov/pubmed/12380728&lt;/url&gt;&lt;/related-urls&gt;&lt;/urls&gt;&lt;/record&gt;&lt;/Cite&gt;&lt;/EndNote&gt;</w:instrText>
      </w:r>
      <w:r w:rsidR="004E00A3"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4]</w:t>
      </w:r>
      <w:r w:rsidR="004E00A3"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However, long-term </w:t>
      </w:r>
      <w:r w:rsidR="00570657" w:rsidRPr="006749CC">
        <w:rPr>
          <w:rFonts w:ascii="Book Antiqua" w:eastAsia="Book Antiqua" w:hAnsi="Book Antiqua" w:cs="Book Antiqua"/>
          <w:color w:val="000000"/>
        </w:rPr>
        <w:t xml:space="preserve">outcomes </w:t>
      </w:r>
      <w:r w:rsidR="006D5BE6">
        <w:rPr>
          <w:rFonts w:ascii="Book Antiqua" w:eastAsia="Book Antiqua" w:hAnsi="Book Antiqua" w:cs="Book Antiqua"/>
          <w:color w:val="000000"/>
        </w:rPr>
        <w:t>highlighted</w:t>
      </w:r>
      <w:r w:rsidR="00570657"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a high rate of incontinence</w:t>
      </w:r>
      <w:r w:rsidR="006D5BE6">
        <w:rPr>
          <w:rFonts w:ascii="Book Antiqua" w:eastAsia="Book Antiqua" w:hAnsi="Book Antiqua" w:cs="Book Antiqua"/>
          <w:color w:val="000000"/>
        </w:rPr>
        <w:t xml:space="preserve"> with the usage of cutting seton</w:t>
      </w:r>
      <w:r w:rsidR="005B3A19"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Hamalainen&lt;/Author&gt;&lt;Year&gt;1997&lt;/Year&gt;&lt;RecNum&gt;106&lt;/RecNum&gt;&lt;DisplayText&gt;&lt;style face="superscript"&gt;[5]&lt;/style&gt;&lt;/DisplayText&gt;&lt;record&gt;&lt;rec-number&gt;106&lt;/rec-number&gt;&lt;foreign-keys&gt;&lt;key app="EN" db-id="eszv5f9xq0rpdaewrwupz50x5xa2fdvwpevs" timestamp="0"&gt;106&lt;/key&gt;&lt;/foreign-keys&gt;&lt;ref-type name="Journal Article"&gt;17&lt;/ref-type&gt;&lt;contributors&gt;&lt;authors&gt;&lt;author&gt;Hamalainen, K. P.&lt;/author&gt;&lt;author&gt;Sainio, A. P.&lt;/author&gt;&lt;/authors&gt;&lt;/contributors&gt;&lt;auth-address&gt;Fourth Department of Surgery, Helsinki University Central Hospital, Finland.&lt;/auth-address&gt;&lt;titles&gt;&lt;title&gt;Cutting seton for anal fistulas: high risk of minor control defects&lt;/title&gt;&lt;secondary-title&gt;Dis Colon Rectum&lt;/secondary-title&gt;&lt;/titles&gt;&lt;periodical&gt;&lt;full-title&gt;Dis Colon Rectum&lt;/full-title&gt;&lt;/periodical&gt;&lt;pages&gt;1443-6; discussion 1447&lt;/pages&gt;&lt;volume&gt;40&lt;/volume&gt;&lt;number&gt;12&lt;/number&gt;&lt;edition&gt;1998/01/04&lt;/edition&gt;&lt;keywords&gt;&lt;keyword&gt;Adult&lt;/keyword&gt;&lt;keyword&gt;Aged&lt;/keyword&gt;&lt;keyword&gt;Anal Canal/physiopathology/*surgery&lt;/keyword&gt;&lt;keyword&gt;Fecal Incontinence/etiology&lt;/keyword&gt;&lt;keyword&gt;Female&lt;/keyword&gt;&lt;keyword&gt;Follow-Up Studies&lt;/keyword&gt;&lt;keyword&gt;Humans&lt;/keyword&gt;&lt;keyword&gt;Male&lt;/keyword&gt;&lt;keyword&gt;Manometry&lt;/keyword&gt;&lt;keyword&gt;Middle Aged&lt;/keyword&gt;&lt;keyword&gt;Postoperative Complications/etiology&lt;/keyword&gt;&lt;keyword&gt;Rectal Fistula/physiopathology/*surgery&lt;/keyword&gt;&lt;keyword&gt;Recurrence&lt;/keyword&gt;&lt;keyword&gt;Retrospective Studies&lt;/keyword&gt;&lt;keyword&gt;Risk Factors&lt;/keyword&gt;&lt;keyword&gt;*Suture Techniques/adverse effects&lt;/keyword&gt;&lt;keyword&gt;Wound Healing&lt;/keyword&gt;&lt;/keywords&gt;&lt;dates&gt;&lt;year&gt;1997&lt;/year&gt;&lt;pub-dates&gt;&lt;date&gt;Dec&lt;/date&gt;&lt;/pub-dates&gt;&lt;/dates&gt;&lt;isbn&gt;0012-3706 (Print)&amp;#xD;0012-3706 (Linking)&lt;/isbn&gt;&lt;accession-num&gt;9407983&lt;/accession-num&gt;&lt;urls&gt;&lt;related-urls&gt;&lt;url&gt;https://www.ncbi.nlm.nih.gov/pubmed/9407983&lt;/url&gt;&lt;/related-urls&gt;&lt;/urls&gt;&lt;electronic-resource-num&gt;10.1007/BF02070710&lt;/electronic-resource-num&gt;&lt;/record&gt;&lt;/Cite&gt;&lt;/EndNote&gt;</w:instrText>
      </w:r>
      <w:r w:rsidR="005B3A19"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5]</w:t>
      </w:r>
      <w:r w:rsidR="005B3A19"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Advancement flaps were also performed for high fistulas</w:t>
      </w:r>
      <w:r w:rsidR="003B2502">
        <w:rPr>
          <w:rFonts w:ascii="Book Antiqua" w:eastAsia="Book Antiqua" w:hAnsi="Book Antiqua" w:cs="Book Antiqua"/>
          <w:color w:val="000000"/>
        </w:rPr>
        <w:t>,</w:t>
      </w:r>
      <w:r w:rsidRPr="006749CC">
        <w:rPr>
          <w:rFonts w:ascii="Book Antiqua" w:eastAsia="Book Antiqua" w:hAnsi="Book Antiqua" w:cs="Book Antiqua"/>
          <w:color w:val="000000"/>
        </w:rPr>
        <w:t xml:space="preserve"> but </w:t>
      </w:r>
      <w:r w:rsidR="00570657" w:rsidRPr="006749CC">
        <w:rPr>
          <w:rFonts w:ascii="Book Antiqua" w:eastAsia="Book Antiqua" w:hAnsi="Book Antiqua" w:cs="Book Antiqua"/>
          <w:color w:val="000000"/>
        </w:rPr>
        <w:t xml:space="preserve">they </w:t>
      </w:r>
      <w:r w:rsidRPr="006749CC">
        <w:rPr>
          <w:rFonts w:ascii="Book Antiqua" w:eastAsia="Book Antiqua" w:hAnsi="Book Antiqua" w:cs="Book Antiqua"/>
          <w:color w:val="000000"/>
        </w:rPr>
        <w:t>were associated with high incontinence and low success rates</w:t>
      </w:r>
      <w:r w:rsidR="000F4280"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van der Hagen&lt;/Author&gt;&lt;Year&gt;2005&lt;/Year&gt;&lt;RecNum&gt;386&lt;/RecNum&gt;&lt;DisplayText&gt;&lt;style face="superscript"&gt;[6]&lt;/style&gt;&lt;/DisplayText&gt;&lt;record&gt;&lt;rec-number&gt;386&lt;/rec-number&gt;&lt;foreign-keys&gt;&lt;key app="EN" db-id="eszv5f9xq0rpdaewrwupz50x5xa2fdvwpevs" timestamp="0"&gt;386&lt;/key&gt;&lt;/foreign-keys&gt;&lt;ref-type name="Journal Article"&gt;17&lt;/ref-type&gt;&lt;contributors&gt;&lt;authors&gt;&lt;author&gt;van der Hagen, S. J.&lt;/author&gt;&lt;author&gt;Baeten, C. G.&lt;/author&gt;&lt;author&gt;Soeters, P. B.&lt;/author&gt;&lt;author&gt;Beets-Tan, R. G.&lt;/author&gt;&lt;author&gt;Russel, M. G.&lt;/author&gt;&lt;author&gt;van Gemert, W. G.&lt;/author&gt;&lt;/authors&gt;&lt;/contributors&gt;&lt;auth-address&gt;Department of Surgery, Academic Hospital of Maastrucket, Maastricht, The Netherlands. vanderHagen@mmc.nl&lt;/auth-address&gt;&lt;titles&gt;&lt;title&gt;Staged mucosal advancement flap for the treatment of complex anal fistulas: pretreatment with noncutting Setons and in case of recurrent multiple abscesses a diverting stoma&lt;/title&gt;&lt;secondary-title&gt;Colorectal Dis&lt;/secondary-title&gt;&lt;/titles&gt;&lt;periodical&gt;&lt;full-title&gt;Colorectal Dis&lt;/full-title&gt;&lt;/periodical&gt;&lt;pages&gt;513-8&lt;/pages&gt;&lt;volume&gt;7&lt;/volume&gt;&lt;number&gt;5&lt;/number&gt;&lt;edition&gt;2005/08/20&lt;/edition&gt;&lt;keywords&gt;&lt;keyword&gt;Adult&lt;/keyword&gt;&lt;keyword&gt;Aged&lt;/keyword&gt;&lt;keyword&gt;Female&lt;/keyword&gt;&lt;keyword&gt;Humans&lt;/keyword&gt;&lt;keyword&gt;Intestinal Mucosa/surgery&lt;/keyword&gt;&lt;keyword&gt;Magnetic Resonance Imaging&lt;/keyword&gt;&lt;keyword&gt;Male&lt;/keyword&gt;&lt;keyword&gt;Middle Aged&lt;/keyword&gt;&lt;keyword&gt;Rectal Fistula/*surgery&lt;/keyword&gt;&lt;keyword&gt;Recurrence&lt;/keyword&gt;&lt;keyword&gt;*Surgical Flaps&lt;/keyword&gt;&lt;keyword&gt;*Surgical Stomas&lt;/keyword&gt;&lt;keyword&gt;Treatment Outcome&lt;/keyword&gt;&lt;/keywords&gt;&lt;dates&gt;&lt;year&gt;2005&lt;/year&gt;&lt;pub-dates&gt;&lt;date&gt;Sep&lt;/date&gt;&lt;/pub-dates&gt;&lt;/dates&gt;&lt;isbn&gt;1462-8910 (Print)&amp;#xD;1462-8910 (Linking)&lt;/isbn&gt;&lt;accession-num&gt;16108891&lt;/accession-num&gt;&lt;urls&gt;&lt;related-urls&gt;&lt;url&gt;https://www.ncbi.nlm.nih.gov/pubmed/16108891&lt;/url&gt;&lt;/related-urls&gt;&lt;/urls&gt;&lt;electronic-resource-num&gt;10.1111/j.1463-1318.2005.00850.x&lt;/electronic-resource-num&gt;&lt;/record&gt;&lt;/Cite&gt;&lt;/EndNote&gt;</w:instrText>
      </w:r>
      <w:r w:rsidR="000F4280"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6]</w:t>
      </w:r>
      <w:r w:rsidR="000F4280"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w:t>
      </w:r>
      <w:r w:rsidR="00570657"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everal </w:t>
      </w:r>
      <w:r w:rsidR="00570657" w:rsidRPr="006749CC">
        <w:rPr>
          <w:rFonts w:ascii="Book Antiqua" w:eastAsia="Book Antiqua" w:hAnsi="Book Antiqua" w:cs="Book Antiqua"/>
          <w:color w:val="000000"/>
        </w:rPr>
        <w:t xml:space="preserve">other </w:t>
      </w:r>
      <w:r w:rsidRPr="006749CC">
        <w:rPr>
          <w:rFonts w:ascii="Book Antiqua" w:eastAsia="Book Antiqua" w:hAnsi="Book Antiqua" w:cs="Book Antiqua"/>
          <w:color w:val="000000"/>
        </w:rPr>
        <w:t xml:space="preserve">sphincter-saving procedures were </w:t>
      </w:r>
      <w:r w:rsidR="00570657" w:rsidRPr="006749CC">
        <w:rPr>
          <w:rFonts w:ascii="Book Antiqua" w:eastAsia="Book Antiqua" w:hAnsi="Book Antiqua" w:cs="Book Antiqua"/>
          <w:color w:val="000000"/>
        </w:rPr>
        <w:t xml:space="preserve">developed </w:t>
      </w:r>
      <w:r w:rsidRPr="006749CC">
        <w:rPr>
          <w:rFonts w:ascii="Book Antiqua" w:eastAsia="Book Antiqua" w:hAnsi="Book Antiqua" w:cs="Book Antiqua"/>
          <w:color w:val="000000"/>
        </w:rPr>
        <w:t>in the last two decades</w:t>
      </w:r>
      <w:r w:rsidR="00570657"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570657" w:rsidRPr="006749CC">
        <w:rPr>
          <w:rFonts w:ascii="Book Antiqua" w:eastAsia="Book Antiqua" w:hAnsi="Book Antiqua" w:cs="Book Antiqua"/>
          <w:color w:val="000000"/>
        </w:rPr>
        <w:t xml:space="preserve">including </w:t>
      </w:r>
      <w:r w:rsidRPr="006749CC">
        <w:rPr>
          <w:rFonts w:ascii="Book Antiqua" w:eastAsia="Book Antiqua" w:hAnsi="Book Antiqua" w:cs="Book Antiqua"/>
          <w:color w:val="000000"/>
        </w:rPr>
        <w:t>video-assisted anal fistula treatment (VAAFT)</w:t>
      </w:r>
      <w:r w:rsidR="00F32A2D"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Meinero&lt;/Author&gt;&lt;Year&gt;2011&lt;/Year&gt;&lt;RecNum&gt;137&lt;/RecNum&gt;&lt;DisplayText&gt;&lt;style face="superscript"&gt;[7]&lt;/style&gt;&lt;/DisplayText&gt;&lt;record&gt;&lt;rec-number&gt;137&lt;/rec-number&gt;&lt;foreign-keys&gt;&lt;key app="EN" db-id="eszv5f9xq0rpdaewrwupz50x5xa2fdvwpevs" timestamp="0"&gt;137&lt;/key&gt;&lt;/foreign-keys&gt;&lt;ref-type name="Journal Article"&gt;17&lt;/ref-type&gt;&lt;contributors&gt;&lt;authors&gt;&lt;author&gt;Meinero, P.&lt;/author&gt;&lt;author&gt;Mori, L.&lt;/author&gt;&lt;/authors&gt;&lt;/contributors&gt;&lt;auth-address&gt;Department of General Surgery, Proctology Unit, E. Riboli Hospital, ASL 4 Chiavarese, Via Don Bobbio 25, 16033 Lavagna, Genoa, Italy. pmeinero@asl4.liguria.it&lt;/auth-address&gt;&lt;titles&gt;&lt;title&gt;Video-assisted anal fistula treatment (VAAFT): a novel sphincter-saving procedure for treating complex anal fistulas&lt;/title&gt;&lt;secondary-title&gt;Tech Coloproctol&lt;/secondary-title&gt;&lt;/titles&gt;&lt;periodical&gt;&lt;full-title&gt;Tech Coloproctol&lt;/full-title&gt;&lt;/periodical&gt;&lt;pages&gt;417-22&lt;/pages&gt;&lt;volume&gt;15&lt;/volume&gt;&lt;number&gt;4&lt;/number&gt;&lt;edition&gt;2011/10/18&lt;/edition&gt;&lt;keywords&gt;&lt;keyword&gt;Anal Canal/*surgery&lt;/keyword&gt;&lt;keyword&gt;*Colonoscopes&lt;/keyword&gt;&lt;keyword&gt;Colonoscopy/*methods&lt;/keyword&gt;&lt;keyword&gt;Equipment Design&lt;/keyword&gt;&lt;keyword&gt;Follow-Up Studies&lt;/keyword&gt;&lt;keyword&gt;Humans&lt;/keyword&gt;&lt;keyword&gt;Prospective Studies&lt;/keyword&gt;&lt;keyword&gt;Rectal Fistula/*surgery&lt;/keyword&gt;&lt;keyword&gt;Time Factors&lt;/keyword&gt;&lt;keyword&gt;Treatment Outcome&lt;/keyword&gt;&lt;keyword&gt;Video-Assisted Surgery/*instrumentation&lt;/keyword&gt;&lt;keyword&gt;Wound Healing&lt;/keyword&gt;&lt;/keywords&gt;&lt;dates&gt;&lt;year&gt;2011&lt;/year&gt;&lt;pub-dates&gt;&lt;date&gt;Dec&lt;/date&gt;&lt;/pub-dates&gt;&lt;/dates&gt;&lt;isbn&gt;1128-045X (Electronic)&amp;#xD;1123-6337 (Linking)&lt;/isbn&gt;&lt;accession-num&gt;22002535&lt;/accession-num&gt;&lt;urls&gt;&lt;related-urls&gt;&lt;url&gt;https://www.ncbi.nlm.nih.gov/pubmed/22002535&lt;/url&gt;&lt;/related-urls&gt;&lt;/urls&gt;&lt;custom2&gt;PMC3226694&lt;/custom2&gt;&lt;electronic-resource-num&gt;10.1007/s10151-011-0769-2&lt;/electronic-resource-num&gt;&lt;/record&gt;&lt;/Cite&gt;&lt;/EndNote&gt;</w:instrText>
      </w:r>
      <w:r w:rsidR="00F32A2D"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7]</w:t>
      </w:r>
      <w:r w:rsidR="00F32A2D"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anal fistula plug (AFP)</w:t>
      </w:r>
      <w:r w:rsidR="00F32A2D"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Champagne&lt;/Author&gt;&lt;Year&gt;2006&lt;/Year&gt;&lt;RecNum&gt;49&lt;/RecNum&gt;&lt;DisplayText&gt;&lt;style face="superscript"&gt;[8]&lt;/style&gt;&lt;/DisplayText&gt;&lt;record&gt;&lt;rec-number&gt;49&lt;/rec-number&gt;&lt;foreign-keys&gt;&lt;key app="EN" db-id="eszv5f9xq0rpdaewrwupz50x5xa2fdvwpevs" timestamp="0"&gt;49&lt;/key&gt;&lt;/foreign-keys&gt;&lt;ref-type name="Journal Article"&gt;17&lt;/ref-type&gt;&lt;contributors&gt;&lt;authors&gt;&lt;author&gt;Champagne, B. J.&lt;/author&gt;&lt;author&gt;O&amp;apos;Connor, L. M.&lt;/author&gt;&lt;author&gt;Ferguson, M.&lt;/author&gt;&lt;author&gt;Orangio, G. R.&lt;/author&gt;&lt;author&gt;Schertzer, M. E.&lt;/author&gt;&lt;author&gt;Armstrong, D. N.&lt;/author&gt;&lt;/authors&gt;&lt;/contributors&gt;&lt;auth-address&gt;Georgia Colon &amp;amp; Rectal Surgical Clinic, 5555 Peachtree Dunwoody Road, Atlanta, Georgia 30342, USA.&lt;/auth-address&gt;&lt;titles&gt;&lt;title&gt;Efficacy of anal fistula plug in closure of cryptoglandular fistulas: long-term follow-up&lt;/title&gt;&lt;secondary-title&gt;Dis Colon Rectum&lt;/secondary-title&gt;&lt;/titles&gt;&lt;periodical&gt;&lt;full-title&gt;Dis Colon Rectum&lt;/full-title&gt;&lt;/periodical&gt;&lt;pages&gt;1817-21&lt;/pages&gt;&lt;volume&gt;49&lt;/volume&gt;&lt;number&gt;12&lt;/number&gt;&lt;edition&gt;2006/11/04&lt;/edition&gt;&lt;keywords&gt;&lt;keyword&gt;Follow-Up Studies&lt;/keyword&gt;&lt;keyword&gt;Humans&lt;/keyword&gt;&lt;keyword&gt;Prospective Studies&lt;/keyword&gt;&lt;keyword&gt;*Prostheses and Implants&lt;/keyword&gt;&lt;keyword&gt;Rectal Fistula/*surgery&lt;/keyword&gt;&lt;keyword&gt;Suture Techniques&lt;/keyword&gt;&lt;keyword&gt;Treatment Outcome&lt;/keyword&gt;&lt;/keywords&gt;&lt;dates&gt;&lt;year&gt;2006&lt;/year&gt;&lt;pub-dates&gt;&lt;date&gt;Dec&lt;/date&gt;&lt;/pub-dates&gt;&lt;/dates&gt;&lt;isbn&gt;0012-3706 (Print)&amp;#xD;0012-3706 (Linking)&lt;/isbn&gt;&lt;accession-num&gt;17082891&lt;/accession-num&gt;&lt;urls&gt;&lt;related-urls&gt;&lt;url&gt;https://www.ncbi.nlm.nih.gov/pubmed/17082891&lt;/url&gt;&lt;/related-urls&gt;&lt;/urls&gt;&lt;electronic-resource-num&gt;10.1007/s10350-006-0755-3&lt;/electronic-resource-num&gt;&lt;/record&gt;&lt;/Cite&gt;&lt;/EndNote&gt;</w:instrText>
      </w:r>
      <w:r w:rsidR="00F32A2D"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8]</w:t>
      </w:r>
      <w:r w:rsidR="00F32A2D"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over the scope clip</w:t>
      </w:r>
      <w:r w:rsidR="00F32A2D"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Prosst&lt;/Author&gt;&lt;Year&gt;2012&lt;/Year&gt;&lt;RecNum&gt;160&lt;/RecNum&gt;&lt;DisplayText&gt;&lt;style face="superscript"&gt;[9]&lt;/style&gt;&lt;/DisplayText&gt;&lt;record&gt;&lt;rec-number&gt;160&lt;/rec-number&gt;&lt;foreign-keys&gt;&lt;key app="EN" db-id="eszv5f9xq0rpdaewrwupz50x5xa2fdvwpevs" timestamp="0"&gt;160&lt;/key&gt;&lt;/foreign-keys&gt;&lt;ref-type name="Journal Article"&gt;17&lt;/ref-type&gt;&lt;contributors&gt;&lt;authors&gt;&lt;author&gt;Prosst, R. L.&lt;/author&gt;&lt;author&gt;Herold, A.&lt;/author&gt;&lt;author&gt;Joos, A. K.&lt;/author&gt;&lt;author&gt;Bussen, D.&lt;/author&gt;&lt;author&gt;Wehrmann, M.&lt;/author&gt;&lt;author&gt;Gottwald, T.&lt;/author&gt;&lt;author&gt;Schurr, M. O.&lt;/author&gt;&lt;/authors&gt;&lt;/contributors&gt;&lt;auth-address&gt;Proctological Institute Stuttgart, Stuttgart, Germany. ruediger@prosst.de&lt;/auth-address&gt;&lt;titles&gt;&lt;title&gt;The anal fistula claw: the OTSC clip for anal fistula closure&lt;/title&gt;&lt;secondary-title&gt;Colorectal Dis&lt;/secondary-title&gt;&lt;/titles&gt;&lt;periodical&gt;&lt;full-title&gt;Colorectal Dis&lt;/full-title&gt;&lt;/periodical&gt;&lt;pages&gt;1112-7&lt;/pages&gt;&lt;volume&gt;14&lt;/volume&gt;&lt;number&gt;9&lt;/number&gt;&lt;edition&gt;2011/11/30&lt;/edition&gt;&lt;keywords&gt;&lt;keyword&gt;Anal Canal/surgery&lt;/keyword&gt;&lt;keyword&gt;Animals&lt;/keyword&gt;&lt;keyword&gt;Digestive System Surgical Procedures/*instrumentation&lt;/keyword&gt;&lt;keyword&gt;Female&lt;/keyword&gt;&lt;keyword&gt;Rectal Fistula/*surgery&lt;/keyword&gt;&lt;keyword&gt;*Surgical Instruments&lt;/keyword&gt;&lt;keyword&gt;Swine&lt;/keyword&gt;&lt;keyword&gt;Wound Closure Techniques/*instrumentation&lt;/keyword&gt;&lt;/keywords&gt;&lt;dates&gt;&lt;year&gt;2012&lt;/year&gt;&lt;pub-dates&gt;&lt;date&gt;Sep&lt;/date&gt;&lt;/pub-dates&gt;&lt;/dates&gt;&lt;isbn&gt;1463-1318 (Electronic)&amp;#xD;1462-8910 (Linking)&lt;/isbn&gt;&lt;accession-num&gt;22122680&lt;/accession-num&gt;&lt;urls&gt;&lt;related-urls&gt;&lt;url&gt;https://www.ncbi.nlm.nih.gov/pubmed/22122680&lt;/url&gt;&lt;/related-urls&gt;&lt;/urls&gt;&lt;electronic-resource-num&gt;10.1111/j.1463-1318.2011.02902.x&lt;/electronic-resource-num&gt;&lt;/record&gt;&lt;/Cite&gt;&lt;/EndNote&gt;</w:instrText>
      </w:r>
      <w:r w:rsidR="00F32A2D"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9]</w:t>
      </w:r>
      <w:r w:rsidR="00F32A2D"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fistula laser treatment</w:t>
      </w:r>
      <w:r w:rsidR="00C43B57"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iamundo&lt;/Author&gt;&lt;Year&gt;2014&lt;/Year&gt;&lt;RecNum&gt;153&lt;/RecNum&gt;&lt;DisplayText&gt;&lt;style face="superscript"&gt;[10]&lt;/style&gt;&lt;/DisplayText&gt;&lt;record&gt;&lt;rec-number&gt;153&lt;/rec-number&gt;&lt;foreign-keys&gt;&lt;key app="EN" db-id="eszv5f9xq0rpdaewrwupz50x5xa2fdvwpevs" timestamp="0"&gt;153&lt;/key&gt;&lt;/foreign-keys&gt;&lt;ref-type name="Journal Article"&gt;17&lt;/ref-type&gt;&lt;contributors&gt;&lt;authors&gt;&lt;author&gt;Giamundo, P.&lt;/author&gt;&lt;author&gt;Geraci, M.&lt;/author&gt;&lt;author&gt;Tibaldi, L.&lt;/author&gt;&lt;author&gt;Valente, M.&lt;/author&gt;&lt;/authors&gt;&lt;/contributors&gt;&lt;auth-address&gt;Department of General Surgery, Hospital Santo Spirito, Bra, CN, Italy.&lt;/auth-address&gt;&lt;titles&gt;&lt;title&gt;Closure of fistula-in-ano with laser--FiLaC: an effective novel sphincter-saving procedure for complex disease&lt;/title&gt;&lt;secondary-title&gt;Colorectal Dis&lt;/secondary-title&gt;&lt;/titles&gt;&lt;periodical&gt;&lt;full-title&gt;Colorectal Dis&lt;/full-title&gt;&lt;/periodical&gt;&lt;pages&gt;110-5&lt;/pages&gt;&lt;volume&gt;16&lt;/volume&gt;&lt;number&gt;2&lt;/number&gt;&lt;edition&gt;2013/10/15&lt;/edition&gt;&lt;keywords&gt;&lt;keyword&gt;Adult&lt;/keyword&gt;&lt;keyword&gt;Aged&lt;/keyword&gt;&lt;keyword&gt;Anal Canal&lt;/keyword&gt;&lt;keyword&gt;Fecal Incontinence/etiology/*surgery&lt;/keyword&gt;&lt;keyword&gt;Female&lt;/keyword&gt;&lt;keyword&gt;Humans&lt;/keyword&gt;&lt;keyword&gt;Laser Therapy&lt;/keyword&gt;&lt;keyword&gt;Lasers, Semiconductor/*therapeutic use&lt;/keyword&gt;&lt;keyword&gt;Male&lt;/keyword&gt;&lt;keyword&gt;Middle Aged&lt;/keyword&gt;&lt;keyword&gt;Organ Sparing Treatments&lt;/keyword&gt;&lt;keyword&gt;Rectal Fistula/complications/*surgery&lt;/keyword&gt;&lt;keyword&gt;Treatment Outcome&lt;/keyword&gt;&lt;keyword&gt;FiLaC procedure&lt;/keyword&gt;&lt;keyword&gt;Fistula-in-ano&lt;/keyword&gt;&lt;keyword&gt;laser&lt;/keyword&gt;&lt;keyword&gt;minimally invasive&lt;/keyword&gt;&lt;keyword&gt;sphincter-saving&lt;/keyword&gt;&lt;/keywords&gt;&lt;dates&gt;&lt;year&gt;2014&lt;/year&gt;&lt;pub-dates&gt;&lt;date&gt;Feb&lt;/date&gt;&lt;/pub-dates&gt;&lt;/dates&gt;&lt;isbn&gt;1463-1318 (Electronic)&amp;#xD;1462-8910 (Linking)&lt;/isbn&gt;&lt;accession-num&gt;24119103&lt;/accession-num&gt;&lt;urls&gt;&lt;related-urls&gt;&lt;url&gt;https://www.ncbi.nlm.nih.gov/pubmed/24119103&lt;/url&gt;&lt;/related-urls&gt;&lt;/urls&gt;&lt;electronic-resource-num&gt;10.1111/codi.12440&lt;/electronic-resource-num&gt;&lt;/record&gt;&lt;/Cite&gt;&lt;/EndNote&gt;</w:instrText>
      </w:r>
      <w:r w:rsidR="00C43B57"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0]</w:t>
      </w:r>
      <w:r w:rsidR="00C43B57" w:rsidRPr="006749CC">
        <w:rPr>
          <w:rFonts w:ascii="Book Antiqua" w:eastAsia="Book Antiqua" w:hAnsi="Book Antiqua" w:cs="Book Antiqua"/>
          <w:color w:val="000000"/>
        </w:rPr>
        <w:fldChar w:fldCharType="end"/>
      </w:r>
      <w:r w:rsidR="003B2502">
        <w:rPr>
          <w:rFonts w:ascii="Book Antiqua" w:eastAsia="Book Antiqua" w:hAnsi="Book Antiqua" w:cs="Book Antiqua"/>
          <w:color w:val="000000"/>
        </w:rPr>
        <w:t xml:space="preserve">, </w:t>
      </w:r>
      <w:r w:rsidRPr="006749CC">
        <w:rPr>
          <w:rFonts w:ascii="Book Antiqua" w:eastAsia="Book Antiqua" w:hAnsi="Book Antiqua" w:cs="Book Antiqua"/>
          <w:color w:val="000000"/>
        </w:rPr>
        <w:t>and stem cells</w:t>
      </w:r>
      <w:r w:rsidR="001E146A" w:rsidRPr="006749CC">
        <w:rPr>
          <w:rFonts w:ascii="Book Antiqua" w:eastAsia="Book Antiqua" w:hAnsi="Book Antiqua" w:cs="Book Antiqua"/>
          <w:color w:val="000000"/>
        </w:rPr>
        <w:fldChar w:fldCharType="begin">
          <w:fldData xml:space="preserve">PEVuZE5vdGU+PENpdGU+PEF1dGhvcj5HYXJjaWEtQXJyYW56PC9BdXRob3I+PFllYXI+MjAyMDwv
WWVhcj48UmVjTnVtPjY3MTwvUmVjTnVtPjxEaXNwbGF5VGV4dD48c3R5bGUgZmFjZT0ic3VwZXJz
Y3JpcHQiPlsxMV08L3N0eWxlPjwvRGlzcGxheVRleHQ+PHJlY29yZD48cmVjLW51bWJlcj42NzE8
L3JlYy1udW1iZXI+PGZvcmVpZ24ta2V5cz48a2V5IGFwcD0iRU4iIGRiLWlkPSJlc3p2NWY5eHEw
cnBkYWV3cnd1cHo1MHg1eGEyZmR2d3BldnMiIHRpbWVzdGFtcD0iMTYxNDYxODY2NiI+NjcxPC9r
ZXk+PC9mb3JlaWduLWtleXM+PHJlZi10eXBlIG5hbWU9IkpvdXJuYWwgQXJ0aWNsZSI+MTc8L3Jl
Zi10eXBlPjxjb250cmlidXRvcnM+PGF1dGhvcnM+PGF1dGhvcj5HYXJjaWEtQXJyYW56LCBNLjwv
YXV0aG9yPjxhdXRob3I+R2FyY2lhLU9sbW8sIEQuPC9hdXRob3I+PGF1dGhvcj5IZXJyZXJvcywg
TS4gRC48L2F1dGhvcj48YXV0aG9yPkdyYWNpYS1Tb2xhbmEsIEouPC9hdXRob3I+PGF1dGhvcj5H
dWFkYWxhamFyYSwgSC48L2F1dGhvcj48YXV0aG9yPmRlIGxhIFBvcnRpbGxhLCBGLjwvYXV0aG9y
PjxhdXRob3I+QmFpeGF1bGksIEouPC9hdXRob3I+PGF1dGhvcj5HYXJjaWEtR2FyY2lhLCBKLjwv
YXV0aG9yPjxhdXRob3I+UmFtaXJleiwgSi4gTS48L2F1dGhvcj48YXV0aG9yPlNhbmNoZXotR3Vp
am8sIEYuPC9hdXRob3I+PGF1dGhvcj5Qcm9zcGVyLCBGLjwvYXV0aG9yPjxhdXRob3I+RmlzcGFj
IENvbGxhYm9yYXRpdmUgR3JvdXA8L2F1dGhvcj48L2F1dGhvcnM+PC9jb250cmlidXRvcnM+PGF1
dGgtYWRkcmVzcz5EZXBhcnRtZW50IG9mIFN1cmdlcnkgYW5kIE5ldyBUaGVyYXB5IExhYm9yYXRv
cnksIEhlYWx0aCBSZXNlYXJjaCBJbnN0aXR1dGUgRnVuZGFjaW9uIEppbWVuZXogRGlheiAoRklJ
Uy1GSkQpLCBVbml2ZXJzaWRhZCBBdXRvbm9tYSBkZSBNYWRyaWQgKFVBTSksIE1hZHJpZCwgU3Bh
aW4uJiN4RDtEZXBhcnRtZW50IG9mIENvbG9yZWN0YWwgU3VyZ2VyeSwgJnF1b3Q7TG96YW5vIEJs
ZXNhJnF1b3Q7IFVuaXZlcnNpdHkgSG9zcGl0YWwsIEFyYWdvbiBIZWFsdGggU2NpZW5jZXMgSW5z
dGl0dXRlLCBaYXJhZ296YSwgU3BhaW4uJiN4RDtDb2xvcHJvY3RvbG9neSBVbml0LCBHYXN0cm9p
bnRlc3RpbmFsIFN1cmdlcnkgRGVwYXJ0bWVudCwgVmlyZ2VuIGRlbCBSb2NpbyBVbml2ZXJzaXR5
IEhvc3BpdGFsLCBTZXZpbGxhLCBTcGFpbi4mI3hEO0NvbG9wcm9jdG9sb2d5IFVuaXQsIERlcGFy
dG1lbnQgb2YgR2VuZXJhbCBhbmQgRGlnZXN0aXZlIFN1cmdlcnksIFVuaXZlcnNpdHkgSG9zcGl0
YWwgb2YgU2FsYW1hbmNhLCBTYWxhbWFuY2EsIFNwYWluLiYjeEQ7Q29sb3JlY3RhbCBTdXJnZXJ5
IFVuaXQsIERlcGFydG1lbnQgb2YgR2VuZXJhbCBTdXJnZXJ5LCBDbGluaWNhIFVuaXZlcnNpdGFy
aWEgZGUgTmF2YXJyYSwgVW5pdmVyc2l0eSBvZiBOYXZhcnJhLCBQYW1wbG9uYSwgU3BhaW4uJiN4
RDtDZWxsIFRoZXJhcHkgQXJlYSwgSUJTQUwtVW5pdmVyc2l0eSBIb3NwaXRhbCwgVW5pdmVyc2l0
eSBvZiBTYWxhbWFuY2EsIFNhbGFtYW5jYSwgU3BhaW4uJiN4RDtHTVAgTGFib3JhdG9yeSBDZWxs
dWxhciBUaGVyYXB5LCBDbGluaWNhIFVuaXZlcnNpdGFyaWEgZGUgTmF2YXJyYSwgVW5pdmVyc2l0
eSBvZiBOYXZhcnJhLCBQYW1wbG9uYSwgU3BhaW4uPC9hdXRoLWFkZHJlc3M+PHRpdGxlcz48dGl0
bGU+QXV0b2xvZ291cyBhZGlwb3NlLWRlcml2ZWQgc3RlbSBjZWxscyBmb3IgdGhlIHRyZWF0bWVu
dCBvZiBjb21wbGV4IGNyeXB0b2dsYW5kdWxhciBwZXJpYW5hbCBmaXN0dWxhOiBBIHJhbmRvbWl6
ZWQgY2xpbmljYWwgdHJpYWwgd2l0aCBsb25nLXRlcm0gZm9sbG93LXVwPC90aXRsZT48c2Vjb25k
YXJ5LXRpdGxlPlN0ZW0gQ2VsbHMgVHJhbnNsIE1lZDwvc2Vjb25kYXJ5LXRpdGxlPjwvdGl0bGVz
PjxwZXJpb2RpY2FsPjxmdWxsLXRpdGxlPlN0ZW0gQ2VsbHMgVHJhbnNsIE1lZDwvZnVsbC10aXRs
ZT48L3BlcmlvZGljYWw+PHBhZ2VzPjI5NS0zMDE8L3BhZ2VzPjx2b2x1bWU+OTwvdm9sdW1lPjxu
dW1iZXI+MzwvbnVtYmVyPjxlZGl0aW9uPjIwMTkvMTIvMzE8L2VkaXRpb24+PGtleXdvcmRzPjxr
ZXl3b3JkPipjb21wbGV4IGNyeXB0b2dsYW5kdWxhciBmaXN0dWxhPC9rZXl3b3JkPjxrZXl3b3Jk
PiptZXNlbmNoeW1hbCBzdGVtIGNlbGxzPC9rZXl3b3JkPjxrZXl3b3JkPipwaGFzZSBJSUk8L2tl
eXdvcmQ+PC9rZXl3b3Jkcz48ZGF0ZXM+PHllYXI+MjAyMDwveWVhcj48cHViLWRhdGVzPjxkYXRl
Pk1hcjwvZGF0ZT48L3B1Yi1kYXRlcz48L2RhdGVzPjxpc2JuPjIxNTctNjU4MCAoRWxlY3Ryb25p
YykmI3hEOzIxNTctNjU2NCAoTGlua2luZyk8L2lzYm4+PGFjY2Vzc2lvbi1udW0+MzE4ODY2Mjk8
L2FjY2Vzc2lvbi1udW0+PHVybHM+PHJlbGF0ZWQtdXJscz48dXJsPmh0dHBzOi8vd3d3Lm5jYmku
bmxtLm5paC5nb3YvcHVibWVkLzMxODg2NjI5PC91cmw+PC9yZWxhdGVkLXVybHM+PC91cmxzPjxj
dXN0b20yPlBNQzcwMzE2NTE8L2N1c3RvbTI+PGVsZWN0cm9uaWMtcmVzb3VyY2UtbnVtPjEwLjEw
MDIvc2N0bS4xOS0wMjcxPC9lbGVjdHJvbmljLXJlc291cmNlLW51bT48L3JlY29yZD48L0NpdGU+
PC9FbmROb3RlPn==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HYXJjaWEtQXJyYW56PC9BdXRob3I+PFllYXI+MjAyMDwv
WWVhcj48UmVjTnVtPjY3MTwvUmVjTnVtPjxEaXNwbGF5VGV4dD48c3R5bGUgZmFjZT0ic3VwZXJz
Y3JpcHQiPlsxMV08L3N0eWxlPjwvRGlzcGxheVRleHQ+PHJlY29yZD48cmVjLW51bWJlcj42NzE8
L3JlYy1udW1iZXI+PGZvcmVpZ24ta2V5cz48a2V5IGFwcD0iRU4iIGRiLWlkPSJlc3p2NWY5eHEw
cnBkYWV3cnd1cHo1MHg1eGEyZmR2d3BldnMiIHRpbWVzdGFtcD0iMTYxNDYxODY2NiI+NjcxPC9r
ZXk+PC9mb3JlaWduLWtleXM+PHJlZi10eXBlIG5hbWU9IkpvdXJuYWwgQXJ0aWNsZSI+MTc8L3Jl
Zi10eXBlPjxjb250cmlidXRvcnM+PGF1dGhvcnM+PGF1dGhvcj5HYXJjaWEtQXJyYW56LCBNLjwv
YXV0aG9yPjxhdXRob3I+R2FyY2lhLU9sbW8sIEQuPC9hdXRob3I+PGF1dGhvcj5IZXJyZXJvcywg
TS4gRC48L2F1dGhvcj48YXV0aG9yPkdyYWNpYS1Tb2xhbmEsIEouPC9hdXRob3I+PGF1dGhvcj5H
dWFkYWxhamFyYSwgSC48L2F1dGhvcj48YXV0aG9yPmRlIGxhIFBvcnRpbGxhLCBGLjwvYXV0aG9y
PjxhdXRob3I+QmFpeGF1bGksIEouPC9hdXRob3I+PGF1dGhvcj5HYXJjaWEtR2FyY2lhLCBKLjwv
YXV0aG9yPjxhdXRob3I+UmFtaXJleiwgSi4gTS48L2F1dGhvcj48YXV0aG9yPlNhbmNoZXotR3Vp
am8sIEYuPC9hdXRob3I+PGF1dGhvcj5Qcm9zcGVyLCBGLjwvYXV0aG9yPjxhdXRob3I+RmlzcGFj
IENvbGxhYm9yYXRpdmUgR3JvdXA8L2F1dGhvcj48L2F1dGhvcnM+PC9jb250cmlidXRvcnM+PGF1
dGgtYWRkcmVzcz5EZXBhcnRtZW50IG9mIFN1cmdlcnkgYW5kIE5ldyBUaGVyYXB5IExhYm9yYXRv
cnksIEhlYWx0aCBSZXNlYXJjaCBJbnN0aXR1dGUgRnVuZGFjaW9uIEppbWVuZXogRGlheiAoRklJ
Uy1GSkQpLCBVbml2ZXJzaWRhZCBBdXRvbm9tYSBkZSBNYWRyaWQgKFVBTSksIE1hZHJpZCwgU3Bh
aW4uJiN4RDtEZXBhcnRtZW50IG9mIENvbG9yZWN0YWwgU3VyZ2VyeSwgJnF1b3Q7TG96YW5vIEJs
ZXNhJnF1b3Q7IFVuaXZlcnNpdHkgSG9zcGl0YWwsIEFyYWdvbiBIZWFsdGggU2NpZW5jZXMgSW5z
dGl0dXRlLCBaYXJhZ296YSwgU3BhaW4uJiN4RDtDb2xvcHJvY3RvbG9neSBVbml0LCBHYXN0cm9p
bnRlc3RpbmFsIFN1cmdlcnkgRGVwYXJ0bWVudCwgVmlyZ2VuIGRlbCBSb2NpbyBVbml2ZXJzaXR5
IEhvc3BpdGFsLCBTZXZpbGxhLCBTcGFpbi4mI3hEO0NvbG9wcm9jdG9sb2d5IFVuaXQsIERlcGFy
dG1lbnQgb2YgR2VuZXJhbCBhbmQgRGlnZXN0aXZlIFN1cmdlcnksIFVuaXZlcnNpdHkgSG9zcGl0
YWwgb2YgU2FsYW1hbmNhLCBTYWxhbWFuY2EsIFNwYWluLiYjeEQ7Q29sb3JlY3RhbCBTdXJnZXJ5
IFVuaXQsIERlcGFydG1lbnQgb2YgR2VuZXJhbCBTdXJnZXJ5LCBDbGluaWNhIFVuaXZlcnNpdGFy
aWEgZGUgTmF2YXJyYSwgVW5pdmVyc2l0eSBvZiBOYXZhcnJhLCBQYW1wbG9uYSwgU3BhaW4uJiN4
RDtDZWxsIFRoZXJhcHkgQXJlYSwgSUJTQUwtVW5pdmVyc2l0eSBIb3NwaXRhbCwgVW5pdmVyc2l0
eSBvZiBTYWxhbWFuY2EsIFNhbGFtYW5jYSwgU3BhaW4uJiN4RDtHTVAgTGFib3JhdG9yeSBDZWxs
dWxhciBUaGVyYXB5LCBDbGluaWNhIFVuaXZlcnNpdGFyaWEgZGUgTmF2YXJyYSwgVW5pdmVyc2l0
eSBvZiBOYXZhcnJhLCBQYW1wbG9uYSwgU3BhaW4uPC9hdXRoLWFkZHJlc3M+PHRpdGxlcz48dGl0
bGU+QXV0b2xvZ291cyBhZGlwb3NlLWRlcml2ZWQgc3RlbSBjZWxscyBmb3IgdGhlIHRyZWF0bWVu
dCBvZiBjb21wbGV4IGNyeXB0b2dsYW5kdWxhciBwZXJpYW5hbCBmaXN0dWxhOiBBIHJhbmRvbWl6
ZWQgY2xpbmljYWwgdHJpYWwgd2l0aCBsb25nLXRlcm0gZm9sbG93LXVwPC90aXRsZT48c2Vjb25k
YXJ5LXRpdGxlPlN0ZW0gQ2VsbHMgVHJhbnNsIE1lZDwvc2Vjb25kYXJ5LXRpdGxlPjwvdGl0bGVz
PjxwZXJpb2RpY2FsPjxmdWxsLXRpdGxlPlN0ZW0gQ2VsbHMgVHJhbnNsIE1lZDwvZnVsbC10aXRs
ZT48L3BlcmlvZGljYWw+PHBhZ2VzPjI5NS0zMDE8L3BhZ2VzPjx2b2x1bWU+OTwvdm9sdW1lPjxu
dW1iZXI+MzwvbnVtYmVyPjxlZGl0aW9uPjIwMTkvMTIvMzE8L2VkaXRpb24+PGtleXdvcmRzPjxr
ZXl3b3JkPipjb21wbGV4IGNyeXB0b2dsYW5kdWxhciBmaXN0dWxhPC9rZXl3b3JkPjxrZXl3b3Jk
PiptZXNlbmNoeW1hbCBzdGVtIGNlbGxzPC9rZXl3b3JkPjxrZXl3b3JkPipwaGFzZSBJSUk8L2tl
eXdvcmQ+PC9rZXl3b3Jkcz48ZGF0ZXM+PHllYXI+MjAyMDwveWVhcj48cHViLWRhdGVzPjxkYXRl
Pk1hcjwvZGF0ZT48L3B1Yi1kYXRlcz48L2RhdGVzPjxpc2JuPjIxNTctNjU4MCAoRWxlY3Ryb25p
YykmI3hEOzIxNTctNjU2NCAoTGlua2luZyk8L2lzYm4+PGFjY2Vzc2lvbi1udW0+MzE4ODY2Mjk8
L2FjY2Vzc2lvbi1udW0+PHVybHM+PHJlbGF0ZWQtdXJscz48dXJsPmh0dHBzOi8vd3d3Lm5jYmku
bmxtLm5paC5nb3YvcHVibWVkLzMxODg2NjI5PC91cmw+PC9yZWxhdGVkLXVybHM+PC91cmxzPjxj
dXN0b20yPlBNQzcwMzE2NTE8L2N1c3RvbTI+PGVsZWN0cm9uaWMtcmVzb3VyY2UtbnVtPjEwLjEw
MDIvc2N0bS4xOS0wMjcxPC9lbGVjdHJvbmljLXJlc291cmNlLW51bT48L3JlY29yZD48L0NpdGU+
PC9FbmROb3RlPn==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1E146A" w:rsidRPr="006749CC">
        <w:rPr>
          <w:rFonts w:ascii="Book Antiqua" w:eastAsia="Book Antiqua" w:hAnsi="Book Antiqua" w:cs="Book Antiqua"/>
          <w:color w:val="000000"/>
        </w:rPr>
      </w:r>
      <w:r w:rsidR="001E146A"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1]</w:t>
      </w:r>
      <w:r w:rsidR="001E146A"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w:t>
      </w:r>
      <w:r w:rsidR="00570657" w:rsidRPr="006749CC">
        <w:rPr>
          <w:rFonts w:ascii="Book Antiqua" w:eastAsia="Book Antiqua" w:hAnsi="Book Antiqua" w:cs="Book Antiqua"/>
          <w:color w:val="000000"/>
        </w:rPr>
        <w:t>Alt</w:t>
      </w:r>
      <w:r w:rsidRPr="006749CC">
        <w:rPr>
          <w:rFonts w:ascii="Book Antiqua" w:eastAsia="Book Antiqua" w:hAnsi="Book Antiqua" w:cs="Book Antiqua"/>
          <w:color w:val="000000"/>
        </w:rPr>
        <w:t>hough the risk of incontinence was minimal, the success rate</w:t>
      </w:r>
      <w:r w:rsidR="00570657" w:rsidRPr="006749CC">
        <w:rPr>
          <w:rFonts w:ascii="Book Antiqua" w:eastAsia="Book Antiqua" w:hAnsi="Book Antiqua" w:cs="Book Antiqua"/>
          <w:color w:val="000000"/>
        </w:rPr>
        <w:t>s</w:t>
      </w:r>
      <w:r w:rsidR="00F3172F" w:rsidRPr="006749CC">
        <w:rPr>
          <w:rFonts w:ascii="Book Antiqua" w:eastAsia="Book Antiqua" w:hAnsi="Book Antiqua" w:cs="Book Antiqua"/>
          <w:color w:val="000000"/>
        </w:rPr>
        <w:t xml:space="preserve"> of the novel procedures</w:t>
      </w:r>
      <w:r w:rsidRPr="006749CC">
        <w:rPr>
          <w:rFonts w:ascii="Book Antiqua" w:eastAsia="Book Antiqua" w:hAnsi="Book Antiqua" w:cs="Book Antiqua"/>
          <w:color w:val="000000"/>
        </w:rPr>
        <w:t xml:space="preserve"> in complex high fistulas, for which </w:t>
      </w:r>
      <w:r w:rsidR="00F3172F" w:rsidRPr="006749CC">
        <w:rPr>
          <w:rFonts w:ascii="Book Antiqua" w:eastAsia="Book Antiqua" w:hAnsi="Book Antiqua" w:cs="Book Antiqua"/>
          <w:color w:val="000000"/>
        </w:rPr>
        <w:t xml:space="preserve">they were </w:t>
      </w:r>
      <w:r w:rsidRPr="006749CC">
        <w:rPr>
          <w:rFonts w:ascii="Book Antiqua" w:eastAsia="Book Antiqua" w:hAnsi="Book Antiqua" w:cs="Book Antiqua"/>
          <w:color w:val="000000"/>
        </w:rPr>
        <w:t xml:space="preserve">primarily </w:t>
      </w:r>
      <w:r w:rsidR="00F3172F" w:rsidRPr="006749CC">
        <w:rPr>
          <w:rFonts w:ascii="Book Antiqua" w:eastAsia="Book Antiqua" w:hAnsi="Book Antiqua" w:cs="Book Antiqua"/>
          <w:color w:val="000000"/>
        </w:rPr>
        <w:t>developed</w:t>
      </w:r>
      <w:r w:rsidRPr="006749CC">
        <w:rPr>
          <w:rFonts w:ascii="Book Antiqua" w:eastAsia="Book Antiqua" w:hAnsi="Book Antiqua" w:cs="Book Antiqua"/>
          <w:color w:val="000000"/>
        </w:rPr>
        <w:t>, was dismal</w:t>
      </w:r>
      <w:r w:rsidR="001E146A"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1E146A"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1E146A"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Ligation of </w:t>
      </w:r>
      <w:proofErr w:type="spellStart"/>
      <w:r w:rsidRPr="006749CC">
        <w:rPr>
          <w:rFonts w:ascii="Book Antiqua" w:eastAsia="Book Antiqua" w:hAnsi="Book Antiqua" w:cs="Book Antiqua"/>
          <w:color w:val="000000"/>
        </w:rPr>
        <w:t>intersphincteric</w:t>
      </w:r>
      <w:proofErr w:type="spellEnd"/>
      <w:r w:rsidRPr="006749CC">
        <w:rPr>
          <w:rFonts w:ascii="Book Antiqua" w:eastAsia="Book Antiqua" w:hAnsi="Book Antiqua" w:cs="Book Antiqua"/>
          <w:color w:val="000000"/>
        </w:rPr>
        <w:t xml:space="preserve"> tract (LIFT) was first </w:t>
      </w:r>
      <w:r w:rsidR="00F3172F" w:rsidRPr="006749CC">
        <w:rPr>
          <w:rFonts w:ascii="Book Antiqua" w:eastAsia="Book Antiqua" w:hAnsi="Book Antiqua" w:cs="Book Antiqua"/>
          <w:color w:val="000000"/>
        </w:rPr>
        <w:t xml:space="preserve">described </w:t>
      </w:r>
      <w:r w:rsidRPr="006749CC">
        <w:rPr>
          <w:rFonts w:ascii="Book Antiqua" w:eastAsia="Book Antiqua" w:hAnsi="Book Antiqua" w:cs="Book Antiqua"/>
          <w:color w:val="000000"/>
        </w:rPr>
        <w:t>in 1993</w:t>
      </w:r>
      <w:r w:rsidR="001E146A"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Matos&lt;/Author&gt;&lt;Year&gt;1993&lt;/Year&gt;&lt;RecNum&gt;570&lt;/RecNum&gt;&lt;DisplayText&gt;&lt;style face="superscript"&gt;[13]&lt;/style&gt;&lt;/DisplayText&gt;&lt;record&gt;&lt;rec-number&gt;570&lt;/rec-number&gt;&lt;foreign-keys&gt;&lt;key app="EN" db-id="eszv5f9xq0rpdaewrwupz50x5xa2fdvwpevs" timestamp="1608644373"&gt;570&lt;/key&gt;&lt;/foreign-keys&gt;&lt;ref-type name="Journal Article"&gt;17&lt;/ref-type&gt;&lt;contributors&gt;&lt;authors&gt;&lt;author&gt;Matos, D.&lt;/author&gt;&lt;author&gt;Lunniss, P. J.&lt;/author&gt;&lt;author&gt;Phillips, R. K.&lt;/author&gt;&lt;/authors&gt;&lt;/contributors&gt;&lt;auth-address&gt;Department of Surgery, St Mark&amp;apos;s Hospital, London, UK.&lt;/auth-address&gt;&lt;titles&gt;&lt;title&gt;Total sphincter conservation in high fistula in ano: results of a new approach&lt;/title&gt;&lt;secondary-title&gt;Br J Surg&lt;/secondary-title&gt;&lt;/titles&gt;&lt;periodical&gt;&lt;full-title&gt;Br J Surg&lt;/full-title&gt;&lt;/periodical&gt;&lt;pages&gt;802-4&lt;/pages&gt;&lt;volume&gt;80&lt;/volume&gt;&lt;number&gt;6&lt;/number&gt;&lt;edition&gt;1993/06/01&lt;/edition&gt;&lt;keywords&gt;&lt;keyword&gt;Adolescent&lt;/keyword&gt;&lt;keyword&gt;Adult&lt;/keyword&gt;&lt;keyword&gt;Aged&lt;/keyword&gt;&lt;keyword&gt;Anus Diseases/*surgery&lt;/keyword&gt;&lt;keyword&gt;Colitis, Ulcerative/complications&lt;/keyword&gt;&lt;keyword&gt;Crohn Disease/complications&lt;/keyword&gt;&lt;keyword&gt;Female&lt;/keyword&gt;&lt;keyword&gt;Follow-Up Studies&lt;/keyword&gt;&lt;keyword&gt;Humans&lt;/keyword&gt;&lt;keyword&gt;Male&lt;/keyword&gt;&lt;keyword&gt;Middle Aged&lt;/keyword&gt;&lt;keyword&gt;Rectal Fistula/complications/*surgery&lt;/keyword&gt;&lt;keyword&gt;Surgical Procedures, Operative/methods&lt;/keyword&gt;&lt;/keywords&gt;&lt;dates&gt;&lt;year&gt;1993&lt;/year&gt;&lt;pub-dates&gt;&lt;date&gt;Jun&lt;/date&gt;&lt;/pub-dates&gt;&lt;/dates&gt;&lt;isbn&gt;0007-1323 (Print)&amp;#xD;0007-1323 (Linking)&lt;/isbn&gt;&lt;accession-num&gt;8330181&lt;/accession-num&gt;&lt;urls&gt;&lt;related-urls&gt;&lt;url&gt;https://www.ncbi.nlm.nih.gov/pubmed/8330181&lt;/url&gt;&lt;/related-urls&gt;&lt;/urls&gt;&lt;electronic-resource-num&gt;10.1002/bjs.1800800651&lt;/electronic-resource-num&gt;&lt;/record&gt;&lt;/Cite&gt;&lt;/EndNote&gt;</w:instrText>
      </w:r>
      <w:r w:rsidR="001E146A"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3]</w:t>
      </w:r>
      <w:r w:rsidR="001E146A"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but </w:t>
      </w:r>
      <w:r w:rsidR="00F3172F" w:rsidRPr="006749CC">
        <w:rPr>
          <w:rFonts w:ascii="Book Antiqua" w:eastAsia="Book Antiqua" w:hAnsi="Book Antiqua" w:cs="Book Antiqua"/>
          <w:color w:val="000000"/>
        </w:rPr>
        <w:t xml:space="preserve">has </w:t>
      </w:r>
      <w:r w:rsidRPr="006749CC">
        <w:rPr>
          <w:rFonts w:ascii="Book Antiqua" w:eastAsia="Book Antiqua" w:hAnsi="Book Antiqua" w:cs="Book Antiqua"/>
          <w:color w:val="000000"/>
        </w:rPr>
        <w:t>gained popularity only in the last decade. Initially, a success rate of 80%-88% was reported</w:t>
      </w:r>
      <w:r w:rsidR="00715684"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Rojanasakul&lt;/Author&gt;&lt;Year&gt;2009&lt;/Year&gt;&lt;RecNum&gt;135&lt;/RecNum&gt;&lt;DisplayText&gt;&lt;style face="superscript"&gt;[14]&lt;/style&gt;&lt;/DisplayText&gt;&lt;record&gt;&lt;rec-number&gt;135&lt;/rec-number&gt;&lt;foreign-keys&gt;&lt;key app="EN" db-id="eszv5f9xq0rpdaewrwupz50x5xa2fdvwpevs" timestamp="0"&gt;135&lt;/key&gt;&lt;/foreign-keys&gt;&lt;ref-type name="Journal Article"&gt;17&lt;/ref-type&gt;&lt;contributors&gt;&lt;authors&gt;&lt;author&gt;Rojanasakul, A.&lt;/author&gt;&lt;/authors&gt;&lt;/contributors&gt;&lt;auth-address&gt;Colorectal Division, Chulalongkorn University, Bangkok, Thailand. todrarun@hotmail.com&lt;/auth-address&gt;&lt;titles&gt;&lt;title&gt;LIFT procedure: a simplified technique for fistula-in-ano&lt;/title&gt;&lt;secondary-title&gt;Tech Coloproctol&lt;/secondary-title&gt;&lt;/titles&gt;&lt;periodical&gt;&lt;full-title&gt;Tech Coloproctol&lt;/full-title&gt;&lt;/periodical&gt;&lt;pages&gt;237-40&lt;/pages&gt;&lt;volume&gt;13&lt;/volume&gt;&lt;number&gt;3&lt;/number&gt;&lt;edition&gt;2009/07/29&lt;/edition&gt;&lt;keywords&gt;&lt;keyword&gt;Anal Canal/*surgery&lt;/keyword&gt;&lt;keyword&gt;Cohort Studies&lt;/keyword&gt;&lt;keyword&gt;Female&lt;/keyword&gt;&lt;keyword&gt;Follow-Up Studies&lt;/keyword&gt;&lt;keyword&gt;Humans&lt;/keyword&gt;&lt;keyword&gt;Ligation/instrumentation/methods&lt;/keyword&gt;&lt;keyword&gt;Male&lt;/keyword&gt;&lt;keyword&gt;Minimally Invasive Surgical Procedures/methods&lt;/keyword&gt;&lt;keyword&gt;Postoperative Care/methods&lt;/keyword&gt;&lt;keyword&gt;Proctoscopy/*methods&lt;/keyword&gt;&lt;keyword&gt;Rectal Fistula/diagnosis/*surgery&lt;/keyword&gt;&lt;keyword&gt;Risk Assessment&lt;/keyword&gt;&lt;keyword&gt;Treatment Outcome&lt;/keyword&gt;&lt;/keywords&gt;&lt;dates&gt;&lt;year&gt;2009&lt;/year&gt;&lt;pub-dates&gt;&lt;date&gt;Sep&lt;/date&gt;&lt;/pub-dates&gt;&lt;/dates&gt;&lt;isbn&gt;1128-045X (Electronic)&amp;#xD;1123-6337 (Linking)&lt;/isbn&gt;&lt;accession-num&gt;19636496&lt;/accession-num&gt;&lt;urls&gt;&lt;related-urls&gt;&lt;url&gt;https://www.ncbi.nlm.nih.gov/pubmed/19636496&lt;/url&gt;&lt;/related-urls&gt;&lt;/urls&gt;&lt;electronic-resource-num&gt;10.1007/s10151-009-0522-2&lt;/electronic-resource-num&gt;&lt;/record&gt;&lt;/Cite&gt;&lt;/EndNote&gt;</w:instrText>
      </w:r>
      <w:r w:rsidR="00715684"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4]</w:t>
      </w:r>
      <w:r w:rsidR="00715684"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but in an exclusive cohort of complex fistulas, the reported success rate of LIFT was lower (42%-60%)</w:t>
      </w:r>
      <w:r w:rsidR="00715684" w:rsidRPr="006749CC">
        <w:rPr>
          <w:rFonts w:ascii="Book Antiqua" w:eastAsia="Book Antiqua" w:hAnsi="Book Antiqua" w:cs="Book Antiqua"/>
          <w:color w:val="000000"/>
        </w:rPr>
        <w:fldChar w:fldCharType="begin">
          <w:fldData xml:space="preserve">PEVuZE5vdGU+PENpdGU+PEF1dGhvcj5KYXluZTwvQXV0aG9yPjxZZWFyPjIwMjE8L1llYXI+PFJl
Y051bT41MDA8L1JlY051bT48RGlzcGxheVRleHQ+PHN0eWxlIGZhY2U9InN1cGVyc2NyaXB0Ij5b
MTVdPC9zdHlsZT48L0Rpc3BsYXlUZXh0PjxyZWNvcmQ+PHJlYy1udW1iZXI+NTAwPC9yZWMtbnVt
YmVyPjxmb3JlaWduLWtleXM+PGtleSBhcHA9IkVOIiBkYi1pZD0iZXN6djVmOXhxMHJwZGFld3J3
dXB6NTB4NXhhMmZkdndwZXZzIiB0aW1lc3RhbXA9IjAiPjUwMDwva2V5PjwvZm9yZWlnbi1rZXlz
PjxyZWYtdHlwZSBuYW1lPSJKb3VybmFsIEFydGljbGUiPjE3PC9yZWYtdHlwZT48Y29udHJpYnV0
b3JzPjxhdXRob3JzPjxhdXRob3I+SmF5bmUsIEQuIEcuPC9hdXRob3I+PGF1dGhvcj5TY2hvbGVm
aWVsZCwgSi48L2F1dGhvcj48YXV0aG9yPlRvbGFuLCBELjwvYXV0aG9yPjxhdXRob3I+R3JheSwg
Ui48L2F1dGhvcj48YXV0aG9yPlNlbmFwYXRpLCBBLjwvYXV0aG9yPjxhdXRob3I+SHVsbWUsIEMu
IFQuPC9hdXRob3I+PGF1dGhvcj5TdXR0b24sIEEuIEouPC9hdXRob3I+PGF1dGhvcj5IYW5kbGV5
LCBLLjwvYXV0aG9yPjxhdXRob3I+SGV3aXR0LCBDLiBBLjwvYXV0aG9yPjxhdXRob3I+S2F1ciwg
TS48L2F1dGhvcj48YXV0aG9yPk1hZ2lsbCwgTC48L2F1dGhvcj48YXV0aG9yPkZpYXQgVHJpYWwg
Q29sbGFib3JhdGl2ZSBHcm91cDwvYXV0aG9yPjwvYXV0aG9ycz48L2NvbnRyaWJ1dG9ycz48YXV0
aC1hZGRyZXNzPlVuaXZlcnNpdHkgb2YgTGVlZHMsIExlZWRzLCBVSy4mI3hEO1VuaXZlcnNpdHkg
b2YgTm90dGluZ2hhbSwgTm90dGluZ2hhbSwgVUsuJiN4RDtMZWVkcyBUZWFjaGluZyBIb3NwaXRh
bHMgTkhTIFRydXN0LCBMZWVkcywgVUsuJiN4RDtOdWZmaWVsZCBEZXBhcnRtZW50IG9mIFBvcHVs
YXRpb24gSGVhbHRoIE1lZGljaW5lIFNjaWVuY2VzIERpdmlzaW9uLCBVbml2ZXJzaXR5IG9mIE94
Zm9yZCwgT3hmb3JkLCBVSy4mI3hEO1BvcnRzbW91dGggSG9zcGl0YWxzIE5IUyBUcnVzdCwgUG9y
dHNtb3V0aCwgVUsuJiN4RDtBY2FkZW1pYyBVbml0IG9mIEhlYWx0aCBFY29ub21pY3MsIExlZWRz
IEluc3RpdHV0ZSBvZiBIZWFsdGggU2NpZW5jZXMsIFVuaXZlcnNpdHkgb2YgTGVlZHMsIExlZWRz
LCBVSy4mI3hEO0luc3RpdHV0ZSBvZiBIZWFsdGggRWNvbm9taWNzLCBFZG1vbnRvbiwgQ2FuYWRh
LiYjeEQ7QmlybWluZ2hhbSBDbGluaWNhbCBUcmlhbHMgVW5pdCAoQkNUVSksIFVuaXZlcnNpdHkg
b2YgQmlybWluZ2hhbSwgQmlybWluZ2hhbSwgVUsuPC9hdXRoLWFkZHJlc3M+PHRpdGxlcz48dGl0
bGU+QSBNdWx0aWNlbnRlciBSYW5kb21pemVkIENvbnRyb2xsZWQgVHJpYWwgQ29tcGFyaW5nIFNh
ZmV0eSwgRWZmaWNhY3ksIGFuZCBDb3N0LWVmZmVjdGl2ZW5lc3Mgb2YgdGhlIFN1cmdpc2lzIEFu
YWwgRmlzdHVsYSBQbHVnIFZlcnN1cyBTdXJnZW9uJmFwb3M7cyBQcmVmZXJlbmNlIGZvciBUcmFu
c3NwaGluY3RlcmljIEZpc3R1bGEtaW4tQW5vOiBUaGUgRklBVCBUcmlhbDwvdGl0bGU+PHNlY29u
ZGFyeS10aXRsZT5Bbm4gU3VyZzwvc2Vjb25kYXJ5LXRpdGxlPjwvdGl0bGVzPjxwZXJpb2RpY2Fs
PjxmdWxsLXRpdGxlPkFubiBTdXJnPC9mdWxsLXRpdGxlPjwvcGVyaW9kaWNhbD48cGFnZXM+NDMz
LTQ0MTwvcGFnZXM+PHZvbHVtZT4yNzM8L3ZvbHVtZT48bnVtYmVyPjM8L251bWJlcj48ZWRpdGlv
bj4yMDIwLzA2LzEwPC9lZGl0aW9uPjxkYXRlcz48eWVhcj4yMDIxPC95ZWFyPjxwdWItZGF0ZXM+
PGRhdGU+TWFyIDE8L2RhdGU+PC9wdWItZGF0ZXM+PC9kYXRlcz48aXNibj4xNTI4LTExNDAgKEVs
ZWN0cm9uaWMpJiN4RDswMDAzLTQ5MzIgKExpbmtpbmcpPC9pc2JuPjxhY2Nlc3Npb24tbnVtPjMy
NTE2MjI5PC9hY2Nlc3Npb24tbnVtPjx1cmxzPjxyZWxhdGVkLXVybHM+PHVybD5odHRwczovL3d3
dy5uY2JpLm5sbS5uaWguZ292L3B1Ym1lZC8zMjUxNjIyOTwvdXJsPjwvcmVsYXRlZC11cmxzPjwv
dXJscz48ZWxlY3Ryb25pYy1yZXNvdXJjZS1udW0+MTAuMTA5Ny9TTEEuMDAwMDAwMDAwMDAwMzk4
MTwvZWxlY3Ryb25pYy1yZXNvdXJjZS1udW0+PC9yZWNvcmQ+PC9DaXRlPjwvRW5kTm90ZT4A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KYXluZTwvQXV0aG9yPjxZZWFyPjIwMjE8L1llYXI+PFJl
Y051bT41MDA8L1JlY051bT48RGlzcGxheVRleHQ+PHN0eWxlIGZhY2U9InN1cGVyc2NyaXB0Ij5b
MTVdPC9zdHlsZT48L0Rpc3BsYXlUZXh0PjxyZWNvcmQ+PHJlYy1udW1iZXI+NTAwPC9yZWMtbnVt
YmVyPjxmb3JlaWduLWtleXM+PGtleSBhcHA9IkVOIiBkYi1pZD0iZXN6djVmOXhxMHJwZGFld3J3
dXB6NTB4NXhhMmZkdndwZXZzIiB0aW1lc3RhbXA9IjAiPjUwMDwva2V5PjwvZm9yZWlnbi1rZXlz
PjxyZWYtdHlwZSBuYW1lPSJKb3VybmFsIEFydGljbGUiPjE3PC9yZWYtdHlwZT48Y29udHJpYnV0
b3JzPjxhdXRob3JzPjxhdXRob3I+SmF5bmUsIEQuIEcuPC9hdXRob3I+PGF1dGhvcj5TY2hvbGVm
aWVsZCwgSi48L2F1dGhvcj48YXV0aG9yPlRvbGFuLCBELjwvYXV0aG9yPjxhdXRob3I+R3JheSwg
Ui48L2F1dGhvcj48YXV0aG9yPlNlbmFwYXRpLCBBLjwvYXV0aG9yPjxhdXRob3I+SHVsbWUsIEMu
IFQuPC9hdXRob3I+PGF1dGhvcj5TdXR0b24sIEEuIEouPC9hdXRob3I+PGF1dGhvcj5IYW5kbGV5
LCBLLjwvYXV0aG9yPjxhdXRob3I+SGV3aXR0LCBDLiBBLjwvYXV0aG9yPjxhdXRob3I+S2F1ciwg
TS48L2F1dGhvcj48YXV0aG9yPk1hZ2lsbCwgTC48L2F1dGhvcj48YXV0aG9yPkZpYXQgVHJpYWwg
Q29sbGFib3JhdGl2ZSBHcm91cDwvYXV0aG9yPjwvYXV0aG9ycz48L2NvbnRyaWJ1dG9ycz48YXV0
aC1hZGRyZXNzPlVuaXZlcnNpdHkgb2YgTGVlZHMsIExlZWRzLCBVSy4mI3hEO1VuaXZlcnNpdHkg
b2YgTm90dGluZ2hhbSwgTm90dGluZ2hhbSwgVUsuJiN4RDtMZWVkcyBUZWFjaGluZyBIb3NwaXRh
bHMgTkhTIFRydXN0LCBMZWVkcywgVUsuJiN4RDtOdWZmaWVsZCBEZXBhcnRtZW50IG9mIFBvcHVs
YXRpb24gSGVhbHRoIE1lZGljaW5lIFNjaWVuY2VzIERpdmlzaW9uLCBVbml2ZXJzaXR5IG9mIE94
Zm9yZCwgT3hmb3JkLCBVSy4mI3hEO1BvcnRzbW91dGggSG9zcGl0YWxzIE5IUyBUcnVzdCwgUG9y
dHNtb3V0aCwgVUsuJiN4RDtBY2FkZW1pYyBVbml0IG9mIEhlYWx0aCBFY29ub21pY3MsIExlZWRz
IEluc3RpdHV0ZSBvZiBIZWFsdGggU2NpZW5jZXMsIFVuaXZlcnNpdHkgb2YgTGVlZHMsIExlZWRz
LCBVSy4mI3hEO0luc3RpdHV0ZSBvZiBIZWFsdGggRWNvbm9taWNzLCBFZG1vbnRvbiwgQ2FuYWRh
LiYjeEQ7QmlybWluZ2hhbSBDbGluaWNhbCBUcmlhbHMgVW5pdCAoQkNUVSksIFVuaXZlcnNpdHkg
b2YgQmlybWluZ2hhbSwgQmlybWluZ2hhbSwgVUsuPC9hdXRoLWFkZHJlc3M+PHRpdGxlcz48dGl0
bGU+QSBNdWx0aWNlbnRlciBSYW5kb21pemVkIENvbnRyb2xsZWQgVHJpYWwgQ29tcGFyaW5nIFNh
ZmV0eSwgRWZmaWNhY3ksIGFuZCBDb3N0LWVmZmVjdGl2ZW5lc3Mgb2YgdGhlIFN1cmdpc2lzIEFu
YWwgRmlzdHVsYSBQbHVnIFZlcnN1cyBTdXJnZW9uJmFwb3M7cyBQcmVmZXJlbmNlIGZvciBUcmFu
c3NwaGluY3RlcmljIEZpc3R1bGEtaW4tQW5vOiBUaGUgRklBVCBUcmlhbDwvdGl0bGU+PHNlY29u
ZGFyeS10aXRsZT5Bbm4gU3VyZzwvc2Vjb25kYXJ5LXRpdGxlPjwvdGl0bGVzPjxwZXJpb2RpY2Fs
PjxmdWxsLXRpdGxlPkFubiBTdXJnPC9mdWxsLXRpdGxlPjwvcGVyaW9kaWNhbD48cGFnZXM+NDMz
LTQ0MTwvcGFnZXM+PHZvbHVtZT4yNzM8L3ZvbHVtZT48bnVtYmVyPjM8L251bWJlcj48ZWRpdGlv
bj4yMDIwLzA2LzEwPC9lZGl0aW9uPjxkYXRlcz48eWVhcj4yMDIxPC95ZWFyPjxwdWItZGF0ZXM+
PGRhdGU+TWFyIDE8L2RhdGU+PC9wdWItZGF0ZXM+PC9kYXRlcz48aXNibj4xNTI4LTExNDAgKEVs
ZWN0cm9uaWMpJiN4RDswMDAzLTQ5MzIgKExpbmtpbmcpPC9pc2JuPjxhY2Nlc3Npb24tbnVtPjMy
NTE2MjI5PC9hY2Nlc3Npb24tbnVtPjx1cmxzPjxyZWxhdGVkLXVybHM+PHVybD5odHRwczovL3d3
dy5uY2JpLm5sbS5uaWguZ292L3B1Ym1lZC8zMjUxNjIyOTwvdXJsPjwvcmVsYXRlZC11cmxzPjwv
dXJscz48ZWxlY3Ryb25pYy1yZXNvdXJjZS1udW0+MTAuMTA5Ny9TTEEuMDAwMDAwMDAwMDAwMzk4
MTwvZWxlY3Ryb25pYy1yZXNvdXJjZS1udW0+PC9yZWNvcmQ+PC9DaXRlPjwvRW5kTm90ZT4A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715684" w:rsidRPr="006749CC">
        <w:rPr>
          <w:rFonts w:ascii="Book Antiqua" w:eastAsia="Book Antiqua" w:hAnsi="Book Antiqua" w:cs="Book Antiqua"/>
          <w:color w:val="000000"/>
        </w:rPr>
      </w:r>
      <w:r w:rsidR="00715684"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5]</w:t>
      </w:r>
      <w:r w:rsidR="00715684"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Fistulectomy with primary sphincter reconstruction (FPR) had a reported high success rate in high fistulas</w:t>
      </w:r>
      <w:r w:rsidR="00A8073F"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Ratto&lt;/Author&gt;&lt;Year&gt;2015&lt;/Year&gt;&lt;RecNum&gt;256&lt;/RecNum&gt;&lt;DisplayText&gt;&lt;style face="superscript"&gt;[16]&lt;/style&gt;&lt;/DisplayText&gt;&lt;record&gt;&lt;rec-number&gt;256&lt;/rec-number&gt;&lt;foreign-keys&gt;&lt;key app="EN" db-id="eszv5f9xq0rpdaewrwupz50x5xa2fdvwpevs" timestamp="0"&gt;256&lt;/key&gt;&lt;/foreign-keys&gt;&lt;ref-type name="Journal Article"&gt;17&lt;/ref-type&gt;&lt;contributors&gt;&lt;authors&gt;&lt;author&gt;Ratto, C.&lt;/author&gt;&lt;author&gt;Litta, F.&lt;/author&gt;&lt;author&gt;Donisi, L.&lt;/author&gt;&lt;author&gt;Parello, A.&lt;/author&gt;&lt;/authors&gt;&lt;/contributors&gt;&lt;auth-address&gt;Proctology Unit, Department of Surgical Sciences, Catholic University, Largo A. Gemelli, 8, 00168, Rome, Italy, carloratto@tiscali.it.&lt;/auth-address&gt;&lt;titles&gt;&lt;title&gt;Fistulotomy or fistulectomy and primary sphincteroplasty for anal fistula (FIPS): a systematic review&lt;/title&gt;&lt;secondary-title&gt;Tech Coloproctol&lt;/secondary-title&gt;&lt;/titles&gt;&lt;periodical&gt;&lt;full-title&gt;Tech Coloproctol&lt;/full-title&gt;&lt;/periodical&gt;&lt;pages&gt;391-400&lt;/pages&gt;&lt;volume&gt;19&lt;/volume&gt;&lt;number&gt;7&lt;/number&gt;&lt;edition&gt;2015/06/13&lt;/edition&gt;&lt;keywords&gt;&lt;keyword&gt;Anal Canal/*surgery&lt;/keyword&gt;&lt;keyword&gt;Defecation&lt;/keyword&gt;&lt;keyword&gt;Digestive System Surgical Procedures/*methods&lt;/keyword&gt;&lt;keyword&gt;Fecal Incontinence&lt;/keyword&gt;&lt;keyword&gt;Humans&lt;/keyword&gt;&lt;keyword&gt;Manometry&lt;/keyword&gt;&lt;keyword&gt;Quality of Life&lt;/keyword&gt;&lt;keyword&gt;Randomized Controlled Trials as Topic&lt;/keyword&gt;&lt;keyword&gt;Rectal Fistula/*surgery&lt;/keyword&gt;&lt;keyword&gt;Treatment Outcome&lt;/keyword&gt;&lt;/keywords&gt;&lt;dates&gt;&lt;year&gt;2015&lt;/year&gt;&lt;pub-dates&gt;&lt;date&gt;Jul&lt;/date&gt;&lt;/pub-dates&gt;&lt;/dates&gt;&lt;isbn&gt;1128-045X (Electronic)&amp;#xD;1123-6337 (Linking)&lt;/isbn&gt;&lt;accession-num&gt;26062740&lt;/accession-num&gt;&lt;urls&gt;&lt;related-urls&gt;&lt;url&gt;https://www.ncbi.nlm.nih.gov/pubmed/26062740&lt;/url&gt;&lt;/related-urls&gt;&lt;/urls&gt;&lt;electronic-resource-num&gt;10.1007/s10151-015-1323-4&lt;/electronic-resource-num&gt;&lt;/record&gt;&lt;/Cite&gt;&lt;/EndNote&gt;</w:instrText>
      </w:r>
      <w:r w:rsidR="00A8073F"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6]</w:t>
      </w:r>
      <w:r w:rsidR="00A8073F"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but is not favored as cutting and then repairing a large portion of sphincter muscles seems frightening to many patients</w:t>
      </w:r>
      <w:r w:rsidR="00A8073F"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A8073F"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A8073F"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w:t>
      </w:r>
    </w:p>
    <w:p w14:paraId="2080202C" w14:textId="64889140" w:rsidR="00BE19A1" w:rsidRPr="006749CC" w:rsidRDefault="005876EA">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 xml:space="preserve">Against this background of paucity of good procedures to treat high complex fistulas, </w:t>
      </w:r>
      <w:r w:rsidR="00F3172F" w:rsidRPr="006749CC">
        <w:rPr>
          <w:rFonts w:ascii="Book Antiqua" w:eastAsia="Book Antiqua" w:hAnsi="Book Antiqua" w:cs="Book Antiqua"/>
          <w:color w:val="000000"/>
        </w:rPr>
        <w:t xml:space="preserve">use of </w:t>
      </w:r>
      <w:r w:rsidRPr="006749CC">
        <w:rPr>
          <w:rFonts w:ascii="Book Antiqua" w:eastAsia="Book Antiqua" w:hAnsi="Book Antiqua" w:cs="Book Antiqua"/>
          <w:color w:val="000000"/>
        </w:rPr>
        <w:t>a</w:t>
      </w:r>
      <w:r w:rsidR="00F3172F" w:rsidRPr="006749CC">
        <w:rPr>
          <w:rFonts w:ascii="Book Antiqua" w:eastAsia="Book Antiqua" w:hAnsi="Book Antiqua" w:cs="Book Antiqua"/>
          <w:color w:val="000000"/>
        </w:rPr>
        <w:t>n innovative</w:t>
      </w:r>
      <w:r w:rsidRPr="006749CC">
        <w:rPr>
          <w:rFonts w:ascii="Book Antiqua" w:eastAsia="Book Antiqua" w:hAnsi="Book Antiqua" w:cs="Book Antiqua"/>
          <w:color w:val="000000"/>
        </w:rPr>
        <w:t xml:space="preserve"> sphincter-saving procedure, </w:t>
      </w:r>
      <w:r w:rsidR="00F3172F" w:rsidRPr="006749CC">
        <w:rPr>
          <w:rFonts w:ascii="Book Antiqua" w:eastAsia="Book Antiqua" w:hAnsi="Book Antiqua" w:cs="Book Antiqua"/>
          <w:color w:val="000000"/>
        </w:rPr>
        <w:t>p</w:t>
      </w:r>
      <w:r w:rsidRPr="006749CC">
        <w:rPr>
          <w:rFonts w:ascii="Book Antiqua" w:eastAsia="Book Antiqua" w:hAnsi="Book Antiqua" w:cs="Book Antiqua"/>
          <w:color w:val="000000"/>
        </w:rPr>
        <w:t xml:space="preserve">roximal cauterization of </w:t>
      </w:r>
      <w:r w:rsidR="001912EA">
        <w:rPr>
          <w:rFonts w:ascii="Book Antiqua" w:eastAsia="Book Antiqua" w:hAnsi="Book Antiqua" w:cs="Book Antiqua"/>
          <w:color w:val="000000"/>
        </w:rPr>
        <w:t xml:space="preserve">the </w:t>
      </w:r>
      <w:r w:rsidRPr="006749CC">
        <w:rPr>
          <w:rFonts w:ascii="Book Antiqua" w:eastAsia="Book Antiqua" w:hAnsi="Book Antiqua" w:cs="Book Antiqua"/>
          <w:color w:val="000000"/>
        </w:rPr>
        <w:t>internal opening</w:t>
      </w:r>
      <w:r w:rsidR="00361DAF">
        <w:rPr>
          <w:rFonts w:ascii="Book Antiqua" w:eastAsia="Book Antiqua" w:hAnsi="Book Antiqua" w:cs="Book Antiqua"/>
          <w:color w:val="000000"/>
        </w:rPr>
        <w:t xml:space="preserve"> (IO)</w:t>
      </w:r>
      <w:r w:rsidRPr="006749CC">
        <w:rPr>
          <w:rFonts w:ascii="Book Antiqua" w:eastAsia="Book Antiqua" w:hAnsi="Book Antiqua" w:cs="Book Antiqua"/>
          <w:color w:val="000000"/>
        </w:rPr>
        <w:t xml:space="preserve"> and curettage of tracts (PERFACT) was </w:t>
      </w:r>
      <w:r w:rsidR="00F3172F" w:rsidRPr="006749CC">
        <w:rPr>
          <w:rFonts w:ascii="Book Antiqua" w:eastAsia="Book Antiqua" w:hAnsi="Book Antiqua" w:cs="Book Antiqua"/>
          <w:color w:val="000000"/>
        </w:rPr>
        <w:t xml:space="preserve">initiated </w:t>
      </w:r>
      <w:r w:rsidRPr="006749CC">
        <w:rPr>
          <w:rFonts w:ascii="Book Antiqua" w:eastAsia="Book Antiqua" w:hAnsi="Book Antiqua" w:cs="Book Antiqua"/>
          <w:color w:val="000000"/>
        </w:rPr>
        <w:t xml:space="preserve">by </w:t>
      </w:r>
      <w:r w:rsidRPr="006749CC">
        <w:rPr>
          <w:rFonts w:ascii="Book Antiqua" w:eastAsia="Book Antiqua" w:hAnsi="Book Antiqua" w:cs="Book Antiqua"/>
          <w:color w:val="000000"/>
        </w:rPr>
        <w:lastRenderedPageBreak/>
        <w:t>us in 2013</w:t>
      </w:r>
      <w:r w:rsidR="002F3D58"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2F3D58" w:rsidRPr="006749CC">
        <w:rPr>
          <w:rFonts w:ascii="Book Antiqua" w:eastAsia="Book Antiqua" w:hAnsi="Book Antiqua" w:cs="Book Antiqua"/>
          <w:color w:val="000000"/>
        </w:rPr>
      </w:r>
      <w:r w:rsidR="002F3D58"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7]</w:t>
      </w:r>
      <w:r w:rsidR="002F3D58"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Initially, a success rate of 86% was achieved</w:t>
      </w:r>
      <w:r w:rsidR="00A8073F"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A8073F" w:rsidRPr="006749CC">
        <w:rPr>
          <w:rFonts w:ascii="Book Antiqua" w:eastAsia="Book Antiqua" w:hAnsi="Book Antiqua" w:cs="Book Antiqua"/>
          <w:color w:val="000000"/>
        </w:rPr>
      </w:r>
      <w:r w:rsidR="00A8073F"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7]</w:t>
      </w:r>
      <w:r w:rsidR="00A8073F"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but it dropped to 50% over time. Therefore, </w:t>
      </w:r>
      <w:r w:rsidR="00F3172F" w:rsidRPr="006749CC">
        <w:rPr>
          <w:rFonts w:ascii="Book Antiqua" w:eastAsia="Book Antiqua" w:hAnsi="Book Antiqua" w:cs="Book Antiqua"/>
          <w:color w:val="000000"/>
        </w:rPr>
        <w:t xml:space="preserve">use of </w:t>
      </w:r>
      <w:r w:rsidRPr="006749CC">
        <w:rPr>
          <w:rFonts w:ascii="Book Antiqua" w:eastAsia="Book Antiqua" w:hAnsi="Book Antiqua" w:cs="Book Antiqua"/>
          <w:color w:val="000000"/>
        </w:rPr>
        <w:t xml:space="preserve">another sphincter-saving procedure, </w:t>
      </w:r>
      <w:proofErr w:type="spellStart"/>
      <w:r w:rsidR="008937A7" w:rsidRPr="006749CC">
        <w:rPr>
          <w:rFonts w:ascii="Book Antiqua" w:eastAsia="Book Antiqua" w:hAnsi="Book Antiqua" w:cs="Book Antiqua"/>
          <w:color w:val="000000"/>
        </w:rPr>
        <w:t>transanal</w:t>
      </w:r>
      <w:proofErr w:type="spellEnd"/>
      <w:r w:rsidR="008937A7"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opening of </w:t>
      </w:r>
      <w:proofErr w:type="spellStart"/>
      <w:r w:rsidRPr="006749CC">
        <w:rPr>
          <w:rFonts w:ascii="Book Antiqua" w:eastAsia="Book Antiqua" w:hAnsi="Book Antiqua" w:cs="Book Antiqua"/>
          <w:color w:val="000000"/>
        </w:rPr>
        <w:t>intersphincteric</w:t>
      </w:r>
      <w:proofErr w:type="spellEnd"/>
      <w:r w:rsidRPr="006749CC">
        <w:rPr>
          <w:rFonts w:ascii="Book Antiqua" w:eastAsia="Book Antiqua" w:hAnsi="Book Antiqua" w:cs="Book Antiqua"/>
          <w:color w:val="000000"/>
        </w:rPr>
        <w:t xml:space="preserve"> space (TROPIS) was </w:t>
      </w:r>
      <w:r w:rsidR="00F3172F" w:rsidRPr="006749CC">
        <w:rPr>
          <w:rFonts w:ascii="Book Antiqua" w:eastAsia="Book Antiqua" w:hAnsi="Book Antiqua" w:cs="Book Antiqua"/>
          <w:color w:val="000000"/>
        </w:rPr>
        <w:t xml:space="preserve">begun </w:t>
      </w:r>
      <w:r w:rsidRPr="006749CC">
        <w:rPr>
          <w:rFonts w:ascii="Book Antiqua" w:eastAsia="Book Antiqua" w:hAnsi="Book Antiqua" w:cs="Book Antiqua"/>
          <w:color w:val="000000"/>
        </w:rPr>
        <w:t>in 201</w:t>
      </w:r>
      <w:r w:rsidR="002F3D58" w:rsidRPr="006749CC">
        <w:rPr>
          <w:rFonts w:ascii="Book Antiqua" w:eastAsia="Book Antiqua" w:hAnsi="Book Antiqua" w:cs="Book Antiqua"/>
          <w:color w:val="000000"/>
        </w:rPr>
        <w:t>5</w:t>
      </w:r>
      <w:r w:rsidR="002F3D58"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1&lt;/Year&gt;&lt;RecNum&gt;647&lt;/RecNum&gt;&lt;DisplayText&gt;&lt;style face="superscript"&gt;[18]&lt;/style&gt;&lt;/DisplayText&gt;&lt;record&gt;&lt;rec-number&gt;647&lt;/rec-number&gt;&lt;foreign-keys&gt;&lt;key app="EN" db-id="eszv5f9xq0rpdaewrwupz50x5xa2fdvwpevs" timestamp="1612533887"&gt;647&lt;/key&gt;&lt;/foreign-keys&gt;&lt;ref-type name="Journal Article"&gt;17&lt;/ref-type&gt;&lt;contributors&gt;&lt;authors&gt;&lt;author&gt;Garg, P.&lt;/author&gt;&lt;author&gt;Kaur, B.&lt;/author&gt;&lt;author&gt;Menon, G. R.&lt;/author&gt;&lt;/authors&gt;&lt;/contributors&gt;&lt;auth-address&gt;Indus International Hospital, Mohali, India.&amp;#xD;Garg Fistula Research Institute, Panchkula, India.&amp;#xD;SSRD MRI Centre, Chandigarh, India.&amp;#xD;Indian Council of Medical Research, New Delhi, India.&lt;/auth-address&gt;&lt;titles&gt;&lt;title&gt;Transanal opening of the intersphincteric space: a novel sphincter-sparing procedure to treat 325 high complex anal fistulas with long-term follow-up&lt;/title&gt;&lt;secondary-title&gt;Colorectal Dis&lt;/secondary-title&gt;&lt;/titles&gt;&lt;periodical&gt;&lt;full-title&gt;Colorectal Dis&lt;/full-title&gt;&lt;/periodical&gt;&lt;edition&gt;2021/02/03&lt;/edition&gt;&lt;keywords&gt;&lt;keyword&gt;anal fistula&lt;/keyword&gt;&lt;keyword&gt;fistulotomy&lt;/keyword&gt;&lt;keyword&gt;incontinence&lt;/keyword&gt;&lt;keyword&gt;recurrence&lt;/keyword&gt;&lt;keyword&gt;sphincter&lt;/keyword&gt;&lt;/keywords&gt;&lt;dates&gt;&lt;year&gt;2021&lt;/year&gt;&lt;pub-dates&gt;&lt;date&gt;Feb 2&lt;/date&gt;&lt;/pub-dates&gt;&lt;/dates&gt;&lt;isbn&gt;1463-1318 (Electronic)&amp;#xD;1462-8910 (Linking)&lt;/isbn&gt;&lt;accession-num&gt;33529491&lt;/accession-num&gt;&lt;urls&gt;&lt;related-urls&gt;&lt;url&gt;https://www.ncbi.nlm.nih.gov/pubmed/33529491&lt;/url&gt;&lt;/related-urls&gt;&lt;/urls&gt;&lt;electronic-resource-num&gt;10.1111/codi.15555&lt;/electronic-resource-num&gt;&lt;/record&gt;&lt;/Cite&gt;&lt;/EndNote&gt;</w:instrText>
      </w:r>
      <w:r w:rsidR="002F3D58"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8]</w:t>
      </w:r>
      <w:r w:rsidR="002F3D58"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w:t>
      </w:r>
      <w:r w:rsidR="00F3172F" w:rsidRPr="006749CC">
        <w:rPr>
          <w:rFonts w:ascii="Book Antiqua" w:eastAsia="Book Antiqua" w:hAnsi="Book Antiqua" w:cs="Book Antiqua"/>
          <w:color w:val="000000"/>
        </w:rPr>
        <w:t xml:space="preserve">That </w:t>
      </w:r>
      <w:r w:rsidRPr="006749CC">
        <w:rPr>
          <w:rFonts w:ascii="Book Antiqua" w:eastAsia="Book Antiqua" w:hAnsi="Book Antiqua" w:cs="Book Antiqua"/>
          <w:color w:val="000000"/>
        </w:rPr>
        <w:t xml:space="preserve">procedure </w:t>
      </w:r>
      <w:r w:rsidR="00F3172F" w:rsidRPr="006749CC">
        <w:rPr>
          <w:rFonts w:ascii="Book Antiqua" w:eastAsia="Book Antiqua" w:hAnsi="Book Antiqua" w:cs="Book Antiqua"/>
          <w:color w:val="000000"/>
        </w:rPr>
        <w:t xml:space="preserve">had </w:t>
      </w:r>
      <w:r w:rsidRPr="006749CC">
        <w:rPr>
          <w:rFonts w:ascii="Book Antiqua" w:eastAsia="Book Antiqua" w:hAnsi="Book Antiqua" w:cs="Book Antiqua"/>
          <w:color w:val="000000"/>
        </w:rPr>
        <w:t xml:space="preserve">a promising </w:t>
      </w:r>
      <w:r w:rsidR="00F3172F" w:rsidRPr="006749CC">
        <w:rPr>
          <w:rFonts w:ascii="Book Antiqua" w:eastAsia="Book Antiqua" w:hAnsi="Book Antiqua" w:cs="Book Antiqua"/>
          <w:color w:val="000000"/>
        </w:rPr>
        <w:t xml:space="preserve">short-term </w:t>
      </w:r>
      <w:r w:rsidRPr="006749CC">
        <w:rPr>
          <w:rFonts w:ascii="Book Antiqua" w:eastAsia="Book Antiqua" w:hAnsi="Book Antiqua" w:cs="Book Antiqua"/>
          <w:color w:val="000000"/>
        </w:rPr>
        <w:t xml:space="preserve">success rate of 90% </w:t>
      </w:r>
      <w:r w:rsidR="00891875">
        <w:rPr>
          <w:rFonts w:ascii="Book Antiqua" w:eastAsia="Book Antiqua" w:hAnsi="Book Antiqua" w:cs="Book Antiqua"/>
          <w:color w:val="000000"/>
        </w:rPr>
        <w:t xml:space="preserve">and it </w:t>
      </w:r>
      <w:r w:rsidR="00F3172F"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was maintained in the long</w:t>
      </w:r>
      <w:r w:rsidR="00F3172F" w:rsidRPr="006749CC">
        <w:rPr>
          <w:rFonts w:ascii="Book Antiqua" w:eastAsia="Book Antiqua" w:hAnsi="Book Antiqua" w:cs="Book Antiqua"/>
          <w:color w:val="000000"/>
        </w:rPr>
        <w:t>-</w:t>
      </w:r>
      <w:r w:rsidRPr="006749CC">
        <w:rPr>
          <w:rFonts w:ascii="Book Antiqua" w:eastAsia="Book Antiqua" w:hAnsi="Book Antiqua" w:cs="Book Antiqua"/>
          <w:color w:val="000000"/>
        </w:rPr>
        <w:t>term</w:t>
      </w:r>
      <w:r w:rsidR="00FD1E1F"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1&lt;/Year&gt;&lt;RecNum&gt;647&lt;/RecNum&gt;&lt;DisplayText&gt;&lt;style face="superscript"&gt;[18]&lt;/style&gt;&lt;/DisplayText&gt;&lt;record&gt;&lt;rec-number&gt;647&lt;/rec-number&gt;&lt;foreign-keys&gt;&lt;key app="EN" db-id="eszv5f9xq0rpdaewrwupz50x5xa2fdvwpevs" timestamp="1612533887"&gt;647&lt;/key&gt;&lt;/foreign-keys&gt;&lt;ref-type name="Journal Article"&gt;17&lt;/ref-type&gt;&lt;contributors&gt;&lt;authors&gt;&lt;author&gt;Garg, P.&lt;/author&gt;&lt;author&gt;Kaur, B.&lt;/author&gt;&lt;author&gt;Menon, G. R.&lt;/author&gt;&lt;/authors&gt;&lt;/contributors&gt;&lt;auth-address&gt;Indus International Hospital, Mohali, India.&amp;#xD;Garg Fistula Research Institute, Panchkula, India.&amp;#xD;SSRD MRI Centre, Chandigarh, India.&amp;#xD;Indian Council of Medical Research, New Delhi, India.&lt;/auth-address&gt;&lt;titles&gt;&lt;title&gt;Transanal opening of the intersphincteric space: a novel sphincter-sparing procedure to treat 325 high complex anal fistulas with long-term follow-up&lt;/title&gt;&lt;secondary-title&gt;Colorectal Dis&lt;/secondary-title&gt;&lt;/titles&gt;&lt;periodical&gt;&lt;full-title&gt;Colorectal Dis&lt;/full-title&gt;&lt;/periodical&gt;&lt;edition&gt;2021/02/03&lt;/edition&gt;&lt;keywords&gt;&lt;keyword&gt;anal fistula&lt;/keyword&gt;&lt;keyword&gt;fistulotomy&lt;/keyword&gt;&lt;keyword&gt;incontinence&lt;/keyword&gt;&lt;keyword&gt;recurrence&lt;/keyword&gt;&lt;keyword&gt;sphincter&lt;/keyword&gt;&lt;/keywords&gt;&lt;dates&gt;&lt;year&gt;2021&lt;/year&gt;&lt;pub-dates&gt;&lt;date&gt;Feb 2&lt;/date&gt;&lt;/pub-dates&gt;&lt;/dates&gt;&lt;isbn&gt;1463-1318 (Electronic)&amp;#xD;1462-8910 (Linking)&lt;/isbn&gt;&lt;accession-num&gt;33529491&lt;/accession-num&gt;&lt;urls&gt;&lt;related-urls&gt;&lt;url&gt;https://www.ncbi.nlm.nih.gov/pubmed/33529491&lt;/url&gt;&lt;/related-urls&gt;&lt;/urls&gt;&lt;electronic-resource-num&gt;10.1111/codi.15555&lt;/electronic-resource-num&gt;&lt;/record&gt;&lt;/Cite&gt;&lt;/EndNote&gt;</w:instrText>
      </w:r>
      <w:r w:rsidR="00FD1E1F"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8]</w:t>
      </w:r>
      <w:r w:rsidR="00FD1E1F"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TROPIS has become </w:t>
      </w:r>
      <w:r w:rsidR="00F3172F"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standard procedure for high complex fistulas at our center</w:t>
      </w:r>
      <w:r w:rsidR="00F3172F"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F3172F" w:rsidRPr="006749CC">
        <w:rPr>
          <w:rFonts w:ascii="Book Antiqua" w:eastAsia="Book Antiqua" w:hAnsi="Book Antiqua" w:cs="Book Antiqua"/>
          <w:color w:val="000000"/>
        </w:rPr>
        <w:t>F</w:t>
      </w:r>
      <w:r w:rsidRPr="006749CC">
        <w:rPr>
          <w:rFonts w:ascii="Book Antiqua" w:eastAsia="Book Antiqua" w:hAnsi="Book Antiqua" w:cs="Book Antiqua"/>
          <w:color w:val="000000"/>
        </w:rPr>
        <w:t>istulotomy is performed for low fistulas. Initially, AFP and then PERFACT procedures were also performed, but are rarely used</w:t>
      </w:r>
      <w:r w:rsidR="00B973DF" w:rsidRPr="006749CC">
        <w:rPr>
          <w:rFonts w:ascii="Book Antiqua" w:eastAsia="Book Antiqua" w:hAnsi="Book Antiqua" w:cs="Book Antiqua"/>
          <w:color w:val="000000"/>
        </w:rPr>
        <w:t xml:space="preserve"> now</w:t>
      </w:r>
      <w:r w:rsidRPr="006749CC">
        <w:rPr>
          <w:rFonts w:ascii="Book Antiqua" w:eastAsia="Book Antiqua" w:hAnsi="Book Antiqua" w:cs="Book Antiqua"/>
          <w:color w:val="000000"/>
        </w:rPr>
        <w:t xml:space="preserve"> because of their low success rates. The experience and the lessons learned by performing thes</w:t>
      </w:r>
      <w:r w:rsidR="00BC5189" w:rsidRPr="006749CC">
        <w:rPr>
          <w:rFonts w:ascii="Book Antiqua" w:eastAsia="Book Antiqua" w:hAnsi="Book Antiqua" w:cs="Book Antiqua"/>
          <w:color w:val="000000"/>
        </w:rPr>
        <w:t xml:space="preserve">e four procedures, fistulotomy, </w:t>
      </w:r>
      <w:r w:rsidRPr="006749CC">
        <w:rPr>
          <w:rFonts w:ascii="Book Antiqua" w:eastAsia="Book Antiqua" w:hAnsi="Book Antiqua" w:cs="Book Antiqua"/>
          <w:color w:val="000000"/>
        </w:rPr>
        <w:t xml:space="preserve">TROPIS, PERFACT, and AFP, in 1250 consecutive anal fistula patients over 14 years at a single specialized anal fistula center </w:t>
      </w:r>
      <w:r w:rsidR="00F3172F" w:rsidRPr="006749CC">
        <w:rPr>
          <w:rFonts w:ascii="Book Antiqua" w:eastAsia="Book Antiqua" w:hAnsi="Book Antiqua" w:cs="Book Antiqua"/>
          <w:color w:val="000000"/>
        </w:rPr>
        <w:t>are summarized</w:t>
      </w:r>
      <w:r w:rsidRPr="006749CC">
        <w:rPr>
          <w:rFonts w:ascii="Book Antiqua" w:eastAsia="Book Antiqua" w:hAnsi="Book Antiqua" w:cs="Book Antiqua"/>
          <w:color w:val="000000"/>
        </w:rPr>
        <w:t xml:space="preserve"> in this review.</w:t>
      </w:r>
    </w:p>
    <w:bookmarkEnd w:id="19"/>
    <w:bookmarkEnd w:id="20"/>
    <w:p w14:paraId="6E5F0622" w14:textId="77777777" w:rsidR="00BE19A1" w:rsidRPr="006749CC" w:rsidRDefault="00BE19A1" w:rsidP="00066E57">
      <w:pPr>
        <w:adjustRightInd w:val="0"/>
        <w:snapToGrid w:val="0"/>
        <w:spacing w:line="360" w:lineRule="auto"/>
        <w:jc w:val="both"/>
        <w:rPr>
          <w:rFonts w:ascii="Book Antiqua" w:hAnsi="Book Antiqua"/>
        </w:rPr>
      </w:pPr>
    </w:p>
    <w:p w14:paraId="4E7B3180"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aps/>
          <w:color w:val="000000"/>
          <w:u w:val="single"/>
        </w:rPr>
        <w:t>MATERIALS AND METHODS</w:t>
      </w:r>
    </w:p>
    <w:p w14:paraId="6726CBBF" w14:textId="747EC534" w:rsidR="00BE19A1" w:rsidRPr="006749CC" w:rsidRDefault="001912EA" w:rsidP="00066E57">
      <w:pPr>
        <w:adjustRightInd w:val="0"/>
        <w:snapToGrid w:val="0"/>
        <w:spacing w:line="360" w:lineRule="auto"/>
        <w:jc w:val="both"/>
        <w:rPr>
          <w:rFonts w:ascii="Book Antiqua" w:hAnsi="Book Antiqua"/>
        </w:rPr>
      </w:pPr>
      <w:bookmarkStart w:id="21" w:name="OLE_LINK28"/>
      <w:bookmarkStart w:id="22" w:name="OLE_LINK29"/>
      <w:r w:rsidRPr="006749CC">
        <w:rPr>
          <w:rFonts w:ascii="Book Antiqua" w:eastAsia="Book Antiqua" w:hAnsi="Book Antiqua" w:cs="Book Antiqua"/>
          <w:color w:val="000000"/>
        </w:rPr>
        <w:t xml:space="preserve">The study was conducted at Garg Fistula Research Institute (GFRI), a center </w:t>
      </w:r>
      <w:r>
        <w:rPr>
          <w:rFonts w:ascii="Book Antiqua" w:eastAsia="Book Antiqua" w:hAnsi="Book Antiqua" w:cs="Book Antiqua"/>
          <w:color w:val="000000"/>
        </w:rPr>
        <w:t xml:space="preserve">that </w:t>
      </w:r>
      <w:r w:rsidRPr="006749CC">
        <w:rPr>
          <w:rFonts w:ascii="Book Antiqua" w:eastAsia="Book Antiqua" w:hAnsi="Book Antiqua" w:cs="Book Antiqua"/>
          <w:color w:val="000000"/>
        </w:rPr>
        <w:t xml:space="preserve">specializes exclusively in anal </w:t>
      </w:r>
      <w:proofErr w:type="gramStart"/>
      <w:r w:rsidRPr="006749CC">
        <w:rPr>
          <w:rFonts w:ascii="Book Antiqua" w:eastAsia="Book Antiqua" w:hAnsi="Book Antiqua" w:cs="Book Antiqua"/>
          <w:color w:val="000000"/>
        </w:rPr>
        <w:t>fistulas,.</w:t>
      </w:r>
      <w:proofErr w:type="gramEnd"/>
      <w:r w:rsidRPr="006749CC">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 xml:space="preserve">All consecutive anal fistula patients operated at </w:t>
      </w:r>
      <w:r w:rsidR="003B2502">
        <w:rPr>
          <w:rFonts w:ascii="Book Antiqua" w:eastAsia="Book Antiqua" w:hAnsi="Book Antiqua" w:cs="Book Antiqua"/>
          <w:color w:val="000000"/>
        </w:rPr>
        <w:t xml:space="preserve">this </w:t>
      </w:r>
      <w:r w:rsidR="005876EA" w:rsidRPr="006749CC">
        <w:rPr>
          <w:rFonts w:ascii="Book Antiqua" w:eastAsia="Book Antiqua" w:hAnsi="Book Antiqua" w:cs="Book Antiqua"/>
          <w:color w:val="000000"/>
        </w:rPr>
        <w:t>center were included in the analysis. All types and grades of anal fistula were included</w:t>
      </w:r>
      <w:r>
        <w:rPr>
          <w:rFonts w:ascii="Book Antiqua" w:eastAsia="Book Antiqua" w:hAnsi="Book Antiqua" w:cs="Book Antiqua"/>
          <w:color w:val="000000"/>
        </w:rPr>
        <w:t>,</w:t>
      </w:r>
      <w:r w:rsidR="00FB52CF" w:rsidRPr="006749CC">
        <w:rPr>
          <w:rFonts w:ascii="Book Antiqua" w:eastAsia="Book Antiqua" w:hAnsi="Book Antiqua" w:cs="Book Antiqua"/>
          <w:color w:val="000000"/>
        </w:rPr>
        <w:t xml:space="preserve"> and a</w:t>
      </w:r>
      <w:r w:rsidR="005876EA" w:rsidRPr="006749CC">
        <w:rPr>
          <w:rFonts w:ascii="Book Antiqua" w:eastAsia="Book Antiqua" w:hAnsi="Book Antiqua" w:cs="Book Antiqua"/>
          <w:color w:val="000000"/>
        </w:rPr>
        <w:t xml:space="preserve">ll the operations were performed by a single surgeon. Approval was granted by the Indus International Hospital-Institute Ethics Committee and written consent was taken from every patient. The patients were informed about the purpose of the study, and the study was conducted in accordance with the </w:t>
      </w:r>
      <w:r w:rsidR="00FB52CF" w:rsidRPr="006749CC">
        <w:rPr>
          <w:rFonts w:ascii="Book Antiqua" w:eastAsia="Book Antiqua" w:hAnsi="Book Antiqua" w:cs="Book Antiqua"/>
          <w:color w:val="000000"/>
        </w:rPr>
        <w:t xml:space="preserve">ethical principles of the </w:t>
      </w:r>
      <w:r w:rsidR="005876EA" w:rsidRPr="006749CC">
        <w:rPr>
          <w:rFonts w:ascii="Book Antiqua" w:eastAsia="Book Antiqua" w:hAnsi="Book Antiqua" w:cs="Book Antiqua"/>
          <w:color w:val="000000"/>
        </w:rPr>
        <w:t>Declaration of Helsinki.</w:t>
      </w:r>
    </w:p>
    <w:p w14:paraId="56634CD4" w14:textId="3E5C6A35" w:rsidR="00BE19A1" w:rsidRPr="006749CC" w:rsidRDefault="005876EA"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Initially, from September 2006 to November 2012, AFP procedure</w:t>
      </w:r>
      <w:r w:rsidR="00FB52CF"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w:t>
      </w:r>
      <w:r w:rsidR="00FB52CF" w:rsidRPr="006749CC">
        <w:rPr>
          <w:rFonts w:ascii="Book Antiqua" w:eastAsia="Book Antiqua" w:hAnsi="Book Antiqua" w:cs="Book Antiqua"/>
          <w:color w:val="000000"/>
        </w:rPr>
        <w:t xml:space="preserve">were </w:t>
      </w:r>
      <w:r w:rsidRPr="006749CC">
        <w:rPr>
          <w:rFonts w:ascii="Book Antiqua" w:eastAsia="Book Antiqua" w:hAnsi="Book Antiqua" w:cs="Book Antiqua"/>
          <w:color w:val="000000"/>
        </w:rPr>
        <w:t xml:space="preserve">done for </w:t>
      </w:r>
      <w:r w:rsidR="00FB52CF" w:rsidRPr="006749CC">
        <w:rPr>
          <w:rFonts w:ascii="Book Antiqua" w:eastAsia="Book Antiqua" w:hAnsi="Book Antiqua" w:cs="Book Antiqua"/>
          <w:color w:val="000000"/>
        </w:rPr>
        <w:t xml:space="preserve">both </w:t>
      </w:r>
      <w:r w:rsidRPr="006749CC">
        <w:rPr>
          <w:rFonts w:ascii="Book Antiqua" w:eastAsia="Book Antiqua" w:hAnsi="Book Antiqua" w:cs="Book Antiqua"/>
          <w:color w:val="000000"/>
        </w:rPr>
        <w:t xml:space="preserve">low as </w:t>
      </w:r>
      <w:r w:rsidR="00FB52CF" w:rsidRPr="006749CC">
        <w:rPr>
          <w:rFonts w:ascii="Book Antiqua" w:eastAsia="Book Antiqua" w:hAnsi="Book Antiqua" w:cs="Book Antiqua"/>
          <w:color w:val="000000"/>
        </w:rPr>
        <w:t>and</w:t>
      </w:r>
      <w:r w:rsidRPr="006749CC">
        <w:rPr>
          <w:rFonts w:ascii="Book Antiqua" w:eastAsia="Book Antiqua" w:hAnsi="Book Antiqua" w:cs="Book Antiqua"/>
          <w:color w:val="000000"/>
        </w:rPr>
        <w:t xml:space="preserve"> high fistulas (Figure 1). As the healing rates with AFP were not satisfactory, it was not performed after November 2012. Since then, </w:t>
      </w:r>
      <w:r w:rsidR="00FB52CF" w:rsidRPr="006749CC">
        <w:rPr>
          <w:rFonts w:ascii="Book Antiqua" w:eastAsia="Book Antiqua" w:hAnsi="Book Antiqua" w:cs="Book Antiqua"/>
          <w:color w:val="000000"/>
        </w:rPr>
        <w:t xml:space="preserve">from December 2012 to December 2020, </w:t>
      </w:r>
      <w:r w:rsidRPr="006749CC">
        <w:rPr>
          <w:rFonts w:ascii="Book Antiqua" w:eastAsia="Book Antiqua" w:hAnsi="Book Antiqua" w:cs="Book Antiqua"/>
          <w:color w:val="000000"/>
        </w:rPr>
        <w:t xml:space="preserve">fistulotomy has been done for low fistulas. After November 2012, two </w:t>
      </w:r>
      <w:r w:rsidR="001912EA">
        <w:rPr>
          <w:rFonts w:ascii="Book Antiqua" w:eastAsia="Book Antiqua" w:hAnsi="Book Antiqua" w:cs="Book Antiqua"/>
          <w:color w:val="000000"/>
        </w:rPr>
        <w:t>innovative</w:t>
      </w:r>
      <w:r w:rsidR="001912EA"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sphincter-saving procedures were performed for complex high fistulas. </w:t>
      </w:r>
      <w:r w:rsidR="00FB52CF"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PERFACT procedure was performed for complex fistulas from August 2103 to June 2017 (Figure 1)</w:t>
      </w:r>
      <w:r w:rsidR="003D75A7"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3D75A7" w:rsidRPr="006749CC">
        <w:rPr>
          <w:rFonts w:ascii="Book Antiqua" w:eastAsia="Book Antiqua" w:hAnsi="Book Antiqua" w:cs="Book Antiqua"/>
          <w:color w:val="000000"/>
        </w:rPr>
      </w:r>
      <w:r w:rsidR="003D75A7"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7]</w:t>
      </w:r>
      <w:r w:rsidR="003D75A7"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However, due to </w:t>
      </w:r>
      <w:r w:rsidR="00FB52CF" w:rsidRPr="006749CC">
        <w:rPr>
          <w:rFonts w:ascii="Book Antiqua" w:eastAsia="Book Antiqua" w:hAnsi="Book Antiqua" w:cs="Book Antiqua"/>
          <w:color w:val="000000"/>
        </w:rPr>
        <w:t xml:space="preserve">a </w:t>
      </w:r>
      <w:r w:rsidRPr="006749CC">
        <w:rPr>
          <w:rFonts w:ascii="Book Antiqua" w:eastAsia="Book Antiqua" w:hAnsi="Book Antiqua" w:cs="Book Antiqua"/>
          <w:color w:val="000000"/>
        </w:rPr>
        <w:t xml:space="preserve">high recurrence rate, </w:t>
      </w:r>
      <w:r w:rsidR="00FB52CF" w:rsidRPr="006749CC">
        <w:rPr>
          <w:rFonts w:ascii="Book Antiqua" w:eastAsia="Book Antiqua" w:hAnsi="Book Antiqua" w:cs="Book Antiqua"/>
          <w:color w:val="000000"/>
        </w:rPr>
        <w:t xml:space="preserve">PERFACT </w:t>
      </w:r>
      <w:r w:rsidRPr="006749CC">
        <w:rPr>
          <w:rFonts w:ascii="Book Antiqua" w:eastAsia="Book Antiqua" w:hAnsi="Book Antiqua" w:cs="Book Antiqua"/>
          <w:color w:val="000000"/>
        </w:rPr>
        <w:t xml:space="preserve">procedure was used sparingly after </w:t>
      </w:r>
      <w:r w:rsidRPr="006749CC">
        <w:rPr>
          <w:rFonts w:ascii="Book Antiqua" w:eastAsia="Book Antiqua" w:hAnsi="Book Antiqua" w:cs="Book Antiqua"/>
          <w:color w:val="000000"/>
        </w:rPr>
        <w:lastRenderedPageBreak/>
        <w:t>February 2015</w:t>
      </w:r>
      <w:r w:rsidR="00FB52CF"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FB52CF"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TROPIS procedure was performed in its place for complex fistulas</w:t>
      </w:r>
      <w:r w:rsidR="003D75A7"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1&lt;/Year&gt;&lt;RecNum&gt;647&lt;/RecNum&gt;&lt;DisplayText&gt;&lt;style face="superscript"&gt;[18]&lt;/style&gt;&lt;/DisplayText&gt;&lt;record&gt;&lt;rec-number&gt;647&lt;/rec-number&gt;&lt;foreign-keys&gt;&lt;key app="EN" db-id="eszv5f9xq0rpdaewrwupz50x5xa2fdvwpevs" timestamp="1612533887"&gt;647&lt;/key&gt;&lt;/foreign-keys&gt;&lt;ref-type name="Journal Article"&gt;17&lt;/ref-type&gt;&lt;contributors&gt;&lt;authors&gt;&lt;author&gt;Garg, P.&lt;/author&gt;&lt;author&gt;Kaur, B.&lt;/author&gt;&lt;author&gt;Menon, G. R.&lt;/author&gt;&lt;/authors&gt;&lt;/contributors&gt;&lt;auth-address&gt;Indus International Hospital, Mohali, India.&amp;#xD;Garg Fistula Research Institute, Panchkula, India.&amp;#xD;SSRD MRI Centre, Chandigarh, India.&amp;#xD;Indian Council of Medical Research, New Delhi, India.&lt;/auth-address&gt;&lt;titles&gt;&lt;title&gt;Transanal opening of the intersphincteric space: a novel sphincter-sparing procedure to treat 325 high complex anal fistulas with long-term follow-up&lt;/title&gt;&lt;secondary-title&gt;Colorectal Dis&lt;/secondary-title&gt;&lt;/titles&gt;&lt;periodical&gt;&lt;full-title&gt;Colorectal Dis&lt;/full-title&gt;&lt;/periodical&gt;&lt;edition&gt;2021/02/03&lt;/edition&gt;&lt;keywords&gt;&lt;keyword&gt;anal fistula&lt;/keyword&gt;&lt;keyword&gt;fistulotomy&lt;/keyword&gt;&lt;keyword&gt;incontinence&lt;/keyword&gt;&lt;keyword&gt;recurrence&lt;/keyword&gt;&lt;keyword&gt;sphincter&lt;/keyword&gt;&lt;/keywords&gt;&lt;dates&gt;&lt;year&gt;2021&lt;/year&gt;&lt;pub-dates&gt;&lt;date&gt;Feb 2&lt;/date&gt;&lt;/pub-dates&gt;&lt;/dates&gt;&lt;isbn&gt;1463-1318 (Electronic)&amp;#xD;1462-8910 (Linking)&lt;/isbn&gt;&lt;accession-num&gt;33529491&lt;/accession-num&gt;&lt;urls&gt;&lt;related-urls&gt;&lt;url&gt;https://www.ncbi.nlm.nih.gov/pubmed/33529491&lt;/url&gt;&lt;/related-urls&gt;&lt;/urls&gt;&lt;electronic-resource-num&gt;10.1111/codi.15555&lt;/electronic-resource-num&gt;&lt;/record&gt;&lt;/Cite&gt;&lt;/EndNote&gt;</w:instrText>
      </w:r>
      <w:r w:rsidR="003D75A7"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8]</w:t>
      </w:r>
      <w:r w:rsidR="003D75A7"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Figure 1)</w:t>
      </w:r>
      <w:r w:rsidR="00FB52CF" w:rsidRPr="006749CC">
        <w:rPr>
          <w:rFonts w:ascii="Book Antiqua" w:eastAsia="Book Antiqua" w:hAnsi="Book Antiqua" w:cs="Book Antiqua"/>
          <w:color w:val="000000"/>
        </w:rPr>
        <w:t xml:space="preserve"> and its use is ongoing through</w:t>
      </w:r>
      <w:r w:rsidRPr="006749CC">
        <w:rPr>
          <w:rFonts w:ascii="Book Antiqua" w:eastAsia="Book Antiqua" w:hAnsi="Book Antiqua" w:cs="Book Antiqua"/>
          <w:color w:val="000000"/>
        </w:rPr>
        <w:t xml:space="preserve"> December 2020</w:t>
      </w:r>
      <w:r w:rsidRPr="006749CC">
        <w:rPr>
          <w:rFonts w:ascii="Book Antiqua" w:eastAsia="Book Antiqua" w:hAnsi="Book Antiqua" w:cs="Book Antiqua"/>
          <w:color w:val="000000"/>
          <w:vertAlign w:val="superscript"/>
        </w:rPr>
        <w:t>[19]</w:t>
      </w:r>
      <w:r w:rsidRPr="006749CC">
        <w:rPr>
          <w:rFonts w:ascii="Book Antiqua" w:eastAsia="Book Antiqua" w:hAnsi="Book Antiqua" w:cs="Book Antiqua"/>
          <w:color w:val="000000"/>
        </w:rPr>
        <w:t xml:space="preserve">. </w:t>
      </w:r>
      <w:r w:rsidR="00FB52CF" w:rsidRPr="006749CC">
        <w:rPr>
          <w:rFonts w:ascii="Book Antiqua" w:eastAsia="Book Antiqua" w:hAnsi="Book Antiqua" w:cs="Book Antiqua"/>
          <w:color w:val="000000"/>
        </w:rPr>
        <w:t>Currently</w:t>
      </w:r>
      <w:r w:rsidRPr="006749CC">
        <w:rPr>
          <w:rFonts w:ascii="Book Antiqua" w:eastAsia="Book Antiqua" w:hAnsi="Book Antiqua" w:cs="Book Antiqua"/>
          <w:color w:val="000000"/>
        </w:rPr>
        <w:t xml:space="preserve">, the </w:t>
      </w:r>
      <w:r w:rsidR="006749CC">
        <w:rPr>
          <w:rFonts w:ascii="Book Antiqua" w:eastAsia="Book Antiqua" w:hAnsi="Book Antiqua" w:cs="Book Antiqua"/>
          <w:color w:val="000000"/>
        </w:rPr>
        <w:t xml:space="preserve">GFRI </w:t>
      </w:r>
      <w:r w:rsidRPr="006749CC">
        <w:rPr>
          <w:rFonts w:ascii="Book Antiqua" w:eastAsia="Book Antiqua" w:hAnsi="Book Antiqua" w:cs="Book Antiqua"/>
          <w:color w:val="000000"/>
        </w:rPr>
        <w:t>algorithm is to do fistulotomy for low fistulas and TROPIS for complex high fistulas (Figure</w:t>
      </w:r>
      <w:r w:rsidR="008937A7"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1</w:t>
      </w:r>
      <w:r w:rsidR="008937A7" w:rsidRPr="006749CC">
        <w:rPr>
          <w:rFonts w:ascii="Book Antiqua" w:eastAsia="Book Antiqua" w:hAnsi="Book Antiqua" w:cs="Book Antiqua"/>
          <w:color w:val="000000"/>
        </w:rPr>
        <w:t xml:space="preserve"> and 2</w:t>
      </w:r>
      <w:r w:rsidRPr="006749CC">
        <w:rPr>
          <w:rFonts w:ascii="Book Antiqua" w:eastAsia="Book Antiqua" w:hAnsi="Book Antiqua" w:cs="Book Antiqua"/>
          <w:color w:val="000000"/>
        </w:rPr>
        <w:t>)</w:t>
      </w:r>
      <w:r w:rsidR="004B1C3D"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1&lt;/Year&gt;&lt;RecNum&gt;647&lt;/RecNum&gt;&lt;DisplayText&gt;&lt;style face="superscript"&gt;[18]&lt;/style&gt;&lt;/DisplayText&gt;&lt;record&gt;&lt;rec-number&gt;647&lt;/rec-number&gt;&lt;foreign-keys&gt;&lt;key app="EN" db-id="eszv5f9xq0rpdaewrwupz50x5xa2fdvwpevs" timestamp="1612533887"&gt;647&lt;/key&gt;&lt;/foreign-keys&gt;&lt;ref-type name="Journal Article"&gt;17&lt;/ref-type&gt;&lt;contributors&gt;&lt;authors&gt;&lt;author&gt;Garg, P.&lt;/author&gt;&lt;author&gt;Kaur, B.&lt;/author&gt;&lt;author&gt;Menon, G. R.&lt;/author&gt;&lt;/authors&gt;&lt;/contributors&gt;&lt;auth-address&gt;Indus International Hospital, Mohali, India.&amp;#xD;Garg Fistula Research Institute, Panchkula, India.&amp;#xD;SSRD MRI Centre, Chandigarh, India.&amp;#xD;Indian Council of Medical Research, New Delhi, India.&lt;/auth-address&gt;&lt;titles&gt;&lt;title&gt;Transanal opening of the intersphincteric space: a novel sphincter-sparing procedure to treat 325 high complex anal fistulas with long-term follow-up&lt;/title&gt;&lt;secondary-title&gt;Colorectal Dis&lt;/secondary-title&gt;&lt;/titles&gt;&lt;periodical&gt;&lt;full-title&gt;Colorectal Dis&lt;/full-title&gt;&lt;/periodical&gt;&lt;edition&gt;2021/02/03&lt;/edition&gt;&lt;keywords&gt;&lt;keyword&gt;anal fistula&lt;/keyword&gt;&lt;keyword&gt;fistulotomy&lt;/keyword&gt;&lt;keyword&gt;incontinence&lt;/keyword&gt;&lt;keyword&gt;recurrence&lt;/keyword&gt;&lt;keyword&gt;sphincter&lt;/keyword&gt;&lt;/keywords&gt;&lt;dates&gt;&lt;year&gt;2021&lt;/year&gt;&lt;pub-dates&gt;&lt;date&gt;Feb 2&lt;/date&gt;&lt;/pub-dates&gt;&lt;/dates&gt;&lt;isbn&gt;1463-1318 (Electronic)&amp;#xD;1462-8910 (Linking)&lt;/isbn&gt;&lt;accession-num&gt;33529491&lt;/accession-num&gt;&lt;urls&gt;&lt;related-urls&gt;&lt;url&gt;https://www.ncbi.nlm.nih.gov/pubmed/33529491&lt;/url&gt;&lt;/related-urls&gt;&lt;/urls&gt;&lt;electronic-resource-num&gt;10.1111/codi.15555&lt;/electronic-resource-num&gt;&lt;/record&gt;&lt;/Cite&gt;&lt;/EndNote&gt;</w:instrText>
      </w:r>
      <w:r w:rsidR="004B1C3D"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8]</w:t>
      </w:r>
      <w:r w:rsidR="004B1C3D"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In case of a </w:t>
      </w:r>
      <w:r w:rsidR="004E2BD8" w:rsidRPr="006749CC">
        <w:rPr>
          <w:rFonts w:ascii="Book Antiqua" w:eastAsia="Book Antiqua" w:hAnsi="Book Antiqua" w:cs="Book Antiqua"/>
          <w:color w:val="000000"/>
        </w:rPr>
        <w:t xml:space="preserve">fistulotomy </w:t>
      </w:r>
      <w:r w:rsidRPr="006749CC">
        <w:rPr>
          <w:rFonts w:ascii="Book Antiqua" w:eastAsia="Book Antiqua" w:hAnsi="Book Antiqua" w:cs="Book Antiqua"/>
          <w:color w:val="000000"/>
        </w:rPr>
        <w:t>recurrence</w:t>
      </w:r>
      <w:r w:rsidR="004E2BD8"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4E2BD8" w:rsidRPr="006749CC">
        <w:rPr>
          <w:rFonts w:ascii="Book Antiqua" w:eastAsia="Book Antiqua" w:hAnsi="Book Antiqua" w:cs="Book Antiqua"/>
          <w:color w:val="000000"/>
        </w:rPr>
        <w:t xml:space="preserve">another </w:t>
      </w:r>
      <w:r w:rsidRPr="006749CC">
        <w:rPr>
          <w:rFonts w:ascii="Book Antiqua" w:eastAsia="Book Antiqua" w:hAnsi="Book Antiqua" w:cs="Book Antiqua"/>
          <w:color w:val="000000"/>
        </w:rPr>
        <w:t xml:space="preserve">fistulotomy was done. </w:t>
      </w:r>
      <w:r w:rsidR="004E2BD8" w:rsidRPr="006749CC">
        <w:rPr>
          <w:rFonts w:ascii="Book Antiqua" w:eastAsia="Book Antiqua" w:hAnsi="Book Antiqua" w:cs="Book Antiqua"/>
          <w:color w:val="000000"/>
        </w:rPr>
        <w:t>If</w:t>
      </w:r>
      <w:r w:rsidRPr="006749CC">
        <w:rPr>
          <w:rFonts w:ascii="Book Antiqua" w:eastAsia="Book Antiqua" w:hAnsi="Book Antiqua" w:cs="Book Antiqua"/>
          <w:color w:val="000000"/>
        </w:rPr>
        <w:t xml:space="preserve"> a recurrence occurred after </w:t>
      </w:r>
      <w:r w:rsidR="004E2BD8" w:rsidRPr="006749CC">
        <w:rPr>
          <w:rFonts w:ascii="Book Antiqua" w:eastAsia="Book Antiqua" w:hAnsi="Book Antiqua" w:cs="Book Antiqua"/>
          <w:color w:val="000000"/>
        </w:rPr>
        <w:t xml:space="preserve">a </w:t>
      </w:r>
      <w:r w:rsidRPr="006749CC">
        <w:rPr>
          <w:rFonts w:ascii="Book Antiqua" w:eastAsia="Book Antiqua" w:hAnsi="Book Antiqua" w:cs="Book Antiqua"/>
          <w:color w:val="000000"/>
        </w:rPr>
        <w:t>TROPIS procedure, then TROPIS was repeated if a high tract persisted</w:t>
      </w:r>
      <w:r w:rsidR="004E2BD8"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4E2BD8" w:rsidRPr="006749CC">
        <w:rPr>
          <w:rFonts w:ascii="Book Antiqua" w:eastAsia="Book Antiqua" w:hAnsi="Book Antiqua" w:cs="Book Antiqua"/>
          <w:color w:val="000000"/>
        </w:rPr>
        <w:t xml:space="preserve">or a </w:t>
      </w:r>
      <w:r w:rsidRPr="006749CC">
        <w:rPr>
          <w:rFonts w:ascii="Book Antiqua" w:eastAsia="Book Antiqua" w:hAnsi="Book Antiqua" w:cs="Book Antiqua"/>
          <w:color w:val="000000"/>
        </w:rPr>
        <w:t>fistulotomy was performed if only a low tract remained (Figure 2). Before 2015, PERFACT was the main procedure done for high fistulas</w:t>
      </w:r>
      <w:r w:rsidR="004E2BD8" w:rsidRPr="006749CC">
        <w:rPr>
          <w:rFonts w:ascii="Book Antiqua" w:eastAsia="Book Antiqua" w:hAnsi="Book Antiqua" w:cs="Book Antiqua"/>
          <w:color w:val="000000"/>
        </w:rPr>
        <w:t>, and</w:t>
      </w:r>
      <w:r w:rsidRPr="006749CC">
        <w:rPr>
          <w:rFonts w:ascii="Book Antiqua" w:eastAsia="Book Antiqua" w:hAnsi="Book Antiqua" w:cs="Book Antiqua"/>
          <w:color w:val="000000"/>
        </w:rPr>
        <w:t xml:space="preserve"> </w:t>
      </w:r>
      <w:r w:rsidR="00E2151A" w:rsidRPr="006749CC">
        <w:rPr>
          <w:rFonts w:ascii="Book Antiqua" w:eastAsia="Book Antiqua" w:hAnsi="Book Antiqua" w:cs="Book Antiqua"/>
          <w:color w:val="000000"/>
        </w:rPr>
        <w:t>in fistulas recurring</w:t>
      </w:r>
      <w:r w:rsidRPr="006749CC">
        <w:rPr>
          <w:rFonts w:ascii="Book Antiqua" w:eastAsia="Book Antiqua" w:hAnsi="Book Antiqua" w:cs="Book Antiqua"/>
          <w:color w:val="000000"/>
        </w:rPr>
        <w:t xml:space="preserve"> after </w:t>
      </w:r>
      <w:r w:rsidR="004E2BD8" w:rsidRPr="006749CC">
        <w:rPr>
          <w:rFonts w:ascii="Book Antiqua" w:eastAsia="Book Antiqua" w:hAnsi="Book Antiqua" w:cs="Book Antiqua"/>
          <w:color w:val="000000"/>
        </w:rPr>
        <w:t xml:space="preserve">a </w:t>
      </w:r>
      <w:r w:rsidRPr="006749CC">
        <w:rPr>
          <w:rFonts w:ascii="Book Antiqua" w:eastAsia="Book Antiqua" w:hAnsi="Book Antiqua" w:cs="Book Antiqua"/>
          <w:color w:val="000000"/>
        </w:rPr>
        <w:t xml:space="preserve">PERFACT procedure, the same procedure was repeated. </w:t>
      </w:r>
      <w:r w:rsidR="004E2BD8" w:rsidRPr="006749CC">
        <w:rPr>
          <w:rFonts w:ascii="Book Antiqua" w:eastAsia="Book Antiqua" w:hAnsi="Book Antiqua" w:cs="Book Antiqua"/>
          <w:color w:val="000000"/>
        </w:rPr>
        <w:t>A</w:t>
      </w:r>
      <w:r w:rsidRPr="006749CC">
        <w:rPr>
          <w:rFonts w:ascii="Book Antiqua" w:eastAsia="Book Antiqua" w:hAnsi="Book Antiqua" w:cs="Book Antiqua"/>
          <w:color w:val="000000"/>
        </w:rPr>
        <w:t xml:space="preserve">fter 2015, </w:t>
      </w:r>
      <w:r w:rsidR="004E2BD8"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 xml:space="preserve">TROPIS procedure was performed in patients who had a fistula recurrence after </w:t>
      </w:r>
      <w:r w:rsidR="004E2BD8" w:rsidRPr="006749CC">
        <w:rPr>
          <w:rFonts w:ascii="Book Antiqua" w:eastAsia="Book Antiqua" w:hAnsi="Book Antiqua" w:cs="Book Antiqua"/>
          <w:color w:val="000000"/>
        </w:rPr>
        <w:t xml:space="preserve">a </w:t>
      </w:r>
      <w:r w:rsidRPr="006749CC">
        <w:rPr>
          <w:rFonts w:ascii="Book Antiqua" w:eastAsia="Book Antiqua" w:hAnsi="Book Antiqua" w:cs="Book Antiqua"/>
          <w:color w:val="000000"/>
        </w:rPr>
        <w:t xml:space="preserve">previous PERFACT procedure because the </w:t>
      </w:r>
      <w:r w:rsidR="004E2BD8" w:rsidRPr="006749CC">
        <w:rPr>
          <w:rFonts w:ascii="Book Antiqua" w:eastAsia="Book Antiqua" w:hAnsi="Book Antiqua" w:cs="Book Antiqua"/>
          <w:color w:val="000000"/>
        </w:rPr>
        <w:t xml:space="preserve">TROPIS </w:t>
      </w:r>
      <w:r w:rsidRPr="006749CC">
        <w:rPr>
          <w:rFonts w:ascii="Book Antiqua" w:eastAsia="Book Antiqua" w:hAnsi="Book Antiqua" w:cs="Book Antiqua"/>
          <w:color w:val="000000"/>
        </w:rPr>
        <w:t xml:space="preserve">success rate was much higher than </w:t>
      </w:r>
      <w:r w:rsidR="004E2BD8"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 xml:space="preserve">PERFACT </w:t>
      </w:r>
      <w:r w:rsidR="004E2BD8" w:rsidRPr="006749CC">
        <w:rPr>
          <w:rFonts w:ascii="Book Antiqua" w:eastAsia="Book Antiqua" w:hAnsi="Book Antiqua" w:cs="Book Antiqua"/>
          <w:color w:val="000000"/>
        </w:rPr>
        <w:t>rate</w:t>
      </w:r>
      <w:r w:rsidRPr="006749CC">
        <w:rPr>
          <w:rFonts w:ascii="Book Antiqua" w:eastAsia="Book Antiqua" w:hAnsi="Book Antiqua" w:cs="Book Antiqua"/>
          <w:color w:val="000000"/>
        </w:rPr>
        <w:t>.</w:t>
      </w:r>
    </w:p>
    <w:p w14:paraId="75284458" w14:textId="6F5574EA" w:rsidR="00BE19A1" w:rsidRPr="006749CC" w:rsidRDefault="005876EA">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 xml:space="preserve">Preoperative magnetic resonance imaging (MRI) was done on all patients. Postoperative MRI was not done in all patients but was done in patients who were keen to confirm the fistula's radiological healing. </w:t>
      </w:r>
      <w:r w:rsidR="009079F5" w:rsidRPr="006749CC">
        <w:rPr>
          <w:rFonts w:ascii="Book Antiqua" w:eastAsia="Book Antiqua" w:hAnsi="Book Antiqua" w:cs="Book Antiqua"/>
          <w:color w:val="000000"/>
        </w:rPr>
        <w:t xml:space="preserve">They </w:t>
      </w:r>
      <w:r w:rsidRPr="006749CC">
        <w:rPr>
          <w:rFonts w:ascii="Book Antiqua" w:eastAsia="Book Antiqua" w:hAnsi="Book Antiqua" w:cs="Book Antiqua"/>
          <w:color w:val="000000"/>
        </w:rPr>
        <w:t>were usually patients who had been operated on multiple times and were frustrated due to fistula recurrences. Abscesses associated with fistulas were managed definitively at the first operation. No staged procedures (</w:t>
      </w:r>
      <w:r w:rsidR="009079F5" w:rsidRPr="003720DD">
        <w:rPr>
          <w:rFonts w:ascii="Book Antiqua" w:eastAsia="Book Antiqua" w:hAnsi="Book Antiqua" w:cs="Book Antiqua"/>
          <w:i/>
          <w:iCs/>
          <w:color w:val="000000"/>
        </w:rPr>
        <w:t>i.e.</w:t>
      </w:r>
      <w:r w:rsidR="009079F5"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incision and drainage followed by definitive fistula surgery at a later date) were done.</w:t>
      </w:r>
      <w:r w:rsidR="009079F5" w:rsidRPr="006749CC">
        <w:rPr>
          <w:rFonts w:ascii="Book Antiqua" w:eastAsia="Book Antiqua" w:hAnsi="Book Antiqua" w:cs="Book Antiqua"/>
          <w:color w:val="000000"/>
        </w:rPr>
        <w:t xml:space="preserve"> I</w:t>
      </w:r>
      <w:r w:rsidRPr="006749CC">
        <w:rPr>
          <w:rFonts w:ascii="Book Antiqua" w:eastAsia="Book Antiqua" w:hAnsi="Book Antiqua" w:cs="Book Antiqua"/>
          <w:color w:val="000000"/>
        </w:rPr>
        <w:t xml:space="preserve">ncontinence was assessed </w:t>
      </w:r>
      <w:r w:rsidR="009079F5" w:rsidRPr="006749CC">
        <w:rPr>
          <w:rFonts w:ascii="Book Antiqua" w:eastAsia="Book Antiqua" w:hAnsi="Book Antiqua" w:cs="Book Antiqua"/>
          <w:color w:val="000000"/>
        </w:rPr>
        <w:t xml:space="preserve">objectively </w:t>
      </w:r>
      <w:r w:rsidRPr="006749CC">
        <w:rPr>
          <w:rFonts w:ascii="Book Antiqua" w:eastAsia="Book Antiqua" w:hAnsi="Book Antiqua" w:cs="Book Antiqua"/>
          <w:color w:val="000000"/>
        </w:rPr>
        <w:t xml:space="preserve">by </w:t>
      </w:r>
      <w:proofErr w:type="spellStart"/>
      <w:r w:rsidRPr="006749CC">
        <w:rPr>
          <w:rFonts w:ascii="Book Antiqua" w:eastAsia="Book Antiqua" w:hAnsi="Book Antiqua" w:cs="Book Antiqua"/>
          <w:color w:val="000000"/>
        </w:rPr>
        <w:t>Vaizey</w:t>
      </w:r>
      <w:proofErr w:type="spellEnd"/>
      <w:r w:rsidR="00874523"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scores</w:t>
      </w:r>
      <w:r w:rsidR="004B1C3D"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Vaizey&lt;/Author&gt;&lt;Year&gt;1999&lt;/Year&gt;&lt;RecNum&gt;141&lt;/RecNum&gt;&lt;DisplayText&gt;&lt;style face="superscript"&gt;[19]&lt;/style&gt;&lt;/DisplayText&gt;&lt;record&gt;&lt;rec-number&gt;141&lt;/rec-number&gt;&lt;foreign-keys&gt;&lt;key app="EN" db-id="eszv5f9xq0rpdaewrwupz50x5xa2fdvwpevs" timestamp="0"&gt;141&lt;/key&gt;&lt;/foreign-keys&gt;&lt;ref-type name="Journal Article"&gt;17&lt;/ref-type&gt;&lt;contributors&gt;&lt;authors&gt;&lt;author&gt;Vaizey, C. J.&lt;/author&gt;&lt;author&gt;Carapeti, E.&lt;/author&gt;&lt;author&gt;Cahill, J. A.&lt;/author&gt;&lt;author&gt;Kamm, M. A.&lt;/author&gt;&lt;/authors&gt;&lt;/contributors&gt;&lt;auth-address&gt;The Middlesex Hospital, Mortimer Street, London W1N 8AA, UK.&lt;/auth-address&gt;&lt;titles&gt;&lt;title&gt;Prospective comparison of faecal incontinence grading systems&lt;/title&gt;&lt;secondary-title&gt;Gut&lt;/secondary-title&gt;&lt;/titles&gt;&lt;periodical&gt;&lt;full-title&gt;Gut&lt;/full-title&gt;&lt;/periodical&gt;&lt;pages&gt;77-80&lt;/pages&gt;&lt;volume&gt;44&lt;/volume&gt;&lt;number&gt;1&lt;/number&gt;&lt;edition&gt;1998/12/24&lt;/edition&gt;&lt;keywords&gt;&lt;keyword&gt;Adult&lt;/keyword&gt;&lt;keyword&gt;Aged&lt;/keyword&gt;&lt;keyword&gt;Antidiarrheals/administration &amp;amp; dosage&lt;/keyword&gt;&lt;keyword&gt;Fecal Incontinence/*diagnosis/prevention &amp;amp; control/surgery&lt;/keyword&gt;&lt;keyword&gt;Female&lt;/keyword&gt;&lt;keyword&gt;Humans&lt;/keyword&gt;&lt;keyword&gt;Male&lt;/keyword&gt;&lt;keyword&gt;Middle Aged&lt;/keyword&gt;&lt;keyword&gt;Postoperative Period&lt;/keyword&gt;&lt;keyword&gt;Prospective Studies&lt;/keyword&gt;&lt;keyword&gt;Reproducibility of Results&lt;/keyword&gt;&lt;keyword&gt;*Severity of Illness Index&lt;/keyword&gt;&lt;keyword&gt;Treatment Outcome&lt;/keyword&gt;&lt;/keywords&gt;&lt;dates&gt;&lt;year&gt;1999&lt;/year&gt;&lt;pub-dates&gt;&lt;date&gt;Jan&lt;/date&gt;&lt;/pub-dates&gt;&lt;/dates&gt;&lt;isbn&gt;0017-5749 (Print)&amp;#xD;0017-5749 (Linking)&lt;/isbn&gt;&lt;accession-num&gt;9862829&lt;/accession-num&gt;&lt;urls&gt;&lt;related-urls&gt;&lt;url&gt;https://www.ncbi.nlm.nih.gov/pubmed/9862829&lt;/url&gt;&lt;/related-urls&gt;&lt;/urls&gt;&lt;custom2&gt;PMC1760067&lt;/custom2&gt;&lt;electronic-resource-num&gt;10.1136/gut.44.1.77&lt;/electronic-resource-num&gt;&lt;/record&gt;&lt;/Cite&gt;&lt;/EndNote&gt;</w:instrText>
      </w:r>
      <w:r w:rsidR="004B1C3D"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9]</w:t>
      </w:r>
      <w:r w:rsidR="004B1C3D"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A score of 0 </w:t>
      </w:r>
      <w:r w:rsidR="009079F5" w:rsidRPr="006749CC">
        <w:rPr>
          <w:rFonts w:ascii="Book Antiqua" w:eastAsia="Book Antiqua" w:hAnsi="Book Antiqua" w:cs="Book Antiqua"/>
          <w:color w:val="000000"/>
        </w:rPr>
        <w:t xml:space="preserve">indicated </w:t>
      </w:r>
      <w:r w:rsidRPr="006749CC">
        <w:rPr>
          <w:rFonts w:ascii="Book Antiqua" w:eastAsia="Book Antiqua" w:hAnsi="Book Antiqua" w:cs="Book Antiqua"/>
          <w:color w:val="000000"/>
        </w:rPr>
        <w:t>perfect continence</w:t>
      </w:r>
      <w:r w:rsidR="009079F5"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a score of 24 indicate</w:t>
      </w:r>
      <w:r w:rsidR="009079F5" w:rsidRPr="006749CC">
        <w:rPr>
          <w:rFonts w:ascii="Book Antiqua" w:eastAsia="Book Antiqua" w:hAnsi="Book Antiqua" w:cs="Book Antiqua"/>
          <w:color w:val="000000"/>
        </w:rPr>
        <w:t>d</w:t>
      </w:r>
      <w:r w:rsidRPr="006749CC">
        <w:rPr>
          <w:rFonts w:ascii="Book Antiqua" w:eastAsia="Book Antiqua" w:hAnsi="Book Antiqua" w:cs="Book Antiqua"/>
          <w:color w:val="000000"/>
        </w:rPr>
        <w:t xml:space="preserve"> total incontinence</w:t>
      </w:r>
      <w:r w:rsidR="004B1C3D"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Vaizey&lt;/Author&gt;&lt;Year&gt;1999&lt;/Year&gt;&lt;RecNum&gt;141&lt;/RecNum&gt;&lt;DisplayText&gt;&lt;style face="superscript"&gt;[19]&lt;/style&gt;&lt;/DisplayText&gt;&lt;record&gt;&lt;rec-number&gt;141&lt;/rec-number&gt;&lt;foreign-keys&gt;&lt;key app="EN" db-id="eszv5f9xq0rpdaewrwupz50x5xa2fdvwpevs" timestamp="0"&gt;141&lt;/key&gt;&lt;/foreign-keys&gt;&lt;ref-type name="Journal Article"&gt;17&lt;/ref-type&gt;&lt;contributors&gt;&lt;authors&gt;&lt;author&gt;Vaizey, C. J.&lt;/author&gt;&lt;author&gt;Carapeti, E.&lt;/author&gt;&lt;author&gt;Cahill, J. A.&lt;/author&gt;&lt;author&gt;Kamm, M. A.&lt;/author&gt;&lt;/authors&gt;&lt;/contributors&gt;&lt;auth-address&gt;The Middlesex Hospital, Mortimer Street, London W1N 8AA, UK.&lt;/auth-address&gt;&lt;titles&gt;&lt;title&gt;Prospective comparison of faecal incontinence grading systems&lt;/title&gt;&lt;secondary-title&gt;Gut&lt;/secondary-title&gt;&lt;/titles&gt;&lt;periodical&gt;&lt;full-title&gt;Gut&lt;/full-title&gt;&lt;/periodical&gt;&lt;pages&gt;77-80&lt;/pages&gt;&lt;volume&gt;44&lt;/volume&gt;&lt;number&gt;1&lt;/number&gt;&lt;edition&gt;1998/12/24&lt;/edition&gt;&lt;keywords&gt;&lt;keyword&gt;Adult&lt;/keyword&gt;&lt;keyword&gt;Aged&lt;/keyword&gt;&lt;keyword&gt;Antidiarrheals/administration &amp;amp; dosage&lt;/keyword&gt;&lt;keyword&gt;Fecal Incontinence/*diagnosis/prevention &amp;amp; control/surgery&lt;/keyword&gt;&lt;keyword&gt;Female&lt;/keyword&gt;&lt;keyword&gt;Humans&lt;/keyword&gt;&lt;keyword&gt;Male&lt;/keyword&gt;&lt;keyword&gt;Middle Aged&lt;/keyword&gt;&lt;keyword&gt;Postoperative Period&lt;/keyword&gt;&lt;keyword&gt;Prospective Studies&lt;/keyword&gt;&lt;keyword&gt;Reproducibility of Results&lt;/keyword&gt;&lt;keyword&gt;*Severity of Illness Index&lt;/keyword&gt;&lt;keyword&gt;Treatment Outcome&lt;/keyword&gt;&lt;/keywords&gt;&lt;dates&gt;&lt;year&gt;1999&lt;/year&gt;&lt;pub-dates&gt;&lt;date&gt;Jan&lt;/date&gt;&lt;/pub-dates&gt;&lt;/dates&gt;&lt;isbn&gt;0017-5749 (Print)&amp;#xD;0017-5749 (Linking)&lt;/isbn&gt;&lt;accession-num&gt;9862829&lt;/accession-num&gt;&lt;urls&gt;&lt;related-urls&gt;&lt;url&gt;https://www.ncbi.nlm.nih.gov/pubmed/9862829&lt;/url&gt;&lt;/related-urls&gt;&lt;/urls&gt;&lt;custom2&gt;PMC1760067&lt;/custom2&gt;&lt;electronic-resource-num&gt;10.1136/gut.44.1.77&lt;/electronic-resource-num&gt;&lt;/record&gt;&lt;/Cite&gt;&lt;/EndNote&gt;</w:instrText>
      </w:r>
      <w:r w:rsidR="004B1C3D"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9]</w:t>
      </w:r>
      <w:r w:rsidR="004B1C3D"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w:t>
      </w:r>
      <w:r w:rsidR="009079F5" w:rsidRPr="006749CC">
        <w:rPr>
          <w:rFonts w:ascii="Book Antiqua" w:eastAsia="Book Antiqua" w:hAnsi="Book Antiqua" w:cs="Book Antiqua"/>
          <w:color w:val="000000"/>
        </w:rPr>
        <w:t>I</w:t>
      </w:r>
      <w:r w:rsidRPr="006749CC">
        <w:rPr>
          <w:rFonts w:ascii="Book Antiqua" w:eastAsia="Book Antiqua" w:hAnsi="Book Antiqua" w:cs="Book Antiqua"/>
          <w:color w:val="000000"/>
        </w:rPr>
        <w:t xml:space="preserve">ncontinence </w:t>
      </w:r>
      <w:r w:rsidR="009079F5" w:rsidRPr="006749CC">
        <w:rPr>
          <w:rFonts w:ascii="Book Antiqua" w:eastAsia="Book Antiqua" w:hAnsi="Book Antiqua" w:cs="Book Antiqua"/>
          <w:color w:val="000000"/>
        </w:rPr>
        <w:t xml:space="preserve">was </w:t>
      </w:r>
      <w:r w:rsidRPr="006749CC">
        <w:rPr>
          <w:rFonts w:ascii="Book Antiqua" w:eastAsia="Book Antiqua" w:hAnsi="Book Antiqua" w:cs="Book Antiqua"/>
          <w:color w:val="000000"/>
        </w:rPr>
        <w:t>scor</w:t>
      </w:r>
      <w:r w:rsidR="009079F5" w:rsidRPr="006749CC">
        <w:rPr>
          <w:rFonts w:ascii="Book Antiqua" w:eastAsia="Book Antiqua" w:hAnsi="Book Antiqua" w:cs="Book Antiqua"/>
          <w:color w:val="000000"/>
        </w:rPr>
        <w:t xml:space="preserve">ed </w:t>
      </w:r>
      <w:r w:rsidRPr="006749CC">
        <w:rPr>
          <w:rFonts w:ascii="Book Antiqua" w:eastAsia="Book Antiqua" w:hAnsi="Book Antiqua" w:cs="Book Antiqua"/>
          <w:color w:val="000000"/>
        </w:rPr>
        <w:t>before surgery and at long-term follow-up.</w:t>
      </w:r>
    </w:p>
    <w:p w14:paraId="24D2CC7F" w14:textId="77777777" w:rsidR="00BE19A1" w:rsidRPr="006749CC" w:rsidRDefault="00BE19A1" w:rsidP="00066E57">
      <w:pPr>
        <w:adjustRightInd w:val="0"/>
        <w:snapToGrid w:val="0"/>
        <w:spacing w:line="360" w:lineRule="auto"/>
        <w:jc w:val="both"/>
        <w:rPr>
          <w:rFonts w:ascii="Book Antiqua" w:eastAsia="Book Antiqua" w:hAnsi="Book Antiqua" w:cs="Book Antiqua"/>
          <w:b/>
          <w:bCs/>
          <w:i/>
          <w:iCs/>
          <w:color w:val="000000"/>
        </w:rPr>
      </w:pPr>
    </w:p>
    <w:p w14:paraId="45FBE699" w14:textId="77777777" w:rsidR="00BE19A1" w:rsidRPr="006749CC" w:rsidRDefault="005876EA" w:rsidP="00066E57">
      <w:pPr>
        <w:adjustRightInd w:val="0"/>
        <w:snapToGrid w:val="0"/>
        <w:spacing w:line="360" w:lineRule="auto"/>
        <w:jc w:val="both"/>
        <w:rPr>
          <w:rFonts w:ascii="Book Antiqua" w:hAnsi="Book Antiqua"/>
          <w:b/>
          <w:bCs/>
          <w:i/>
          <w:iCs/>
        </w:rPr>
      </w:pPr>
      <w:r w:rsidRPr="006749CC">
        <w:rPr>
          <w:rFonts w:ascii="Book Antiqua" w:eastAsia="Book Antiqua" w:hAnsi="Book Antiqua" w:cs="Book Antiqua"/>
          <w:b/>
          <w:bCs/>
          <w:i/>
          <w:iCs/>
          <w:color w:val="000000"/>
        </w:rPr>
        <w:t>Definitions</w:t>
      </w:r>
    </w:p>
    <w:p w14:paraId="3E7AA28B" w14:textId="0EC518DE" w:rsidR="00BE19A1" w:rsidRPr="006749CC" w:rsidRDefault="009079F5" w:rsidP="003720DD">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 xml:space="preserve">A </w:t>
      </w:r>
      <w:proofErr w:type="gramStart"/>
      <w:r w:rsidRPr="006749CC">
        <w:rPr>
          <w:rFonts w:ascii="Book Antiqua" w:eastAsia="Book Antiqua" w:hAnsi="Book Antiqua" w:cs="Book Antiqua"/>
          <w:color w:val="000000"/>
        </w:rPr>
        <w:t>l</w:t>
      </w:r>
      <w:r w:rsidR="005876EA" w:rsidRPr="006749CC">
        <w:rPr>
          <w:rFonts w:ascii="Book Antiqua" w:eastAsia="Book Antiqua" w:hAnsi="Book Antiqua" w:cs="Book Antiqua"/>
          <w:color w:val="000000"/>
        </w:rPr>
        <w:t>ow anal fistula</w:t>
      </w:r>
      <w:r w:rsidR="001912EA">
        <w:rPr>
          <w:rFonts w:ascii="Book Antiqua" w:eastAsia="Book Antiqua" w:hAnsi="Book Antiqua" w:cs="Book Antiqua"/>
          <w:color w:val="000000"/>
        </w:rPr>
        <w:t>s</w:t>
      </w:r>
      <w:proofErr w:type="gramEnd"/>
      <w:r w:rsidR="008937A7" w:rsidRPr="006749CC">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involv</w:t>
      </w:r>
      <w:r w:rsidRPr="006749CC">
        <w:rPr>
          <w:rFonts w:ascii="Book Antiqua" w:eastAsia="Book Antiqua" w:hAnsi="Book Antiqua" w:cs="Book Antiqua"/>
          <w:color w:val="000000"/>
        </w:rPr>
        <w:t>ed</w:t>
      </w:r>
      <w:r w:rsidR="005876EA" w:rsidRPr="006749CC">
        <w:rPr>
          <w:rFonts w:ascii="Book Antiqua" w:eastAsia="Book Antiqua" w:hAnsi="Book Antiqua" w:cs="Book Antiqua"/>
          <w:color w:val="000000"/>
        </w:rPr>
        <w:t xml:space="preserve"> less than one-third of the external anal sphincter</w:t>
      </w:r>
      <w:r w:rsidR="000D16EB" w:rsidRPr="006749CC">
        <w:rPr>
          <w:rFonts w:ascii="Book Antiqua" w:hAnsi="Book Antiqua"/>
          <w:lang w:eastAsia="zh-CN"/>
        </w:rPr>
        <w:t>.</w:t>
      </w:r>
      <w:r w:rsidRPr="006749CC">
        <w:rPr>
          <w:rFonts w:ascii="Book Antiqua" w:hAnsi="Book Antiqua"/>
          <w:lang w:eastAsia="zh-CN"/>
        </w:rPr>
        <w:t xml:space="preserve"> A </w:t>
      </w:r>
      <w:r w:rsidRPr="006749CC">
        <w:rPr>
          <w:rFonts w:ascii="Book Antiqua" w:eastAsia="Book Antiqua" w:hAnsi="Book Antiqua" w:cs="Book Antiqua"/>
          <w:color w:val="000000"/>
        </w:rPr>
        <w:t>h</w:t>
      </w:r>
      <w:r w:rsidR="005876EA" w:rsidRPr="006749CC">
        <w:rPr>
          <w:rFonts w:ascii="Book Antiqua" w:eastAsia="Book Antiqua" w:hAnsi="Book Antiqua" w:cs="Book Antiqua"/>
          <w:color w:val="000000"/>
        </w:rPr>
        <w:t xml:space="preserve">igh </w:t>
      </w:r>
      <w:r w:rsidR="00874523" w:rsidRPr="006749CC">
        <w:rPr>
          <w:rFonts w:ascii="Book Antiqua" w:eastAsia="Book Antiqua" w:hAnsi="Book Antiqua" w:cs="Book Antiqua"/>
          <w:color w:val="000000"/>
        </w:rPr>
        <w:t xml:space="preserve">anal </w:t>
      </w:r>
      <w:r w:rsidR="005876EA" w:rsidRPr="006749CC">
        <w:rPr>
          <w:rFonts w:ascii="Book Antiqua" w:eastAsia="Book Antiqua" w:hAnsi="Book Antiqua" w:cs="Book Antiqua"/>
          <w:color w:val="000000"/>
        </w:rPr>
        <w:t>fistula</w:t>
      </w:r>
      <w:r w:rsidRPr="006749CC">
        <w:rPr>
          <w:rFonts w:ascii="Book Antiqua" w:eastAsia="Book Antiqua" w:hAnsi="Book Antiqua" w:cs="Book Antiqua"/>
          <w:color w:val="000000"/>
        </w:rPr>
        <w:t xml:space="preserve"> involved </w:t>
      </w:r>
      <w:r w:rsidR="005876EA" w:rsidRPr="006749CC">
        <w:rPr>
          <w:rFonts w:ascii="Book Antiqua" w:eastAsia="Book Antiqua" w:hAnsi="Book Antiqua" w:cs="Book Antiqua"/>
          <w:color w:val="000000"/>
        </w:rPr>
        <w:t>more than one-third of the external anal sphincter</w:t>
      </w:r>
      <w:r w:rsidR="00BC5189"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A s</w:t>
      </w:r>
      <w:r w:rsidR="005876EA" w:rsidRPr="006749CC">
        <w:rPr>
          <w:rFonts w:ascii="Book Antiqua" w:eastAsia="Book Antiqua" w:hAnsi="Book Antiqua" w:cs="Book Antiqua"/>
          <w:color w:val="000000"/>
        </w:rPr>
        <w:t>imple anal fistula</w:t>
      </w:r>
      <w:r w:rsidRPr="006749CC">
        <w:rPr>
          <w:rFonts w:ascii="Book Antiqua" w:eastAsia="Book Antiqua" w:hAnsi="Book Antiqua" w:cs="Book Antiqua"/>
          <w:color w:val="000000"/>
        </w:rPr>
        <w:t xml:space="preserve"> was a</w:t>
      </w:r>
      <w:r w:rsidR="005876EA" w:rsidRPr="006749CC">
        <w:rPr>
          <w:rFonts w:ascii="Book Antiqua" w:eastAsia="Book Antiqua" w:hAnsi="Book Antiqua" w:cs="Book Antiqua"/>
          <w:color w:val="000000"/>
        </w:rPr>
        <w:t xml:space="preserve"> fistula that </w:t>
      </w:r>
      <w:r w:rsidRPr="006749CC">
        <w:rPr>
          <w:rFonts w:ascii="Book Antiqua" w:eastAsia="Book Antiqua" w:hAnsi="Book Antiqua" w:cs="Book Antiqua"/>
          <w:color w:val="000000"/>
        </w:rPr>
        <w:t>could</w:t>
      </w:r>
      <w:r w:rsidR="005876EA" w:rsidRPr="006749CC">
        <w:rPr>
          <w:rFonts w:ascii="Book Antiqua" w:eastAsia="Book Antiqua" w:hAnsi="Book Antiqua" w:cs="Book Antiqua"/>
          <w:color w:val="000000"/>
        </w:rPr>
        <w:t xml:space="preserve"> safely </w:t>
      </w:r>
      <w:r w:rsidRPr="006749CC">
        <w:rPr>
          <w:rFonts w:ascii="Book Antiqua" w:eastAsia="Book Antiqua" w:hAnsi="Book Antiqua" w:cs="Book Antiqua"/>
          <w:color w:val="000000"/>
        </w:rPr>
        <w:t xml:space="preserve">be </w:t>
      </w:r>
      <w:r w:rsidR="005876EA" w:rsidRPr="006749CC">
        <w:rPr>
          <w:rFonts w:ascii="Book Antiqua" w:eastAsia="Book Antiqua" w:hAnsi="Book Antiqua" w:cs="Book Antiqua"/>
          <w:color w:val="000000"/>
        </w:rPr>
        <w:t xml:space="preserve">managed by fistulotomy without any risk </w:t>
      </w:r>
      <w:r w:rsidRPr="006749CC">
        <w:rPr>
          <w:rFonts w:ascii="Book Antiqua" w:eastAsia="Book Antiqua" w:hAnsi="Book Antiqua" w:cs="Book Antiqua"/>
          <w:color w:val="000000"/>
        </w:rPr>
        <w:t xml:space="preserve">of </w:t>
      </w:r>
      <w:r w:rsidR="005876EA" w:rsidRPr="006749CC">
        <w:rPr>
          <w:rFonts w:ascii="Book Antiqua" w:eastAsia="Book Antiqua" w:hAnsi="Book Antiqua" w:cs="Book Antiqua"/>
          <w:color w:val="000000"/>
        </w:rPr>
        <w:t>continence.</w:t>
      </w:r>
      <w:r w:rsidRPr="006749CC">
        <w:rPr>
          <w:rFonts w:ascii="Book Antiqua" w:eastAsia="Book Antiqua" w:hAnsi="Book Antiqua" w:cs="Book Antiqua"/>
          <w:color w:val="000000"/>
        </w:rPr>
        <w:t xml:space="preserve"> A c</w:t>
      </w:r>
      <w:r w:rsidR="005876EA" w:rsidRPr="006749CC">
        <w:rPr>
          <w:rFonts w:ascii="Book Antiqua" w:eastAsia="Book Antiqua" w:hAnsi="Book Antiqua" w:cs="Book Antiqua"/>
          <w:color w:val="000000"/>
        </w:rPr>
        <w:t>omplex anal fistula</w:t>
      </w:r>
      <w:r w:rsidRPr="006749CC">
        <w:rPr>
          <w:rFonts w:ascii="Book Antiqua" w:eastAsia="Book Antiqua" w:hAnsi="Book Antiqua" w:cs="Book Antiqua"/>
          <w:color w:val="000000"/>
        </w:rPr>
        <w:t xml:space="preserve"> was a</w:t>
      </w:r>
      <w:r w:rsidR="005876EA" w:rsidRPr="006749CC">
        <w:rPr>
          <w:rFonts w:ascii="Book Antiqua" w:eastAsia="Book Antiqua" w:hAnsi="Book Antiqua" w:cs="Book Antiqua"/>
          <w:color w:val="000000"/>
        </w:rPr>
        <w:t xml:space="preserve"> fistula that carrie</w:t>
      </w:r>
      <w:r w:rsidRPr="006749CC">
        <w:rPr>
          <w:rFonts w:ascii="Book Antiqua" w:eastAsia="Book Antiqua" w:hAnsi="Book Antiqua" w:cs="Book Antiqua"/>
          <w:color w:val="000000"/>
        </w:rPr>
        <w:t>d</w:t>
      </w:r>
      <w:r w:rsidR="005876EA" w:rsidRPr="006749CC">
        <w:rPr>
          <w:rFonts w:ascii="Book Antiqua" w:eastAsia="Book Antiqua" w:hAnsi="Book Antiqua" w:cs="Book Antiqua"/>
          <w:color w:val="000000"/>
        </w:rPr>
        <w:t xml:space="preserve"> a </w:t>
      </w:r>
      <w:r w:rsidR="005876EA" w:rsidRPr="006749CC">
        <w:rPr>
          <w:rFonts w:ascii="Book Antiqua" w:eastAsia="Book Antiqua" w:hAnsi="Book Antiqua" w:cs="Book Antiqua"/>
          <w:color w:val="000000"/>
        </w:rPr>
        <w:lastRenderedPageBreak/>
        <w:t>high</w:t>
      </w:r>
      <w:r w:rsidRPr="006749CC">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 xml:space="preserve">risk of incontinence if </w:t>
      </w:r>
      <w:r w:rsidRPr="006749CC">
        <w:rPr>
          <w:rFonts w:ascii="Book Antiqua" w:eastAsia="Book Antiqua" w:hAnsi="Book Antiqua" w:cs="Book Antiqua"/>
          <w:color w:val="000000"/>
        </w:rPr>
        <w:t xml:space="preserve">a </w:t>
      </w:r>
      <w:r w:rsidR="005876EA" w:rsidRPr="006749CC">
        <w:rPr>
          <w:rFonts w:ascii="Book Antiqua" w:eastAsia="Book Antiqua" w:hAnsi="Book Antiqua" w:cs="Book Antiqua"/>
          <w:color w:val="000000"/>
        </w:rPr>
        <w:t xml:space="preserve">fistulotomy </w:t>
      </w:r>
      <w:r w:rsidRPr="006749CC">
        <w:rPr>
          <w:rFonts w:ascii="Book Antiqua" w:eastAsia="Book Antiqua" w:hAnsi="Book Antiqua" w:cs="Book Antiqua"/>
          <w:color w:val="000000"/>
        </w:rPr>
        <w:t xml:space="preserve">was </w:t>
      </w:r>
      <w:r w:rsidR="005876EA" w:rsidRPr="006749CC">
        <w:rPr>
          <w:rFonts w:ascii="Book Antiqua" w:eastAsia="Book Antiqua" w:hAnsi="Book Antiqua" w:cs="Book Antiqua"/>
          <w:color w:val="000000"/>
        </w:rPr>
        <w:t xml:space="preserve">performed. </w:t>
      </w:r>
      <w:r w:rsidRPr="006749CC">
        <w:rPr>
          <w:rFonts w:ascii="Book Antiqua" w:eastAsia="Book Antiqua" w:hAnsi="Book Antiqua" w:cs="Book Antiqua"/>
          <w:color w:val="000000"/>
        </w:rPr>
        <w:t>Such</w:t>
      </w:r>
      <w:r w:rsidR="005876EA" w:rsidRPr="006749CC">
        <w:rPr>
          <w:rFonts w:ascii="Book Antiqua" w:eastAsia="Book Antiqua" w:hAnsi="Book Antiqua" w:cs="Book Antiqua"/>
          <w:color w:val="000000"/>
        </w:rPr>
        <w:t xml:space="preserve"> fistulas cannot be managed by fistulotomy, and a sphincter-sparing procedure </w:t>
      </w:r>
      <w:r w:rsidRPr="006749CC">
        <w:rPr>
          <w:rFonts w:ascii="Book Antiqua" w:eastAsia="Book Antiqua" w:hAnsi="Book Antiqua" w:cs="Book Antiqua"/>
          <w:color w:val="000000"/>
        </w:rPr>
        <w:t xml:space="preserve">was </w:t>
      </w:r>
      <w:r w:rsidR="005876EA" w:rsidRPr="006749CC">
        <w:rPr>
          <w:rFonts w:ascii="Book Antiqua" w:eastAsia="Book Antiqua" w:hAnsi="Book Antiqua" w:cs="Book Antiqua"/>
          <w:color w:val="000000"/>
        </w:rPr>
        <w:t>indicated.</w:t>
      </w:r>
    </w:p>
    <w:p w14:paraId="01BA8C89" w14:textId="6EC1E585" w:rsidR="00BE19A1" w:rsidRPr="006749CC" w:rsidRDefault="004C12D2"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Fistula h</w:t>
      </w:r>
      <w:r w:rsidR="005876EA" w:rsidRPr="006749CC">
        <w:rPr>
          <w:rFonts w:ascii="Book Antiqua" w:eastAsia="Book Antiqua" w:hAnsi="Book Antiqua" w:cs="Book Antiqua"/>
          <w:color w:val="000000"/>
        </w:rPr>
        <w:t xml:space="preserve">ealing </w:t>
      </w:r>
      <w:r w:rsidRPr="006749CC">
        <w:rPr>
          <w:rFonts w:ascii="Book Antiqua" w:eastAsia="Book Antiqua" w:hAnsi="Book Antiqua" w:cs="Book Antiqua"/>
          <w:color w:val="000000"/>
        </w:rPr>
        <w:t xml:space="preserve">was reported as </w:t>
      </w:r>
      <w:r w:rsidR="005876EA" w:rsidRPr="006749CC">
        <w:rPr>
          <w:rFonts w:ascii="Book Antiqua" w:eastAsia="Book Antiqua" w:hAnsi="Book Antiqua" w:cs="Book Antiqua"/>
          <w:color w:val="000000"/>
        </w:rPr>
        <w:t xml:space="preserve">clinical or radiological. </w:t>
      </w:r>
      <w:r w:rsidRPr="006749CC">
        <w:rPr>
          <w:rFonts w:ascii="Book Antiqua" w:eastAsia="Book Antiqua" w:hAnsi="Book Antiqua" w:cs="Book Antiqua"/>
          <w:color w:val="000000"/>
        </w:rPr>
        <w:t>Clinical healing required c</w:t>
      </w:r>
      <w:r w:rsidR="005876EA" w:rsidRPr="006749CC">
        <w:rPr>
          <w:rFonts w:ascii="Book Antiqua" w:eastAsia="Book Antiqua" w:hAnsi="Book Antiqua" w:cs="Book Antiqua"/>
          <w:color w:val="000000"/>
        </w:rPr>
        <w:t xml:space="preserve">omplete healing of all the fistula tracts, closure of </w:t>
      </w:r>
      <w:r w:rsidRPr="006749CC">
        <w:rPr>
          <w:rFonts w:ascii="Book Antiqua" w:eastAsia="Book Antiqua" w:hAnsi="Book Antiqua" w:cs="Book Antiqua"/>
          <w:color w:val="000000"/>
        </w:rPr>
        <w:t xml:space="preserve">the </w:t>
      </w:r>
      <w:r w:rsidR="005876EA" w:rsidRPr="006749CC">
        <w:rPr>
          <w:rFonts w:ascii="Book Antiqua" w:eastAsia="Book Antiqua" w:hAnsi="Book Antiqua" w:cs="Book Antiqua"/>
          <w:color w:val="000000"/>
        </w:rPr>
        <w:t xml:space="preserve">external opening/openings and cessation of pus from all external openings and the anus for at least </w:t>
      </w:r>
      <w:r w:rsidRPr="006749CC">
        <w:rPr>
          <w:rFonts w:ascii="Book Antiqua" w:eastAsia="Book Antiqua" w:hAnsi="Book Antiqua" w:cs="Book Antiqua"/>
          <w:color w:val="000000"/>
        </w:rPr>
        <w:t xml:space="preserve">3 </w:t>
      </w:r>
      <w:r w:rsidR="005876EA" w:rsidRPr="006749CC">
        <w:rPr>
          <w:rFonts w:ascii="Book Antiqua" w:eastAsia="Book Antiqua" w:hAnsi="Book Antiqua" w:cs="Book Antiqua"/>
          <w:color w:val="000000"/>
        </w:rPr>
        <w:t>mo</w:t>
      </w:r>
      <w:r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Radiological healing</w:t>
      </w:r>
      <w:r w:rsidRPr="006749CC" w:rsidDel="004C12D2">
        <w:rPr>
          <w:rFonts w:ascii="Book Antiqua" w:eastAsia="Book Antiqua" w:hAnsi="Book Antiqua" w:cs="Book Antiqua"/>
          <w:color w:val="000000"/>
        </w:rPr>
        <w:t xml:space="preserve"> </w:t>
      </w:r>
      <w:r w:rsidRPr="006749CC">
        <w:rPr>
          <w:rFonts w:ascii="Book Antiqua" w:eastAsia="Book Antiqua" w:hAnsi="Book Antiqua" w:cs="Book Antiqua"/>
          <w:color w:val="000000"/>
        </w:rPr>
        <w:t>required c</w:t>
      </w:r>
      <w:r w:rsidR="005876EA" w:rsidRPr="006749CC">
        <w:rPr>
          <w:rFonts w:ascii="Book Antiqua" w:eastAsia="Book Antiqua" w:hAnsi="Book Antiqua" w:cs="Book Antiqua"/>
          <w:color w:val="000000"/>
        </w:rPr>
        <w:t xml:space="preserve">omplete healing of the </w:t>
      </w:r>
      <w:r w:rsidR="00A83022">
        <w:rPr>
          <w:rFonts w:ascii="Book Antiqua" w:eastAsia="Book Antiqua" w:hAnsi="Book Antiqua" w:cs="Book Antiqua"/>
          <w:color w:val="000000"/>
        </w:rPr>
        <w:t xml:space="preserve"> internal opening (</w:t>
      </w:r>
      <w:r w:rsidR="00361DAF">
        <w:rPr>
          <w:rFonts w:ascii="Book Antiqua" w:eastAsia="Book Antiqua" w:hAnsi="Book Antiqua" w:cs="Book Antiqua"/>
          <w:color w:val="000000"/>
        </w:rPr>
        <w:t>IO</w:t>
      </w:r>
      <w:r w:rsidR="00A83022">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and the </w:t>
      </w:r>
      <w:proofErr w:type="spellStart"/>
      <w:r w:rsidR="005876EA" w:rsidRPr="006749CC">
        <w:rPr>
          <w:rFonts w:ascii="Book Antiqua" w:eastAsia="Book Antiqua" w:hAnsi="Book Antiqua" w:cs="Book Antiqua"/>
          <w:color w:val="000000"/>
        </w:rPr>
        <w:t>intersphincteric</w:t>
      </w:r>
      <w:proofErr w:type="spellEnd"/>
      <w:r w:rsidR="005876EA" w:rsidRPr="006749CC">
        <w:rPr>
          <w:rFonts w:ascii="Book Antiqua" w:eastAsia="Book Antiqua" w:hAnsi="Book Antiqua" w:cs="Book Antiqua"/>
          <w:color w:val="000000"/>
        </w:rPr>
        <w:t xml:space="preserve"> portion of the fistula tract on MRI</w:t>
      </w:r>
      <w:r w:rsidR="008937A7" w:rsidRPr="006749CC">
        <w:rPr>
          <w:rFonts w:ascii="Book Antiqua" w:eastAsia="Book Antiqua" w:hAnsi="Book Antiqua" w:cs="Book Antiqua"/>
          <w:color w:val="000000"/>
        </w:rPr>
        <w:t>.</w:t>
      </w:r>
    </w:p>
    <w:p w14:paraId="6CAE15AB" w14:textId="6A950A23" w:rsidR="00BE19A1" w:rsidRPr="006749CC" w:rsidRDefault="005876EA"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AFP</w:t>
      </w:r>
      <w:r w:rsidR="00FD7996" w:rsidRPr="006749CC">
        <w:rPr>
          <w:rFonts w:ascii="Book Antiqua" w:eastAsia="Book Antiqua" w:hAnsi="Book Antiqua" w:cs="Book Antiqua"/>
          <w:color w:val="000000"/>
        </w:rPr>
        <w:t xml:space="preserve"> is a </w:t>
      </w:r>
      <w:r w:rsidRPr="006749CC">
        <w:rPr>
          <w:rFonts w:ascii="Book Antiqua" w:eastAsia="Book Antiqua" w:hAnsi="Book Antiqua" w:cs="Book Antiqua"/>
          <w:color w:val="000000"/>
        </w:rPr>
        <w:t>procedure in which a synthetic plug</w:t>
      </w:r>
      <w:r w:rsidR="001912EA">
        <w:rPr>
          <w:rFonts w:ascii="Book Antiqua" w:eastAsia="Book Antiqua" w:hAnsi="Book Antiqua" w:cs="Book Antiqua"/>
          <w:color w:val="000000"/>
        </w:rPr>
        <w:t>,</w:t>
      </w:r>
      <w:r w:rsidR="0094650D" w:rsidRPr="006749CC">
        <w:rPr>
          <w:rFonts w:ascii="Book Antiqua" w:eastAsia="Book Antiqua" w:hAnsi="Book Antiqua" w:cs="Book Antiqua"/>
          <w:color w:val="000000"/>
        </w:rPr>
        <w:t xml:space="preserve"> </w:t>
      </w:r>
      <w:r w:rsidR="00FD7996" w:rsidRPr="006749CC">
        <w:rPr>
          <w:rFonts w:ascii="Book Antiqua" w:eastAsia="Book Antiqua" w:hAnsi="Book Antiqua" w:cs="Book Antiqua"/>
          <w:color w:val="000000"/>
        </w:rPr>
        <w:t xml:space="preserve">an </w:t>
      </w:r>
      <w:r w:rsidR="0094650D" w:rsidRPr="006749CC">
        <w:rPr>
          <w:rFonts w:ascii="Book Antiqua" w:eastAsia="Book Antiqua" w:hAnsi="Book Antiqua" w:cs="Book Antiqua"/>
          <w:color w:val="000000"/>
        </w:rPr>
        <w:t>anal fistula plug</w:t>
      </w:r>
      <w:r w:rsidR="001912EA">
        <w:rPr>
          <w:rFonts w:ascii="Book Antiqua" w:eastAsia="Book Antiqua" w:hAnsi="Book Antiqua" w:cs="Book Antiqua"/>
          <w:color w:val="000000"/>
        </w:rPr>
        <w:t>,</w:t>
      </w:r>
      <w:r w:rsidRPr="006749CC">
        <w:rPr>
          <w:rFonts w:ascii="Book Antiqua" w:eastAsia="Book Antiqua" w:hAnsi="Book Antiqua" w:cs="Book Antiqua"/>
          <w:color w:val="000000"/>
        </w:rPr>
        <w:t xml:space="preserve"> was inserted in the fistula tract and the </w:t>
      </w:r>
      <w:r w:rsidR="00361DAF">
        <w:rPr>
          <w:rFonts w:ascii="Book Antiqua" w:eastAsia="Book Antiqua" w:hAnsi="Book Antiqua" w:cs="Book Antiqua"/>
          <w:color w:val="000000"/>
        </w:rPr>
        <w:t>IO</w:t>
      </w:r>
      <w:r w:rsidRPr="006749CC">
        <w:rPr>
          <w:rFonts w:ascii="Book Antiqua" w:eastAsia="Book Antiqua" w:hAnsi="Book Antiqua" w:cs="Book Antiqua"/>
          <w:color w:val="000000"/>
        </w:rPr>
        <w:t xml:space="preserve"> was closed over the plug with an absorbable suture.</w:t>
      </w:r>
    </w:p>
    <w:p w14:paraId="6D824046" w14:textId="51848776" w:rsidR="00BE19A1" w:rsidRPr="006749CC" w:rsidRDefault="005876EA"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Fistulotomy</w:t>
      </w:r>
      <w:r w:rsidR="00FD7996" w:rsidRPr="006749CC">
        <w:rPr>
          <w:rFonts w:ascii="Book Antiqua" w:eastAsia="Book Antiqua" w:hAnsi="Book Antiqua" w:cs="Book Antiqua"/>
          <w:color w:val="000000"/>
        </w:rPr>
        <w:t xml:space="preserve"> is a</w:t>
      </w:r>
      <w:r w:rsidR="008937A7"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procedure in which the fistula tract was laid open from the external </w:t>
      </w:r>
      <w:r w:rsidR="00FD7996" w:rsidRPr="006749CC">
        <w:rPr>
          <w:rFonts w:ascii="Book Antiqua" w:eastAsia="Book Antiqua" w:hAnsi="Book Antiqua" w:cs="Book Antiqua"/>
          <w:color w:val="000000"/>
        </w:rPr>
        <w:t>to</w:t>
      </w:r>
      <w:r w:rsidRPr="006749CC">
        <w:rPr>
          <w:rFonts w:ascii="Book Antiqua" w:eastAsia="Book Antiqua" w:hAnsi="Book Antiqua" w:cs="Book Antiqua"/>
          <w:color w:val="000000"/>
        </w:rPr>
        <w:t xml:space="preserve"> the internal opening. The </w:t>
      </w:r>
      <w:proofErr w:type="spellStart"/>
      <w:r w:rsidRPr="006749CC">
        <w:rPr>
          <w:rFonts w:ascii="Book Antiqua" w:eastAsia="Book Antiqua" w:hAnsi="Book Antiqua" w:cs="Book Antiqua"/>
          <w:color w:val="000000"/>
        </w:rPr>
        <w:t>intersphincteric</w:t>
      </w:r>
      <w:proofErr w:type="spellEnd"/>
      <w:r w:rsidRPr="006749CC">
        <w:rPr>
          <w:rFonts w:ascii="Book Antiqua" w:eastAsia="Book Antiqua" w:hAnsi="Book Antiqua" w:cs="Book Antiqua"/>
          <w:color w:val="000000"/>
        </w:rPr>
        <w:t xml:space="preserve"> branch, if present, was also laid open in continuity.</w:t>
      </w:r>
    </w:p>
    <w:p w14:paraId="38E8B7A3" w14:textId="141AC5FE" w:rsidR="00BE19A1" w:rsidRPr="006749CC" w:rsidRDefault="00FD7996"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 xml:space="preserve">In the </w:t>
      </w:r>
      <w:r w:rsidR="005876EA" w:rsidRPr="006749CC">
        <w:rPr>
          <w:rFonts w:ascii="Book Antiqua" w:eastAsia="Book Antiqua" w:hAnsi="Book Antiqua" w:cs="Book Antiqua"/>
          <w:color w:val="000000"/>
        </w:rPr>
        <w:t>PERFACT</w:t>
      </w:r>
      <w:r w:rsidRPr="006749CC">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procedure</w:t>
      </w:r>
      <w:r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a small </w:t>
      </w:r>
      <w:r w:rsidRPr="006749CC">
        <w:rPr>
          <w:rFonts w:ascii="Book Antiqua" w:eastAsia="Book Antiqua" w:hAnsi="Book Antiqua" w:cs="Book Antiqua"/>
          <w:color w:val="000000"/>
        </w:rPr>
        <w:t xml:space="preserve">5-8 mm </w:t>
      </w:r>
      <w:r w:rsidR="005876EA" w:rsidRPr="006749CC">
        <w:rPr>
          <w:rFonts w:ascii="Book Antiqua" w:eastAsia="Book Antiqua" w:hAnsi="Book Antiqua" w:cs="Book Antiqua"/>
          <w:color w:val="000000"/>
        </w:rPr>
        <w:t xml:space="preserve">margin of mucosa around the </w:t>
      </w:r>
      <w:r w:rsidR="00361DAF">
        <w:rPr>
          <w:rFonts w:ascii="Book Antiqua" w:eastAsia="Book Antiqua" w:hAnsi="Book Antiqua" w:cs="Book Antiqua"/>
          <w:color w:val="000000"/>
        </w:rPr>
        <w:t>IO</w:t>
      </w:r>
      <w:r w:rsidR="005876EA" w:rsidRPr="006749CC">
        <w:rPr>
          <w:rFonts w:ascii="Book Antiqua" w:eastAsia="Book Antiqua" w:hAnsi="Book Antiqua" w:cs="Book Antiqua"/>
          <w:color w:val="000000"/>
        </w:rPr>
        <w:t xml:space="preserve"> was electrocauterized and the external fistula tracts were thoroughly curetted and cleaned. The external tracts were kept open and empty in the postoperative period by inserting a tube or regular cleaning with cotton mounted on an artery forceps</w:t>
      </w:r>
      <w:r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Pr="006749CC">
        <w:rPr>
          <w:rFonts w:ascii="Book Antiqua" w:eastAsia="Book Antiqua" w:hAnsi="Book Antiqua" w:cs="Book Antiqua"/>
          <w:color w:val="000000"/>
        </w:rPr>
        <w:instrText xml:space="preserve"> ADDIN EN.CITE </w:instrText>
      </w:r>
      <w:r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Pr="006749CC">
        <w:rPr>
          <w:rFonts w:ascii="Book Antiqua" w:eastAsia="Book Antiqua" w:hAnsi="Book Antiqua" w:cs="Book Antiqua"/>
          <w:color w:val="000000"/>
        </w:rPr>
        <w:instrText xml:space="preserve"> ADDIN EN.CITE.DATA </w:instrText>
      </w:r>
      <w:r w:rsidRPr="006749CC">
        <w:rPr>
          <w:rFonts w:ascii="Book Antiqua" w:eastAsia="Book Antiqua" w:hAnsi="Book Antiqua" w:cs="Book Antiqua"/>
          <w:color w:val="000000"/>
        </w:rPr>
      </w:r>
      <w:r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r>
      <w:r w:rsidRPr="006749CC">
        <w:rPr>
          <w:rFonts w:ascii="Book Antiqua" w:eastAsia="Book Antiqua" w:hAnsi="Book Antiqua" w:cs="Book Antiqua"/>
          <w:color w:val="000000"/>
        </w:rPr>
        <w:fldChar w:fldCharType="separate"/>
      </w:r>
      <w:r w:rsidRPr="006749CC">
        <w:rPr>
          <w:rFonts w:ascii="Book Antiqua" w:eastAsia="Book Antiqua" w:hAnsi="Book Antiqua" w:cs="Book Antiqua"/>
          <w:color w:val="000000"/>
          <w:vertAlign w:val="superscript"/>
        </w:rPr>
        <w:t>[17]</w:t>
      </w:r>
      <w:r w:rsidRPr="006749CC">
        <w:rPr>
          <w:rFonts w:ascii="Book Antiqua" w:eastAsia="Book Antiqua" w:hAnsi="Book Antiqua" w:cs="Book Antiqua"/>
          <w:color w:val="000000"/>
        </w:rPr>
        <w:fldChar w:fldCharType="end"/>
      </w:r>
      <w:r w:rsidR="005876EA" w:rsidRPr="006749CC">
        <w:rPr>
          <w:rFonts w:ascii="Book Antiqua" w:eastAsia="Book Antiqua" w:hAnsi="Book Antiqua" w:cs="Book Antiqua"/>
          <w:color w:val="000000"/>
        </w:rPr>
        <w:t xml:space="preserve">. The principle behind the PERFACT procedure was that in the presence of infection, the </w:t>
      </w:r>
      <w:r w:rsidR="00361DAF">
        <w:rPr>
          <w:rFonts w:ascii="Book Antiqua" w:eastAsia="Book Antiqua" w:hAnsi="Book Antiqua" w:cs="Book Antiqua"/>
          <w:color w:val="000000"/>
        </w:rPr>
        <w:t>IO</w:t>
      </w:r>
      <w:r w:rsidR="005876EA" w:rsidRPr="006749CC">
        <w:rPr>
          <w:rFonts w:ascii="Book Antiqua" w:eastAsia="Book Antiqua" w:hAnsi="Book Antiqua" w:cs="Book Antiqua"/>
          <w:color w:val="000000"/>
        </w:rPr>
        <w:t xml:space="preserve"> would heal better by secondary intention (</w:t>
      </w:r>
      <w:r w:rsidRPr="003720DD">
        <w:rPr>
          <w:rFonts w:ascii="Book Antiqua" w:eastAsia="Book Antiqua" w:hAnsi="Book Antiqua" w:cs="Book Antiqua"/>
          <w:i/>
          <w:iCs/>
          <w:color w:val="000000"/>
        </w:rPr>
        <w:t xml:space="preserve">i.e. </w:t>
      </w:r>
      <w:r w:rsidR="005876EA" w:rsidRPr="006749CC">
        <w:rPr>
          <w:rFonts w:ascii="Book Antiqua" w:eastAsia="Book Antiqua" w:hAnsi="Book Antiqua" w:cs="Book Antiqua"/>
          <w:color w:val="000000"/>
        </w:rPr>
        <w:t>by creating a raw wound on and around the internal opening) rather than by primary intention (</w:t>
      </w:r>
      <w:r w:rsidRPr="003720DD">
        <w:rPr>
          <w:rFonts w:ascii="Book Antiqua" w:eastAsia="Book Antiqua" w:hAnsi="Book Antiqua" w:cs="Book Antiqua"/>
          <w:i/>
          <w:iCs/>
          <w:color w:val="000000"/>
        </w:rPr>
        <w:t>i.e.</w:t>
      </w:r>
      <w:r w:rsidRPr="006749CC">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closure with suture</w:t>
      </w:r>
      <w:r w:rsidRPr="006749CC">
        <w:rPr>
          <w:rFonts w:ascii="Book Antiqua" w:eastAsia="Book Antiqua" w:hAnsi="Book Antiqua" w:cs="Book Antiqua"/>
          <w:color w:val="000000"/>
        </w:rPr>
        <w:t>s</w:t>
      </w:r>
      <w:r w:rsidR="005876EA" w:rsidRPr="006749CC">
        <w:rPr>
          <w:rFonts w:ascii="Book Antiqua" w:eastAsia="Book Antiqua" w:hAnsi="Book Antiqua" w:cs="Book Antiqua"/>
          <w:color w:val="000000"/>
        </w:rPr>
        <w:t xml:space="preserve"> or staple</w:t>
      </w:r>
      <w:r w:rsidRPr="006749CC">
        <w:rPr>
          <w:rFonts w:ascii="Book Antiqua" w:eastAsia="Book Antiqua" w:hAnsi="Book Antiqua" w:cs="Book Antiqua"/>
          <w:color w:val="000000"/>
        </w:rPr>
        <w:t>s</w:t>
      </w:r>
      <w:r w:rsidR="005876EA" w:rsidRPr="006749CC">
        <w:rPr>
          <w:rFonts w:ascii="Book Antiqua" w:eastAsia="Book Antiqua" w:hAnsi="Book Antiqua" w:cs="Book Antiqua"/>
          <w:color w:val="000000"/>
        </w:rPr>
        <w:t xml:space="preserve">). The drawback of this procedure was that sepsis/infection in the </w:t>
      </w:r>
      <w:proofErr w:type="spellStart"/>
      <w:r w:rsidR="005876EA" w:rsidRPr="006749CC">
        <w:rPr>
          <w:rFonts w:ascii="Book Antiqua" w:eastAsia="Book Antiqua" w:hAnsi="Book Antiqua" w:cs="Book Antiqua"/>
          <w:color w:val="000000"/>
        </w:rPr>
        <w:t>intersphincteric</w:t>
      </w:r>
      <w:proofErr w:type="spellEnd"/>
      <w:r w:rsidR="005876EA" w:rsidRPr="006749CC">
        <w:rPr>
          <w:rFonts w:ascii="Book Antiqua" w:eastAsia="Book Antiqua" w:hAnsi="Book Antiqua" w:cs="Book Antiqua"/>
          <w:color w:val="000000"/>
        </w:rPr>
        <w:t xml:space="preserve"> portion of the fistula tract was not </w:t>
      </w:r>
      <w:r w:rsidR="00A83022">
        <w:rPr>
          <w:rFonts w:ascii="Book Antiqua" w:eastAsia="Book Antiqua" w:hAnsi="Book Antiqua" w:cs="Book Antiqua"/>
          <w:color w:val="000000"/>
        </w:rPr>
        <w:t>properly managed</w:t>
      </w:r>
      <w:r w:rsidR="005876EA"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which resulted in </w:t>
      </w:r>
      <w:r w:rsidR="005876EA" w:rsidRPr="006749CC">
        <w:rPr>
          <w:rFonts w:ascii="Book Antiqua" w:eastAsia="Book Antiqua" w:hAnsi="Book Antiqua" w:cs="Book Antiqua"/>
          <w:color w:val="000000"/>
        </w:rPr>
        <w:t>a high incidence of delayed recurrence.</w:t>
      </w:r>
    </w:p>
    <w:p w14:paraId="52D9CBF2" w14:textId="24199E82" w:rsidR="00BE19A1" w:rsidRPr="006749CC" w:rsidRDefault="00FD7996"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 xml:space="preserve">In the </w:t>
      </w:r>
      <w:r w:rsidR="005876EA" w:rsidRPr="006749CC">
        <w:rPr>
          <w:rFonts w:ascii="Book Antiqua" w:eastAsia="Book Antiqua" w:hAnsi="Book Antiqua" w:cs="Book Antiqua"/>
          <w:color w:val="000000"/>
        </w:rPr>
        <w:t>TROPIS</w:t>
      </w:r>
      <w:r w:rsidR="008937A7" w:rsidRPr="006749CC">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procedure</w:t>
      </w:r>
      <w:r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the </w:t>
      </w:r>
      <w:r w:rsidR="00361DAF">
        <w:rPr>
          <w:rFonts w:ascii="Book Antiqua" w:eastAsia="Book Antiqua" w:hAnsi="Book Antiqua" w:cs="Book Antiqua"/>
          <w:color w:val="000000"/>
        </w:rPr>
        <w:t>IO</w:t>
      </w:r>
      <w:r w:rsidR="005876EA" w:rsidRPr="006749CC">
        <w:rPr>
          <w:rFonts w:ascii="Book Antiqua" w:eastAsia="Book Antiqua" w:hAnsi="Book Antiqua" w:cs="Book Antiqua"/>
          <w:color w:val="000000"/>
        </w:rPr>
        <w:t xml:space="preserve"> along </w:t>
      </w:r>
      <w:r w:rsidRPr="006749CC">
        <w:rPr>
          <w:rFonts w:ascii="Book Antiqua" w:eastAsia="Book Antiqua" w:hAnsi="Book Antiqua" w:cs="Book Antiqua"/>
          <w:color w:val="000000"/>
        </w:rPr>
        <w:t xml:space="preserve">and </w:t>
      </w:r>
      <w:r w:rsidR="005876EA" w:rsidRPr="006749CC">
        <w:rPr>
          <w:rFonts w:ascii="Book Antiqua" w:eastAsia="Book Antiqua" w:hAnsi="Book Antiqua" w:cs="Book Antiqua"/>
          <w:color w:val="000000"/>
        </w:rPr>
        <w:t xml:space="preserve">the </w:t>
      </w:r>
      <w:proofErr w:type="spellStart"/>
      <w:r w:rsidR="005876EA" w:rsidRPr="006749CC">
        <w:rPr>
          <w:rFonts w:ascii="Book Antiqua" w:eastAsia="Book Antiqua" w:hAnsi="Book Antiqua" w:cs="Book Antiqua"/>
          <w:color w:val="000000"/>
        </w:rPr>
        <w:t>intersphincteric</w:t>
      </w:r>
      <w:proofErr w:type="spellEnd"/>
      <w:r w:rsidR="005876EA" w:rsidRPr="006749CC">
        <w:rPr>
          <w:rFonts w:ascii="Book Antiqua" w:eastAsia="Book Antiqua" w:hAnsi="Book Antiqua" w:cs="Book Antiqua"/>
          <w:color w:val="000000"/>
        </w:rPr>
        <w:t xml:space="preserve"> portion of the fistula tract </w:t>
      </w:r>
      <w:r w:rsidRPr="006749CC">
        <w:rPr>
          <w:rFonts w:ascii="Book Antiqua" w:eastAsia="Book Antiqua" w:hAnsi="Book Antiqua" w:cs="Book Antiqua"/>
          <w:color w:val="000000"/>
        </w:rPr>
        <w:t xml:space="preserve">were both </w:t>
      </w:r>
      <w:r w:rsidR="005876EA" w:rsidRPr="006749CC">
        <w:rPr>
          <w:rFonts w:ascii="Book Antiqua" w:eastAsia="Book Antiqua" w:hAnsi="Book Antiqua" w:cs="Book Antiqua"/>
          <w:color w:val="000000"/>
        </w:rPr>
        <w:t>laid open into the anal canal</w:t>
      </w:r>
      <w:r w:rsidR="00B940C0" w:rsidRPr="006749CC">
        <w:rPr>
          <w:rFonts w:ascii="Book Antiqua" w:eastAsia="Book Antiqua" w:hAnsi="Book Antiqua" w:cs="Book Antiqua"/>
          <w:color w:val="000000"/>
        </w:rPr>
        <w:t xml:space="preserve"> through the </w:t>
      </w:r>
      <w:proofErr w:type="spellStart"/>
      <w:r w:rsidR="00B940C0" w:rsidRPr="006749CC">
        <w:rPr>
          <w:rFonts w:ascii="Book Antiqua" w:eastAsia="Book Antiqua" w:hAnsi="Book Antiqua" w:cs="Book Antiqua"/>
          <w:color w:val="000000"/>
        </w:rPr>
        <w:t>transanal</w:t>
      </w:r>
      <w:proofErr w:type="spellEnd"/>
      <w:r w:rsidR="00B940C0" w:rsidRPr="006749CC">
        <w:rPr>
          <w:rFonts w:ascii="Book Antiqua" w:eastAsia="Book Antiqua" w:hAnsi="Book Antiqua" w:cs="Book Antiqua"/>
          <w:color w:val="000000"/>
        </w:rPr>
        <w:t xml:space="preserve"> route</w:t>
      </w:r>
      <w:r w:rsidR="005876EA" w:rsidRPr="006749CC">
        <w:rPr>
          <w:rFonts w:ascii="Book Antiqua" w:eastAsia="Book Antiqua" w:hAnsi="Book Antiqua" w:cs="Book Antiqua"/>
          <w:color w:val="000000"/>
        </w:rPr>
        <w:t>. The resulting wound</w:t>
      </w:r>
      <w:r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an</w:t>
      </w:r>
      <w:r w:rsidR="006749CC">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open</w:t>
      </w:r>
      <w:r w:rsidR="000B6CDC">
        <w:rPr>
          <w:rFonts w:ascii="Book Antiqua" w:eastAsia="Book Antiqua" w:hAnsi="Book Antiqua" w:cs="Book Antiqua"/>
          <w:color w:val="000000"/>
        </w:rPr>
        <w:t>ed up</w:t>
      </w:r>
      <w:r w:rsidR="005876EA" w:rsidRPr="006749CC">
        <w:rPr>
          <w:rFonts w:ascii="Book Antiqua" w:eastAsia="Book Antiqua" w:hAnsi="Book Antiqua" w:cs="Book Antiqua"/>
          <w:color w:val="000000"/>
        </w:rPr>
        <w:t xml:space="preserve"> </w:t>
      </w:r>
      <w:proofErr w:type="spellStart"/>
      <w:r w:rsidR="005876EA" w:rsidRPr="006749CC">
        <w:rPr>
          <w:rFonts w:ascii="Book Antiqua" w:eastAsia="Book Antiqua" w:hAnsi="Book Antiqua" w:cs="Book Antiqua"/>
          <w:color w:val="000000"/>
        </w:rPr>
        <w:t>intersphincteric</w:t>
      </w:r>
      <w:proofErr w:type="spellEnd"/>
      <w:r w:rsidR="005876EA" w:rsidRPr="006749CC">
        <w:rPr>
          <w:rFonts w:ascii="Book Antiqua" w:eastAsia="Book Antiqua" w:hAnsi="Book Antiqua" w:cs="Book Antiqua"/>
          <w:color w:val="000000"/>
        </w:rPr>
        <w:t xml:space="preserve"> space</w:t>
      </w:r>
      <w:r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in the anus was left open to heal by secondary intention (Figure</w:t>
      </w:r>
      <w:r w:rsidR="008937A7" w:rsidRPr="006749CC">
        <w:rPr>
          <w:rFonts w:ascii="Book Antiqua" w:eastAsia="Book Antiqua" w:hAnsi="Book Antiqua" w:cs="Book Antiqua"/>
          <w:color w:val="000000"/>
        </w:rPr>
        <w:t>s</w:t>
      </w:r>
      <w:r w:rsidR="005876EA" w:rsidRPr="006749CC">
        <w:rPr>
          <w:rFonts w:ascii="Book Antiqua" w:eastAsia="Book Antiqua" w:hAnsi="Book Antiqua" w:cs="Book Antiqua"/>
          <w:color w:val="000000"/>
        </w:rPr>
        <w:t xml:space="preserve"> 3</w:t>
      </w:r>
      <w:r w:rsidR="008937A7" w:rsidRPr="006749CC">
        <w:rPr>
          <w:rFonts w:ascii="Book Antiqua" w:eastAsia="Book Antiqua" w:hAnsi="Book Antiqua" w:cs="Book Antiqua"/>
          <w:color w:val="000000"/>
        </w:rPr>
        <w:t>F</w:t>
      </w:r>
      <w:r w:rsidR="005876EA" w:rsidRPr="006749CC">
        <w:rPr>
          <w:rFonts w:ascii="Book Antiqua" w:eastAsia="Book Antiqua" w:hAnsi="Book Antiqua" w:cs="Book Antiqua"/>
          <w:color w:val="000000"/>
        </w:rPr>
        <w:t xml:space="preserve"> and 4</w:t>
      </w:r>
      <w:r w:rsidR="008937A7" w:rsidRPr="006749CC">
        <w:rPr>
          <w:rFonts w:ascii="Book Antiqua" w:eastAsia="Book Antiqua" w:hAnsi="Book Antiqua" w:cs="Book Antiqua"/>
          <w:color w:val="000000"/>
        </w:rPr>
        <w:t>F</w:t>
      </w:r>
      <w:r w:rsidR="005876EA" w:rsidRPr="006749CC">
        <w:rPr>
          <w:rFonts w:ascii="Book Antiqua" w:eastAsia="Book Antiqua" w:hAnsi="Book Antiqua" w:cs="Book Antiqua"/>
          <w:color w:val="000000"/>
        </w:rPr>
        <w:t xml:space="preserve">). Thus, both the </w:t>
      </w:r>
      <w:r w:rsidR="00361DAF">
        <w:rPr>
          <w:rFonts w:ascii="Book Antiqua" w:eastAsia="Book Antiqua" w:hAnsi="Book Antiqua" w:cs="Book Antiqua"/>
          <w:color w:val="000000"/>
        </w:rPr>
        <w:t>IO</w:t>
      </w:r>
      <w:r w:rsidR="005876EA" w:rsidRPr="006749CC">
        <w:rPr>
          <w:rFonts w:ascii="Book Antiqua" w:eastAsia="Book Antiqua" w:hAnsi="Book Antiqua" w:cs="Book Antiqua"/>
          <w:color w:val="000000"/>
        </w:rPr>
        <w:t xml:space="preserve"> and the </w:t>
      </w:r>
      <w:proofErr w:type="spellStart"/>
      <w:r w:rsidR="005876EA" w:rsidRPr="006749CC">
        <w:rPr>
          <w:rFonts w:ascii="Book Antiqua" w:eastAsia="Book Antiqua" w:hAnsi="Book Antiqua" w:cs="Book Antiqua"/>
          <w:color w:val="000000"/>
        </w:rPr>
        <w:t>intersphincteric</w:t>
      </w:r>
      <w:proofErr w:type="spellEnd"/>
      <w:r w:rsidR="005876EA" w:rsidRPr="006749CC">
        <w:rPr>
          <w:rFonts w:ascii="Book Antiqua" w:eastAsia="Book Antiqua" w:hAnsi="Book Antiqua" w:cs="Book Antiqua"/>
          <w:color w:val="000000"/>
        </w:rPr>
        <w:t xml:space="preserve"> portion of the fistula tract healed well by secondary intention despite infection. The external tracts were curetted and cleaned. A tube </w:t>
      </w:r>
      <w:r w:rsidR="000B6CDC">
        <w:rPr>
          <w:rFonts w:ascii="Book Antiqua" w:eastAsia="Book Antiqua" w:hAnsi="Book Antiqua" w:cs="Book Antiqua"/>
          <w:color w:val="000000"/>
        </w:rPr>
        <w:lastRenderedPageBreak/>
        <w:t>(</w:t>
      </w:r>
      <w:r w:rsidR="005876EA" w:rsidRPr="006749CC">
        <w:rPr>
          <w:rFonts w:ascii="Book Antiqua" w:eastAsia="Book Antiqua" w:hAnsi="Book Antiqua" w:cs="Book Antiqua"/>
          <w:color w:val="000000"/>
        </w:rPr>
        <w:t>abdominal drain kit</w:t>
      </w:r>
      <w:r w:rsidR="008B7559">
        <w:rPr>
          <w:rFonts w:ascii="Book Antiqua" w:eastAsia="Book Antiqua" w:hAnsi="Book Antiqua" w:cs="Book Antiqua"/>
          <w:color w:val="000000"/>
        </w:rPr>
        <w:t xml:space="preserve"> tube was used in the present study</w:t>
      </w:r>
      <w:r w:rsidR="005876EA" w:rsidRPr="006749CC">
        <w:rPr>
          <w:rFonts w:ascii="Book Antiqua" w:eastAsia="Book Antiqua" w:hAnsi="Book Antiqua" w:cs="Book Antiqua"/>
          <w:color w:val="000000"/>
        </w:rPr>
        <w:t xml:space="preserve"> was placed in the cleaned tracts from the external opening up to the lateral border of the external sphincter. Th</w:t>
      </w:r>
      <w:r w:rsidRPr="006749CC">
        <w:rPr>
          <w:rFonts w:ascii="Book Antiqua" w:eastAsia="Book Antiqua" w:hAnsi="Book Antiqua" w:cs="Book Antiqua"/>
          <w:color w:val="000000"/>
        </w:rPr>
        <w:t>e</w:t>
      </w:r>
      <w:r w:rsidR="005876EA" w:rsidRPr="006749CC">
        <w:rPr>
          <w:rFonts w:ascii="Book Antiqua" w:eastAsia="Book Antiqua" w:hAnsi="Book Antiqua" w:cs="Book Antiqua"/>
          <w:color w:val="000000"/>
        </w:rPr>
        <w:t xml:space="preserve"> tube was sutured with the perianal skin (Figure 3</w:t>
      </w:r>
      <w:r w:rsidR="008937A7" w:rsidRPr="006749CC">
        <w:rPr>
          <w:rFonts w:ascii="Book Antiqua" w:eastAsia="Book Antiqua" w:hAnsi="Book Antiqua" w:cs="Book Antiqua"/>
          <w:color w:val="000000"/>
        </w:rPr>
        <w:t>F</w:t>
      </w:r>
      <w:r w:rsidR="005876EA"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When </w:t>
      </w:r>
      <w:r w:rsidR="005876EA" w:rsidRPr="006749CC">
        <w:rPr>
          <w:rFonts w:ascii="Book Antiqua" w:eastAsia="Book Antiqua" w:hAnsi="Book Antiqua" w:cs="Book Antiqua"/>
          <w:color w:val="000000"/>
        </w:rPr>
        <w:t xml:space="preserve">the wound inside the anus </w:t>
      </w:r>
      <w:r w:rsidRPr="006749CC">
        <w:rPr>
          <w:rFonts w:ascii="Book Antiqua" w:eastAsia="Book Antiqua" w:hAnsi="Book Antiqua" w:cs="Book Antiqua"/>
          <w:color w:val="000000"/>
        </w:rPr>
        <w:t xml:space="preserve">had </w:t>
      </w:r>
      <w:r w:rsidR="005876EA" w:rsidRPr="006749CC">
        <w:rPr>
          <w:rFonts w:ascii="Book Antiqua" w:eastAsia="Book Antiqua" w:hAnsi="Book Antiqua" w:cs="Book Antiqua"/>
          <w:color w:val="000000"/>
        </w:rPr>
        <w:t>healed completely</w:t>
      </w:r>
      <w:r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implying healing of the </w:t>
      </w:r>
      <w:r w:rsidR="00361DAF">
        <w:rPr>
          <w:rFonts w:ascii="Book Antiqua" w:eastAsia="Book Antiqua" w:hAnsi="Book Antiqua" w:cs="Book Antiqua"/>
          <w:color w:val="000000"/>
        </w:rPr>
        <w:t>IO</w:t>
      </w:r>
      <w:r w:rsidR="005876EA" w:rsidRPr="006749CC">
        <w:rPr>
          <w:rFonts w:ascii="Book Antiqua" w:eastAsia="Book Antiqua" w:hAnsi="Book Antiqua" w:cs="Book Antiqua"/>
          <w:color w:val="000000"/>
        </w:rPr>
        <w:t xml:space="preserve"> and the </w:t>
      </w:r>
      <w:proofErr w:type="spellStart"/>
      <w:r w:rsidR="005876EA" w:rsidRPr="006749CC">
        <w:rPr>
          <w:rFonts w:ascii="Book Antiqua" w:eastAsia="Book Antiqua" w:hAnsi="Book Antiqua" w:cs="Book Antiqua"/>
          <w:color w:val="000000"/>
        </w:rPr>
        <w:t>intersphincteric</w:t>
      </w:r>
      <w:proofErr w:type="spellEnd"/>
      <w:r w:rsidR="005876EA" w:rsidRPr="006749CC">
        <w:rPr>
          <w:rFonts w:ascii="Book Antiqua" w:eastAsia="Book Antiqua" w:hAnsi="Book Antiqua" w:cs="Book Antiqua"/>
          <w:color w:val="000000"/>
        </w:rPr>
        <w:t xml:space="preserve"> portion of the fistula tract, then the tube in the external tract was removed. Thus, the tracts on both sides of the external sphincter were managed without cutting or damaging the external sphincter in any way</w:t>
      </w:r>
      <w:r w:rsidR="00C44846"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w:t>
      </w:r>
      <w:r w:rsidR="00C44846" w:rsidRPr="006749CC">
        <w:rPr>
          <w:rFonts w:ascii="Book Antiqua" w:eastAsia="Book Antiqua" w:hAnsi="Book Antiqua" w:cs="Book Antiqua"/>
          <w:color w:val="000000"/>
        </w:rPr>
        <w:t>T</w:t>
      </w:r>
      <w:r w:rsidR="005876EA" w:rsidRPr="006749CC">
        <w:rPr>
          <w:rFonts w:ascii="Book Antiqua" w:eastAsia="Book Antiqua" w:hAnsi="Book Antiqua" w:cs="Book Antiqua"/>
          <w:color w:val="000000"/>
        </w:rPr>
        <w:t xml:space="preserve">he tracts inside the external sphincter </w:t>
      </w:r>
      <w:r w:rsidR="00C44846" w:rsidRPr="006749CC">
        <w:rPr>
          <w:rFonts w:ascii="Book Antiqua" w:eastAsia="Book Antiqua" w:hAnsi="Book Antiqua" w:cs="Book Antiqua"/>
          <w:color w:val="000000"/>
        </w:rPr>
        <w:t xml:space="preserve">were </w:t>
      </w:r>
      <w:r w:rsidR="005876EA" w:rsidRPr="006749CC">
        <w:rPr>
          <w:rFonts w:ascii="Book Antiqua" w:eastAsia="Book Antiqua" w:hAnsi="Book Antiqua" w:cs="Book Antiqua"/>
          <w:color w:val="000000"/>
        </w:rPr>
        <w:t xml:space="preserve">managed by </w:t>
      </w:r>
      <w:r w:rsidR="00C44846" w:rsidRPr="006749CC">
        <w:rPr>
          <w:rFonts w:ascii="Book Antiqua" w:eastAsia="Book Antiqua" w:hAnsi="Book Antiqua" w:cs="Book Antiqua"/>
          <w:color w:val="000000"/>
        </w:rPr>
        <w:t xml:space="preserve">the </w:t>
      </w:r>
      <w:r w:rsidR="005876EA" w:rsidRPr="006749CC">
        <w:rPr>
          <w:rFonts w:ascii="Book Antiqua" w:eastAsia="Book Antiqua" w:hAnsi="Book Antiqua" w:cs="Book Antiqua"/>
          <w:color w:val="000000"/>
        </w:rPr>
        <w:t>TROPIS procedure and the tracts external to the external sphincter were managed by curettage and insertion of the tube</w:t>
      </w:r>
      <w:r w:rsidR="00C44846"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Figure</w:t>
      </w:r>
      <w:r w:rsidR="008937A7" w:rsidRPr="006749CC">
        <w:rPr>
          <w:rFonts w:ascii="Book Antiqua" w:eastAsia="Book Antiqua" w:hAnsi="Book Antiqua" w:cs="Book Antiqua"/>
          <w:color w:val="000000"/>
        </w:rPr>
        <w:t>s</w:t>
      </w:r>
      <w:r w:rsidR="005876EA" w:rsidRPr="006749CC">
        <w:rPr>
          <w:rFonts w:ascii="Book Antiqua" w:eastAsia="Book Antiqua" w:hAnsi="Book Antiqua" w:cs="Book Antiqua"/>
          <w:color w:val="000000"/>
        </w:rPr>
        <w:t xml:space="preserve"> 3 and 4).</w:t>
      </w:r>
    </w:p>
    <w:p w14:paraId="0871D3B1" w14:textId="77777777" w:rsidR="00BE19A1" w:rsidRPr="006749CC" w:rsidRDefault="00BE19A1" w:rsidP="00066E57">
      <w:pPr>
        <w:adjustRightInd w:val="0"/>
        <w:snapToGrid w:val="0"/>
        <w:spacing w:line="360" w:lineRule="auto"/>
        <w:jc w:val="both"/>
        <w:rPr>
          <w:rFonts w:ascii="Book Antiqua" w:eastAsia="Book Antiqua" w:hAnsi="Book Antiqua" w:cs="Book Antiqua"/>
          <w:b/>
          <w:bCs/>
          <w:i/>
          <w:iCs/>
          <w:color w:val="000000"/>
        </w:rPr>
      </w:pPr>
    </w:p>
    <w:p w14:paraId="11D2D970" w14:textId="77777777" w:rsidR="00BE19A1" w:rsidRPr="006749CC" w:rsidRDefault="005876EA" w:rsidP="00066E57">
      <w:pPr>
        <w:adjustRightInd w:val="0"/>
        <w:snapToGrid w:val="0"/>
        <w:spacing w:line="360" w:lineRule="auto"/>
        <w:jc w:val="both"/>
        <w:rPr>
          <w:rFonts w:ascii="Book Antiqua" w:hAnsi="Book Antiqua"/>
          <w:b/>
          <w:bCs/>
          <w:i/>
          <w:iCs/>
        </w:rPr>
      </w:pPr>
      <w:r w:rsidRPr="006749CC">
        <w:rPr>
          <w:rFonts w:ascii="Book Antiqua" w:eastAsia="Book Antiqua" w:hAnsi="Book Antiqua" w:cs="Book Antiqua"/>
          <w:b/>
          <w:bCs/>
          <w:i/>
          <w:iCs/>
          <w:color w:val="000000"/>
        </w:rPr>
        <w:t>Follow-up</w:t>
      </w:r>
    </w:p>
    <w:p w14:paraId="60EC50A3" w14:textId="585DB683"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 xml:space="preserve">The patients were meticulously followed-up regularly at the institute </w:t>
      </w:r>
      <w:r w:rsidR="00591BAB" w:rsidRPr="006749CC">
        <w:rPr>
          <w:rFonts w:ascii="Book Antiqua" w:eastAsia="Book Antiqua" w:hAnsi="Book Antiqua" w:cs="Book Antiqua"/>
          <w:color w:val="000000"/>
        </w:rPr>
        <w:t xml:space="preserve">until </w:t>
      </w:r>
      <w:r w:rsidRPr="006749CC">
        <w:rPr>
          <w:rFonts w:ascii="Book Antiqua" w:eastAsia="Book Antiqua" w:hAnsi="Book Antiqua" w:cs="Book Antiqua"/>
          <w:color w:val="000000"/>
        </w:rPr>
        <w:t>the fistula healed</w:t>
      </w:r>
      <w:r w:rsidR="00591BAB"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591BAB" w:rsidRPr="006749CC">
        <w:rPr>
          <w:rFonts w:ascii="Book Antiqua" w:eastAsia="Book Antiqua" w:hAnsi="Book Antiqua" w:cs="Book Antiqua"/>
          <w:color w:val="000000"/>
        </w:rPr>
        <w:t>A</w:t>
      </w:r>
      <w:r w:rsidRPr="006749CC">
        <w:rPr>
          <w:rFonts w:ascii="Book Antiqua" w:eastAsia="Book Antiqua" w:hAnsi="Book Antiqua" w:cs="Book Antiqua"/>
          <w:color w:val="000000"/>
        </w:rPr>
        <w:t xml:space="preserve">fter that, they were meticulously followed-up </w:t>
      </w:r>
      <w:r w:rsidR="00591BAB" w:rsidRPr="006749CC">
        <w:rPr>
          <w:rFonts w:ascii="Book Antiqua" w:eastAsia="Book Antiqua" w:hAnsi="Book Antiqua" w:cs="Book Antiqua"/>
          <w:color w:val="000000"/>
        </w:rPr>
        <w:t xml:space="preserve">by </w:t>
      </w:r>
      <w:r w:rsidRPr="006749CC">
        <w:rPr>
          <w:rFonts w:ascii="Book Antiqua" w:eastAsia="Book Antiqua" w:hAnsi="Book Antiqua" w:cs="Book Antiqua"/>
          <w:color w:val="000000"/>
        </w:rPr>
        <w:t>telephon</w:t>
      </w:r>
      <w:r w:rsidR="00591BAB" w:rsidRPr="006749CC">
        <w:rPr>
          <w:rFonts w:ascii="Book Antiqua" w:eastAsia="Book Antiqua" w:hAnsi="Book Antiqua" w:cs="Book Antiqua"/>
          <w:color w:val="000000"/>
        </w:rPr>
        <w:t>e</w:t>
      </w:r>
      <w:r w:rsidRPr="006749CC">
        <w:rPr>
          <w:rFonts w:ascii="Book Antiqua" w:eastAsia="Book Antiqua" w:hAnsi="Book Antiqua" w:cs="Book Antiqua"/>
          <w:color w:val="000000"/>
        </w:rPr>
        <w:t xml:space="preserve"> or personal messaging apps. </w:t>
      </w:r>
      <w:r w:rsidR="00591BAB" w:rsidRPr="006749CC">
        <w:rPr>
          <w:rFonts w:ascii="Book Antiqua" w:eastAsia="Book Antiqua" w:hAnsi="Book Antiqua" w:cs="Book Antiqua"/>
          <w:color w:val="000000"/>
        </w:rPr>
        <w:t xml:space="preserve">Fistula </w:t>
      </w:r>
      <w:r w:rsidRPr="006749CC">
        <w:rPr>
          <w:rFonts w:ascii="Book Antiqua" w:eastAsia="Book Antiqua" w:hAnsi="Book Antiqua" w:cs="Book Antiqua"/>
          <w:color w:val="000000"/>
        </w:rPr>
        <w:t xml:space="preserve">healing was assessed at 6 </w:t>
      </w:r>
      <w:proofErr w:type="spellStart"/>
      <w:r w:rsidRPr="006749CC">
        <w:rPr>
          <w:rFonts w:ascii="Book Antiqua" w:eastAsia="Book Antiqua" w:hAnsi="Book Antiqua" w:cs="Book Antiqua"/>
          <w:color w:val="000000"/>
        </w:rPr>
        <w:t>mo</w:t>
      </w:r>
      <w:proofErr w:type="spellEnd"/>
      <w:r w:rsidRPr="006749CC">
        <w:rPr>
          <w:rFonts w:ascii="Book Antiqua" w:eastAsia="Book Antiqua" w:hAnsi="Book Antiqua" w:cs="Book Antiqua"/>
          <w:color w:val="000000"/>
        </w:rPr>
        <w:t xml:space="preserve"> after surgery and then at long-term follow-up. Any recurrence of symptoms like pain, swelling or pus discharge, was promptly assessed by clinical examination and </w:t>
      </w:r>
      <w:r w:rsidR="00591BAB" w:rsidRPr="006749CC">
        <w:rPr>
          <w:rFonts w:ascii="Book Antiqua" w:eastAsia="Book Antiqua" w:hAnsi="Book Antiqua" w:cs="Book Antiqua"/>
          <w:color w:val="000000"/>
        </w:rPr>
        <w:t xml:space="preserve">an </w:t>
      </w:r>
      <w:r w:rsidRPr="006749CC">
        <w:rPr>
          <w:rFonts w:ascii="Book Antiqua" w:eastAsia="Book Antiqua" w:hAnsi="Book Antiqua" w:cs="Book Antiqua"/>
          <w:color w:val="000000"/>
        </w:rPr>
        <w:t>MRI.</w:t>
      </w:r>
    </w:p>
    <w:bookmarkEnd w:id="21"/>
    <w:bookmarkEnd w:id="22"/>
    <w:p w14:paraId="64DE6AD5" w14:textId="77777777" w:rsidR="00BE19A1" w:rsidRPr="006749CC" w:rsidRDefault="00BE19A1" w:rsidP="00066E57">
      <w:pPr>
        <w:adjustRightInd w:val="0"/>
        <w:snapToGrid w:val="0"/>
        <w:spacing w:line="360" w:lineRule="auto"/>
        <w:jc w:val="both"/>
        <w:rPr>
          <w:rFonts w:ascii="Book Antiqua" w:hAnsi="Book Antiqua"/>
        </w:rPr>
      </w:pPr>
    </w:p>
    <w:p w14:paraId="43B5639E"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aps/>
          <w:color w:val="000000"/>
          <w:u w:val="single"/>
        </w:rPr>
        <w:t>RESULTS</w:t>
      </w:r>
    </w:p>
    <w:p w14:paraId="20BB7001" w14:textId="270C228D" w:rsidR="00BE19A1" w:rsidRPr="006749CC" w:rsidRDefault="005876EA" w:rsidP="00066E57">
      <w:pPr>
        <w:adjustRightInd w:val="0"/>
        <w:snapToGrid w:val="0"/>
        <w:spacing w:line="360" w:lineRule="auto"/>
        <w:jc w:val="both"/>
        <w:rPr>
          <w:rFonts w:ascii="Book Antiqua" w:hAnsi="Book Antiqua"/>
        </w:rPr>
      </w:pPr>
      <w:bookmarkStart w:id="23" w:name="OLE_LINK30"/>
      <w:bookmarkStart w:id="24" w:name="OLE_LINK31"/>
      <w:r w:rsidRPr="006749CC">
        <w:rPr>
          <w:rFonts w:ascii="Book Antiqua" w:eastAsia="Book Antiqua" w:hAnsi="Book Antiqua" w:cs="Book Antiqua"/>
          <w:color w:val="000000"/>
        </w:rPr>
        <w:t>A total of 1250 patients were operated on, and 1351 surgical procedures were performed over 14 years (Table 1). AFP was done in 56 patients</w:t>
      </w:r>
      <w:r w:rsidR="00591BAB" w:rsidRPr="006749CC">
        <w:rPr>
          <w:rFonts w:ascii="Book Antiqua" w:eastAsia="Book Antiqua" w:hAnsi="Book Antiqua" w:cs="Book Antiqua"/>
          <w:color w:val="000000"/>
        </w:rPr>
        <w:t>, with a</w:t>
      </w:r>
      <w:r w:rsidRPr="006749CC">
        <w:rPr>
          <w:rFonts w:ascii="Book Antiqua" w:eastAsia="Book Antiqua" w:hAnsi="Book Antiqua" w:cs="Book Antiqua"/>
          <w:color w:val="000000"/>
        </w:rPr>
        <w:t xml:space="preserve"> median follow-up</w:t>
      </w:r>
      <w:r w:rsidR="00591BAB" w:rsidRPr="006749CC">
        <w:rPr>
          <w:rFonts w:ascii="Book Antiqua" w:eastAsia="Book Antiqua" w:hAnsi="Book Antiqua" w:cs="Book Antiqua"/>
          <w:color w:val="000000"/>
        </w:rPr>
        <w:t xml:space="preserve"> of </w:t>
      </w:r>
      <w:r w:rsidRPr="006749CC">
        <w:rPr>
          <w:rFonts w:ascii="Book Antiqua" w:eastAsia="Book Antiqua" w:hAnsi="Book Antiqua" w:cs="Book Antiqua"/>
          <w:color w:val="000000"/>
        </w:rPr>
        <w:t>151 (</w:t>
      </w:r>
      <w:r w:rsidR="00591BAB" w:rsidRPr="006749CC">
        <w:rPr>
          <w:rFonts w:ascii="Book Antiqua" w:eastAsia="Book Antiqua" w:hAnsi="Book Antiqua" w:cs="Book Antiqua"/>
          <w:color w:val="000000"/>
        </w:rPr>
        <w:t xml:space="preserve">range, </w:t>
      </w:r>
      <w:r w:rsidRPr="006749CC">
        <w:rPr>
          <w:rFonts w:ascii="Book Antiqua" w:eastAsia="Book Antiqua" w:hAnsi="Book Antiqua" w:cs="Book Antiqua"/>
          <w:color w:val="000000"/>
        </w:rPr>
        <w:t>105-171)</w:t>
      </w:r>
      <w:r w:rsidR="00591BAB" w:rsidRPr="006749CC">
        <w:rPr>
          <w:rFonts w:ascii="Book Antiqua" w:eastAsia="Book Antiqua" w:hAnsi="Book Antiqua" w:cs="Book Antiqua"/>
          <w:color w:val="000000"/>
        </w:rPr>
        <w:t xml:space="preserve"> </w:t>
      </w:r>
      <w:proofErr w:type="spellStart"/>
      <w:r w:rsidR="00591BAB" w:rsidRPr="006749CC">
        <w:rPr>
          <w:rFonts w:ascii="Book Antiqua" w:eastAsia="Book Antiqua" w:hAnsi="Book Antiqua" w:cs="Book Antiqua"/>
          <w:color w:val="000000"/>
        </w:rPr>
        <w:t>mo</w:t>
      </w:r>
      <w:proofErr w:type="spellEnd"/>
      <w:r w:rsidR="00591BAB"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fistula </w:t>
      </w:r>
      <w:r w:rsidR="00591BAB" w:rsidRPr="006749CC">
        <w:rPr>
          <w:rFonts w:ascii="Book Antiqua" w:eastAsia="Book Antiqua" w:hAnsi="Book Antiqua" w:cs="Book Antiqua"/>
          <w:color w:val="000000"/>
        </w:rPr>
        <w:t xml:space="preserve">healing </w:t>
      </w:r>
      <w:r w:rsidRPr="006749CC">
        <w:rPr>
          <w:rFonts w:ascii="Book Antiqua" w:eastAsia="Book Antiqua" w:hAnsi="Book Antiqua" w:cs="Book Antiqua"/>
          <w:color w:val="000000"/>
        </w:rPr>
        <w:t xml:space="preserve">in 19.4% </w:t>
      </w:r>
      <w:r w:rsidR="00591BAB" w:rsidRPr="006749CC">
        <w:rPr>
          <w:rFonts w:ascii="Book Antiqua" w:eastAsia="Book Antiqua" w:hAnsi="Book Antiqua" w:cs="Book Antiqua"/>
          <w:color w:val="000000"/>
        </w:rPr>
        <w:t xml:space="preserve">and </w:t>
      </w:r>
      <w:r w:rsidRPr="006749CC">
        <w:rPr>
          <w:rFonts w:ascii="Book Antiqua" w:eastAsia="Book Antiqua" w:hAnsi="Book Antiqua" w:cs="Book Antiqua"/>
          <w:color w:val="000000"/>
        </w:rPr>
        <w:t>recurr</w:t>
      </w:r>
      <w:r w:rsidR="00591BAB" w:rsidRPr="006749CC">
        <w:rPr>
          <w:rFonts w:ascii="Book Antiqua" w:eastAsia="Book Antiqua" w:hAnsi="Book Antiqua" w:cs="Book Antiqua"/>
          <w:color w:val="000000"/>
        </w:rPr>
        <w:t>ence</w:t>
      </w:r>
      <w:r w:rsidRPr="006749CC">
        <w:rPr>
          <w:rFonts w:ascii="Book Antiqua" w:eastAsia="Book Antiqua" w:hAnsi="Book Antiqua" w:cs="Book Antiqua"/>
          <w:color w:val="000000"/>
        </w:rPr>
        <w:t xml:space="preserve"> in 8</w:t>
      </w:r>
      <w:r w:rsidR="00E55BC0" w:rsidRPr="006749CC">
        <w:rPr>
          <w:rFonts w:ascii="Book Antiqua" w:eastAsia="Book Antiqua" w:hAnsi="Book Antiqua" w:cs="Book Antiqua"/>
          <w:color w:val="000000"/>
        </w:rPr>
        <w:t>0.6</w:t>
      </w:r>
      <w:r w:rsidRPr="006749CC">
        <w:rPr>
          <w:rFonts w:ascii="Book Antiqua" w:eastAsia="Book Antiqua" w:hAnsi="Book Antiqua" w:cs="Book Antiqua"/>
          <w:color w:val="000000"/>
        </w:rPr>
        <w:t xml:space="preserve">%. </w:t>
      </w:r>
      <w:r w:rsidR="00591BAB"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PERFACT procedure was performed in 175 patients</w:t>
      </w:r>
      <w:r w:rsidR="00591BAB" w:rsidRPr="006749CC">
        <w:rPr>
          <w:rFonts w:ascii="Book Antiqua" w:eastAsia="Book Antiqua" w:hAnsi="Book Antiqua" w:cs="Book Antiqua"/>
          <w:color w:val="000000"/>
        </w:rPr>
        <w:t xml:space="preserve">, with a </w:t>
      </w:r>
      <w:r w:rsidRPr="006749CC">
        <w:rPr>
          <w:rFonts w:ascii="Book Antiqua" w:eastAsia="Book Antiqua" w:hAnsi="Book Antiqua" w:cs="Book Antiqua"/>
          <w:color w:val="000000"/>
        </w:rPr>
        <w:t>median follow-up</w:t>
      </w:r>
      <w:r w:rsidR="00591BAB" w:rsidRPr="006749CC">
        <w:rPr>
          <w:rFonts w:ascii="Book Antiqua" w:eastAsia="Book Antiqua" w:hAnsi="Book Antiqua" w:cs="Book Antiqua"/>
          <w:color w:val="000000"/>
        </w:rPr>
        <w:t xml:space="preserve"> of </w:t>
      </w:r>
      <w:r w:rsidRPr="006749CC">
        <w:rPr>
          <w:rFonts w:ascii="Book Antiqua" w:eastAsia="Book Antiqua" w:hAnsi="Book Antiqua" w:cs="Book Antiqua"/>
          <w:color w:val="000000"/>
        </w:rPr>
        <w:t>78 (</w:t>
      </w:r>
      <w:r w:rsidR="00591BAB" w:rsidRPr="006749CC">
        <w:rPr>
          <w:rFonts w:ascii="Book Antiqua" w:eastAsia="Book Antiqua" w:hAnsi="Book Antiqua" w:cs="Book Antiqua"/>
          <w:color w:val="000000"/>
        </w:rPr>
        <w:t xml:space="preserve">range, </w:t>
      </w:r>
      <w:r w:rsidRPr="006749CC">
        <w:rPr>
          <w:rFonts w:ascii="Book Antiqua" w:eastAsia="Book Antiqua" w:hAnsi="Book Antiqua" w:cs="Book Antiqua"/>
          <w:color w:val="000000"/>
        </w:rPr>
        <w:t>13-93)</w:t>
      </w:r>
      <w:r w:rsidR="00591BAB" w:rsidRPr="006749CC">
        <w:rPr>
          <w:rFonts w:ascii="Book Antiqua" w:eastAsia="Book Antiqua" w:hAnsi="Book Antiqua" w:cs="Book Antiqua"/>
          <w:color w:val="000000"/>
        </w:rPr>
        <w:t xml:space="preserve"> </w:t>
      </w:r>
      <w:proofErr w:type="spellStart"/>
      <w:r w:rsidR="00591BAB" w:rsidRPr="006749CC">
        <w:rPr>
          <w:rFonts w:ascii="Book Antiqua" w:eastAsia="Book Antiqua" w:hAnsi="Book Antiqua" w:cs="Book Antiqua"/>
          <w:color w:val="000000"/>
        </w:rPr>
        <w:t>mo</w:t>
      </w:r>
      <w:proofErr w:type="spellEnd"/>
      <w:r w:rsidR="00591BAB"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fistula heal</w:t>
      </w:r>
      <w:r w:rsidR="00591BAB" w:rsidRPr="006749CC">
        <w:rPr>
          <w:rFonts w:ascii="Book Antiqua" w:eastAsia="Book Antiqua" w:hAnsi="Book Antiqua" w:cs="Book Antiqua"/>
          <w:color w:val="000000"/>
        </w:rPr>
        <w:t>ing</w:t>
      </w:r>
      <w:r w:rsidRPr="006749CC">
        <w:rPr>
          <w:rFonts w:ascii="Book Antiqua" w:eastAsia="Book Antiqua" w:hAnsi="Book Antiqua" w:cs="Book Antiqua"/>
          <w:color w:val="000000"/>
        </w:rPr>
        <w:t xml:space="preserve"> in 50.3%</w:t>
      </w:r>
      <w:r w:rsidR="00591BAB"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591BAB" w:rsidRPr="006749CC">
        <w:rPr>
          <w:rFonts w:ascii="Book Antiqua" w:eastAsia="Book Antiqua" w:hAnsi="Book Antiqua" w:cs="Book Antiqua"/>
          <w:color w:val="000000"/>
        </w:rPr>
        <w:t xml:space="preserve">and recurrence </w:t>
      </w:r>
      <w:r w:rsidRPr="006749CC">
        <w:rPr>
          <w:rFonts w:ascii="Book Antiqua" w:eastAsia="Book Antiqua" w:hAnsi="Book Antiqua" w:cs="Book Antiqua"/>
          <w:color w:val="000000"/>
        </w:rPr>
        <w:t>in 49.7%. Fistulotomy was done in 611 patients</w:t>
      </w:r>
      <w:r w:rsidR="00591BAB"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591BAB" w:rsidRPr="006749CC">
        <w:rPr>
          <w:rFonts w:ascii="Book Antiqua" w:eastAsia="Book Antiqua" w:hAnsi="Book Antiqua" w:cs="Book Antiqua"/>
          <w:color w:val="000000"/>
        </w:rPr>
        <w:t xml:space="preserve">with a </w:t>
      </w:r>
      <w:r w:rsidRPr="006749CC">
        <w:rPr>
          <w:rFonts w:ascii="Book Antiqua" w:eastAsia="Book Antiqua" w:hAnsi="Book Antiqua" w:cs="Book Antiqua"/>
          <w:color w:val="000000"/>
        </w:rPr>
        <w:t>median follow-up</w:t>
      </w:r>
      <w:r w:rsidR="00591BAB"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40 (</w:t>
      </w:r>
      <w:r w:rsidR="00591BAB" w:rsidRPr="006749CC">
        <w:rPr>
          <w:rFonts w:ascii="Book Antiqua" w:eastAsia="Book Antiqua" w:hAnsi="Book Antiqua" w:cs="Book Antiqua"/>
          <w:color w:val="000000"/>
        </w:rPr>
        <w:t xml:space="preserve">range, </w:t>
      </w:r>
      <w:r w:rsidRPr="006749CC">
        <w:rPr>
          <w:rFonts w:ascii="Book Antiqua" w:eastAsia="Book Antiqua" w:hAnsi="Book Antiqua" w:cs="Book Antiqua"/>
          <w:color w:val="000000"/>
        </w:rPr>
        <w:t>1-105)</w:t>
      </w:r>
      <w:r w:rsidR="00591BAB" w:rsidRPr="006749CC">
        <w:rPr>
          <w:rFonts w:ascii="Book Antiqua" w:eastAsia="Book Antiqua" w:hAnsi="Book Antiqua" w:cs="Book Antiqua"/>
          <w:color w:val="000000"/>
        </w:rPr>
        <w:t xml:space="preserve"> </w:t>
      </w:r>
      <w:proofErr w:type="spellStart"/>
      <w:r w:rsidR="00591BAB" w:rsidRPr="006749CC">
        <w:rPr>
          <w:rFonts w:ascii="Book Antiqua" w:eastAsia="Book Antiqua" w:hAnsi="Book Antiqua" w:cs="Book Antiqua"/>
          <w:color w:val="000000"/>
        </w:rPr>
        <w:t>mo</w:t>
      </w:r>
      <w:proofErr w:type="spellEnd"/>
      <w:r w:rsidR="00591BAB"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fistula healing </w:t>
      </w:r>
      <w:r w:rsidR="00591BAB" w:rsidRPr="006749CC">
        <w:rPr>
          <w:rFonts w:ascii="Book Antiqua" w:eastAsia="Book Antiqua" w:hAnsi="Book Antiqua" w:cs="Book Antiqua"/>
          <w:color w:val="000000"/>
        </w:rPr>
        <w:t>in</w:t>
      </w:r>
      <w:r w:rsidRPr="006749CC">
        <w:rPr>
          <w:rFonts w:ascii="Book Antiqua" w:eastAsia="Book Antiqua" w:hAnsi="Book Antiqua" w:cs="Book Antiqua"/>
          <w:color w:val="000000"/>
        </w:rPr>
        <w:t xml:space="preserve"> 98.6%</w:t>
      </w:r>
      <w:r w:rsidR="00591BAB" w:rsidRPr="006749CC">
        <w:rPr>
          <w:rFonts w:ascii="Book Antiqua" w:eastAsia="Book Antiqua" w:hAnsi="Book Antiqua" w:cs="Book Antiqua"/>
          <w:color w:val="000000"/>
        </w:rPr>
        <w:t xml:space="preserve"> and</w:t>
      </w:r>
      <w:r w:rsidRPr="006749CC">
        <w:rPr>
          <w:rFonts w:ascii="Book Antiqua" w:eastAsia="Book Antiqua" w:hAnsi="Book Antiqua" w:cs="Book Antiqua"/>
          <w:color w:val="000000"/>
        </w:rPr>
        <w:t xml:space="preserve"> recurre</w:t>
      </w:r>
      <w:r w:rsidR="00591BAB" w:rsidRPr="006749CC">
        <w:rPr>
          <w:rFonts w:ascii="Book Antiqua" w:eastAsia="Book Antiqua" w:hAnsi="Book Antiqua" w:cs="Book Antiqua"/>
          <w:color w:val="000000"/>
        </w:rPr>
        <w:t>nce</w:t>
      </w:r>
      <w:r w:rsidRPr="006749CC">
        <w:rPr>
          <w:rFonts w:ascii="Book Antiqua" w:eastAsia="Book Antiqua" w:hAnsi="Book Antiqua" w:cs="Book Antiqua"/>
          <w:color w:val="000000"/>
        </w:rPr>
        <w:t xml:space="preserve"> in 1.4%. </w:t>
      </w:r>
      <w:r w:rsidR="00591BAB"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TROPIS procedure was performed in 408 patients</w:t>
      </w:r>
      <w:r w:rsidR="00591BAB" w:rsidRPr="006749CC">
        <w:rPr>
          <w:rFonts w:ascii="Book Antiqua" w:eastAsia="Book Antiqua" w:hAnsi="Book Antiqua" w:cs="Book Antiqua"/>
          <w:color w:val="000000"/>
        </w:rPr>
        <w:t>, with a</w:t>
      </w:r>
      <w:r w:rsidRPr="006749CC">
        <w:rPr>
          <w:rFonts w:ascii="Book Antiqua" w:eastAsia="Book Antiqua" w:hAnsi="Book Antiqua" w:cs="Book Antiqua"/>
          <w:color w:val="000000"/>
        </w:rPr>
        <w:t xml:space="preserve"> median follow-up</w:t>
      </w:r>
      <w:r w:rsidR="00591BAB" w:rsidRPr="006749CC">
        <w:rPr>
          <w:rFonts w:ascii="Book Antiqua" w:eastAsia="Book Antiqua" w:hAnsi="Book Antiqua" w:cs="Book Antiqua"/>
          <w:color w:val="000000"/>
        </w:rPr>
        <w:t xml:space="preserve"> of </w:t>
      </w:r>
      <w:r w:rsidRPr="006749CC">
        <w:rPr>
          <w:rFonts w:ascii="Book Antiqua" w:eastAsia="Book Antiqua" w:hAnsi="Book Antiqua" w:cs="Book Antiqua"/>
          <w:color w:val="000000"/>
        </w:rPr>
        <w:t>30 (</w:t>
      </w:r>
      <w:r w:rsidR="00591BAB" w:rsidRPr="006749CC">
        <w:rPr>
          <w:rFonts w:ascii="Book Antiqua" w:eastAsia="Book Antiqua" w:hAnsi="Book Antiqua" w:cs="Book Antiqua"/>
          <w:color w:val="000000"/>
        </w:rPr>
        <w:t xml:space="preserve">range, </w:t>
      </w:r>
      <w:r w:rsidRPr="006749CC">
        <w:rPr>
          <w:rFonts w:ascii="Book Antiqua" w:eastAsia="Book Antiqua" w:hAnsi="Book Antiqua" w:cs="Book Antiqua"/>
          <w:color w:val="000000"/>
        </w:rPr>
        <w:t>1-70</w:t>
      </w:r>
      <w:r w:rsidR="00591BAB" w:rsidRPr="006749CC">
        <w:rPr>
          <w:rFonts w:ascii="Book Antiqua" w:eastAsia="Book Antiqua" w:hAnsi="Book Antiqua" w:cs="Book Antiqua"/>
          <w:color w:val="000000"/>
        </w:rPr>
        <w:t xml:space="preserve">) </w:t>
      </w:r>
      <w:proofErr w:type="spellStart"/>
      <w:r w:rsidR="00591BAB" w:rsidRPr="006749CC">
        <w:rPr>
          <w:rFonts w:ascii="Book Antiqua" w:eastAsia="Book Antiqua" w:hAnsi="Book Antiqua" w:cs="Book Antiqua"/>
          <w:color w:val="000000"/>
        </w:rPr>
        <w:t>mo</w:t>
      </w:r>
      <w:proofErr w:type="spellEnd"/>
      <w:r w:rsidR="00591BAB"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heal</w:t>
      </w:r>
      <w:r w:rsidR="00591BAB" w:rsidRPr="006749CC">
        <w:rPr>
          <w:rFonts w:ascii="Book Antiqua" w:eastAsia="Book Antiqua" w:hAnsi="Book Antiqua" w:cs="Book Antiqua"/>
          <w:color w:val="000000"/>
        </w:rPr>
        <w:t>ing</w:t>
      </w:r>
      <w:r w:rsidRPr="006749CC">
        <w:rPr>
          <w:rFonts w:ascii="Book Antiqua" w:eastAsia="Book Antiqua" w:hAnsi="Book Antiqua" w:cs="Book Antiqua"/>
          <w:color w:val="000000"/>
        </w:rPr>
        <w:t xml:space="preserve"> in 86%</w:t>
      </w:r>
      <w:r w:rsidR="00591BAB" w:rsidRPr="006749CC">
        <w:rPr>
          <w:rFonts w:ascii="Book Antiqua" w:eastAsia="Book Antiqua" w:hAnsi="Book Antiqua" w:cs="Book Antiqua"/>
          <w:color w:val="000000"/>
        </w:rPr>
        <w:t xml:space="preserve"> and</w:t>
      </w:r>
      <w:r w:rsidRPr="006749CC">
        <w:rPr>
          <w:rFonts w:ascii="Book Antiqua" w:eastAsia="Book Antiqua" w:hAnsi="Book Antiqua" w:cs="Book Antiqua"/>
          <w:color w:val="000000"/>
        </w:rPr>
        <w:t xml:space="preserve"> recurre</w:t>
      </w:r>
      <w:r w:rsidR="00591BAB" w:rsidRPr="006749CC">
        <w:rPr>
          <w:rFonts w:ascii="Book Antiqua" w:eastAsia="Book Antiqua" w:hAnsi="Book Antiqua" w:cs="Book Antiqua"/>
          <w:color w:val="000000"/>
        </w:rPr>
        <w:t>nce</w:t>
      </w:r>
      <w:r w:rsidRPr="006749CC">
        <w:rPr>
          <w:rFonts w:ascii="Book Antiqua" w:eastAsia="Book Antiqua" w:hAnsi="Book Antiqua" w:cs="Book Antiqua"/>
          <w:color w:val="000000"/>
        </w:rPr>
        <w:t xml:space="preserve"> in 14%. The patient and fistula characteristics are </w:t>
      </w:r>
      <w:r w:rsidR="00591BAB" w:rsidRPr="006749CC">
        <w:rPr>
          <w:rFonts w:ascii="Book Antiqua" w:eastAsia="Book Antiqua" w:hAnsi="Book Antiqua" w:cs="Book Antiqua"/>
          <w:color w:val="000000"/>
        </w:rPr>
        <w:t xml:space="preserve">shown </w:t>
      </w:r>
      <w:r w:rsidRPr="006749CC">
        <w:rPr>
          <w:rFonts w:ascii="Book Antiqua" w:eastAsia="Book Antiqua" w:hAnsi="Book Antiqua" w:cs="Book Antiqua"/>
          <w:color w:val="000000"/>
        </w:rPr>
        <w:t>in Table 1.</w:t>
      </w:r>
    </w:p>
    <w:p w14:paraId="51C49467" w14:textId="40763AA6" w:rsidR="00BE19A1" w:rsidRPr="006749CC" w:rsidRDefault="005876EA"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lastRenderedPageBreak/>
        <w:t xml:space="preserve">A total of 1019 fistulas were managed </w:t>
      </w:r>
      <w:r w:rsidR="0097448F" w:rsidRPr="006749CC">
        <w:rPr>
          <w:rFonts w:ascii="Book Antiqua" w:eastAsia="Book Antiqua" w:hAnsi="Book Antiqua" w:cs="Book Antiqua"/>
          <w:color w:val="000000"/>
        </w:rPr>
        <w:t xml:space="preserve">with </w:t>
      </w:r>
      <w:r w:rsidRPr="006749CC">
        <w:rPr>
          <w:rFonts w:ascii="Book Antiqua" w:eastAsia="Book Antiqua" w:hAnsi="Book Antiqua" w:cs="Book Antiqua"/>
          <w:color w:val="000000"/>
        </w:rPr>
        <w:t>the GFRI algorithm (Figure 2)</w:t>
      </w:r>
      <w:r w:rsidR="0097448F"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all </w:t>
      </w:r>
      <w:r w:rsidR="0097448F" w:rsidRPr="006749CC">
        <w:rPr>
          <w:rFonts w:ascii="Book Antiqua" w:eastAsia="Book Antiqua" w:hAnsi="Book Antiqua" w:cs="Book Antiqua"/>
          <w:color w:val="000000"/>
        </w:rPr>
        <w:t>of whom were treated</w:t>
      </w:r>
      <w:r w:rsidRPr="006749CC">
        <w:rPr>
          <w:rFonts w:ascii="Book Antiqua" w:eastAsia="Book Antiqua" w:hAnsi="Book Antiqua" w:cs="Book Antiqua"/>
          <w:color w:val="000000"/>
        </w:rPr>
        <w:t xml:space="preserve"> by </w:t>
      </w:r>
      <w:r w:rsidR="00E55BC0" w:rsidRPr="006749CC">
        <w:rPr>
          <w:rFonts w:ascii="Book Antiqua" w:eastAsia="Book Antiqua" w:hAnsi="Book Antiqua" w:cs="Book Antiqua"/>
          <w:color w:val="000000"/>
        </w:rPr>
        <w:t xml:space="preserve">either </w:t>
      </w:r>
      <w:r w:rsidRPr="006749CC">
        <w:rPr>
          <w:rFonts w:ascii="Book Antiqua" w:eastAsia="Book Antiqua" w:hAnsi="Book Antiqua" w:cs="Book Antiqua"/>
          <w:color w:val="000000"/>
        </w:rPr>
        <w:t xml:space="preserve">fistulotomy </w:t>
      </w:r>
      <w:r w:rsidR="00E55BC0" w:rsidRPr="006749CC">
        <w:rPr>
          <w:rFonts w:ascii="Book Antiqua" w:eastAsia="Book Antiqua" w:hAnsi="Book Antiqua" w:cs="Book Antiqua"/>
          <w:color w:val="000000"/>
        </w:rPr>
        <w:t>or</w:t>
      </w:r>
      <w:r w:rsidRPr="006749CC">
        <w:rPr>
          <w:rFonts w:ascii="Book Antiqua" w:eastAsia="Book Antiqua" w:hAnsi="Book Antiqua" w:cs="Book Antiqua"/>
          <w:color w:val="000000"/>
        </w:rPr>
        <w:t xml:space="preserve"> </w:t>
      </w:r>
      <w:r w:rsidR="0097448F"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TROPIS procedure (Table 2). One hundred forty-four patients were excluded</w:t>
      </w:r>
      <w:r w:rsidR="0097448F"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97448F" w:rsidRPr="006749CC">
        <w:rPr>
          <w:rFonts w:ascii="Book Antiqua" w:eastAsia="Book Antiqua" w:hAnsi="Book Antiqua" w:cs="Book Antiqua"/>
          <w:color w:val="000000"/>
        </w:rPr>
        <w:t xml:space="preserve">Of those </w:t>
      </w:r>
      <w:r w:rsidRPr="006749CC">
        <w:rPr>
          <w:rFonts w:ascii="Book Antiqua" w:eastAsia="Book Antiqua" w:hAnsi="Book Antiqua" w:cs="Book Antiqua"/>
          <w:color w:val="000000"/>
        </w:rPr>
        <w:t xml:space="preserve">76 </w:t>
      </w:r>
      <w:r w:rsidR="00F31135" w:rsidRPr="006749CC">
        <w:rPr>
          <w:rFonts w:ascii="Book Antiqua" w:eastAsia="Book Antiqua" w:hAnsi="Book Antiqua" w:cs="Book Antiqua"/>
          <w:color w:val="000000"/>
        </w:rPr>
        <w:t>l</w:t>
      </w:r>
      <w:r w:rsidRPr="006749CC">
        <w:rPr>
          <w:rFonts w:ascii="Book Antiqua" w:eastAsia="Book Antiqua" w:hAnsi="Book Antiqua" w:cs="Book Antiqua"/>
          <w:color w:val="000000"/>
        </w:rPr>
        <w:t>ost to follow-up</w:t>
      </w:r>
      <w:r w:rsidR="0097448F" w:rsidRPr="006749CC">
        <w:rPr>
          <w:rFonts w:ascii="Book Antiqua" w:eastAsia="Book Antiqua" w:hAnsi="Book Antiqua" w:cs="Book Antiqua"/>
          <w:color w:val="000000"/>
        </w:rPr>
        <w:t xml:space="preserve"> and</w:t>
      </w:r>
      <w:r w:rsidRPr="006749CC">
        <w:rPr>
          <w:rFonts w:ascii="Book Antiqua" w:eastAsia="Book Antiqua" w:hAnsi="Book Antiqua" w:cs="Book Antiqua"/>
          <w:color w:val="000000"/>
        </w:rPr>
        <w:t xml:space="preserve"> 68 </w:t>
      </w:r>
      <w:r w:rsidR="0097448F" w:rsidRPr="006749CC">
        <w:rPr>
          <w:rFonts w:ascii="Book Antiqua" w:eastAsia="Book Antiqua" w:hAnsi="Book Antiqua" w:cs="Book Antiqua"/>
          <w:color w:val="000000"/>
        </w:rPr>
        <w:t xml:space="preserve">had a </w:t>
      </w:r>
      <w:r w:rsidRPr="006749CC">
        <w:rPr>
          <w:rFonts w:ascii="Book Antiqua" w:eastAsia="Book Antiqua" w:hAnsi="Book Antiqua" w:cs="Book Antiqua"/>
          <w:color w:val="000000"/>
        </w:rPr>
        <w:t>short follow-up. The median follow-up was 33 (</w:t>
      </w:r>
      <w:r w:rsidR="0097448F" w:rsidRPr="006749CC">
        <w:rPr>
          <w:rFonts w:ascii="Book Antiqua" w:eastAsia="Book Antiqua" w:hAnsi="Book Antiqua" w:cs="Book Antiqua"/>
          <w:color w:val="000000"/>
        </w:rPr>
        <w:t xml:space="preserve">range </w:t>
      </w:r>
      <w:r w:rsidRPr="006749CC">
        <w:rPr>
          <w:rFonts w:ascii="Book Antiqua" w:eastAsia="Book Antiqua" w:hAnsi="Book Antiqua" w:cs="Book Antiqua"/>
          <w:color w:val="000000"/>
        </w:rPr>
        <w:t>1-105)</w:t>
      </w:r>
      <w:r w:rsidR="0097448F" w:rsidRPr="006749CC">
        <w:rPr>
          <w:rFonts w:ascii="Book Antiqua" w:eastAsia="Book Antiqua" w:hAnsi="Book Antiqua" w:cs="Book Antiqua"/>
          <w:color w:val="000000"/>
        </w:rPr>
        <w:t xml:space="preserve"> mo</w:t>
      </w:r>
      <w:r w:rsidRPr="006749CC">
        <w:rPr>
          <w:rFonts w:ascii="Book Antiqua" w:eastAsia="Book Antiqua" w:hAnsi="Book Antiqua" w:cs="Book Antiqua"/>
          <w:color w:val="000000"/>
        </w:rPr>
        <w:t>. The mean age was 38.7</w:t>
      </w:r>
      <w:r w:rsidR="0097448F"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w:t>
      </w:r>
      <w:r w:rsidR="0097448F"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11.1</w:t>
      </w:r>
      <w:r w:rsidR="0097448F" w:rsidRPr="006749CC">
        <w:rPr>
          <w:rFonts w:ascii="Book Antiqua" w:eastAsia="Book Antiqua" w:hAnsi="Book Antiqua" w:cs="Book Antiqua"/>
          <w:color w:val="000000"/>
        </w:rPr>
        <w:t xml:space="preserve"> </w:t>
      </w:r>
      <w:proofErr w:type="spellStart"/>
      <w:r w:rsidR="0097448F" w:rsidRPr="006749CC">
        <w:rPr>
          <w:rFonts w:ascii="Book Antiqua" w:eastAsia="Book Antiqua" w:hAnsi="Book Antiqua" w:cs="Book Antiqua"/>
          <w:color w:val="000000"/>
        </w:rPr>
        <w:t>yr</w:t>
      </w:r>
      <w:proofErr w:type="spellEnd"/>
      <w:r w:rsidRPr="006749CC">
        <w:rPr>
          <w:rFonts w:ascii="Book Antiqua" w:eastAsia="Book Antiqua" w:hAnsi="Book Antiqua" w:cs="Book Antiqua"/>
          <w:color w:val="000000"/>
        </w:rPr>
        <w:t xml:space="preserve"> and the </w:t>
      </w:r>
      <w:r w:rsidR="0097448F" w:rsidRPr="006749CC">
        <w:rPr>
          <w:rFonts w:ascii="Book Antiqua" w:eastAsia="Book Antiqua" w:hAnsi="Book Antiqua" w:cs="Book Antiqua"/>
          <w:color w:val="000000"/>
        </w:rPr>
        <w:t xml:space="preserve">M/F </w:t>
      </w:r>
      <w:r w:rsidRPr="006749CC">
        <w:rPr>
          <w:rFonts w:ascii="Book Antiqua" w:eastAsia="Book Antiqua" w:hAnsi="Book Antiqua" w:cs="Book Antiqua"/>
          <w:color w:val="000000"/>
        </w:rPr>
        <w:t>sex ratio was 882/137. The overall healing rate was 93.5% (818/875</w:t>
      </w:r>
      <w:r w:rsidR="0097448F"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Table 2). </w:t>
      </w:r>
      <w:r w:rsidR="00953E6B" w:rsidRPr="006749CC">
        <w:rPr>
          <w:rFonts w:ascii="Book Antiqua" w:eastAsia="Book Antiqua" w:hAnsi="Book Antiqua" w:cs="Book Antiqua"/>
          <w:color w:val="000000"/>
        </w:rPr>
        <w:t xml:space="preserve">In a </w:t>
      </w:r>
      <w:r w:rsidRPr="006749CC">
        <w:rPr>
          <w:rFonts w:ascii="Book Antiqua" w:eastAsia="Book Antiqua" w:hAnsi="Book Antiqua" w:cs="Book Antiqua"/>
          <w:color w:val="000000"/>
        </w:rPr>
        <w:t xml:space="preserve">subgroup analysis, the overall healing rate in </w:t>
      </w:r>
      <w:proofErr w:type="spellStart"/>
      <w:r w:rsidRPr="006749CC">
        <w:rPr>
          <w:rFonts w:ascii="Book Antiqua" w:eastAsia="Book Antiqua" w:hAnsi="Book Antiqua" w:cs="Book Antiqua"/>
          <w:color w:val="000000"/>
        </w:rPr>
        <w:t>supralevator</w:t>
      </w:r>
      <w:proofErr w:type="spellEnd"/>
      <w:r w:rsidRPr="006749CC">
        <w:rPr>
          <w:rFonts w:ascii="Book Antiqua" w:eastAsia="Book Antiqua" w:hAnsi="Book Antiqua" w:cs="Book Antiqua"/>
          <w:color w:val="000000"/>
        </w:rPr>
        <w:t xml:space="preserve"> was 82</w:t>
      </w:r>
      <w:r w:rsidR="0061151A" w:rsidRPr="006749CC">
        <w:rPr>
          <w:rFonts w:ascii="Book Antiqua" w:eastAsia="Book Antiqua" w:hAnsi="Book Antiqua" w:cs="Book Antiqua"/>
          <w:color w:val="000000"/>
        </w:rPr>
        <w:t>.1</w:t>
      </w:r>
      <w:r w:rsidRPr="006749CC">
        <w:rPr>
          <w:rFonts w:ascii="Book Antiqua" w:eastAsia="Book Antiqua" w:hAnsi="Book Antiqua" w:cs="Book Antiqua"/>
          <w:color w:val="000000"/>
        </w:rPr>
        <w:t xml:space="preserve">% (92/112) and 85.8% (151/176) </w:t>
      </w:r>
      <w:r w:rsidR="00953E6B" w:rsidRPr="006749CC">
        <w:rPr>
          <w:rFonts w:ascii="Book Antiqua" w:eastAsia="Book Antiqua" w:hAnsi="Book Antiqua" w:cs="Book Antiqua"/>
          <w:color w:val="000000"/>
        </w:rPr>
        <w:t xml:space="preserve">in horseshoe fistula </w:t>
      </w:r>
      <w:r w:rsidRPr="006749CC">
        <w:rPr>
          <w:rFonts w:ascii="Book Antiqua" w:eastAsia="Book Antiqua" w:hAnsi="Book Antiqua" w:cs="Book Antiqua"/>
          <w:color w:val="000000"/>
        </w:rPr>
        <w:t>(Table 2). The healing rate in fistulas with</w:t>
      </w:r>
      <w:r w:rsidR="00953E6B" w:rsidRPr="006749CC">
        <w:rPr>
          <w:rFonts w:ascii="Book Antiqua" w:eastAsia="Book Antiqua" w:hAnsi="Book Antiqua" w:cs="Book Antiqua"/>
          <w:color w:val="000000"/>
        </w:rPr>
        <w:t xml:space="preserve"> an</w:t>
      </w:r>
      <w:r w:rsidRPr="006749CC">
        <w:rPr>
          <w:rFonts w:ascii="Book Antiqua" w:eastAsia="Book Antiqua" w:hAnsi="Book Antiqua" w:cs="Book Antiqua"/>
          <w:color w:val="000000"/>
        </w:rPr>
        <w:t xml:space="preserve"> associated abscess was 90.6% (202/233) and was comparable to the healing rate in fistulas with no abscess (94.5%, 616/652</w:t>
      </w:r>
      <w:r w:rsidR="00953E6B" w:rsidRPr="006749CC">
        <w:rPr>
          <w:rFonts w:ascii="Book Antiqua" w:eastAsia="Book Antiqua" w:hAnsi="Book Antiqua" w:cs="Book Antiqua"/>
          <w:color w:val="000000"/>
        </w:rPr>
        <w:t xml:space="preserve">, </w:t>
      </w:r>
      <w:r w:rsidRPr="006749CC">
        <w:rPr>
          <w:rFonts w:ascii="Book Antiqua" w:eastAsia="Book Antiqua" w:hAnsi="Book Antiqua" w:cs="Book Antiqua"/>
          <w:i/>
          <w:iCs/>
          <w:color w:val="000000"/>
        </w:rPr>
        <w:t>P</w:t>
      </w:r>
      <w:r w:rsidRPr="006749CC">
        <w:rPr>
          <w:rFonts w:ascii="Book Antiqua" w:eastAsia="Book Antiqua" w:hAnsi="Book Antiqua" w:cs="Book Antiqua"/>
          <w:color w:val="000000"/>
        </w:rPr>
        <w:t xml:space="preserve"> = 0.057, not significant, Fisher’s exact test) (Table 2).</w:t>
      </w:r>
    </w:p>
    <w:p w14:paraId="7D7E1C8A" w14:textId="4F17101F" w:rsidR="00BE19A1" w:rsidRPr="006749CC" w:rsidRDefault="00953E6B"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C</w:t>
      </w:r>
      <w:r w:rsidR="005876EA" w:rsidRPr="006749CC">
        <w:rPr>
          <w:rFonts w:ascii="Book Antiqua" w:eastAsia="Book Antiqua" w:hAnsi="Book Antiqua" w:cs="Book Antiqua"/>
          <w:color w:val="000000"/>
        </w:rPr>
        <w:t xml:space="preserve">ontinence did not change significantly after surgery in any of the groups. In the TROPIS procedure group, the preoperative mean incontinence (0.077 ± 0.33) </w:t>
      </w:r>
      <w:r w:rsidRPr="006749CC">
        <w:rPr>
          <w:rFonts w:ascii="Book Antiqua" w:eastAsia="Book Antiqua" w:hAnsi="Book Antiqua" w:cs="Book Antiqua"/>
          <w:color w:val="000000"/>
        </w:rPr>
        <w:t xml:space="preserve">and </w:t>
      </w:r>
      <w:r w:rsidR="005876EA" w:rsidRPr="006749CC">
        <w:rPr>
          <w:rFonts w:ascii="Book Antiqua" w:eastAsia="Book Antiqua" w:hAnsi="Book Antiqua" w:cs="Book Antiqua"/>
          <w:color w:val="000000"/>
        </w:rPr>
        <w:t>the postoperative mean incontinence score</w:t>
      </w:r>
      <w:r w:rsidRPr="006749CC">
        <w:rPr>
          <w:rFonts w:ascii="Book Antiqua" w:eastAsia="Book Antiqua" w:hAnsi="Book Antiqua" w:cs="Book Antiqua"/>
          <w:color w:val="000000"/>
        </w:rPr>
        <w:t>s</w:t>
      </w:r>
      <w:r w:rsidR="005876EA" w:rsidRPr="006749CC">
        <w:rPr>
          <w:rFonts w:ascii="Book Antiqua" w:eastAsia="Book Antiqua" w:hAnsi="Book Antiqua" w:cs="Book Antiqua"/>
          <w:color w:val="000000"/>
        </w:rPr>
        <w:t xml:space="preserve"> (0.112 ± 0.44) </w:t>
      </w:r>
      <w:r w:rsidRPr="006749CC">
        <w:rPr>
          <w:rFonts w:ascii="Book Antiqua" w:eastAsia="Book Antiqua" w:hAnsi="Book Antiqua" w:cs="Book Antiqua"/>
          <w:color w:val="000000"/>
        </w:rPr>
        <w:t xml:space="preserve">were comparable </w:t>
      </w:r>
      <w:r w:rsidR="005876EA" w:rsidRPr="006749CC">
        <w:rPr>
          <w:rFonts w:ascii="Book Antiqua" w:eastAsia="Book Antiqua" w:hAnsi="Book Antiqua" w:cs="Book Antiqua"/>
          <w:color w:val="000000"/>
        </w:rPr>
        <w:t>(</w:t>
      </w:r>
      <w:r w:rsidR="005876EA" w:rsidRPr="006749CC">
        <w:rPr>
          <w:rFonts w:ascii="Book Antiqua" w:eastAsia="Book Antiqua" w:hAnsi="Book Antiqua" w:cs="Book Antiqua"/>
          <w:i/>
          <w:iCs/>
          <w:color w:val="000000"/>
        </w:rPr>
        <w:t>P</w:t>
      </w:r>
      <w:r w:rsidR="005876EA" w:rsidRPr="006749CC">
        <w:rPr>
          <w:rFonts w:ascii="Book Antiqua" w:eastAsia="Book Antiqua" w:hAnsi="Book Antiqua" w:cs="Book Antiqua"/>
          <w:color w:val="000000"/>
        </w:rPr>
        <w:t xml:space="preserve"> = 0.10, not significant, Wilcoxon signed</w:t>
      </w:r>
      <w:r w:rsidR="007E3ADD">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rank test</w:t>
      </w:r>
      <w:r w:rsidRPr="006749CC">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 xml:space="preserve">Table 3). In the fistulotomy procedure group, the </w:t>
      </w:r>
      <w:r w:rsidRPr="006749CC">
        <w:rPr>
          <w:rFonts w:ascii="Book Antiqua" w:eastAsia="Book Antiqua" w:hAnsi="Book Antiqua" w:cs="Book Antiqua"/>
          <w:color w:val="000000"/>
        </w:rPr>
        <w:t xml:space="preserve">difference of the </w:t>
      </w:r>
      <w:r w:rsidR="005876EA" w:rsidRPr="006749CC">
        <w:rPr>
          <w:rFonts w:ascii="Book Antiqua" w:eastAsia="Book Antiqua" w:hAnsi="Book Antiqua" w:cs="Book Antiqua"/>
          <w:color w:val="000000"/>
        </w:rPr>
        <w:t xml:space="preserve">preoperative mean incontinence (0.037 ± 0.47) </w:t>
      </w:r>
      <w:r w:rsidRPr="006749CC">
        <w:rPr>
          <w:rFonts w:ascii="Book Antiqua" w:eastAsia="Book Antiqua" w:hAnsi="Book Antiqua" w:cs="Book Antiqua"/>
          <w:color w:val="000000"/>
        </w:rPr>
        <w:t xml:space="preserve">and </w:t>
      </w:r>
      <w:r w:rsidR="005876EA" w:rsidRPr="006749CC">
        <w:rPr>
          <w:rFonts w:ascii="Book Antiqua" w:eastAsia="Book Antiqua" w:hAnsi="Book Antiqua" w:cs="Book Antiqua"/>
          <w:color w:val="000000"/>
        </w:rPr>
        <w:t xml:space="preserve">postoperative mean incontinence (0.050 ± 0.34) </w:t>
      </w:r>
      <w:r w:rsidRPr="006749CC">
        <w:rPr>
          <w:rFonts w:ascii="Book Antiqua" w:eastAsia="Book Antiqua" w:hAnsi="Book Antiqua" w:cs="Book Antiqua"/>
          <w:color w:val="000000"/>
        </w:rPr>
        <w:t xml:space="preserve">scores was not significant </w:t>
      </w:r>
      <w:r w:rsidR="005876EA" w:rsidRPr="006749CC">
        <w:rPr>
          <w:rFonts w:ascii="Book Antiqua" w:eastAsia="Book Antiqua" w:hAnsi="Book Antiqua" w:cs="Book Antiqua"/>
          <w:color w:val="000000"/>
        </w:rPr>
        <w:t>(</w:t>
      </w:r>
      <w:r w:rsidR="005876EA" w:rsidRPr="006749CC">
        <w:rPr>
          <w:rFonts w:ascii="Book Antiqua" w:eastAsia="Book Antiqua" w:hAnsi="Book Antiqua" w:cs="Book Antiqua"/>
          <w:i/>
          <w:iCs/>
          <w:color w:val="000000"/>
        </w:rPr>
        <w:t>P</w:t>
      </w:r>
      <w:r w:rsidR="005876EA" w:rsidRPr="006749CC">
        <w:rPr>
          <w:rFonts w:ascii="Book Antiqua" w:eastAsia="Book Antiqua" w:hAnsi="Book Antiqua" w:cs="Book Antiqua"/>
          <w:color w:val="000000"/>
        </w:rPr>
        <w:t xml:space="preserve"> = 0.068, Wilcoxon signed</w:t>
      </w:r>
      <w:r w:rsidR="007E3ADD">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rank test</w:t>
      </w:r>
      <w:r w:rsidRPr="006749CC">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Table 4).</w:t>
      </w:r>
    </w:p>
    <w:p w14:paraId="6A19D444" w14:textId="48FC0DBF" w:rsidR="00BE19A1" w:rsidRPr="006749CC" w:rsidRDefault="005876EA"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The short-</w:t>
      </w:r>
      <w:r w:rsidR="00CF7E66" w:rsidRPr="006749CC">
        <w:rPr>
          <w:rFonts w:ascii="Book Antiqua" w:eastAsia="Book Antiqua" w:hAnsi="Book Antiqua" w:cs="Book Antiqua"/>
          <w:color w:val="000000"/>
        </w:rPr>
        <w:t xml:space="preserve">term and long-term </w:t>
      </w:r>
      <w:r w:rsidRPr="006749CC">
        <w:rPr>
          <w:rFonts w:ascii="Book Antiqua" w:eastAsia="Book Antiqua" w:hAnsi="Book Antiqua" w:cs="Book Antiqua"/>
          <w:color w:val="000000"/>
        </w:rPr>
        <w:t>success rate</w:t>
      </w:r>
      <w:r w:rsidR="00CF7E66"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of all four procedures </w:t>
      </w:r>
      <w:r w:rsidR="00CF7E66" w:rsidRPr="006749CC">
        <w:rPr>
          <w:rFonts w:ascii="Book Antiqua" w:eastAsia="Book Antiqua" w:hAnsi="Book Antiqua" w:cs="Book Antiqua"/>
          <w:color w:val="000000"/>
        </w:rPr>
        <w:t xml:space="preserve">are shown and </w:t>
      </w:r>
      <w:r w:rsidRPr="006749CC">
        <w:rPr>
          <w:rFonts w:ascii="Book Antiqua" w:eastAsia="Book Antiqua" w:hAnsi="Book Antiqua" w:cs="Book Antiqua"/>
          <w:color w:val="000000"/>
        </w:rPr>
        <w:t xml:space="preserve">compared </w:t>
      </w:r>
      <w:r w:rsidR="00CF7E66" w:rsidRPr="006749CC">
        <w:rPr>
          <w:rFonts w:ascii="Book Antiqua" w:eastAsia="Book Antiqua" w:hAnsi="Book Antiqua" w:cs="Book Antiqua"/>
          <w:color w:val="000000"/>
        </w:rPr>
        <w:t xml:space="preserve">in </w:t>
      </w:r>
      <w:r w:rsidRPr="006749CC">
        <w:rPr>
          <w:rFonts w:ascii="Book Antiqua" w:eastAsia="Book Antiqua" w:hAnsi="Book Antiqua" w:cs="Book Antiqua"/>
          <w:color w:val="000000"/>
        </w:rPr>
        <w:t xml:space="preserve">Table 5. </w:t>
      </w:r>
      <w:r w:rsidR="00CF7E66" w:rsidRPr="006749CC">
        <w:rPr>
          <w:rFonts w:ascii="Book Antiqua" w:eastAsia="Book Antiqua" w:hAnsi="Book Antiqua" w:cs="Book Antiqua"/>
          <w:color w:val="000000"/>
        </w:rPr>
        <w:t xml:space="preserve">For each comparison the short-term cohort is smaller than the long-term cohort. </w:t>
      </w:r>
      <w:r w:rsidRPr="006749CC">
        <w:rPr>
          <w:rFonts w:ascii="Book Antiqua" w:eastAsia="Book Antiqua" w:hAnsi="Book Antiqua" w:cs="Book Antiqua"/>
          <w:color w:val="000000"/>
        </w:rPr>
        <w:t xml:space="preserve">The short-term </w:t>
      </w:r>
      <w:r w:rsidR="006F4CFA" w:rsidRPr="006749CC">
        <w:rPr>
          <w:rFonts w:ascii="Book Antiqua" w:eastAsia="Book Antiqua" w:hAnsi="Book Antiqua" w:cs="Book Antiqua"/>
          <w:color w:val="000000"/>
        </w:rPr>
        <w:t xml:space="preserve">AFP (median 10 </w:t>
      </w:r>
      <w:proofErr w:type="spellStart"/>
      <w:r w:rsidR="006F4CFA" w:rsidRPr="006749CC">
        <w:rPr>
          <w:rFonts w:ascii="Book Antiqua" w:eastAsia="Book Antiqua" w:hAnsi="Book Antiqua" w:cs="Book Antiqua"/>
          <w:color w:val="000000"/>
        </w:rPr>
        <w:t>mo</w:t>
      </w:r>
      <w:proofErr w:type="spellEnd"/>
      <w:r w:rsidR="006F4CFA" w:rsidRPr="006749CC">
        <w:rPr>
          <w:rFonts w:ascii="Book Antiqua" w:eastAsia="Book Antiqua" w:hAnsi="Book Antiqua" w:cs="Book Antiqua"/>
          <w:color w:val="000000"/>
        </w:rPr>
        <w:t>)</w:t>
      </w:r>
      <w:r w:rsidR="006F4CFA" w:rsidRPr="006749CC" w:rsidDel="006F4CFA">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success rate was 71.5%, which dropped to 19.4% </w:t>
      </w:r>
      <w:r w:rsidR="006F4CFA" w:rsidRPr="006749CC">
        <w:rPr>
          <w:rFonts w:ascii="Book Antiqua" w:eastAsia="Book Antiqua" w:hAnsi="Book Antiqua" w:cs="Book Antiqua"/>
          <w:color w:val="000000"/>
        </w:rPr>
        <w:t xml:space="preserve">at the </w:t>
      </w:r>
      <w:r w:rsidRPr="006749CC">
        <w:rPr>
          <w:rFonts w:ascii="Book Antiqua" w:eastAsia="Book Antiqua" w:hAnsi="Book Antiqua" w:cs="Book Antiqua"/>
          <w:color w:val="000000"/>
        </w:rPr>
        <w:t>long-term</w:t>
      </w:r>
      <w:r w:rsidR="006F4CFA" w:rsidRPr="006749CC">
        <w:rPr>
          <w:rFonts w:ascii="Book Antiqua" w:eastAsia="Book Antiqua" w:hAnsi="Book Antiqua" w:cs="Book Antiqua"/>
          <w:color w:val="000000"/>
        </w:rPr>
        <w:t xml:space="preserve"> (median 151) </w:t>
      </w:r>
      <w:r w:rsidRPr="006749CC">
        <w:rPr>
          <w:rFonts w:ascii="Book Antiqua" w:eastAsia="Book Antiqua" w:hAnsi="Book Antiqua" w:cs="Book Antiqua"/>
          <w:color w:val="000000"/>
        </w:rPr>
        <w:t>follow-up. Si</w:t>
      </w:r>
      <w:r w:rsidR="008937A7" w:rsidRPr="006749CC">
        <w:rPr>
          <w:rFonts w:ascii="Book Antiqua" w:eastAsia="Book Antiqua" w:hAnsi="Book Antiqua" w:cs="Book Antiqua"/>
          <w:color w:val="000000"/>
        </w:rPr>
        <w:t xml:space="preserve">milarly, the short-term (median </w:t>
      </w:r>
      <w:r w:rsidRPr="006749CC">
        <w:rPr>
          <w:rFonts w:ascii="Book Antiqua" w:eastAsia="Book Antiqua" w:hAnsi="Book Antiqua" w:cs="Book Antiqua"/>
          <w:color w:val="000000"/>
        </w:rPr>
        <w:t xml:space="preserve">9 </w:t>
      </w:r>
      <w:proofErr w:type="spellStart"/>
      <w:r w:rsidRPr="006749CC">
        <w:rPr>
          <w:rFonts w:ascii="Book Antiqua" w:eastAsia="Book Antiqua" w:hAnsi="Book Antiqua" w:cs="Book Antiqua"/>
          <w:color w:val="000000"/>
        </w:rPr>
        <w:t>mo</w:t>
      </w:r>
      <w:proofErr w:type="spellEnd"/>
      <w:r w:rsidRPr="006749CC">
        <w:rPr>
          <w:rFonts w:ascii="Book Antiqua" w:eastAsia="Book Antiqua" w:hAnsi="Book Antiqua" w:cs="Book Antiqua"/>
          <w:color w:val="000000"/>
        </w:rPr>
        <w:t>) success rate of the PERFACT procedure was 86.4%</w:t>
      </w:r>
      <w:r w:rsidR="00FD6AC6"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FD6AC6" w:rsidRPr="006749CC">
        <w:rPr>
          <w:rFonts w:ascii="Book Antiqua" w:eastAsia="Book Antiqua" w:hAnsi="Book Antiqua" w:cs="Book Antiqua"/>
          <w:color w:val="000000"/>
        </w:rPr>
      </w:r>
      <w:r w:rsidR="00FD6AC6"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7]</w:t>
      </w:r>
      <w:r w:rsidR="00FD6AC6"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which decline</w:t>
      </w:r>
      <w:r w:rsidR="008937A7" w:rsidRPr="006749CC">
        <w:rPr>
          <w:rFonts w:ascii="Book Antiqua" w:eastAsia="Book Antiqua" w:hAnsi="Book Antiqua" w:cs="Book Antiqua"/>
          <w:color w:val="000000"/>
        </w:rPr>
        <w:t>d to 50.3% on long-term (median</w:t>
      </w:r>
      <w:r w:rsidR="006F4CFA"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78 </w:t>
      </w:r>
      <w:proofErr w:type="spellStart"/>
      <w:r w:rsidRPr="006749CC">
        <w:rPr>
          <w:rFonts w:ascii="Book Antiqua" w:eastAsia="Book Antiqua" w:hAnsi="Book Antiqua" w:cs="Book Antiqua"/>
          <w:color w:val="000000"/>
        </w:rPr>
        <w:t>mo</w:t>
      </w:r>
      <w:proofErr w:type="spellEnd"/>
      <w:r w:rsidRPr="006749CC">
        <w:rPr>
          <w:rFonts w:ascii="Book Antiqua" w:eastAsia="Book Antiqua" w:hAnsi="Book Antiqua" w:cs="Book Antiqua"/>
          <w:color w:val="000000"/>
        </w:rPr>
        <w:t>) follow-up. The short-term (median</w:t>
      </w:r>
      <w:r w:rsidR="008937A7"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9 </w:t>
      </w:r>
      <w:proofErr w:type="spellStart"/>
      <w:r w:rsidRPr="006749CC">
        <w:rPr>
          <w:rFonts w:ascii="Book Antiqua" w:eastAsia="Book Antiqua" w:hAnsi="Book Antiqua" w:cs="Book Antiqua"/>
          <w:color w:val="000000"/>
        </w:rPr>
        <w:t>mo</w:t>
      </w:r>
      <w:proofErr w:type="spellEnd"/>
      <w:r w:rsidRPr="006749CC">
        <w:rPr>
          <w:rFonts w:ascii="Book Antiqua" w:eastAsia="Book Antiqua" w:hAnsi="Book Antiqua" w:cs="Book Antiqua"/>
          <w:color w:val="000000"/>
        </w:rPr>
        <w:t xml:space="preserve">) success rate of the TROPIS procedure was 90.4% </w:t>
      </w:r>
      <w:r w:rsidR="006F4CFA" w:rsidRPr="006749CC">
        <w:rPr>
          <w:rFonts w:ascii="Book Antiqua" w:eastAsia="Book Antiqua" w:hAnsi="Book Antiqua" w:cs="Book Antiqua"/>
          <w:color w:val="000000"/>
        </w:rPr>
        <w:t xml:space="preserve">and the </w:t>
      </w:r>
      <w:r w:rsidRPr="006749CC">
        <w:rPr>
          <w:rFonts w:ascii="Book Antiqua" w:eastAsia="Book Antiqua" w:hAnsi="Book Antiqua" w:cs="Book Antiqua"/>
          <w:color w:val="000000"/>
        </w:rPr>
        <w:t>long-term (median</w:t>
      </w:r>
      <w:r w:rsidR="008937A7"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30 </w:t>
      </w:r>
      <w:proofErr w:type="spellStart"/>
      <w:r w:rsidRPr="006749CC">
        <w:rPr>
          <w:rFonts w:ascii="Book Antiqua" w:eastAsia="Book Antiqua" w:hAnsi="Book Antiqua" w:cs="Book Antiqua"/>
          <w:color w:val="000000"/>
        </w:rPr>
        <w:t>mo</w:t>
      </w:r>
      <w:proofErr w:type="spellEnd"/>
      <w:r w:rsidRPr="006749CC">
        <w:rPr>
          <w:rFonts w:ascii="Book Antiqua" w:eastAsia="Book Antiqua" w:hAnsi="Book Antiqua" w:cs="Book Antiqua"/>
          <w:color w:val="000000"/>
        </w:rPr>
        <w:t xml:space="preserve">) follow-up, the success rate was 86%. In </w:t>
      </w:r>
      <w:r w:rsidR="006F4CFA"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fistulotomy procedure, the short-term (median</w:t>
      </w:r>
      <w:r w:rsidR="008937A7"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27 </w:t>
      </w:r>
      <w:proofErr w:type="spellStart"/>
      <w:r w:rsidRPr="006749CC">
        <w:rPr>
          <w:rFonts w:ascii="Book Antiqua" w:eastAsia="Book Antiqua" w:hAnsi="Book Antiqua" w:cs="Book Antiqua"/>
          <w:color w:val="000000"/>
        </w:rPr>
        <w:t>mo</w:t>
      </w:r>
      <w:proofErr w:type="spellEnd"/>
      <w:r w:rsidRPr="006749CC">
        <w:rPr>
          <w:rFonts w:ascii="Book Antiqua" w:eastAsia="Book Antiqua" w:hAnsi="Book Antiqua" w:cs="Book Antiqua"/>
          <w:color w:val="000000"/>
        </w:rPr>
        <w:t xml:space="preserve">) success rate was 100% </w:t>
      </w:r>
      <w:r w:rsidR="006F4CFA" w:rsidRPr="006749CC">
        <w:rPr>
          <w:rFonts w:ascii="Book Antiqua" w:eastAsia="Book Antiqua" w:hAnsi="Book Antiqua" w:cs="Book Antiqua"/>
          <w:color w:val="000000"/>
        </w:rPr>
        <w:t xml:space="preserve">and </w:t>
      </w:r>
      <w:r w:rsidRPr="006749CC">
        <w:rPr>
          <w:rFonts w:ascii="Book Antiqua" w:eastAsia="Book Antiqua" w:hAnsi="Book Antiqua" w:cs="Book Antiqua"/>
          <w:color w:val="000000"/>
        </w:rPr>
        <w:t>the long-term (median</w:t>
      </w:r>
      <w:r w:rsidR="008937A7"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40 </w:t>
      </w:r>
      <w:proofErr w:type="spellStart"/>
      <w:r w:rsidRPr="006749CC">
        <w:rPr>
          <w:rFonts w:ascii="Book Antiqua" w:eastAsia="Book Antiqua" w:hAnsi="Book Antiqua" w:cs="Book Antiqua"/>
          <w:color w:val="000000"/>
        </w:rPr>
        <w:t>mo</w:t>
      </w:r>
      <w:proofErr w:type="spellEnd"/>
      <w:r w:rsidRPr="006749CC">
        <w:rPr>
          <w:rFonts w:ascii="Book Antiqua" w:eastAsia="Book Antiqua" w:hAnsi="Book Antiqua" w:cs="Book Antiqua"/>
          <w:color w:val="000000"/>
        </w:rPr>
        <w:t xml:space="preserve">) success rate was 98.6%. </w:t>
      </w:r>
      <w:r w:rsidR="006F4CFA" w:rsidRPr="006749CC">
        <w:rPr>
          <w:rFonts w:ascii="Book Antiqua" w:eastAsia="Book Antiqua" w:hAnsi="Book Antiqua" w:cs="Book Antiqua"/>
          <w:color w:val="000000"/>
        </w:rPr>
        <w:t>Because there was</w:t>
      </w:r>
      <w:r w:rsidRPr="006749CC">
        <w:rPr>
          <w:rFonts w:ascii="Book Antiqua" w:eastAsia="Book Antiqua" w:hAnsi="Book Antiqua" w:cs="Book Antiqua"/>
          <w:color w:val="000000"/>
        </w:rPr>
        <w:t xml:space="preserve"> a marked decline in the success rate</w:t>
      </w:r>
      <w:r w:rsidR="006F4CFA"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w:t>
      </w:r>
      <w:r w:rsidR="006F4CFA" w:rsidRPr="006749CC">
        <w:rPr>
          <w:rFonts w:ascii="Book Antiqua" w:eastAsia="Book Antiqua" w:hAnsi="Book Antiqua" w:cs="Book Antiqua"/>
          <w:color w:val="000000"/>
        </w:rPr>
        <w:t xml:space="preserve">of </w:t>
      </w:r>
      <w:r w:rsidRPr="006749CC">
        <w:rPr>
          <w:rFonts w:ascii="Book Antiqua" w:eastAsia="Book Antiqua" w:hAnsi="Book Antiqua" w:cs="Book Antiqua"/>
          <w:color w:val="000000"/>
        </w:rPr>
        <w:t>AFP and PERFACT procedures</w:t>
      </w:r>
      <w:r w:rsidR="006F4CFA"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6F4CFA" w:rsidRPr="006749CC">
        <w:rPr>
          <w:rFonts w:ascii="Book Antiqua" w:eastAsia="Book Antiqua" w:hAnsi="Book Antiqua" w:cs="Book Antiqua"/>
          <w:color w:val="000000"/>
        </w:rPr>
        <w:t>both</w:t>
      </w:r>
      <w:r w:rsidRPr="006749CC">
        <w:rPr>
          <w:rFonts w:ascii="Book Antiqua" w:eastAsia="Book Antiqua" w:hAnsi="Book Antiqua" w:cs="Book Antiqua"/>
          <w:color w:val="000000"/>
        </w:rPr>
        <w:t xml:space="preserve"> were </w:t>
      </w:r>
      <w:r w:rsidRPr="006749CC">
        <w:rPr>
          <w:rFonts w:ascii="Book Antiqua" w:eastAsia="Book Antiqua" w:hAnsi="Book Antiqua" w:cs="Book Antiqua"/>
          <w:color w:val="000000"/>
        </w:rPr>
        <w:lastRenderedPageBreak/>
        <w:t>discontinued</w:t>
      </w:r>
      <w:r w:rsidR="006F4CFA"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6F4CFA" w:rsidRPr="006749CC">
        <w:rPr>
          <w:rFonts w:ascii="Book Antiqua" w:eastAsia="Book Antiqua" w:hAnsi="Book Antiqua" w:cs="Book Antiqua"/>
          <w:color w:val="000000"/>
        </w:rPr>
        <w:t>T</w:t>
      </w:r>
      <w:r w:rsidRPr="006749CC">
        <w:rPr>
          <w:rFonts w:ascii="Book Antiqua" w:eastAsia="Book Antiqua" w:hAnsi="Book Antiqua" w:cs="Book Antiqua"/>
          <w:color w:val="000000"/>
        </w:rPr>
        <w:t xml:space="preserve">he success rates of fistulotomy and </w:t>
      </w:r>
      <w:r w:rsidR="006F4CFA"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TROPIS procedures were maintained with time.</w:t>
      </w:r>
    </w:p>
    <w:p w14:paraId="7BF11189" w14:textId="701A59BD" w:rsidR="00BE19A1" w:rsidRPr="006749CC" w:rsidRDefault="005876EA"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The success rate</w:t>
      </w:r>
      <w:r w:rsidR="006F4CFA"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of the four procedures at 6 </w:t>
      </w:r>
      <w:proofErr w:type="spellStart"/>
      <w:r w:rsidRPr="006749CC">
        <w:rPr>
          <w:rFonts w:ascii="Book Antiqua" w:eastAsia="Book Antiqua" w:hAnsi="Book Antiqua" w:cs="Book Antiqua"/>
          <w:color w:val="000000"/>
        </w:rPr>
        <w:t>mo</w:t>
      </w:r>
      <w:proofErr w:type="spellEnd"/>
      <w:r w:rsidRPr="006749CC">
        <w:rPr>
          <w:rFonts w:ascii="Book Antiqua" w:eastAsia="Book Antiqua" w:hAnsi="Book Antiqua" w:cs="Book Antiqua"/>
          <w:color w:val="000000"/>
        </w:rPr>
        <w:t xml:space="preserve"> and </w:t>
      </w:r>
      <w:r w:rsidR="009F126D" w:rsidRPr="006749CC">
        <w:rPr>
          <w:rFonts w:ascii="Book Antiqua" w:eastAsia="Book Antiqua" w:hAnsi="Book Antiqua" w:cs="Book Antiqua"/>
          <w:color w:val="000000"/>
        </w:rPr>
        <w:t xml:space="preserve">at the </w:t>
      </w:r>
      <w:r w:rsidRPr="006749CC">
        <w:rPr>
          <w:rFonts w:ascii="Book Antiqua" w:eastAsia="Book Antiqua" w:hAnsi="Book Antiqua" w:cs="Book Antiqua"/>
          <w:color w:val="000000"/>
        </w:rPr>
        <w:t xml:space="preserve">long-term follow-up </w:t>
      </w:r>
      <w:r w:rsidR="006F4CFA" w:rsidRPr="006749CC">
        <w:rPr>
          <w:rFonts w:ascii="Book Antiqua" w:eastAsia="Book Antiqua" w:hAnsi="Book Antiqua" w:cs="Book Antiqua"/>
          <w:color w:val="000000"/>
        </w:rPr>
        <w:t xml:space="preserve">were </w:t>
      </w:r>
      <w:r w:rsidRPr="006749CC">
        <w:rPr>
          <w:rFonts w:ascii="Book Antiqua" w:eastAsia="Book Antiqua" w:hAnsi="Book Antiqua" w:cs="Book Antiqua"/>
          <w:color w:val="000000"/>
        </w:rPr>
        <w:t xml:space="preserve">also compared. At 6 </w:t>
      </w:r>
      <w:proofErr w:type="spellStart"/>
      <w:r w:rsidRPr="006749CC">
        <w:rPr>
          <w:rFonts w:ascii="Book Antiqua" w:eastAsia="Book Antiqua" w:hAnsi="Book Antiqua" w:cs="Book Antiqua"/>
          <w:color w:val="000000"/>
        </w:rPr>
        <w:t>mo</w:t>
      </w:r>
      <w:proofErr w:type="spellEnd"/>
      <w:r w:rsidRPr="006749CC">
        <w:rPr>
          <w:rFonts w:ascii="Book Antiqua" w:eastAsia="Book Antiqua" w:hAnsi="Book Antiqua" w:cs="Book Antiqua"/>
          <w:color w:val="000000"/>
        </w:rPr>
        <w:t>, the healing rate</w:t>
      </w:r>
      <w:r w:rsidR="006F4CFA"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w:t>
      </w:r>
      <w:r w:rsidR="006F4CFA" w:rsidRPr="006749CC">
        <w:rPr>
          <w:rFonts w:ascii="Book Antiqua" w:eastAsia="Book Antiqua" w:hAnsi="Book Antiqua" w:cs="Book Antiqua"/>
          <w:color w:val="000000"/>
        </w:rPr>
        <w:t xml:space="preserve">were 69.4% (34/49) for </w:t>
      </w:r>
      <w:r w:rsidRPr="006749CC">
        <w:rPr>
          <w:rFonts w:ascii="Book Antiqua" w:eastAsia="Book Antiqua" w:hAnsi="Book Antiqua" w:cs="Book Antiqua"/>
          <w:color w:val="000000"/>
        </w:rPr>
        <w:t xml:space="preserve">AFP, </w:t>
      </w:r>
      <w:r w:rsidR="006F4CFA" w:rsidRPr="006749CC">
        <w:rPr>
          <w:rFonts w:ascii="Book Antiqua" w:eastAsia="Book Antiqua" w:hAnsi="Book Antiqua" w:cs="Book Antiqua"/>
          <w:color w:val="000000"/>
        </w:rPr>
        <w:t xml:space="preserve">71.4% (120/168) for </w:t>
      </w:r>
      <w:r w:rsidRPr="006749CC">
        <w:rPr>
          <w:rFonts w:ascii="Book Antiqua" w:eastAsia="Book Antiqua" w:hAnsi="Book Antiqua" w:cs="Book Antiqua"/>
          <w:color w:val="000000"/>
        </w:rPr>
        <w:t xml:space="preserve">PERFACT, </w:t>
      </w:r>
      <w:r w:rsidR="006F4CFA" w:rsidRPr="006749CC">
        <w:rPr>
          <w:rFonts w:ascii="Book Antiqua" w:eastAsia="Book Antiqua" w:hAnsi="Book Antiqua" w:cs="Book Antiqua"/>
          <w:color w:val="000000"/>
        </w:rPr>
        <w:t xml:space="preserve">78.9% (314/398) for </w:t>
      </w:r>
      <w:r w:rsidRPr="006749CC">
        <w:rPr>
          <w:rFonts w:ascii="Book Antiqua" w:eastAsia="Book Antiqua" w:hAnsi="Book Antiqua" w:cs="Book Antiqua"/>
          <w:color w:val="000000"/>
        </w:rPr>
        <w:t>TROPIS</w:t>
      </w:r>
      <w:r w:rsidR="009F126D" w:rsidRPr="006749CC">
        <w:rPr>
          <w:rFonts w:ascii="Book Antiqua" w:eastAsia="Book Antiqua" w:hAnsi="Book Antiqua" w:cs="Book Antiqua"/>
          <w:color w:val="000000"/>
        </w:rPr>
        <w:t>, and</w:t>
      </w:r>
      <w:r w:rsidRPr="006749CC">
        <w:rPr>
          <w:rFonts w:ascii="Book Antiqua" w:eastAsia="Book Antiqua" w:hAnsi="Book Antiqua" w:cs="Book Antiqua"/>
          <w:color w:val="000000"/>
        </w:rPr>
        <w:t xml:space="preserve"> </w:t>
      </w:r>
      <w:r w:rsidR="006F4CFA" w:rsidRPr="006749CC">
        <w:rPr>
          <w:rFonts w:ascii="Book Antiqua" w:eastAsia="Book Antiqua" w:hAnsi="Book Antiqua" w:cs="Book Antiqua"/>
          <w:color w:val="000000"/>
        </w:rPr>
        <w:t xml:space="preserve">97% (583/601) </w:t>
      </w:r>
      <w:r w:rsidR="009F126D" w:rsidRPr="006749CC">
        <w:rPr>
          <w:rFonts w:ascii="Book Antiqua" w:eastAsia="Book Antiqua" w:hAnsi="Book Antiqua" w:cs="Book Antiqua"/>
          <w:color w:val="000000"/>
        </w:rPr>
        <w:t>for</w:t>
      </w:r>
      <w:r w:rsidRPr="006749CC">
        <w:rPr>
          <w:rFonts w:ascii="Book Antiqua" w:eastAsia="Book Antiqua" w:hAnsi="Book Antiqua" w:cs="Book Antiqua"/>
          <w:color w:val="000000"/>
        </w:rPr>
        <w:t xml:space="preserve"> fistulotomy</w:t>
      </w:r>
      <w:r w:rsidR="009F126D" w:rsidRPr="006749CC">
        <w:rPr>
          <w:rFonts w:ascii="Book Antiqua" w:eastAsia="Book Antiqua" w:hAnsi="Book Antiqua" w:cs="Book Antiqua"/>
          <w:color w:val="000000"/>
        </w:rPr>
        <w:t>. The corresponding</w:t>
      </w:r>
      <w:r w:rsidRPr="006749CC">
        <w:rPr>
          <w:rFonts w:ascii="Book Antiqua" w:eastAsia="Book Antiqua" w:hAnsi="Book Antiqua" w:cs="Book Antiqua"/>
          <w:color w:val="000000"/>
        </w:rPr>
        <w:t xml:space="preserve"> overall healing rate</w:t>
      </w:r>
      <w:r w:rsidR="009F126D"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at </w:t>
      </w:r>
      <w:r w:rsidR="009F126D"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 xml:space="preserve">long-term follow-up </w:t>
      </w:r>
      <w:r w:rsidR="009F126D" w:rsidRPr="006749CC">
        <w:rPr>
          <w:rFonts w:ascii="Book Antiqua" w:eastAsia="Book Antiqua" w:hAnsi="Book Antiqua" w:cs="Book Antiqua"/>
          <w:color w:val="000000"/>
        </w:rPr>
        <w:t xml:space="preserve">were 19.4% (6/31) for </w:t>
      </w:r>
      <w:r w:rsidRPr="006749CC">
        <w:rPr>
          <w:rFonts w:ascii="Book Antiqua" w:eastAsia="Book Antiqua" w:hAnsi="Book Antiqua" w:cs="Book Antiqua"/>
          <w:color w:val="000000"/>
        </w:rPr>
        <w:t xml:space="preserve">AFP, </w:t>
      </w:r>
      <w:r w:rsidR="009F126D" w:rsidRPr="006749CC">
        <w:rPr>
          <w:rFonts w:ascii="Book Antiqua" w:eastAsia="Book Antiqua" w:hAnsi="Book Antiqua" w:cs="Book Antiqua"/>
          <w:color w:val="000000"/>
        </w:rPr>
        <w:t xml:space="preserve">50.3% (75/149) for </w:t>
      </w:r>
      <w:r w:rsidRPr="006749CC">
        <w:rPr>
          <w:rFonts w:ascii="Book Antiqua" w:eastAsia="Book Antiqua" w:hAnsi="Book Antiqua" w:cs="Book Antiqua"/>
          <w:color w:val="000000"/>
        </w:rPr>
        <w:t xml:space="preserve">PERFACT, </w:t>
      </w:r>
      <w:r w:rsidR="009F126D" w:rsidRPr="006749CC">
        <w:rPr>
          <w:rFonts w:ascii="Book Antiqua" w:eastAsia="Book Antiqua" w:hAnsi="Book Antiqua" w:cs="Book Antiqua"/>
          <w:color w:val="000000"/>
        </w:rPr>
        <w:t xml:space="preserve">86% (307/357) for </w:t>
      </w:r>
      <w:r w:rsidRPr="006749CC">
        <w:rPr>
          <w:rFonts w:ascii="Book Antiqua" w:eastAsia="Book Antiqua" w:hAnsi="Book Antiqua" w:cs="Book Antiqua"/>
          <w:color w:val="000000"/>
        </w:rPr>
        <w:t>TROPIS</w:t>
      </w:r>
      <w:r w:rsidR="009F126D"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and 98.6% (511/518) </w:t>
      </w:r>
      <w:r w:rsidR="009F126D" w:rsidRPr="006749CC">
        <w:rPr>
          <w:rFonts w:ascii="Book Antiqua" w:eastAsia="Book Antiqua" w:hAnsi="Book Antiqua" w:cs="Book Antiqua"/>
          <w:color w:val="000000"/>
        </w:rPr>
        <w:t>for fistulotomy</w:t>
      </w:r>
      <w:r w:rsidRPr="006749CC">
        <w:rPr>
          <w:rFonts w:ascii="Book Antiqua" w:eastAsia="Book Antiqua" w:hAnsi="Book Antiqua" w:cs="Book Antiqua"/>
          <w:color w:val="000000"/>
        </w:rPr>
        <w:t>.</w:t>
      </w:r>
    </w:p>
    <w:p w14:paraId="6A3AB6FE" w14:textId="45BFDC4A" w:rsidR="00BE19A1" w:rsidRPr="006749CC" w:rsidRDefault="009F126D"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F</w:t>
      </w:r>
      <w:r w:rsidR="005876EA" w:rsidRPr="006749CC">
        <w:rPr>
          <w:rFonts w:ascii="Book Antiqua" w:eastAsia="Book Antiqua" w:hAnsi="Book Antiqua" w:cs="Book Antiqua"/>
          <w:color w:val="000000"/>
        </w:rPr>
        <w:t xml:space="preserve">ew complications </w:t>
      </w:r>
      <w:r w:rsidRPr="006749CC">
        <w:rPr>
          <w:rFonts w:ascii="Book Antiqua" w:eastAsia="Book Antiqua" w:hAnsi="Book Antiqua" w:cs="Book Antiqua"/>
          <w:color w:val="000000"/>
        </w:rPr>
        <w:t xml:space="preserve">were </w:t>
      </w:r>
      <w:r w:rsidR="005876EA" w:rsidRPr="006749CC">
        <w:rPr>
          <w:rFonts w:ascii="Book Antiqua" w:eastAsia="Book Antiqua" w:hAnsi="Book Antiqua" w:cs="Book Antiqua"/>
          <w:color w:val="000000"/>
        </w:rPr>
        <w:t>reported after these procedures. Bleeding from the post</w:t>
      </w:r>
      <w:r w:rsidR="007E3ADD">
        <w:rPr>
          <w:rFonts w:ascii="Book Antiqua" w:eastAsia="Book Antiqua" w:hAnsi="Book Antiqua" w:cs="Book Antiqua"/>
          <w:color w:val="000000"/>
        </w:rPr>
        <w:t>operative</w:t>
      </w:r>
      <w:r w:rsidR="005876EA" w:rsidRPr="006749CC">
        <w:rPr>
          <w:rFonts w:ascii="Book Antiqua" w:eastAsia="Book Antiqua" w:hAnsi="Book Antiqua" w:cs="Book Antiqua"/>
          <w:color w:val="000000"/>
        </w:rPr>
        <w:t xml:space="preserve"> wound occurred in 14/618 (2.3%) after fistulotomy, 12/456 (2.6%) after TROPIS, 2/216 (0.9%) after PERFACT</w:t>
      </w:r>
      <w:r w:rsidR="00DC4F4A"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and none after AFP procedures. The bleeding was controlled with conservative measures (</w:t>
      </w:r>
      <w:r w:rsidR="00DC4F4A" w:rsidRPr="003720DD">
        <w:rPr>
          <w:rFonts w:ascii="Book Antiqua" w:eastAsia="Book Antiqua" w:hAnsi="Book Antiqua" w:cs="Book Antiqua"/>
          <w:i/>
          <w:iCs/>
          <w:color w:val="000000"/>
        </w:rPr>
        <w:t>i.e.</w:t>
      </w:r>
      <w:r w:rsidR="00DC4F4A" w:rsidRPr="006749CC">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 xml:space="preserve">gentle pressure on the wound for few minutes) in all patients except </w:t>
      </w:r>
      <w:r w:rsidR="00DC4F4A" w:rsidRPr="006749CC">
        <w:rPr>
          <w:rFonts w:ascii="Book Antiqua" w:eastAsia="Book Antiqua" w:hAnsi="Book Antiqua" w:cs="Book Antiqua"/>
          <w:color w:val="000000"/>
        </w:rPr>
        <w:t xml:space="preserve">for </w:t>
      </w:r>
      <w:r w:rsidR="005876EA" w:rsidRPr="006749CC">
        <w:rPr>
          <w:rFonts w:ascii="Book Antiqua" w:eastAsia="Book Antiqua" w:hAnsi="Book Antiqua" w:cs="Book Antiqua"/>
          <w:color w:val="000000"/>
        </w:rPr>
        <w:t xml:space="preserve">one in </w:t>
      </w:r>
      <w:r w:rsidR="00DC4F4A" w:rsidRPr="006749CC">
        <w:rPr>
          <w:rFonts w:ascii="Book Antiqua" w:eastAsia="Book Antiqua" w:hAnsi="Book Antiqua" w:cs="Book Antiqua"/>
          <w:color w:val="000000"/>
        </w:rPr>
        <w:t xml:space="preserve">the </w:t>
      </w:r>
      <w:r w:rsidR="005876EA" w:rsidRPr="006749CC">
        <w:rPr>
          <w:rFonts w:ascii="Book Antiqua" w:eastAsia="Book Antiqua" w:hAnsi="Book Antiqua" w:cs="Book Antiqua"/>
          <w:color w:val="000000"/>
        </w:rPr>
        <w:t xml:space="preserve">fistulotomy and two in the TROPIS group, who required </w:t>
      </w:r>
      <w:r w:rsidR="00DC4F4A" w:rsidRPr="006749CC">
        <w:rPr>
          <w:rFonts w:ascii="Book Antiqua" w:eastAsia="Book Antiqua" w:hAnsi="Book Antiqua" w:cs="Book Antiqua"/>
          <w:color w:val="000000"/>
        </w:rPr>
        <w:t>suture ligation of the active bleeder in the</w:t>
      </w:r>
      <w:r w:rsidR="005876EA" w:rsidRPr="006749CC">
        <w:rPr>
          <w:rFonts w:ascii="Book Antiqua" w:eastAsia="Book Antiqua" w:hAnsi="Book Antiqua" w:cs="Book Antiqua"/>
          <w:color w:val="000000"/>
        </w:rPr>
        <w:t xml:space="preserve"> operating room. There was no stenosis or stricture formation after the TROPIS procedure</w:t>
      </w:r>
      <w:r w:rsidR="00DC4F4A"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as the mucosal wound involved less than one-third of the anal circumference in all cases. The </w:t>
      </w:r>
      <w:r w:rsidR="00DC4F4A" w:rsidRPr="006749CC">
        <w:rPr>
          <w:rFonts w:ascii="Book Antiqua" w:eastAsia="Book Antiqua" w:hAnsi="Book Antiqua" w:cs="Book Antiqua"/>
          <w:color w:val="000000"/>
        </w:rPr>
        <w:t xml:space="preserve">most frequent </w:t>
      </w:r>
      <w:r w:rsidR="005876EA" w:rsidRPr="006749CC">
        <w:rPr>
          <w:rFonts w:ascii="Book Antiqua" w:eastAsia="Book Antiqua" w:hAnsi="Book Antiqua" w:cs="Book Antiqua"/>
          <w:color w:val="000000"/>
        </w:rPr>
        <w:t>complication after AFP was plug extrusion</w:t>
      </w:r>
      <w:r w:rsidR="00DC4F4A" w:rsidRPr="006749CC">
        <w:rPr>
          <w:rFonts w:ascii="Book Antiqua" w:eastAsia="Book Antiqua" w:hAnsi="Book Antiqua" w:cs="Book Antiqua"/>
          <w:color w:val="000000"/>
        </w:rPr>
        <w:t xml:space="preserve">, which occurred </w:t>
      </w:r>
      <w:r w:rsidR="005876EA" w:rsidRPr="006749CC">
        <w:rPr>
          <w:rFonts w:ascii="Book Antiqua" w:eastAsia="Book Antiqua" w:hAnsi="Book Antiqua" w:cs="Book Antiqua"/>
          <w:color w:val="000000"/>
        </w:rPr>
        <w:t xml:space="preserve">in 11/61 (18%) </w:t>
      </w:r>
      <w:r w:rsidR="00DC4F4A" w:rsidRPr="006749CC">
        <w:rPr>
          <w:rFonts w:ascii="Book Antiqua" w:eastAsia="Book Antiqua" w:hAnsi="Book Antiqua" w:cs="Book Antiqua"/>
          <w:color w:val="000000"/>
        </w:rPr>
        <w:t xml:space="preserve">of the </w:t>
      </w:r>
      <w:r w:rsidR="005876EA" w:rsidRPr="006749CC">
        <w:rPr>
          <w:rFonts w:ascii="Book Antiqua" w:eastAsia="Book Antiqua" w:hAnsi="Book Antiqua" w:cs="Book Antiqua"/>
          <w:color w:val="000000"/>
        </w:rPr>
        <w:t>AFP procedures. In the 11 patients with plug extrusion, the fistula recurred in six, three were lost to follow-up</w:t>
      </w:r>
      <w:r w:rsidR="00DC4F4A"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and the fistula healed in two.</w:t>
      </w:r>
    </w:p>
    <w:bookmarkEnd w:id="23"/>
    <w:bookmarkEnd w:id="24"/>
    <w:p w14:paraId="698B22C9" w14:textId="77777777" w:rsidR="00BE19A1" w:rsidRPr="006749CC" w:rsidRDefault="00BE19A1" w:rsidP="00066E57">
      <w:pPr>
        <w:adjustRightInd w:val="0"/>
        <w:snapToGrid w:val="0"/>
        <w:spacing w:line="360" w:lineRule="auto"/>
        <w:jc w:val="both"/>
        <w:rPr>
          <w:rFonts w:ascii="Book Antiqua" w:hAnsi="Book Antiqua"/>
        </w:rPr>
      </w:pPr>
    </w:p>
    <w:p w14:paraId="19C2642B"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aps/>
          <w:color w:val="000000"/>
          <w:u w:val="single"/>
        </w:rPr>
        <w:t>DISCUSSION</w:t>
      </w:r>
    </w:p>
    <w:p w14:paraId="518995B8" w14:textId="5313D437" w:rsidR="00BE19A1" w:rsidRPr="006749CC" w:rsidRDefault="005876EA" w:rsidP="00066E57">
      <w:pPr>
        <w:adjustRightInd w:val="0"/>
        <w:snapToGrid w:val="0"/>
        <w:spacing w:line="360" w:lineRule="auto"/>
        <w:jc w:val="both"/>
        <w:rPr>
          <w:rFonts w:ascii="Book Antiqua" w:hAnsi="Book Antiqua"/>
        </w:rPr>
      </w:pPr>
      <w:bookmarkStart w:id="25" w:name="OLE_LINK32"/>
      <w:bookmarkStart w:id="26" w:name="OLE_LINK33"/>
      <w:r w:rsidRPr="006749CC">
        <w:rPr>
          <w:rFonts w:ascii="Book Antiqua" w:eastAsia="Book Antiqua" w:hAnsi="Book Antiqua" w:cs="Book Antiqua"/>
          <w:color w:val="000000"/>
        </w:rPr>
        <w:t xml:space="preserve">This study </w:t>
      </w:r>
      <w:r w:rsidR="006749CC" w:rsidRPr="006749CC">
        <w:rPr>
          <w:rFonts w:ascii="Book Antiqua" w:eastAsia="Book Antiqua" w:hAnsi="Book Antiqua" w:cs="Book Antiqua"/>
          <w:color w:val="000000"/>
        </w:rPr>
        <w:t>analyzed</w:t>
      </w:r>
      <w:r w:rsidRPr="006749CC">
        <w:rPr>
          <w:rFonts w:ascii="Book Antiqua" w:eastAsia="Book Antiqua" w:hAnsi="Book Antiqua" w:cs="Book Antiqua"/>
          <w:color w:val="000000"/>
        </w:rPr>
        <w:t xml:space="preserve"> the operative experience of a single surgeon in performing 1351 anal fistula procedures in 1250 patients. The study has a few strengths. As per our literature search, this is the largest series of anal fistulas</w:t>
      </w:r>
      <w:r w:rsidR="00076F1C">
        <w:rPr>
          <w:rFonts w:ascii="Book Antiqua" w:eastAsia="Book Antiqua" w:hAnsi="Book Antiqua" w:cs="Book Antiqua"/>
          <w:color w:val="000000"/>
        </w:rPr>
        <w:t xml:space="preserve"> published till </w:t>
      </w:r>
      <w:proofErr w:type="gramStart"/>
      <w:r w:rsidR="00076F1C">
        <w:rPr>
          <w:rFonts w:ascii="Book Antiqua" w:eastAsia="Book Antiqua" w:hAnsi="Book Antiqua" w:cs="Book Antiqua"/>
          <w:color w:val="000000"/>
        </w:rPr>
        <w:t>date</w:t>
      </w:r>
      <w:r w:rsidRPr="006749CC">
        <w:rPr>
          <w:rFonts w:ascii="Book Antiqua" w:eastAsia="Book Antiqua" w:hAnsi="Book Antiqua" w:cs="Book Antiqua"/>
          <w:color w:val="000000"/>
        </w:rPr>
        <w:t xml:space="preserve"> .</w:t>
      </w:r>
      <w:proofErr w:type="gramEnd"/>
      <w:r w:rsidRPr="006749CC">
        <w:rPr>
          <w:rFonts w:ascii="Book Antiqua" w:eastAsia="Book Antiqua" w:hAnsi="Book Antiqua" w:cs="Book Antiqua"/>
          <w:color w:val="000000"/>
        </w:rPr>
        <w:t xml:space="preserve"> Long-term follow-up of patients was meticulous. The study demonstrated that a dedicated center and a systematic approach (GFRI algorithm, Figure 2) helped achieve satisfactory success rate</w:t>
      </w:r>
      <w:r w:rsidR="00DC4F4A"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w:t>
      </w:r>
      <w:r w:rsidR="00DC4F4A" w:rsidRPr="006749CC">
        <w:rPr>
          <w:rFonts w:ascii="Book Antiqua" w:eastAsia="Book Antiqua" w:hAnsi="Book Antiqua" w:cs="Book Antiqua"/>
          <w:color w:val="000000"/>
        </w:rPr>
        <w:t xml:space="preserve">of </w:t>
      </w:r>
      <w:r w:rsidRPr="006749CC">
        <w:rPr>
          <w:rFonts w:ascii="Book Antiqua" w:eastAsia="Book Antiqua" w:hAnsi="Book Antiqua" w:cs="Book Antiqua"/>
          <w:color w:val="000000"/>
        </w:rPr>
        <w:t xml:space="preserve">93.5% </w:t>
      </w:r>
      <w:r w:rsidR="00DC4F4A" w:rsidRPr="006749CC">
        <w:rPr>
          <w:rFonts w:ascii="Book Antiqua" w:eastAsia="Book Antiqua" w:hAnsi="Book Antiqua" w:cs="Book Antiqua"/>
          <w:color w:val="000000"/>
        </w:rPr>
        <w:t xml:space="preserve">for </w:t>
      </w:r>
      <w:r w:rsidRPr="006749CC">
        <w:rPr>
          <w:rFonts w:ascii="Book Antiqua" w:eastAsia="Book Antiqua" w:hAnsi="Book Antiqua" w:cs="Book Antiqua"/>
          <w:color w:val="000000"/>
        </w:rPr>
        <w:t xml:space="preserve">all fistulas and 86% </w:t>
      </w:r>
      <w:r w:rsidR="00DC4F4A" w:rsidRPr="006749CC">
        <w:rPr>
          <w:rFonts w:ascii="Book Antiqua" w:eastAsia="Book Antiqua" w:hAnsi="Book Antiqua" w:cs="Book Antiqua"/>
          <w:color w:val="000000"/>
        </w:rPr>
        <w:t xml:space="preserve">for </w:t>
      </w:r>
      <w:r w:rsidRPr="006749CC">
        <w:rPr>
          <w:rFonts w:ascii="Book Antiqua" w:eastAsia="Book Antiqua" w:hAnsi="Book Antiqua" w:cs="Book Antiqua"/>
          <w:color w:val="000000"/>
        </w:rPr>
        <w:t>high</w:t>
      </w:r>
      <w:r w:rsidR="006F2FC7"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complex fistulas.</w:t>
      </w:r>
    </w:p>
    <w:p w14:paraId="2641945A" w14:textId="03AF2BD8" w:rsidR="00BE19A1" w:rsidRPr="006749CC" w:rsidRDefault="006F2FC7"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lastRenderedPageBreak/>
        <w:t>T</w:t>
      </w:r>
      <w:r w:rsidR="005876EA" w:rsidRPr="006749CC">
        <w:rPr>
          <w:rFonts w:ascii="Book Antiqua" w:eastAsia="Book Antiqua" w:hAnsi="Book Antiqua" w:cs="Book Antiqua"/>
          <w:color w:val="000000"/>
        </w:rPr>
        <w:t xml:space="preserve">he series </w:t>
      </w:r>
      <w:r w:rsidRPr="006749CC">
        <w:rPr>
          <w:rFonts w:ascii="Book Antiqua" w:eastAsia="Book Antiqua" w:hAnsi="Book Antiqua" w:cs="Book Antiqua"/>
          <w:color w:val="000000"/>
        </w:rPr>
        <w:t xml:space="preserve">began </w:t>
      </w:r>
      <w:r w:rsidR="005876EA" w:rsidRPr="006749CC">
        <w:rPr>
          <w:rFonts w:ascii="Book Antiqua" w:eastAsia="Book Antiqua" w:hAnsi="Book Antiqua" w:cs="Book Antiqua"/>
          <w:color w:val="000000"/>
        </w:rPr>
        <w:t xml:space="preserve">in 2006, </w:t>
      </w:r>
      <w:r w:rsidRPr="006749CC">
        <w:rPr>
          <w:rFonts w:ascii="Book Antiqua" w:eastAsia="Book Antiqua" w:hAnsi="Book Antiqua" w:cs="Book Antiqua"/>
          <w:color w:val="000000"/>
        </w:rPr>
        <w:t xml:space="preserve">when </w:t>
      </w:r>
      <w:r w:rsidR="005876EA" w:rsidRPr="006749CC">
        <w:rPr>
          <w:rFonts w:ascii="Book Antiqua" w:eastAsia="Book Antiqua" w:hAnsi="Book Antiqua" w:cs="Book Antiqua"/>
          <w:color w:val="000000"/>
        </w:rPr>
        <w:t xml:space="preserve">the AFP procedure was performed for all fistulas, simple as well as complex. </w:t>
      </w:r>
      <w:r w:rsidRPr="006749CC">
        <w:rPr>
          <w:rFonts w:ascii="Book Antiqua" w:eastAsia="Book Antiqua" w:hAnsi="Book Antiqua" w:cs="Book Antiqua"/>
          <w:color w:val="000000"/>
        </w:rPr>
        <w:t>T</w:t>
      </w:r>
      <w:r w:rsidR="005876EA" w:rsidRPr="006749CC">
        <w:rPr>
          <w:rFonts w:ascii="Book Antiqua" w:eastAsia="Book Antiqua" w:hAnsi="Book Antiqua" w:cs="Book Antiqua"/>
          <w:color w:val="000000"/>
        </w:rPr>
        <w:t xml:space="preserve">he </w:t>
      </w:r>
      <w:r w:rsidRPr="006749CC">
        <w:rPr>
          <w:rFonts w:ascii="Book Antiqua" w:eastAsia="Book Antiqua" w:hAnsi="Book Antiqua" w:cs="Book Antiqua"/>
          <w:color w:val="000000"/>
        </w:rPr>
        <w:t xml:space="preserve">initial </w:t>
      </w:r>
      <w:r w:rsidR="005876EA" w:rsidRPr="006749CC">
        <w:rPr>
          <w:rFonts w:ascii="Book Antiqua" w:eastAsia="Book Antiqua" w:hAnsi="Book Antiqua" w:cs="Book Antiqua"/>
          <w:color w:val="000000"/>
        </w:rPr>
        <w:t>results were encouraging (71% healing rate)</w:t>
      </w:r>
      <w:r w:rsidRPr="006749CC">
        <w:rPr>
          <w:rFonts w:ascii="Book Antiqua" w:eastAsia="Book Antiqua" w:hAnsi="Book Antiqua" w:cs="Book Antiqua"/>
          <w:color w:val="000000"/>
        </w:rPr>
        <w:t xml:space="preserve"> and</w:t>
      </w:r>
      <w:r w:rsidR="005876EA" w:rsidRPr="006749CC">
        <w:rPr>
          <w:rFonts w:ascii="Book Antiqua" w:eastAsia="Book Antiqua" w:hAnsi="Book Antiqua" w:cs="Book Antiqua"/>
          <w:color w:val="000000"/>
        </w:rPr>
        <w:t xml:space="preserve"> prevailed for a few years (Figure 1). However, the healing rate with AFP was not sustained</w:t>
      </w:r>
      <w:r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and by 2012, the use of AFP was discontinued (Figure 1). As an alternative, </w:t>
      </w:r>
      <w:r w:rsidR="00F57445">
        <w:rPr>
          <w:rFonts w:ascii="Book Antiqua" w:eastAsia="Book Antiqua" w:hAnsi="Book Antiqua" w:cs="Book Antiqua"/>
          <w:color w:val="000000"/>
        </w:rPr>
        <w:t xml:space="preserve">we started performing </w:t>
      </w:r>
      <w:r w:rsidR="005876EA" w:rsidRPr="006749CC">
        <w:rPr>
          <w:rFonts w:ascii="Book Antiqua" w:eastAsia="Book Antiqua" w:hAnsi="Book Antiqua" w:cs="Book Antiqua"/>
          <w:color w:val="000000"/>
        </w:rPr>
        <w:t>fistulotomy for low fistulas. However, the management of high complex fistulas posed a challenge. None of the procedures in vogue had a satisfactory cure rate in high fistulas</w:t>
      </w:r>
      <w:r w:rsidR="00A035F7" w:rsidRPr="006749CC">
        <w:rPr>
          <w:rFonts w:ascii="Book Antiqua" w:eastAsia="Book Antiqua" w:hAnsi="Book Antiqua" w:cs="Book Antiqua"/>
          <w:color w:val="000000"/>
        </w:rPr>
        <w:fldChar w:fldCharType="begin">
          <w:fldData xml:space="preserve">PEVuZE5vdGU+PENpdGU+PEF1dGhvcj5KYXluZTwvQXV0aG9yPjxZZWFyPjIwMjE8L1llYXI+PFJl
Y051bT41MDA8L1JlY051bT48RGlzcGxheVRleHQ+PHN0eWxlIGZhY2U9InN1cGVyc2NyaXB0Ij5b
MTVdPC9zdHlsZT48L0Rpc3BsYXlUZXh0PjxyZWNvcmQ+PHJlYy1udW1iZXI+NTAwPC9yZWMtbnVt
YmVyPjxmb3JlaWduLWtleXM+PGtleSBhcHA9IkVOIiBkYi1pZD0iZXN6djVmOXhxMHJwZGFld3J3
dXB6NTB4NXhhMmZkdndwZXZzIiB0aW1lc3RhbXA9IjAiPjUwMDwva2V5PjwvZm9yZWlnbi1rZXlz
PjxyZWYtdHlwZSBuYW1lPSJKb3VybmFsIEFydGljbGUiPjE3PC9yZWYtdHlwZT48Y29udHJpYnV0
b3JzPjxhdXRob3JzPjxhdXRob3I+SmF5bmUsIEQuIEcuPC9hdXRob3I+PGF1dGhvcj5TY2hvbGVm
aWVsZCwgSi48L2F1dGhvcj48YXV0aG9yPlRvbGFuLCBELjwvYXV0aG9yPjxhdXRob3I+R3JheSwg
Ui48L2F1dGhvcj48YXV0aG9yPlNlbmFwYXRpLCBBLjwvYXV0aG9yPjxhdXRob3I+SHVsbWUsIEMu
IFQuPC9hdXRob3I+PGF1dGhvcj5TdXR0b24sIEEuIEouPC9hdXRob3I+PGF1dGhvcj5IYW5kbGV5
LCBLLjwvYXV0aG9yPjxhdXRob3I+SGV3aXR0LCBDLiBBLjwvYXV0aG9yPjxhdXRob3I+S2F1ciwg
TS48L2F1dGhvcj48YXV0aG9yPk1hZ2lsbCwgTC48L2F1dGhvcj48YXV0aG9yPkZpYXQgVHJpYWwg
Q29sbGFib3JhdGl2ZSBHcm91cDwvYXV0aG9yPjwvYXV0aG9ycz48L2NvbnRyaWJ1dG9ycz48YXV0
aC1hZGRyZXNzPlVuaXZlcnNpdHkgb2YgTGVlZHMsIExlZWRzLCBVSy4mI3hEO1VuaXZlcnNpdHkg
b2YgTm90dGluZ2hhbSwgTm90dGluZ2hhbSwgVUsuJiN4RDtMZWVkcyBUZWFjaGluZyBIb3NwaXRh
bHMgTkhTIFRydXN0LCBMZWVkcywgVUsuJiN4RDtOdWZmaWVsZCBEZXBhcnRtZW50IG9mIFBvcHVs
YXRpb24gSGVhbHRoIE1lZGljaW5lIFNjaWVuY2VzIERpdmlzaW9uLCBVbml2ZXJzaXR5IG9mIE94
Zm9yZCwgT3hmb3JkLCBVSy4mI3hEO1BvcnRzbW91dGggSG9zcGl0YWxzIE5IUyBUcnVzdCwgUG9y
dHNtb3V0aCwgVUsuJiN4RDtBY2FkZW1pYyBVbml0IG9mIEhlYWx0aCBFY29ub21pY3MsIExlZWRz
IEluc3RpdHV0ZSBvZiBIZWFsdGggU2NpZW5jZXMsIFVuaXZlcnNpdHkgb2YgTGVlZHMsIExlZWRz
LCBVSy4mI3hEO0luc3RpdHV0ZSBvZiBIZWFsdGggRWNvbm9taWNzLCBFZG1vbnRvbiwgQ2FuYWRh
LiYjeEQ7QmlybWluZ2hhbSBDbGluaWNhbCBUcmlhbHMgVW5pdCAoQkNUVSksIFVuaXZlcnNpdHkg
b2YgQmlybWluZ2hhbSwgQmlybWluZ2hhbSwgVUsuPC9hdXRoLWFkZHJlc3M+PHRpdGxlcz48dGl0
bGU+QSBNdWx0aWNlbnRlciBSYW5kb21pemVkIENvbnRyb2xsZWQgVHJpYWwgQ29tcGFyaW5nIFNh
ZmV0eSwgRWZmaWNhY3ksIGFuZCBDb3N0LWVmZmVjdGl2ZW5lc3Mgb2YgdGhlIFN1cmdpc2lzIEFu
YWwgRmlzdHVsYSBQbHVnIFZlcnN1cyBTdXJnZW9uJmFwb3M7cyBQcmVmZXJlbmNlIGZvciBUcmFu
c3NwaGluY3RlcmljIEZpc3R1bGEtaW4tQW5vOiBUaGUgRklBVCBUcmlhbDwvdGl0bGU+PHNlY29u
ZGFyeS10aXRsZT5Bbm4gU3VyZzwvc2Vjb25kYXJ5LXRpdGxlPjwvdGl0bGVzPjxwZXJpb2RpY2Fs
PjxmdWxsLXRpdGxlPkFubiBTdXJnPC9mdWxsLXRpdGxlPjwvcGVyaW9kaWNhbD48cGFnZXM+NDMz
LTQ0MTwvcGFnZXM+PHZvbHVtZT4yNzM8L3ZvbHVtZT48bnVtYmVyPjM8L251bWJlcj48ZWRpdGlv
bj4yMDIwLzA2LzEwPC9lZGl0aW9uPjxkYXRlcz48eWVhcj4yMDIxPC95ZWFyPjxwdWItZGF0ZXM+
PGRhdGU+TWFyIDE8L2RhdGU+PC9wdWItZGF0ZXM+PC9kYXRlcz48aXNibj4xNTI4LTExNDAgKEVs
ZWN0cm9uaWMpJiN4RDswMDAzLTQ5MzIgKExpbmtpbmcpPC9pc2JuPjxhY2Nlc3Npb24tbnVtPjMy
NTE2MjI5PC9hY2Nlc3Npb24tbnVtPjx1cmxzPjxyZWxhdGVkLXVybHM+PHVybD5odHRwczovL3d3
dy5uY2JpLm5sbS5uaWguZ292L3B1Ym1lZC8zMjUxNjIyOTwvdXJsPjwvcmVsYXRlZC11cmxzPjwv
dXJscz48ZWxlY3Ryb25pYy1yZXNvdXJjZS1udW0+MTAuMTA5Ny9TTEEuMDAwMDAwMDAwMDAwMzk4
MTwvZWxlY3Ryb25pYy1yZXNvdXJjZS1udW0+PC9yZWNvcmQ+PC9DaXRlPjwvRW5kTm90ZT4A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KYXluZTwvQXV0aG9yPjxZZWFyPjIwMjE8L1llYXI+PFJl
Y051bT41MDA8L1JlY051bT48RGlzcGxheVRleHQ+PHN0eWxlIGZhY2U9InN1cGVyc2NyaXB0Ij5b
MTVdPC9zdHlsZT48L0Rpc3BsYXlUZXh0PjxyZWNvcmQ+PHJlYy1udW1iZXI+NTAwPC9yZWMtbnVt
YmVyPjxmb3JlaWduLWtleXM+PGtleSBhcHA9IkVOIiBkYi1pZD0iZXN6djVmOXhxMHJwZGFld3J3
dXB6NTB4NXhhMmZkdndwZXZzIiB0aW1lc3RhbXA9IjAiPjUwMDwva2V5PjwvZm9yZWlnbi1rZXlz
PjxyZWYtdHlwZSBuYW1lPSJKb3VybmFsIEFydGljbGUiPjE3PC9yZWYtdHlwZT48Y29udHJpYnV0
b3JzPjxhdXRob3JzPjxhdXRob3I+SmF5bmUsIEQuIEcuPC9hdXRob3I+PGF1dGhvcj5TY2hvbGVm
aWVsZCwgSi48L2F1dGhvcj48YXV0aG9yPlRvbGFuLCBELjwvYXV0aG9yPjxhdXRob3I+R3JheSwg
Ui48L2F1dGhvcj48YXV0aG9yPlNlbmFwYXRpLCBBLjwvYXV0aG9yPjxhdXRob3I+SHVsbWUsIEMu
IFQuPC9hdXRob3I+PGF1dGhvcj5TdXR0b24sIEEuIEouPC9hdXRob3I+PGF1dGhvcj5IYW5kbGV5
LCBLLjwvYXV0aG9yPjxhdXRob3I+SGV3aXR0LCBDLiBBLjwvYXV0aG9yPjxhdXRob3I+S2F1ciwg
TS48L2F1dGhvcj48YXV0aG9yPk1hZ2lsbCwgTC48L2F1dGhvcj48YXV0aG9yPkZpYXQgVHJpYWwg
Q29sbGFib3JhdGl2ZSBHcm91cDwvYXV0aG9yPjwvYXV0aG9ycz48L2NvbnRyaWJ1dG9ycz48YXV0
aC1hZGRyZXNzPlVuaXZlcnNpdHkgb2YgTGVlZHMsIExlZWRzLCBVSy4mI3hEO1VuaXZlcnNpdHkg
b2YgTm90dGluZ2hhbSwgTm90dGluZ2hhbSwgVUsuJiN4RDtMZWVkcyBUZWFjaGluZyBIb3NwaXRh
bHMgTkhTIFRydXN0LCBMZWVkcywgVUsuJiN4RDtOdWZmaWVsZCBEZXBhcnRtZW50IG9mIFBvcHVs
YXRpb24gSGVhbHRoIE1lZGljaW5lIFNjaWVuY2VzIERpdmlzaW9uLCBVbml2ZXJzaXR5IG9mIE94
Zm9yZCwgT3hmb3JkLCBVSy4mI3hEO1BvcnRzbW91dGggSG9zcGl0YWxzIE5IUyBUcnVzdCwgUG9y
dHNtb3V0aCwgVUsuJiN4RDtBY2FkZW1pYyBVbml0IG9mIEhlYWx0aCBFY29ub21pY3MsIExlZWRz
IEluc3RpdHV0ZSBvZiBIZWFsdGggU2NpZW5jZXMsIFVuaXZlcnNpdHkgb2YgTGVlZHMsIExlZWRz
LCBVSy4mI3hEO0luc3RpdHV0ZSBvZiBIZWFsdGggRWNvbm9taWNzLCBFZG1vbnRvbiwgQ2FuYWRh
LiYjeEQ7QmlybWluZ2hhbSBDbGluaWNhbCBUcmlhbHMgVW5pdCAoQkNUVSksIFVuaXZlcnNpdHkg
b2YgQmlybWluZ2hhbSwgQmlybWluZ2hhbSwgVUsuPC9hdXRoLWFkZHJlc3M+PHRpdGxlcz48dGl0
bGU+QSBNdWx0aWNlbnRlciBSYW5kb21pemVkIENvbnRyb2xsZWQgVHJpYWwgQ29tcGFyaW5nIFNh
ZmV0eSwgRWZmaWNhY3ksIGFuZCBDb3N0LWVmZmVjdGl2ZW5lc3Mgb2YgdGhlIFN1cmdpc2lzIEFu
YWwgRmlzdHVsYSBQbHVnIFZlcnN1cyBTdXJnZW9uJmFwb3M7cyBQcmVmZXJlbmNlIGZvciBUcmFu
c3NwaGluY3RlcmljIEZpc3R1bGEtaW4tQW5vOiBUaGUgRklBVCBUcmlhbDwvdGl0bGU+PHNlY29u
ZGFyeS10aXRsZT5Bbm4gU3VyZzwvc2Vjb25kYXJ5LXRpdGxlPjwvdGl0bGVzPjxwZXJpb2RpY2Fs
PjxmdWxsLXRpdGxlPkFubiBTdXJnPC9mdWxsLXRpdGxlPjwvcGVyaW9kaWNhbD48cGFnZXM+NDMz
LTQ0MTwvcGFnZXM+PHZvbHVtZT4yNzM8L3ZvbHVtZT48bnVtYmVyPjM8L251bWJlcj48ZWRpdGlv
bj4yMDIwLzA2LzEwPC9lZGl0aW9uPjxkYXRlcz48eWVhcj4yMDIxPC95ZWFyPjxwdWItZGF0ZXM+
PGRhdGU+TWFyIDE8L2RhdGU+PC9wdWItZGF0ZXM+PC9kYXRlcz48aXNibj4xNTI4LTExNDAgKEVs
ZWN0cm9uaWMpJiN4RDswMDAzLTQ5MzIgKExpbmtpbmcpPC9pc2JuPjxhY2Nlc3Npb24tbnVtPjMy
NTE2MjI5PC9hY2Nlc3Npb24tbnVtPjx1cmxzPjxyZWxhdGVkLXVybHM+PHVybD5odHRwczovL3d3
dy5uY2JpLm5sbS5uaWguZ292L3B1Ym1lZC8zMjUxNjIyOTwvdXJsPjwvcmVsYXRlZC11cmxzPjwv
dXJscz48ZWxlY3Ryb25pYy1yZXNvdXJjZS1udW0+MTAuMTA5Ny9TTEEuMDAwMDAwMDAwMDAwMzk4
MTwvZWxlY3Ryb25pYy1yZXNvdXJjZS1udW0+PC9yZWNvcmQ+PC9DaXRlPjwvRW5kTm90ZT4A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A035F7" w:rsidRPr="006749CC">
        <w:rPr>
          <w:rFonts w:ascii="Book Antiqua" w:eastAsia="Book Antiqua" w:hAnsi="Book Antiqua" w:cs="Book Antiqua"/>
          <w:color w:val="000000"/>
        </w:rPr>
      </w:r>
      <w:r w:rsidR="00A035F7"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5]</w:t>
      </w:r>
      <w:r w:rsidR="00A035F7" w:rsidRPr="006749CC">
        <w:rPr>
          <w:rFonts w:ascii="Book Antiqua" w:eastAsia="Book Antiqua" w:hAnsi="Book Antiqua" w:cs="Book Antiqua"/>
          <w:color w:val="000000"/>
        </w:rPr>
        <w:fldChar w:fldCharType="end"/>
      </w:r>
      <w:r w:rsidR="005876EA" w:rsidRPr="006749CC">
        <w:rPr>
          <w:rFonts w:ascii="Book Antiqua" w:eastAsia="Book Antiqua" w:hAnsi="Book Antiqua" w:cs="Book Antiqua"/>
          <w:color w:val="000000"/>
        </w:rPr>
        <w:t xml:space="preserve">. Therefore, </w:t>
      </w:r>
      <w:r w:rsidRPr="006749CC">
        <w:rPr>
          <w:rFonts w:ascii="Book Antiqua" w:eastAsia="Book Antiqua" w:hAnsi="Book Antiqua" w:cs="Book Antiqua"/>
          <w:color w:val="000000"/>
        </w:rPr>
        <w:t xml:space="preserve">the use of </w:t>
      </w:r>
      <w:r w:rsidR="005876EA" w:rsidRPr="006749CC">
        <w:rPr>
          <w:rFonts w:ascii="Book Antiqua" w:eastAsia="Book Antiqua" w:hAnsi="Book Antiqua" w:cs="Book Antiqua"/>
          <w:color w:val="000000"/>
        </w:rPr>
        <w:t xml:space="preserve">a novel </w:t>
      </w:r>
      <w:r w:rsidRPr="006749CC">
        <w:rPr>
          <w:rFonts w:ascii="Book Antiqua" w:eastAsia="Book Antiqua" w:hAnsi="Book Antiqua" w:cs="Book Antiqua"/>
          <w:color w:val="000000"/>
        </w:rPr>
        <w:t xml:space="preserve">PERFACT </w:t>
      </w:r>
      <w:r w:rsidR="005876EA" w:rsidRPr="006749CC">
        <w:rPr>
          <w:rFonts w:ascii="Book Antiqua" w:eastAsia="Book Antiqua" w:hAnsi="Book Antiqua" w:cs="Book Antiqua"/>
          <w:color w:val="000000"/>
        </w:rPr>
        <w:t>method was contemplated in 2012</w:t>
      </w:r>
      <w:r w:rsidR="00850673"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850673" w:rsidRPr="006749CC">
        <w:rPr>
          <w:rFonts w:ascii="Book Antiqua" w:eastAsia="Book Antiqua" w:hAnsi="Book Antiqua" w:cs="Book Antiqua"/>
          <w:color w:val="000000"/>
        </w:rPr>
      </w:r>
      <w:r w:rsidR="00850673"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7]</w:t>
      </w:r>
      <w:r w:rsidR="00850673" w:rsidRPr="006749CC">
        <w:rPr>
          <w:rFonts w:ascii="Book Antiqua" w:eastAsia="Book Antiqua" w:hAnsi="Book Antiqua" w:cs="Book Antiqua"/>
          <w:color w:val="000000"/>
        </w:rPr>
        <w:fldChar w:fldCharType="end"/>
      </w:r>
      <w:r w:rsidR="005876EA" w:rsidRPr="006749CC">
        <w:rPr>
          <w:rFonts w:ascii="Book Antiqua" w:eastAsia="Book Antiqua" w:hAnsi="Book Antiqua" w:cs="Book Antiqua"/>
          <w:color w:val="000000"/>
        </w:rPr>
        <w:t xml:space="preserve">. The basic principle behind </w:t>
      </w:r>
      <w:r w:rsidRPr="006749CC">
        <w:rPr>
          <w:rFonts w:ascii="Book Antiqua" w:eastAsia="Book Antiqua" w:hAnsi="Book Antiqua" w:cs="Book Antiqua"/>
          <w:color w:val="000000"/>
        </w:rPr>
        <w:t xml:space="preserve">that </w:t>
      </w:r>
      <w:r w:rsidR="005876EA" w:rsidRPr="006749CC">
        <w:rPr>
          <w:rFonts w:ascii="Book Antiqua" w:eastAsia="Book Antiqua" w:hAnsi="Book Antiqua" w:cs="Book Antiqua"/>
          <w:color w:val="000000"/>
        </w:rPr>
        <w:t>procedure was that “in the presence of infection, healing by secondary intention is better than by primary intention”</w:t>
      </w:r>
      <w:r w:rsidR="00850673"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850673" w:rsidRPr="006749CC">
        <w:rPr>
          <w:rFonts w:ascii="Book Antiqua" w:eastAsia="Book Antiqua" w:hAnsi="Book Antiqua" w:cs="Book Antiqua"/>
          <w:color w:val="000000"/>
        </w:rPr>
      </w:r>
      <w:r w:rsidR="00850673"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7]</w:t>
      </w:r>
      <w:r w:rsidR="00850673" w:rsidRPr="006749CC">
        <w:rPr>
          <w:rFonts w:ascii="Book Antiqua" w:eastAsia="Book Antiqua" w:hAnsi="Book Antiqua" w:cs="Book Antiqua"/>
          <w:color w:val="000000"/>
        </w:rPr>
        <w:fldChar w:fldCharType="end"/>
      </w:r>
      <w:r w:rsidR="005876EA"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In PERFACT</w:t>
      </w:r>
      <w:r w:rsidR="005876EA" w:rsidRPr="006749CC">
        <w:rPr>
          <w:rFonts w:ascii="Book Antiqua" w:eastAsia="Book Antiqua" w:hAnsi="Book Antiqua" w:cs="Book Antiqua"/>
          <w:color w:val="000000"/>
        </w:rPr>
        <w:t xml:space="preserve">, the </w:t>
      </w:r>
      <w:r w:rsidR="00361DAF">
        <w:rPr>
          <w:rFonts w:ascii="Book Antiqua" w:eastAsia="Book Antiqua" w:hAnsi="Book Antiqua" w:cs="Book Antiqua"/>
          <w:color w:val="000000"/>
        </w:rPr>
        <w:t>IO</w:t>
      </w:r>
      <w:r w:rsidR="005876EA" w:rsidRPr="006749CC">
        <w:rPr>
          <w:rFonts w:ascii="Book Antiqua" w:eastAsia="Book Antiqua" w:hAnsi="Book Antiqua" w:cs="Book Antiqua"/>
          <w:color w:val="000000"/>
        </w:rPr>
        <w:t xml:space="preserve"> </w:t>
      </w:r>
      <w:r w:rsidR="00AA52FA">
        <w:rPr>
          <w:rFonts w:ascii="Book Antiqua" w:eastAsia="Book Antiqua" w:hAnsi="Book Antiqua" w:cs="Book Antiqua"/>
          <w:color w:val="000000"/>
        </w:rPr>
        <w:t>was</w:t>
      </w:r>
      <w:r w:rsidRPr="006749CC">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 xml:space="preserve">not closed by primary intention as </w:t>
      </w:r>
      <w:r w:rsidR="00AA52FA">
        <w:rPr>
          <w:rFonts w:ascii="Book Antiqua" w:eastAsia="Book Antiqua" w:hAnsi="Book Antiqua" w:cs="Book Antiqua"/>
          <w:color w:val="000000"/>
        </w:rPr>
        <w:t>was</w:t>
      </w:r>
      <w:r w:rsidRPr="006749CC">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done in AFP, advancement flap, VAAFT, or fibrin</w:t>
      </w:r>
      <w:r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glue</w:t>
      </w:r>
      <w:r w:rsidRPr="006749CC">
        <w:rPr>
          <w:rFonts w:ascii="Book Antiqua" w:eastAsia="Book Antiqua" w:hAnsi="Book Antiqua" w:cs="Book Antiqua"/>
          <w:color w:val="000000"/>
        </w:rPr>
        <w:t xml:space="preserve"> procedures</w:t>
      </w:r>
      <w:r w:rsidR="005876EA" w:rsidRPr="006749CC">
        <w:rPr>
          <w:rFonts w:ascii="Book Antiqua" w:eastAsia="Book Antiqua" w:hAnsi="Book Antiqua" w:cs="Book Antiqua"/>
          <w:color w:val="000000"/>
        </w:rPr>
        <w:t xml:space="preserve">. Instead, a raw wound was created all around the </w:t>
      </w:r>
      <w:r w:rsidR="00361DAF">
        <w:rPr>
          <w:rFonts w:ascii="Book Antiqua" w:eastAsia="Book Antiqua" w:hAnsi="Book Antiqua" w:cs="Book Antiqua"/>
          <w:color w:val="000000"/>
        </w:rPr>
        <w:t>IO</w:t>
      </w:r>
      <w:r w:rsidR="005876EA" w:rsidRPr="006749CC">
        <w:rPr>
          <w:rFonts w:ascii="Book Antiqua" w:eastAsia="Book Antiqua" w:hAnsi="Book Antiqua" w:cs="Book Antiqua"/>
          <w:color w:val="000000"/>
        </w:rPr>
        <w:t xml:space="preserve"> so that healing could occur by secondary intention</w:t>
      </w:r>
      <w:r w:rsidR="00C241D3"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C241D3" w:rsidRPr="006749CC">
        <w:rPr>
          <w:rFonts w:ascii="Book Antiqua" w:eastAsia="Book Antiqua" w:hAnsi="Book Antiqua" w:cs="Book Antiqua"/>
          <w:color w:val="000000"/>
        </w:rPr>
      </w:r>
      <w:r w:rsidR="00C241D3"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7]</w:t>
      </w:r>
      <w:r w:rsidR="00C241D3" w:rsidRPr="006749CC">
        <w:rPr>
          <w:rFonts w:ascii="Book Antiqua" w:eastAsia="Book Antiqua" w:hAnsi="Book Antiqua" w:cs="Book Antiqua"/>
          <w:color w:val="000000"/>
        </w:rPr>
        <w:fldChar w:fldCharType="end"/>
      </w:r>
      <w:r w:rsidR="005876EA" w:rsidRPr="006749CC">
        <w:rPr>
          <w:rFonts w:ascii="Book Antiqua" w:eastAsia="Book Antiqua" w:hAnsi="Book Antiqua" w:cs="Book Antiqua"/>
          <w:color w:val="000000"/>
        </w:rPr>
        <w:t>. The external tracts were thoroughly curetted and cleaned and were kept clean in the postoperative period. The PERFACT procedure results were encouraging</w:t>
      </w:r>
      <w:r w:rsidR="009A2A9E"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approaching 86% in high complex fistulas</w:t>
      </w:r>
      <w:r w:rsidR="00C241D3" w:rsidRPr="006749CC">
        <w:rPr>
          <w:rFonts w:ascii="Book Antiqua" w:eastAsia="Book Antiqua" w:hAnsi="Book Antiqua" w:cs="Book Antiqua"/>
          <w:color w:val="000000"/>
          <w:vertAlign w:val="superscript"/>
        </w:rPr>
        <w:t xml:space="preserve"> </w:t>
      </w:r>
      <w:r w:rsidR="005876EA" w:rsidRPr="006749CC">
        <w:rPr>
          <w:rFonts w:ascii="Book Antiqua" w:eastAsia="Book Antiqua" w:hAnsi="Book Antiqua" w:cs="Book Antiqua"/>
          <w:color w:val="000000"/>
        </w:rPr>
        <w:t xml:space="preserve">and 80% in </w:t>
      </w:r>
      <w:proofErr w:type="spellStart"/>
      <w:r w:rsidR="005876EA" w:rsidRPr="006749CC">
        <w:rPr>
          <w:rFonts w:ascii="Book Antiqua" w:eastAsia="Book Antiqua" w:hAnsi="Book Antiqua" w:cs="Book Antiqua"/>
          <w:color w:val="000000"/>
        </w:rPr>
        <w:t>supralevator</w:t>
      </w:r>
      <w:proofErr w:type="spellEnd"/>
      <w:r w:rsidR="005876EA" w:rsidRPr="006749CC">
        <w:rPr>
          <w:rFonts w:ascii="Book Antiqua" w:eastAsia="Book Antiqua" w:hAnsi="Book Antiqua" w:cs="Book Antiqua"/>
          <w:color w:val="000000"/>
        </w:rPr>
        <w:t xml:space="preserve"> fistulas</w:t>
      </w:r>
      <w:r w:rsidR="00C241D3"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C241D3" w:rsidRPr="006749CC">
        <w:rPr>
          <w:rFonts w:ascii="Book Antiqua" w:eastAsia="Book Antiqua" w:hAnsi="Book Antiqua" w:cs="Book Antiqua"/>
          <w:color w:val="000000"/>
        </w:rPr>
      </w:r>
      <w:r w:rsidR="00C241D3"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7]</w:t>
      </w:r>
      <w:r w:rsidR="00C241D3" w:rsidRPr="006749CC">
        <w:rPr>
          <w:rFonts w:ascii="Book Antiqua" w:eastAsia="Book Antiqua" w:hAnsi="Book Antiqua" w:cs="Book Antiqua"/>
          <w:color w:val="000000"/>
        </w:rPr>
        <w:fldChar w:fldCharType="end"/>
      </w:r>
      <w:r w:rsidR="005876EA" w:rsidRPr="006749CC">
        <w:rPr>
          <w:rFonts w:ascii="Book Antiqua" w:eastAsia="Book Antiqua" w:hAnsi="Book Antiqua" w:cs="Book Antiqua"/>
          <w:color w:val="000000"/>
        </w:rPr>
        <w:t>. However, matters did not proceed as expected.</w:t>
      </w:r>
    </w:p>
    <w:p w14:paraId="3BF2CE8C" w14:textId="1F815C98" w:rsidR="00BE19A1" w:rsidRPr="006749CC" w:rsidRDefault="009A2A9E">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Alt</w:t>
      </w:r>
      <w:r w:rsidR="005876EA" w:rsidRPr="006749CC">
        <w:rPr>
          <w:rFonts w:ascii="Book Antiqua" w:eastAsia="Book Antiqua" w:hAnsi="Book Antiqua" w:cs="Book Antiqua"/>
          <w:color w:val="000000"/>
        </w:rPr>
        <w:t xml:space="preserve">hough the initial success rate of the PERFACT procedure was satisfactory, after a follow-up of a few years, long-term healing rates started </w:t>
      </w:r>
      <w:r w:rsidRPr="006749CC">
        <w:rPr>
          <w:rFonts w:ascii="Book Antiqua" w:eastAsia="Book Antiqua" w:hAnsi="Book Antiqua" w:cs="Book Antiqua"/>
          <w:color w:val="000000"/>
        </w:rPr>
        <w:t>to decrease</w:t>
      </w:r>
      <w:r w:rsidR="00C241D3"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C241D3" w:rsidRPr="006749CC">
        <w:rPr>
          <w:rFonts w:ascii="Book Antiqua" w:eastAsia="Book Antiqua" w:hAnsi="Book Antiqua" w:cs="Book Antiqua"/>
          <w:color w:val="000000"/>
        </w:rPr>
      </w:r>
      <w:r w:rsidR="00C241D3"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7]</w:t>
      </w:r>
      <w:r w:rsidR="00C241D3" w:rsidRPr="006749CC">
        <w:rPr>
          <w:rFonts w:ascii="Book Antiqua" w:eastAsia="Book Antiqua" w:hAnsi="Book Antiqua" w:cs="Book Antiqua"/>
          <w:color w:val="000000"/>
        </w:rPr>
        <w:fldChar w:fldCharType="end"/>
      </w:r>
      <w:r w:rsidR="005876EA" w:rsidRPr="006749CC">
        <w:rPr>
          <w:rFonts w:ascii="Book Antiqua" w:eastAsia="Book Antiqua" w:hAnsi="Book Antiqua" w:cs="Book Antiqua"/>
          <w:color w:val="000000"/>
        </w:rPr>
        <w:t xml:space="preserve">. The short-term success rate of 80%-86%with the PERFACT procedure declined to 50% </w:t>
      </w:r>
      <w:r w:rsidRPr="006749CC">
        <w:rPr>
          <w:rFonts w:ascii="Book Antiqua" w:eastAsia="Book Antiqua" w:hAnsi="Book Antiqua" w:cs="Book Antiqua"/>
          <w:color w:val="000000"/>
        </w:rPr>
        <w:t xml:space="preserve">with </w:t>
      </w:r>
      <w:r w:rsidR="005876EA" w:rsidRPr="006749CC">
        <w:rPr>
          <w:rFonts w:ascii="Book Antiqua" w:eastAsia="Book Antiqua" w:hAnsi="Book Antiqua" w:cs="Book Antiqua"/>
          <w:color w:val="000000"/>
        </w:rPr>
        <w:t>longer follow-up</w:t>
      </w:r>
      <w:r w:rsidR="00C241D3"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ywgMThdPC9zdHlsZT48L0Rpc3BsYXlUZXh0PjxyZWNvcmQ+PHJlYy1udW1iZXI+MTgxPC9yZWMt
bnVtYmVyPjxmb3JlaWduLWtleXM+PGtleSBhcHA9IkVOIiBkYi1pZD0iZXN6djVmOXhxMHJwZGFl
d3J3dXB6NTB4NXhhMmZkdndwZXZzIiB0aW1lc3RhbXA9IjAiPjE4MTwva2V5PjwvZm9yZWlnbi1r
ZXlzPjxyZWYtdHlwZSBuYW1lPSJKb3VybmFsIEFydGljbGUiPjE3PC9yZWYtdHlwZT48Y29udHJp
YnV0b3JzPjxhdXRob3JzPjxhdXRob3I+R2FyZywgUC48L2F1dGhvcj48YXV0aG9yPkdhcmcsIE0u
PC9hdXRob3I+PC9hdXRob3JzPjwvY29udHJpYnV0b3JzPjxhdXRoLWFkZHJlc3M+UGFua2FqIEdh
cmcsIE1haGFrIEdhcmcsIEluZHVzIFN1cGVyIFNwZWNpYWx0eSBIb3NwaXRhbCwgSGFyeWFuYSAx
MzQxMTMsIEluZGlhLjwvYXV0aC1hZGRyZXNzPjx0aXRsZXM+PHRpdGxlPlBFUkZBQ1QgcHJvY2Vk
dXJlOiBhIG5ldyBjb25jZXB0IHRvIHRyZWF0IGhpZ2hseSBjb21wbGV4IGFuYWwgZmlzdHVsYTwv
dGl0bGU+PHNlY29uZGFyeS10aXRsZT5Xb3JsZCBKIEdhc3Ryb2VudGVyb2w8L3NlY29uZGFyeS10
aXRsZT48L3RpdGxlcz48cGVyaW9kaWNhbD48ZnVsbC10aXRsZT5Xb3JsZCBKIEdhc3Ryb2VudGVy
b2w8L2Z1bGwtdGl0bGU+PC9wZXJpb2RpY2FsPjxwYWdlcz40MDIwLTk8L3BhZ2VzPjx2b2x1bWU+
MjE8L3ZvbHVtZT48bnVtYmVyPjEzPC9udW1iZXI+PGVkaXRpb24+MjAxNS8wNC8wOTwvZWRpdGlv
bj48a2V5d29yZHM+PGtleXdvcmQ+QWR1bHQ8L2tleXdvcmQ+PGtleXdvcmQ+KkN1cmV0dGFnZS9h
ZHZlcnNlIGVmZmVjdHM8L2tleXdvcmQ+PGtleXdvcmQ+RGlnZXN0aXZlIFN5c3RlbSBTdXJnaWNh
bCBQcm9jZWR1cmVzL2FkdmVyc2UgZWZmZWN0cy8qbWV0aG9kczwva2V5d29yZD48a2V5d29yZD4q
RHJhaW5hZ2UvYWR2ZXJzZSBlZmZlY3RzPC9rZXl3b3JkPjxrZXl3b3JkPipFbGVjdHJvY29hZ3Vs
YXRpb24vYWR2ZXJzZSBlZmZlY3RzPC9rZXl3b3JkPjxrZXl3b3JkPkZlY2FsIEluY29udGluZW5j
ZS9ldGlvbG9neTwva2V5d29yZD48a2V5d29yZD5GZW1hbGU8L2tleXdvcmQ+PGtleXdvcmQ+SHVt
YW5zPC9rZXl3b3JkPjxrZXl3b3JkPk1hZ25ldGljIFJlc29uYW5jZSBJbWFnaW5nPC9rZXl3b3Jk
PjxrZXl3b3JkPk1hbGU8L2tleXdvcmQ+PGtleXdvcmQ+TWlkZGxlIEFnZWQ8L2tleXdvcmQ+PGtl
eXdvcmQ+UHJvc3BlY3RpdmUgU3R1ZGllczwva2V5d29yZD48a2V5d29yZD5SZWN0YWwgRmlzdHVs
YS9jb21wbGljYXRpb25zL2RpYWdub3Npcy8qc3VyZ2VyeTwva2V5d29yZD48a2V5d29yZD5SZWN1
cnJlbmNlPC9rZXl3b3JkPjxrZXl3b3JkPlJlb3BlcmF0aW9uPC9rZXl3b3JkPjxrZXl3b3JkPlRp
bWUgRmFjdG9yczwva2V5d29yZD48a2V5d29yZD5UcmVhdG1lbnQgT3V0Y29tZTwva2V5d29yZD48
a2V5d29yZD5Xb3VuZCBIZWFsaW5nPC9rZXl3b3JkPjxrZXl3b3JkPkFic2Nlc3M8L2tleXdvcmQ+
PGtleXdvcmQ+QW5hbCBmaXN0dWxhPC9rZXl3b3JkPjxrZXl3b3JkPkZpc3R1bGEtaW4tYW5vPC9r
ZXl3b3JkPjxrZXl3b3JkPkluY29udGluZW5jZTwva2V5d29yZD48a2V5d29yZD5QZXJmYWN0PC9r
ZXl3b3JkPjxrZXl3b3JkPlByb2NlZHVyZTwva2V5d29yZD48a2V5d29yZD5SZWN1cnJlbnQ8L2tl
eXdvcmQ+PGtleXdvcmQ+U3VwcmFsZXZhdG9yPC9rZXl3b3JkPjwva2V5d29yZHM+PGRhdGVzPjx5
ZWFyPjIwMTU8L3llYXI+PHB1Yi1kYXRlcz48ZGF0ZT5BcHIgNzwvZGF0ZT48L3B1Yi1kYXRlcz48
L2RhdGVzPjxpc2JuPjIyMTktMjg0MCAoRWxlY3Ryb25pYykmI3hEOzEwMDctOTMyNyAoTGlua2lu
Zyk8L2lzYm4+PGFjY2Vzc2lvbi1udW0+MjU4NTIyOTA8L2FjY2Vzc2lvbi1udW0+PHVybHM+PHJl
bGF0ZWQtdXJscz48dXJsPmh0dHBzOi8vd3d3Lm5jYmkubmxtLm5paC5nb3YvcHVibWVkLzI1ODUy
MjkwPC91cmw+PC9yZWxhdGVkLXVybHM+PC91cmxzPjxjdXN0b20yPlBNQzQzODU1NTI8L2N1c3Rv
bTI+PGVsZWN0cm9uaWMtcmVzb3VyY2UtbnVtPjEwLjM3NDgvd2pnLnYyMS5pMTMuNDAyMDwvZWxl
Y3Ryb25pYy1yZXNvdXJjZS1udW0+PC9yZWNvcmQ+PC9DaXRlPjxDaXRlPjxBdXRob3I+R2FyZzwv
QXV0aG9yPjxZZWFyPjIwMjE8L1llYXI+PFJlY051bT42NDc8L1JlY051bT48cmVjb3JkPjxyZWMt
bnVtYmVyPjY0NzwvcmVjLW51bWJlcj48Zm9yZWlnbi1rZXlzPjxrZXkgYXBwPSJFTiIgZGItaWQ9
ImVzenY1Zjl4cTBycGRhZXdyd3VwejUweDV4YTJmZHZ3cGV2cyIgdGltZXN0YW1wPSIxNjEyNTMz
ODg3Ij42NDc8L2tleT48L2ZvcmVpZ24ta2V5cz48cmVmLXR5cGUgbmFtZT0iSm91cm5hbCBBcnRp
Y2xlIj4xNzwvcmVmLXR5cGU+PGNvbnRyaWJ1dG9ycz48YXV0aG9ycz48YXV0aG9yPkdhcmcsIFAu
PC9hdXRob3I+PGF1dGhvcj5LYXVyLCBCLjwvYXV0aG9yPjxhdXRob3I+TWVub24sIEcuIFIuPC9h
dXRob3I+PC9hdXRob3JzPjwvY29udHJpYnV0b3JzPjxhdXRoLWFkZHJlc3M+SW5kdXMgSW50ZXJu
YXRpb25hbCBIb3NwaXRhbCwgTW9oYWxpLCBJbmRpYS4mI3hEO0dhcmcgRmlzdHVsYSBSZXNlYXJj
aCBJbnN0aXR1dGUsIFBhbmNoa3VsYSwgSW5kaWEuJiN4RDtTU1JEIE1SSSBDZW50cmUsIENoYW5k
aWdhcmgsIEluZGlhLiYjeEQ7SW5kaWFuIENvdW5jaWwgb2YgTWVkaWNhbCBSZXNlYXJjaCwgTmV3
IERlbGhpLCBJbmRpYS48L2F1dGgtYWRkcmVzcz48dGl0bGVzPjx0aXRsZT5UcmFuc2FuYWwgb3Bl
bmluZyBvZiB0aGUgaW50ZXJzcGhpbmN0ZXJpYyBzcGFjZTogYSBub3ZlbCBzcGhpbmN0ZXItc3Bh
cmluZyBwcm9jZWR1cmUgdG8gdHJlYXQgMzI1IGhpZ2ggY29tcGxleCBhbmFsIGZpc3R1bGFzIHdp
dGggbG9uZy10ZXJtIGZvbGxvdy11cDwvdGl0bGU+PHNlY29uZGFyeS10aXRsZT5Db2xvcmVjdGFs
IERpczwvc2Vjb25kYXJ5LXRpdGxlPjwvdGl0bGVzPjxwZXJpb2RpY2FsPjxmdWxsLXRpdGxlPkNv
bG9yZWN0YWwgRGlzPC9mdWxsLXRpdGxlPjwvcGVyaW9kaWNhbD48ZWRpdGlvbj4yMDIxLzAyLzAz
PC9lZGl0aW9uPjxrZXl3b3Jkcz48a2V5d29yZD5hbmFsIGZpc3R1bGE8L2tleXdvcmQ+PGtleXdv
cmQ+ZmlzdHVsb3RvbXk8L2tleXdvcmQ+PGtleXdvcmQ+aW5jb250aW5lbmNlPC9rZXl3b3JkPjxr
ZXl3b3JkPnJlY3VycmVuY2U8L2tleXdvcmQ+PGtleXdvcmQ+c3BoaW5jdGVyPC9rZXl3b3JkPjwv
a2V5d29yZHM+PGRhdGVzPjx5ZWFyPjIwMjE8L3llYXI+PHB1Yi1kYXRlcz48ZGF0ZT5GZWIgMjwv
ZGF0ZT48L3B1Yi1kYXRlcz48L2RhdGVzPjxpc2JuPjE0NjMtMTMxOCAoRWxlY3Ryb25pYykmI3hE
OzE0NjItODkxMCAoTGlua2luZyk8L2lzYm4+PGFjY2Vzc2lvbi1udW0+MzM1Mjk0OTE8L2FjY2Vz
c2lvbi1udW0+PHVybHM+PHJlbGF0ZWQtdXJscz48dXJsPmh0dHBzOi8vd3d3Lm5jYmkubmxtLm5p
aC5nb3YvcHVibWVkLzMzNTI5NDkxPC91cmw+PC9yZWxhdGVkLXVybHM+PC91cmxzPjxlbGVjdHJv
bmljLXJlc291cmNlLW51bT4xMC4xMTExL2NvZGkuMTU1NTU8L2VsZWN0cm9uaWMtcmVzb3VyY2Ut
bnVtPjwvcmVjb3JkPjwvQ2l0ZT48L0VuZE5vdGU+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ywgMThdPC9zdHlsZT48L0Rpc3BsYXlUZXh0PjxyZWNvcmQ+PHJlYy1udW1iZXI+MTgxPC9yZWMt
bnVtYmVyPjxmb3JlaWduLWtleXM+PGtleSBhcHA9IkVOIiBkYi1pZD0iZXN6djVmOXhxMHJwZGFl
d3J3dXB6NTB4NXhhMmZkdndwZXZzIiB0aW1lc3RhbXA9IjAiPjE4MTwva2V5PjwvZm9yZWlnbi1r
ZXlzPjxyZWYtdHlwZSBuYW1lPSJKb3VybmFsIEFydGljbGUiPjE3PC9yZWYtdHlwZT48Y29udHJp
YnV0b3JzPjxhdXRob3JzPjxhdXRob3I+R2FyZywgUC48L2F1dGhvcj48YXV0aG9yPkdhcmcsIE0u
PC9hdXRob3I+PC9hdXRob3JzPjwvY29udHJpYnV0b3JzPjxhdXRoLWFkZHJlc3M+UGFua2FqIEdh
cmcsIE1haGFrIEdhcmcsIEluZHVzIFN1cGVyIFNwZWNpYWx0eSBIb3NwaXRhbCwgSGFyeWFuYSAx
MzQxMTMsIEluZGlhLjwvYXV0aC1hZGRyZXNzPjx0aXRsZXM+PHRpdGxlPlBFUkZBQ1QgcHJvY2Vk
dXJlOiBhIG5ldyBjb25jZXB0IHRvIHRyZWF0IGhpZ2hseSBjb21wbGV4IGFuYWwgZmlzdHVsYTwv
dGl0bGU+PHNlY29uZGFyeS10aXRsZT5Xb3JsZCBKIEdhc3Ryb2VudGVyb2w8L3NlY29uZGFyeS10
aXRsZT48L3RpdGxlcz48cGVyaW9kaWNhbD48ZnVsbC10aXRsZT5Xb3JsZCBKIEdhc3Ryb2VudGVy
b2w8L2Z1bGwtdGl0bGU+PC9wZXJpb2RpY2FsPjxwYWdlcz40MDIwLTk8L3BhZ2VzPjx2b2x1bWU+
MjE8L3ZvbHVtZT48bnVtYmVyPjEzPC9udW1iZXI+PGVkaXRpb24+MjAxNS8wNC8wOTwvZWRpdGlv
bj48a2V5d29yZHM+PGtleXdvcmQ+QWR1bHQ8L2tleXdvcmQ+PGtleXdvcmQ+KkN1cmV0dGFnZS9h
ZHZlcnNlIGVmZmVjdHM8L2tleXdvcmQ+PGtleXdvcmQ+RGlnZXN0aXZlIFN5c3RlbSBTdXJnaWNh
bCBQcm9jZWR1cmVzL2FkdmVyc2UgZWZmZWN0cy8qbWV0aG9kczwva2V5d29yZD48a2V5d29yZD4q
RHJhaW5hZ2UvYWR2ZXJzZSBlZmZlY3RzPC9rZXl3b3JkPjxrZXl3b3JkPipFbGVjdHJvY29hZ3Vs
YXRpb24vYWR2ZXJzZSBlZmZlY3RzPC9rZXl3b3JkPjxrZXl3b3JkPkZlY2FsIEluY29udGluZW5j
ZS9ldGlvbG9neTwva2V5d29yZD48a2V5d29yZD5GZW1hbGU8L2tleXdvcmQ+PGtleXdvcmQ+SHVt
YW5zPC9rZXl3b3JkPjxrZXl3b3JkPk1hZ25ldGljIFJlc29uYW5jZSBJbWFnaW5nPC9rZXl3b3Jk
PjxrZXl3b3JkPk1hbGU8L2tleXdvcmQ+PGtleXdvcmQ+TWlkZGxlIEFnZWQ8L2tleXdvcmQ+PGtl
eXdvcmQ+UHJvc3BlY3RpdmUgU3R1ZGllczwva2V5d29yZD48a2V5d29yZD5SZWN0YWwgRmlzdHVs
YS9jb21wbGljYXRpb25zL2RpYWdub3Npcy8qc3VyZ2VyeTwva2V5d29yZD48a2V5d29yZD5SZWN1
cnJlbmNlPC9rZXl3b3JkPjxrZXl3b3JkPlJlb3BlcmF0aW9uPC9rZXl3b3JkPjxrZXl3b3JkPlRp
bWUgRmFjdG9yczwva2V5d29yZD48a2V5d29yZD5UcmVhdG1lbnQgT3V0Y29tZTwva2V5d29yZD48
a2V5d29yZD5Xb3VuZCBIZWFsaW5nPC9rZXl3b3JkPjxrZXl3b3JkPkFic2Nlc3M8L2tleXdvcmQ+
PGtleXdvcmQ+QW5hbCBmaXN0dWxhPC9rZXl3b3JkPjxrZXl3b3JkPkZpc3R1bGEtaW4tYW5vPC9r
ZXl3b3JkPjxrZXl3b3JkPkluY29udGluZW5jZTwva2V5d29yZD48a2V5d29yZD5QZXJmYWN0PC9r
ZXl3b3JkPjxrZXl3b3JkPlByb2NlZHVyZTwva2V5d29yZD48a2V5d29yZD5SZWN1cnJlbnQ8L2tl
eXdvcmQ+PGtleXdvcmQ+U3VwcmFsZXZhdG9yPC9rZXl3b3JkPjwva2V5d29yZHM+PGRhdGVzPjx5
ZWFyPjIwMTU8L3llYXI+PHB1Yi1kYXRlcz48ZGF0ZT5BcHIgNzwvZGF0ZT48L3B1Yi1kYXRlcz48
L2RhdGVzPjxpc2JuPjIyMTktMjg0MCAoRWxlY3Ryb25pYykmI3hEOzEwMDctOTMyNyAoTGlua2lu
Zyk8L2lzYm4+PGFjY2Vzc2lvbi1udW0+MjU4NTIyOTA8L2FjY2Vzc2lvbi1udW0+PHVybHM+PHJl
bGF0ZWQtdXJscz48dXJsPmh0dHBzOi8vd3d3Lm5jYmkubmxtLm5paC5nb3YvcHVibWVkLzI1ODUy
MjkwPC91cmw+PC9yZWxhdGVkLXVybHM+PC91cmxzPjxjdXN0b20yPlBNQzQzODU1NTI8L2N1c3Rv
bTI+PGVsZWN0cm9uaWMtcmVzb3VyY2UtbnVtPjEwLjM3NDgvd2pnLnYyMS5pMTMuNDAyMDwvZWxl
Y3Ryb25pYy1yZXNvdXJjZS1udW0+PC9yZWNvcmQ+PC9DaXRlPjxDaXRlPjxBdXRob3I+R2FyZzwv
QXV0aG9yPjxZZWFyPjIwMjE8L1llYXI+PFJlY051bT42NDc8L1JlY051bT48cmVjb3JkPjxyZWMt
bnVtYmVyPjY0NzwvcmVjLW51bWJlcj48Zm9yZWlnbi1rZXlzPjxrZXkgYXBwPSJFTiIgZGItaWQ9
ImVzenY1Zjl4cTBycGRhZXdyd3VwejUweDV4YTJmZHZ3cGV2cyIgdGltZXN0YW1wPSIxNjEyNTMz
ODg3Ij42NDc8L2tleT48L2ZvcmVpZ24ta2V5cz48cmVmLXR5cGUgbmFtZT0iSm91cm5hbCBBcnRp
Y2xlIj4xNzwvcmVmLXR5cGU+PGNvbnRyaWJ1dG9ycz48YXV0aG9ycz48YXV0aG9yPkdhcmcsIFAu
PC9hdXRob3I+PGF1dGhvcj5LYXVyLCBCLjwvYXV0aG9yPjxhdXRob3I+TWVub24sIEcuIFIuPC9h
dXRob3I+PC9hdXRob3JzPjwvY29udHJpYnV0b3JzPjxhdXRoLWFkZHJlc3M+SW5kdXMgSW50ZXJu
YXRpb25hbCBIb3NwaXRhbCwgTW9oYWxpLCBJbmRpYS4mI3hEO0dhcmcgRmlzdHVsYSBSZXNlYXJj
aCBJbnN0aXR1dGUsIFBhbmNoa3VsYSwgSW5kaWEuJiN4RDtTU1JEIE1SSSBDZW50cmUsIENoYW5k
aWdhcmgsIEluZGlhLiYjeEQ7SW5kaWFuIENvdW5jaWwgb2YgTWVkaWNhbCBSZXNlYXJjaCwgTmV3
IERlbGhpLCBJbmRpYS48L2F1dGgtYWRkcmVzcz48dGl0bGVzPjx0aXRsZT5UcmFuc2FuYWwgb3Bl
bmluZyBvZiB0aGUgaW50ZXJzcGhpbmN0ZXJpYyBzcGFjZTogYSBub3ZlbCBzcGhpbmN0ZXItc3Bh
cmluZyBwcm9jZWR1cmUgdG8gdHJlYXQgMzI1IGhpZ2ggY29tcGxleCBhbmFsIGZpc3R1bGFzIHdp
dGggbG9uZy10ZXJtIGZvbGxvdy11cDwvdGl0bGU+PHNlY29uZGFyeS10aXRsZT5Db2xvcmVjdGFs
IERpczwvc2Vjb25kYXJ5LXRpdGxlPjwvdGl0bGVzPjxwZXJpb2RpY2FsPjxmdWxsLXRpdGxlPkNv
bG9yZWN0YWwgRGlzPC9mdWxsLXRpdGxlPjwvcGVyaW9kaWNhbD48ZWRpdGlvbj4yMDIxLzAyLzAz
PC9lZGl0aW9uPjxrZXl3b3Jkcz48a2V5d29yZD5hbmFsIGZpc3R1bGE8L2tleXdvcmQ+PGtleXdv
cmQ+ZmlzdHVsb3RvbXk8L2tleXdvcmQ+PGtleXdvcmQ+aW5jb250aW5lbmNlPC9rZXl3b3JkPjxr
ZXl3b3JkPnJlY3VycmVuY2U8L2tleXdvcmQ+PGtleXdvcmQ+c3BoaW5jdGVyPC9rZXl3b3JkPjwv
a2V5d29yZHM+PGRhdGVzPjx5ZWFyPjIwMjE8L3llYXI+PHB1Yi1kYXRlcz48ZGF0ZT5GZWIgMjwv
ZGF0ZT48L3B1Yi1kYXRlcz48L2RhdGVzPjxpc2JuPjE0NjMtMTMxOCAoRWxlY3Ryb25pYykmI3hE
OzE0NjItODkxMCAoTGlua2luZyk8L2lzYm4+PGFjY2Vzc2lvbi1udW0+MzM1Mjk0OTE8L2FjY2Vz
c2lvbi1udW0+PHVybHM+PHJlbGF0ZWQtdXJscz48dXJsPmh0dHBzOi8vd3d3Lm5jYmkubmxtLm5p
aC5nb3YvcHVibWVkLzMzNTI5NDkxPC91cmw+PC9yZWxhdGVkLXVybHM+PC91cmxzPjxlbGVjdHJv
bmljLXJlc291cmNlLW51bT4xMC4xMTExL2NvZGkuMTU1NTU8L2VsZWN0cm9uaWMtcmVzb3VyY2Ut
bnVtPjwvcmVjb3JkPjwvQ2l0ZT48L0VuZE5vdGU+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C241D3" w:rsidRPr="006749CC">
        <w:rPr>
          <w:rFonts w:ascii="Book Antiqua" w:eastAsia="Book Antiqua" w:hAnsi="Book Antiqua" w:cs="Book Antiqua"/>
          <w:color w:val="000000"/>
        </w:rPr>
      </w:r>
      <w:r w:rsidR="00C241D3"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7,</w:t>
      </w:r>
      <w:r w:rsidR="00AB5212" w:rsidRPr="006749CC">
        <w:rPr>
          <w:rFonts w:ascii="Book Antiqua" w:eastAsia="Book Antiqua" w:hAnsi="Book Antiqua" w:cs="Book Antiqua"/>
          <w:color w:val="000000"/>
          <w:vertAlign w:val="superscript"/>
        </w:rPr>
        <w:t>18]</w:t>
      </w:r>
      <w:r w:rsidR="00C241D3" w:rsidRPr="006749CC">
        <w:rPr>
          <w:rFonts w:ascii="Book Antiqua" w:eastAsia="Book Antiqua" w:hAnsi="Book Antiqua" w:cs="Book Antiqua"/>
          <w:color w:val="000000"/>
        </w:rPr>
        <w:fldChar w:fldCharType="end"/>
      </w:r>
      <w:r w:rsidR="005876EA" w:rsidRPr="006749CC">
        <w:rPr>
          <w:rFonts w:ascii="Book Antiqua" w:eastAsia="Book Antiqua" w:hAnsi="Book Antiqua" w:cs="Book Antiqua"/>
          <w:color w:val="000000"/>
        </w:rPr>
        <w:t xml:space="preserve">. This was surprising because the delayed recurrences were happening even in cases where the </w:t>
      </w:r>
      <w:r w:rsidR="00361DAF">
        <w:rPr>
          <w:rFonts w:ascii="Book Antiqua" w:eastAsia="Book Antiqua" w:hAnsi="Book Antiqua" w:cs="Book Antiqua"/>
          <w:color w:val="000000"/>
        </w:rPr>
        <w:t>IO</w:t>
      </w:r>
      <w:r w:rsidR="005876EA" w:rsidRPr="006749CC">
        <w:rPr>
          <w:rFonts w:ascii="Book Antiqua" w:eastAsia="Book Antiqua" w:hAnsi="Book Antiqua" w:cs="Book Antiqua"/>
          <w:color w:val="000000"/>
        </w:rPr>
        <w:t xml:space="preserve"> seemed to have healed well on </w:t>
      </w:r>
      <w:r w:rsidR="00EB6FE5" w:rsidRPr="006749CC">
        <w:rPr>
          <w:rFonts w:ascii="Book Antiqua" w:eastAsia="Book Antiqua" w:hAnsi="Book Antiqua" w:cs="Book Antiqua"/>
          <w:color w:val="000000"/>
        </w:rPr>
        <w:t xml:space="preserve">clinical and </w:t>
      </w:r>
      <w:r w:rsidR="005876EA" w:rsidRPr="006749CC">
        <w:rPr>
          <w:rFonts w:ascii="Book Antiqua" w:eastAsia="Book Antiqua" w:hAnsi="Book Antiqua" w:cs="Book Antiqua"/>
          <w:color w:val="000000"/>
        </w:rPr>
        <w:t>MRI examination</w:t>
      </w:r>
      <w:r w:rsidR="00C241D3"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1&lt;/Year&gt;&lt;RecNum&gt;647&lt;/RecNum&gt;&lt;DisplayText&gt;&lt;style face="superscript"&gt;[18]&lt;/style&gt;&lt;/DisplayText&gt;&lt;record&gt;&lt;rec-number&gt;647&lt;/rec-number&gt;&lt;foreign-keys&gt;&lt;key app="EN" db-id="eszv5f9xq0rpdaewrwupz50x5xa2fdvwpevs" timestamp="1612533887"&gt;647&lt;/key&gt;&lt;/foreign-keys&gt;&lt;ref-type name="Journal Article"&gt;17&lt;/ref-type&gt;&lt;contributors&gt;&lt;authors&gt;&lt;author&gt;Garg, P.&lt;/author&gt;&lt;author&gt;Kaur, B.&lt;/author&gt;&lt;author&gt;Menon, G. R.&lt;/author&gt;&lt;/authors&gt;&lt;/contributors&gt;&lt;auth-address&gt;Indus International Hospital, Mohali, India.&amp;#xD;Garg Fistula Research Institute, Panchkula, India.&amp;#xD;SSRD MRI Centre, Chandigarh, India.&amp;#xD;Indian Council of Medical Research, New Delhi, India.&lt;/auth-address&gt;&lt;titles&gt;&lt;title&gt;Transanal opening of the intersphincteric space: a novel sphincter-sparing procedure to treat 325 high complex anal fistulas with long-term follow-up&lt;/title&gt;&lt;secondary-title&gt;Colorectal Dis&lt;/secondary-title&gt;&lt;/titles&gt;&lt;periodical&gt;&lt;full-title&gt;Colorectal Dis&lt;/full-title&gt;&lt;/periodical&gt;&lt;edition&gt;2021/02/03&lt;/edition&gt;&lt;keywords&gt;&lt;keyword&gt;anal fistula&lt;/keyword&gt;&lt;keyword&gt;fistulotomy&lt;/keyword&gt;&lt;keyword&gt;incontinence&lt;/keyword&gt;&lt;keyword&gt;recurrence&lt;/keyword&gt;&lt;keyword&gt;sphincter&lt;/keyword&gt;&lt;/keywords&gt;&lt;dates&gt;&lt;year&gt;2021&lt;/year&gt;&lt;pub-dates&gt;&lt;date&gt;Feb 2&lt;/date&gt;&lt;/pub-dates&gt;&lt;/dates&gt;&lt;isbn&gt;1463-1318 (Electronic)&amp;#xD;1462-8910 (Linking)&lt;/isbn&gt;&lt;accession-num&gt;33529491&lt;/accession-num&gt;&lt;urls&gt;&lt;related-urls&gt;&lt;url&gt;https://www.ncbi.nlm.nih.gov/pubmed/33529491&lt;/url&gt;&lt;/related-urls&gt;&lt;/urls&gt;&lt;electronic-resource-num&gt;10.1111/codi.15555&lt;/electronic-resource-num&gt;&lt;/record&gt;&lt;/Cite&gt;&lt;/EndNote&gt;</w:instrText>
      </w:r>
      <w:r w:rsidR="00C241D3"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8]</w:t>
      </w:r>
      <w:r w:rsidR="00C241D3" w:rsidRPr="006749CC">
        <w:rPr>
          <w:rFonts w:ascii="Book Antiqua" w:eastAsia="Book Antiqua" w:hAnsi="Book Antiqua" w:cs="Book Antiqua"/>
          <w:color w:val="000000"/>
        </w:rPr>
        <w:fldChar w:fldCharType="end"/>
      </w:r>
      <w:r w:rsidR="005876EA" w:rsidRPr="006749CC">
        <w:rPr>
          <w:rFonts w:ascii="Book Antiqua" w:eastAsia="Book Antiqua" w:hAnsi="Book Antiqua" w:cs="Book Antiqua"/>
          <w:color w:val="000000"/>
        </w:rPr>
        <w:t xml:space="preserve">. On detailed MRI analysis of the patients with recurrences after </w:t>
      </w:r>
      <w:r w:rsidRPr="006749CC">
        <w:rPr>
          <w:rFonts w:ascii="Book Antiqua" w:eastAsia="Book Antiqua" w:hAnsi="Book Antiqua" w:cs="Book Antiqua"/>
          <w:color w:val="000000"/>
        </w:rPr>
        <w:t xml:space="preserve">the </w:t>
      </w:r>
      <w:r w:rsidR="005876EA" w:rsidRPr="006749CC">
        <w:rPr>
          <w:rFonts w:ascii="Book Antiqua" w:eastAsia="Book Antiqua" w:hAnsi="Book Antiqua" w:cs="Book Antiqua"/>
          <w:color w:val="000000"/>
        </w:rPr>
        <w:t xml:space="preserve">PERFACT procedure, it was observed that the </w:t>
      </w:r>
      <w:r w:rsidR="008937A7" w:rsidRPr="006749CC">
        <w:rPr>
          <w:rFonts w:ascii="Book Antiqua" w:eastAsia="Book Antiqua" w:hAnsi="Book Antiqua" w:cs="Book Antiqua"/>
          <w:color w:val="000000"/>
        </w:rPr>
        <w:t>“</w:t>
      </w:r>
      <w:proofErr w:type="spellStart"/>
      <w:r w:rsidR="005876EA" w:rsidRPr="006749CC">
        <w:rPr>
          <w:rFonts w:ascii="Book Antiqua" w:eastAsia="Book Antiqua" w:hAnsi="Book Antiqua" w:cs="Book Antiqua"/>
          <w:color w:val="000000"/>
        </w:rPr>
        <w:t>intersphincteric</w:t>
      </w:r>
      <w:proofErr w:type="spellEnd"/>
      <w:r w:rsidR="005876EA" w:rsidRPr="006749CC">
        <w:rPr>
          <w:rFonts w:ascii="Book Antiqua" w:eastAsia="Book Antiqua" w:hAnsi="Book Antiqua" w:cs="Book Antiqua"/>
          <w:color w:val="000000"/>
        </w:rPr>
        <w:t xml:space="preserve"> portion of the fistula tract</w:t>
      </w:r>
      <w:r w:rsidR="008937A7"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had failed to heal even when the internal opening had </w:t>
      </w:r>
      <w:r w:rsidRPr="006749CC">
        <w:rPr>
          <w:rFonts w:ascii="Book Antiqua" w:eastAsia="Book Antiqua" w:hAnsi="Book Antiqua" w:cs="Book Antiqua"/>
          <w:color w:val="000000"/>
        </w:rPr>
        <w:t xml:space="preserve">completely </w:t>
      </w:r>
      <w:r w:rsidR="005876EA" w:rsidRPr="006749CC">
        <w:rPr>
          <w:rFonts w:ascii="Book Antiqua" w:eastAsia="Book Antiqua" w:hAnsi="Book Antiqua" w:cs="Book Antiqua"/>
          <w:color w:val="000000"/>
        </w:rPr>
        <w:t>healed</w:t>
      </w:r>
      <w:r w:rsidR="00DF313D" w:rsidRPr="006749CC">
        <w:rPr>
          <w:rFonts w:ascii="Book Antiqua" w:eastAsia="Book Antiqua" w:hAnsi="Book Antiqua" w:cs="Book Antiqua"/>
          <w:color w:val="000000"/>
        </w:rPr>
        <w:fldChar w:fldCharType="begin">
          <w:fldData xml:space="preserve">PEVuZE5vdGU+PENpdGU+PEF1dGhvcj5HYXJnPC9BdXRob3I+PFllYXI+MjAyMTwvWWVhcj48UmVj
TnVtPjY0NzwvUmVjTnVtPjxEaXNwbGF5VGV4dD48c3R5bGUgZmFjZT0ic3VwZXJzY3JpcHQiPlsx
MiwgMThdPC9zdHlsZT48L0Rpc3BsYXlUZXh0PjxyZWNvcmQ+PHJlYy1udW1iZXI+NjQ3PC9yZWMt
bnVtYmVyPjxmb3JlaWduLWtleXM+PGtleSBhcHA9IkVOIiBkYi1pZD0iZXN6djVmOXhxMHJwZGFl
d3J3dXB6NTB4NXhhMmZkdndwZXZzIiB0aW1lc3RhbXA9IjE2MTI1MzM4ODciPjY0Nzwva2V5Pjwv
Zm9yZWlnbi1rZXlzPjxyZWYtdHlwZSBuYW1lPSJKb3VybmFsIEFydGljbGUiPjE3PC9yZWYtdHlw
ZT48Y29udHJpYnV0b3JzPjxhdXRob3JzPjxhdXRob3I+R2FyZywgUC48L2F1dGhvcj48YXV0aG9y
PkthdXIsIEIuPC9hdXRob3I+PGF1dGhvcj5NZW5vbiwgRy4gUi48L2F1dGhvcj48L2F1dGhvcnM+
PC9jb250cmlidXRvcnM+PGF1dGgtYWRkcmVzcz5JbmR1cyBJbnRlcm5hdGlvbmFsIEhvc3BpdGFs
LCBNb2hhbGksIEluZGlhLiYjeEQ7R2FyZyBGaXN0dWxhIFJlc2VhcmNoIEluc3RpdHV0ZSwgUGFu
Y2hrdWxhLCBJbmRpYS4mI3hEO1NTUkQgTVJJIENlbnRyZSwgQ2hhbmRpZ2FyaCwgSW5kaWEuJiN4
RDtJbmRpYW4gQ291bmNpbCBvZiBNZWRpY2FsIFJlc2VhcmNoLCBOZXcgRGVsaGksIEluZGlhLjwv
YXV0aC1hZGRyZXNzPjx0aXRsZXM+PHRpdGxlPlRyYW5zYW5hbCBvcGVuaW5nIG9mIHRoZSBpbnRl
cnNwaGluY3RlcmljIHNwYWNlOiBhIG5vdmVsIHNwaGluY3Rlci1zcGFyaW5nIHByb2NlZHVyZSB0
byB0cmVhdCAzMjUgaGlnaCBjb21wbGV4IGFuYWwgZmlzdHVsYXMgd2l0aCBsb25nLXRlcm0gZm9s
bG93LXVwPC90aXRsZT48c2Vjb25kYXJ5LXRpdGxlPkNvbG9yZWN0YWwgRGlzPC9zZWNvbmRhcnkt
dGl0bGU+PC90aXRsZXM+PHBlcmlvZGljYWw+PGZ1bGwtdGl0bGU+Q29sb3JlY3RhbCBEaXM8L2Z1
bGwtdGl0bGU+PC9wZXJpb2RpY2FsPjxlZGl0aW9uPjIwMjEvMDIvMDM8L2VkaXRpb24+PGtleXdv
cmRzPjxrZXl3b3JkPmFuYWwgZmlzdHVsYTwva2V5d29yZD48a2V5d29yZD5maXN0dWxvdG9teTwv
a2V5d29yZD48a2V5d29yZD5pbmNvbnRpbmVuY2U8L2tleXdvcmQ+PGtleXdvcmQ+cmVjdXJyZW5j
ZTwva2V5d29yZD48a2V5d29yZD5zcGhpbmN0ZXI8L2tleXdvcmQ+PC9rZXl3b3Jkcz48ZGF0ZXM+
PHllYXI+MjAyMTwveWVhcj48cHViLWRhdGVzPjxkYXRlPkZlYiAyPC9kYXRlPjwvcHViLWRhdGVz
PjwvZGF0ZXM+PGlzYm4+MTQ2My0xMzE4IChFbGVjdHJvbmljKSYjeEQ7MTQ2Mi04OTEwIChMaW5r
aW5nKTwvaXNibj48YWNjZXNzaW9uLW51bT4zMzUyOTQ5MTwvYWNjZXNzaW9uLW51bT48dXJscz48
cmVsYXRlZC11cmxzPjx1cmw+aHR0cHM6Ly93d3cubmNiaS5ubG0ubmloLmdvdi9wdWJtZWQvMzM1
Mjk0OTE8L3VybD48L3JlbGF0ZWQtdXJscz48L3VybHM+PGVsZWN0cm9uaWMtcmVzb3VyY2UtbnVt
PjEwLjExMTEvY29kaS4xNTU1NTwvZWxlY3Ryb25pYy1yZXNvdXJjZS1udW0+PC9yZWNvcmQ+PC9D
aXRlPjxDaXRlPjxBdXRob3I+R2FyZzwvQXV0aG9yPjxZZWFyPjIwMjA8L1llYXI+PFJlY051bT41
NDI8L1JlY051bT48cmVjb3JkPjxyZWMtbnVtYmVyPjU0MjwvcmVjLW51bWJlcj48Zm9yZWlnbi1r
ZXlzPjxrZXkgYXBwPSJFTiIgZGItaWQ9ImVzenY1Zjl4cTBycGRhZXdyd3VwejUweDV4YTJmZHZ3
cGV2cyIgdGltZXN0YW1wPSIxNjA2MDU0NDA5Ij41NDI8L2tleT48L2ZvcmVpZ24ta2V5cz48cmVm
LXR5cGUgbmFtZT0iSm91cm5hbCBBcnRpY2xlIj4xNzwvcmVmLXR5cGU+PGNvbnRyaWJ1dG9ycz48
YXV0aG9ycz48YXV0aG9yPkdhcmcsIFAuPC9hdXRob3I+PGF1dGhvcj5Tb2RoaSwgUy4gUy48L2F1
dGhvcj48YXV0aG9yPkdhcmcsIE4uPC9hdXRob3I+PC9hdXRob3JzPjwvY29udHJpYnV0b3JzPjxh
dXRoLWFkZHJlc3M+RGVwYXJ0bWVudCBvZiBDb2xvcmVjdGFsIFN1cmdlcnksIEdhcmcgRmlzdHVs
YSBSZXNlYXJjaCBJbnN0aXR1dGUsIFBhbmNoa3VsYSwgSGFyeWFuYSwgSW5kaWEuJiN4RDtEZXBh
cnRtZW50IG9mIEdlbmVyYWwgU3VyZ2VyeSwgRGF5YW5hbmQgTWVkaWNhbCBDb2xsZWdlIGFuZCBI
b3NwaXRhbCwgTHVkaGlhbmEsIFB1bmphYiwgSW5kaWEuJiN4RDtEZXBhcnRtZW50IG9mIEdlbmVy
YWwgU3VyZ2VyeSwgR292ZXJubWVudCBNZWRpY2FsIENvbGxlZ2UgYW5kIEhvc3BpdGFsLCBDaGFu
ZGlnYXJoLCBJbmRpYS48L2F1dGgtYWRkcmVzcz48dGl0bGVzPjx0aXRsZT5NYW5hZ2VtZW50IG9m
IENvbXBsZXggQ3J5cHRvZ2xhbmR1bGFyIEFuYWwgRmlzdHVsYTogQ2hhbGxlbmdlcyBhbmQgU29s
dXRpb25zPC90aXRsZT48c2Vjb25kYXJ5LXRpdGxlPkNsaW4gRXhwIEdhc3Ryb2VudGVyb2w8L3Nl
Y29uZGFyeS10aXRsZT48L3RpdGxlcz48cGVyaW9kaWNhbD48ZnVsbC10aXRsZT5DbGluIEV4cCBH
YXN0cm9lbnRlcm9sPC9mdWxsLXRpdGxlPjwvcGVyaW9kaWNhbD48cGFnZXM+NTU1LTU2NzwvcGFn
ZXM+PHZvbHVtZT4xMzwvdm9sdW1lPjxlZGl0aW9uPjIwMjAvMTEvMTk8L2VkaXRpb24+PGtleXdv
cmRzPjxrZXl3b3JkPmFuYWwgZmlzdHVsYTwva2V5d29yZD48a2V5d29yZD5jbGFzc2lmaWNhdGlv
bjwva2V5d29yZD48a2V5d29yZD5maXN0dWxvdG9teTwva2V5d29yZD48a2V5d29yZD5pbmNvbnRp
bmVuY2U8L2tleXdvcmQ+PGtleXdvcmQ+cmVjdXJyZW5jZTwva2V5d29yZD48a2V5d29yZD5zcGhp
bmN0ZXI8L2tleXdvcmQ+PC9rZXl3b3Jkcz48ZGF0ZXM+PHllYXI+MjAyMDwveWVhcj48L2RhdGVz
Pjxpc2JuPjExNzgtNzAyMyAoUHJpbnQpJiN4RDsxMTc4LTcwMjMgKExpbmtpbmcpPC9pc2JuPjxh
Y2Nlc3Npb24tbnVtPjMzMjA0MTM2PC9hY2Nlc3Npb24tbnVtPjx1cmxzPjxyZWxhdGVkLXVybHM+
PHVybD5odHRwczovL3d3dy5uY2JpLm5sbS5uaWguZ292L3B1Ym1lZC8zMzIwNDEzNjwvdXJsPjwv
cmVsYXRlZC11cmxzPjwvdXJscz48Y3VzdG9tMj5QTUM3NjY3NTg3PC9jdXN0b20yPjxlbGVjdHJv
bmljLXJlc291cmNlLW51bT4xMC4yMTQ3L0NFRy5TMTk4Nzk2PC9lbGVjdHJvbmljLXJlc291cmNl
LW51bT48L3JlY29yZD48L0NpdGU+PC9FbmROb3RlPgB=
</w:fldData>
        </w:fldChar>
      </w:r>
      <w:r w:rsidR="00DF313D" w:rsidRPr="006749CC">
        <w:rPr>
          <w:rFonts w:ascii="Book Antiqua" w:eastAsia="Book Antiqua" w:hAnsi="Book Antiqua" w:cs="Book Antiqua"/>
          <w:color w:val="000000"/>
        </w:rPr>
        <w:instrText xml:space="preserve"> ADDIN EN.CITE </w:instrText>
      </w:r>
      <w:r w:rsidR="00DF313D" w:rsidRPr="006749CC">
        <w:rPr>
          <w:rFonts w:ascii="Book Antiqua" w:eastAsia="Book Antiqua" w:hAnsi="Book Antiqua" w:cs="Book Antiqua"/>
          <w:color w:val="000000"/>
        </w:rPr>
        <w:fldChar w:fldCharType="begin">
          <w:fldData xml:space="preserve">PEVuZE5vdGU+PENpdGU+PEF1dGhvcj5HYXJnPC9BdXRob3I+PFllYXI+MjAyMTwvWWVhcj48UmVj
TnVtPjY0NzwvUmVjTnVtPjxEaXNwbGF5VGV4dD48c3R5bGUgZmFjZT0ic3VwZXJzY3JpcHQiPlsx
MiwgMThdPC9zdHlsZT48L0Rpc3BsYXlUZXh0PjxyZWNvcmQ+PHJlYy1udW1iZXI+NjQ3PC9yZWMt
bnVtYmVyPjxmb3JlaWduLWtleXM+PGtleSBhcHA9IkVOIiBkYi1pZD0iZXN6djVmOXhxMHJwZGFl
d3J3dXB6NTB4NXhhMmZkdndwZXZzIiB0aW1lc3RhbXA9IjE2MTI1MzM4ODciPjY0Nzwva2V5Pjwv
Zm9yZWlnbi1rZXlzPjxyZWYtdHlwZSBuYW1lPSJKb3VybmFsIEFydGljbGUiPjE3PC9yZWYtdHlw
ZT48Y29udHJpYnV0b3JzPjxhdXRob3JzPjxhdXRob3I+R2FyZywgUC48L2F1dGhvcj48YXV0aG9y
PkthdXIsIEIuPC9hdXRob3I+PGF1dGhvcj5NZW5vbiwgRy4gUi48L2F1dGhvcj48L2F1dGhvcnM+
PC9jb250cmlidXRvcnM+PGF1dGgtYWRkcmVzcz5JbmR1cyBJbnRlcm5hdGlvbmFsIEhvc3BpdGFs
LCBNb2hhbGksIEluZGlhLiYjeEQ7R2FyZyBGaXN0dWxhIFJlc2VhcmNoIEluc3RpdHV0ZSwgUGFu
Y2hrdWxhLCBJbmRpYS4mI3hEO1NTUkQgTVJJIENlbnRyZSwgQ2hhbmRpZ2FyaCwgSW5kaWEuJiN4
RDtJbmRpYW4gQ291bmNpbCBvZiBNZWRpY2FsIFJlc2VhcmNoLCBOZXcgRGVsaGksIEluZGlhLjwv
YXV0aC1hZGRyZXNzPjx0aXRsZXM+PHRpdGxlPlRyYW5zYW5hbCBvcGVuaW5nIG9mIHRoZSBpbnRl
cnNwaGluY3RlcmljIHNwYWNlOiBhIG5vdmVsIHNwaGluY3Rlci1zcGFyaW5nIHByb2NlZHVyZSB0
byB0cmVhdCAzMjUgaGlnaCBjb21wbGV4IGFuYWwgZmlzdHVsYXMgd2l0aCBsb25nLXRlcm0gZm9s
bG93LXVwPC90aXRsZT48c2Vjb25kYXJ5LXRpdGxlPkNvbG9yZWN0YWwgRGlzPC9zZWNvbmRhcnkt
dGl0bGU+PC90aXRsZXM+PHBlcmlvZGljYWw+PGZ1bGwtdGl0bGU+Q29sb3JlY3RhbCBEaXM8L2Z1
bGwtdGl0bGU+PC9wZXJpb2RpY2FsPjxlZGl0aW9uPjIwMjEvMDIvMDM8L2VkaXRpb24+PGtleXdv
cmRzPjxrZXl3b3JkPmFuYWwgZmlzdHVsYTwva2V5d29yZD48a2V5d29yZD5maXN0dWxvdG9teTwv
a2V5d29yZD48a2V5d29yZD5pbmNvbnRpbmVuY2U8L2tleXdvcmQ+PGtleXdvcmQ+cmVjdXJyZW5j
ZTwva2V5d29yZD48a2V5d29yZD5zcGhpbmN0ZXI8L2tleXdvcmQ+PC9rZXl3b3Jkcz48ZGF0ZXM+
PHllYXI+MjAyMTwveWVhcj48cHViLWRhdGVzPjxkYXRlPkZlYiAyPC9kYXRlPjwvcHViLWRhdGVz
PjwvZGF0ZXM+PGlzYm4+MTQ2My0xMzE4IChFbGVjdHJvbmljKSYjeEQ7MTQ2Mi04OTEwIChMaW5r
aW5nKTwvaXNibj48YWNjZXNzaW9uLW51bT4zMzUyOTQ5MTwvYWNjZXNzaW9uLW51bT48dXJscz48
cmVsYXRlZC11cmxzPjx1cmw+aHR0cHM6Ly93d3cubmNiaS5ubG0ubmloLmdvdi9wdWJtZWQvMzM1
Mjk0OTE8L3VybD48L3JlbGF0ZWQtdXJscz48L3VybHM+PGVsZWN0cm9uaWMtcmVzb3VyY2UtbnVt
PjEwLjExMTEvY29kaS4xNTU1NTwvZWxlY3Ryb25pYy1yZXNvdXJjZS1udW0+PC9yZWNvcmQ+PC9D
aXRlPjxDaXRlPjxBdXRob3I+R2FyZzwvQXV0aG9yPjxZZWFyPjIwMjA8L1llYXI+PFJlY051bT41
NDI8L1JlY051bT48cmVjb3JkPjxyZWMtbnVtYmVyPjU0MjwvcmVjLW51bWJlcj48Zm9yZWlnbi1r
ZXlzPjxrZXkgYXBwPSJFTiIgZGItaWQ9ImVzenY1Zjl4cTBycGRhZXdyd3VwejUweDV4YTJmZHZ3
cGV2cyIgdGltZXN0YW1wPSIxNjA2MDU0NDA5Ij41NDI8L2tleT48L2ZvcmVpZ24ta2V5cz48cmVm
LXR5cGUgbmFtZT0iSm91cm5hbCBBcnRpY2xlIj4xNzwvcmVmLXR5cGU+PGNvbnRyaWJ1dG9ycz48
YXV0aG9ycz48YXV0aG9yPkdhcmcsIFAuPC9hdXRob3I+PGF1dGhvcj5Tb2RoaSwgUy4gUy48L2F1
dGhvcj48YXV0aG9yPkdhcmcsIE4uPC9hdXRob3I+PC9hdXRob3JzPjwvY29udHJpYnV0b3JzPjxh
dXRoLWFkZHJlc3M+RGVwYXJ0bWVudCBvZiBDb2xvcmVjdGFsIFN1cmdlcnksIEdhcmcgRmlzdHVs
YSBSZXNlYXJjaCBJbnN0aXR1dGUsIFBhbmNoa3VsYSwgSGFyeWFuYSwgSW5kaWEuJiN4RDtEZXBh
cnRtZW50IG9mIEdlbmVyYWwgU3VyZ2VyeSwgRGF5YW5hbmQgTWVkaWNhbCBDb2xsZWdlIGFuZCBI
b3NwaXRhbCwgTHVkaGlhbmEsIFB1bmphYiwgSW5kaWEuJiN4RDtEZXBhcnRtZW50IG9mIEdlbmVy
YWwgU3VyZ2VyeSwgR292ZXJubWVudCBNZWRpY2FsIENvbGxlZ2UgYW5kIEhvc3BpdGFsLCBDaGFu
ZGlnYXJoLCBJbmRpYS48L2F1dGgtYWRkcmVzcz48dGl0bGVzPjx0aXRsZT5NYW5hZ2VtZW50IG9m
IENvbXBsZXggQ3J5cHRvZ2xhbmR1bGFyIEFuYWwgRmlzdHVsYTogQ2hhbGxlbmdlcyBhbmQgU29s
dXRpb25zPC90aXRsZT48c2Vjb25kYXJ5LXRpdGxlPkNsaW4gRXhwIEdhc3Ryb2VudGVyb2w8L3Nl
Y29uZGFyeS10aXRsZT48L3RpdGxlcz48cGVyaW9kaWNhbD48ZnVsbC10aXRsZT5DbGluIEV4cCBH
YXN0cm9lbnRlcm9sPC9mdWxsLXRpdGxlPjwvcGVyaW9kaWNhbD48cGFnZXM+NTU1LTU2NzwvcGFn
ZXM+PHZvbHVtZT4xMzwvdm9sdW1lPjxlZGl0aW9uPjIwMjAvMTEvMTk8L2VkaXRpb24+PGtleXdv
cmRzPjxrZXl3b3JkPmFuYWwgZmlzdHVsYTwva2V5d29yZD48a2V5d29yZD5jbGFzc2lmaWNhdGlv
bjwva2V5d29yZD48a2V5d29yZD5maXN0dWxvdG9teTwva2V5d29yZD48a2V5d29yZD5pbmNvbnRp
bmVuY2U8L2tleXdvcmQ+PGtleXdvcmQ+cmVjdXJyZW5jZTwva2V5d29yZD48a2V5d29yZD5zcGhp
bmN0ZXI8L2tleXdvcmQ+PC9rZXl3b3Jkcz48ZGF0ZXM+PHllYXI+MjAyMDwveWVhcj48L2RhdGVz
Pjxpc2JuPjExNzgtNzAyMyAoUHJpbnQpJiN4RDsxMTc4LTcwMjMgKExpbmtpbmcpPC9pc2JuPjxh
Y2Nlc3Npb24tbnVtPjMzMjA0MTM2PC9hY2Nlc3Npb24tbnVtPjx1cmxzPjxyZWxhdGVkLXVybHM+
PHVybD5odHRwczovL3d3dy5uY2JpLm5sbS5uaWguZ292L3B1Ym1lZC8zMzIwNDEzNjwvdXJsPjwv
cmVsYXRlZC11cmxzPjwvdXJscz48Y3VzdG9tMj5QTUM3NjY3NTg3PC9jdXN0b20yPjxlbGVjdHJv
bmljLXJlc291cmNlLW51bT4xMC4yMTQ3L0NFRy5TMTk4Nzk2PC9lbGVjdHJvbmljLXJlc291cmNl
LW51bT48L3JlY29yZD48L0NpdGU+PC9FbmROb3RlPgB=
</w:fldData>
        </w:fldChar>
      </w:r>
      <w:r w:rsidR="00DF313D" w:rsidRPr="006749CC">
        <w:rPr>
          <w:rFonts w:ascii="Book Antiqua" w:eastAsia="Book Antiqua" w:hAnsi="Book Antiqua" w:cs="Book Antiqua"/>
          <w:color w:val="000000"/>
        </w:rPr>
        <w:instrText xml:space="preserve"> ADDIN EN.CITE.DATA </w:instrText>
      </w:r>
      <w:r w:rsidR="00DF313D" w:rsidRPr="006749CC">
        <w:rPr>
          <w:rFonts w:ascii="Book Antiqua" w:eastAsia="Book Antiqua" w:hAnsi="Book Antiqua" w:cs="Book Antiqua"/>
          <w:color w:val="000000"/>
        </w:rPr>
      </w:r>
      <w:r w:rsidR="00DF313D" w:rsidRPr="006749CC">
        <w:rPr>
          <w:rFonts w:ascii="Book Antiqua" w:eastAsia="Book Antiqua" w:hAnsi="Book Antiqua" w:cs="Book Antiqua"/>
          <w:color w:val="000000"/>
        </w:rPr>
        <w:fldChar w:fldCharType="end"/>
      </w:r>
      <w:r w:rsidR="00DF313D" w:rsidRPr="006749CC">
        <w:rPr>
          <w:rFonts w:ascii="Book Antiqua" w:eastAsia="Book Antiqua" w:hAnsi="Book Antiqua" w:cs="Book Antiqua"/>
          <w:color w:val="000000"/>
        </w:rPr>
      </w:r>
      <w:r w:rsidR="00DF313D"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2,</w:t>
      </w:r>
      <w:r w:rsidR="00DF313D" w:rsidRPr="006749CC">
        <w:rPr>
          <w:rFonts w:ascii="Book Antiqua" w:eastAsia="Book Antiqua" w:hAnsi="Book Antiqua" w:cs="Book Antiqua"/>
          <w:color w:val="000000"/>
          <w:vertAlign w:val="superscript"/>
        </w:rPr>
        <w:t>18]</w:t>
      </w:r>
      <w:r w:rsidR="00DF313D" w:rsidRPr="006749CC">
        <w:rPr>
          <w:rFonts w:ascii="Book Antiqua" w:eastAsia="Book Antiqua" w:hAnsi="Book Antiqua" w:cs="Book Antiqua"/>
          <w:color w:val="000000"/>
        </w:rPr>
        <w:fldChar w:fldCharType="end"/>
      </w:r>
      <w:r w:rsidR="005876EA"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It was the </w:t>
      </w:r>
      <w:r w:rsidR="005876EA" w:rsidRPr="006749CC">
        <w:rPr>
          <w:rFonts w:ascii="Book Antiqua" w:eastAsia="Book Antiqua" w:hAnsi="Book Antiqua" w:cs="Book Antiqua"/>
          <w:color w:val="000000"/>
        </w:rPr>
        <w:t xml:space="preserve">unhealed </w:t>
      </w:r>
      <w:proofErr w:type="spellStart"/>
      <w:r w:rsidR="009D12B9">
        <w:rPr>
          <w:rFonts w:ascii="Book Antiqua" w:eastAsia="Book Antiqua" w:hAnsi="Book Antiqua" w:cs="Book Antiqua"/>
          <w:color w:val="000000"/>
        </w:rPr>
        <w:t>intersphincteric</w:t>
      </w:r>
      <w:proofErr w:type="spellEnd"/>
      <w:r w:rsidR="009D12B9">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 xml:space="preserve">portion of the fistula tract </w:t>
      </w:r>
      <w:r w:rsidRPr="006749CC">
        <w:rPr>
          <w:rFonts w:ascii="Book Antiqua" w:eastAsia="Book Antiqua" w:hAnsi="Book Antiqua" w:cs="Book Antiqua"/>
          <w:color w:val="000000"/>
        </w:rPr>
        <w:t xml:space="preserve">that </w:t>
      </w:r>
      <w:r w:rsidR="005876EA" w:rsidRPr="006749CC">
        <w:rPr>
          <w:rFonts w:ascii="Book Antiqua" w:eastAsia="Book Antiqua" w:hAnsi="Book Antiqua" w:cs="Book Antiqua"/>
          <w:color w:val="000000"/>
        </w:rPr>
        <w:t xml:space="preserve">led to </w:t>
      </w:r>
      <w:r w:rsidRPr="006749CC">
        <w:rPr>
          <w:rFonts w:ascii="Book Antiqua" w:eastAsia="Book Antiqua" w:hAnsi="Book Antiqua" w:cs="Book Antiqua"/>
          <w:color w:val="000000"/>
        </w:rPr>
        <w:t xml:space="preserve">most of the </w:t>
      </w:r>
      <w:r w:rsidR="005876EA" w:rsidRPr="006749CC">
        <w:rPr>
          <w:rFonts w:ascii="Book Antiqua" w:eastAsia="Book Antiqua" w:hAnsi="Book Antiqua" w:cs="Book Antiqua"/>
          <w:color w:val="000000"/>
        </w:rPr>
        <w:t xml:space="preserve">delayed recurrences. </w:t>
      </w:r>
      <w:r w:rsidRPr="006749CC">
        <w:rPr>
          <w:rFonts w:ascii="Book Antiqua" w:eastAsia="Book Antiqua" w:hAnsi="Book Antiqua" w:cs="Book Antiqua"/>
          <w:color w:val="000000"/>
        </w:rPr>
        <w:t xml:space="preserve">That </w:t>
      </w:r>
      <w:r w:rsidR="005876EA" w:rsidRPr="006749CC">
        <w:rPr>
          <w:rFonts w:ascii="Book Antiqua" w:eastAsia="Book Antiqua" w:hAnsi="Book Antiqua" w:cs="Book Antiqua"/>
          <w:color w:val="000000"/>
        </w:rPr>
        <w:t xml:space="preserve">led to an important realization that the </w:t>
      </w:r>
      <w:proofErr w:type="spellStart"/>
      <w:r w:rsidR="005876EA" w:rsidRPr="006749CC">
        <w:rPr>
          <w:rFonts w:ascii="Book Antiqua" w:eastAsia="Book Antiqua" w:hAnsi="Book Antiqua" w:cs="Book Antiqua"/>
          <w:color w:val="000000"/>
        </w:rPr>
        <w:t>intersphincteric</w:t>
      </w:r>
      <w:proofErr w:type="spellEnd"/>
      <w:r w:rsidR="005876EA" w:rsidRPr="006749CC">
        <w:rPr>
          <w:rFonts w:ascii="Book Antiqua" w:eastAsia="Book Antiqua" w:hAnsi="Book Antiqua" w:cs="Book Antiqua"/>
          <w:color w:val="000000"/>
        </w:rPr>
        <w:t xml:space="preserve"> portion of the fistula tract is like an abscess/sepsis in a closed space and needs to be managed </w:t>
      </w:r>
      <w:r w:rsidR="00AA52FA">
        <w:rPr>
          <w:rFonts w:ascii="Book Antiqua" w:eastAsia="Book Antiqua" w:hAnsi="Book Antiqua" w:cs="Book Antiqua"/>
          <w:color w:val="000000"/>
        </w:rPr>
        <w:t>like</w:t>
      </w:r>
      <w:r w:rsidRPr="006749CC">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 xml:space="preserve">any other </w:t>
      </w:r>
      <w:r w:rsidR="005876EA" w:rsidRPr="006749CC">
        <w:rPr>
          <w:rFonts w:ascii="Book Antiqua" w:eastAsia="Book Antiqua" w:hAnsi="Book Antiqua" w:cs="Book Antiqua"/>
          <w:color w:val="000000"/>
        </w:rPr>
        <w:lastRenderedPageBreak/>
        <w:t>abscess</w:t>
      </w:r>
      <w:r w:rsidR="008937A7" w:rsidRPr="006749CC">
        <w:rPr>
          <w:rFonts w:ascii="Book Antiqua" w:eastAsia="Book Antiqua" w:hAnsi="Book Antiqua" w:cs="Book Antiqua"/>
          <w:color w:val="000000"/>
        </w:rPr>
        <w:t>”</w:t>
      </w:r>
      <w:r w:rsidR="00F526A5" w:rsidRPr="006749CC">
        <w:rPr>
          <w:rFonts w:ascii="Book Antiqua" w:eastAsia="Book Antiqua" w:hAnsi="Book Antiqua" w:cs="Book Antiqua"/>
          <w:color w:val="000000"/>
        </w:rPr>
        <w:fldChar w:fldCharType="begin">
          <w:fldData xml:space="preserve">PEVuZE5vdGU+PENpdGU+PEF1dGhvcj5HYXJnPC9BdXRob3I+PFllYXI+MjAyMTwvWWVhcj48UmVj
TnVtPjY0NzwvUmVjTnVtPjxEaXNwbGF5VGV4dD48c3R5bGUgZmFjZT0ic3VwZXJzY3JpcHQiPlsx
MiwgMThdPC9zdHlsZT48L0Rpc3BsYXlUZXh0PjxyZWNvcmQ+PHJlYy1udW1iZXI+NjQ3PC9yZWMt
bnVtYmVyPjxmb3JlaWduLWtleXM+PGtleSBhcHA9IkVOIiBkYi1pZD0iZXN6djVmOXhxMHJwZGFl
d3J3dXB6NTB4NXhhMmZkdndwZXZzIiB0aW1lc3RhbXA9IjE2MTI1MzM4ODciPjY0Nzwva2V5Pjwv
Zm9yZWlnbi1rZXlzPjxyZWYtdHlwZSBuYW1lPSJKb3VybmFsIEFydGljbGUiPjE3PC9yZWYtdHlw
ZT48Y29udHJpYnV0b3JzPjxhdXRob3JzPjxhdXRob3I+R2FyZywgUC48L2F1dGhvcj48YXV0aG9y
PkthdXIsIEIuPC9hdXRob3I+PGF1dGhvcj5NZW5vbiwgRy4gUi48L2F1dGhvcj48L2F1dGhvcnM+
PC9jb250cmlidXRvcnM+PGF1dGgtYWRkcmVzcz5JbmR1cyBJbnRlcm5hdGlvbmFsIEhvc3BpdGFs
LCBNb2hhbGksIEluZGlhLiYjeEQ7R2FyZyBGaXN0dWxhIFJlc2VhcmNoIEluc3RpdHV0ZSwgUGFu
Y2hrdWxhLCBJbmRpYS4mI3hEO1NTUkQgTVJJIENlbnRyZSwgQ2hhbmRpZ2FyaCwgSW5kaWEuJiN4
RDtJbmRpYW4gQ291bmNpbCBvZiBNZWRpY2FsIFJlc2VhcmNoLCBOZXcgRGVsaGksIEluZGlhLjwv
YXV0aC1hZGRyZXNzPjx0aXRsZXM+PHRpdGxlPlRyYW5zYW5hbCBvcGVuaW5nIG9mIHRoZSBpbnRl
cnNwaGluY3RlcmljIHNwYWNlOiBhIG5vdmVsIHNwaGluY3Rlci1zcGFyaW5nIHByb2NlZHVyZSB0
byB0cmVhdCAzMjUgaGlnaCBjb21wbGV4IGFuYWwgZmlzdHVsYXMgd2l0aCBsb25nLXRlcm0gZm9s
bG93LXVwPC90aXRsZT48c2Vjb25kYXJ5LXRpdGxlPkNvbG9yZWN0YWwgRGlzPC9zZWNvbmRhcnkt
dGl0bGU+PC90aXRsZXM+PHBlcmlvZGljYWw+PGZ1bGwtdGl0bGU+Q29sb3JlY3RhbCBEaXM8L2Z1
bGwtdGl0bGU+PC9wZXJpb2RpY2FsPjxlZGl0aW9uPjIwMjEvMDIvMDM8L2VkaXRpb24+PGtleXdv
cmRzPjxrZXl3b3JkPmFuYWwgZmlzdHVsYTwva2V5d29yZD48a2V5d29yZD5maXN0dWxvdG9teTwv
a2V5d29yZD48a2V5d29yZD5pbmNvbnRpbmVuY2U8L2tleXdvcmQ+PGtleXdvcmQ+cmVjdXJyZW5j
ZTwva2V5d29yZD48a2V5d29yZD5zcGhpbmN0ZXI8L2tleXdvcmQ+PC9rZXl3b3Jkcz48ZGF0ZXM+
PHllYXI+MjAyMTwveWVhcj48cHViLWRhdGVzPjxkYXRlPkZlYiAyPC9kYXRlPjwvcHViLWRhdGVz
PjwvZGF0ZXM+PGlzYm4+MTQ2My0xMzE4IChFbGVjdHJvbmljKSYjeEQ7MTQ2Mi04OTEwIChMaW5r
aW5nKTwvaXNibj48YWNjZXNzaW9uLW51bT4zMzUyOTQ5MTwvYWNjZXNzaW9uLW51bT48dXJscz48
cmVsYXRlZC11cmxzPjx1cmw+aHR0cHM6Ly93d3cubmNiaS5ubG0ubmloLmdvdi9wdWJtZWQvMzM1
Mjk0OTE8L3VybD48L3JlbGF0ZWQtdXJscz48L3VybHM+PGVsZWN0cm9uaWMtcmVzb3VyY2UtbnVt
PjEwLjExMTEvY29kaS4xNTU1NTwvZWxlY3Ryb25pYy1yZXNvdXJjZS1udW0+PC9yZWNvcmQ+PC9D
aXRlPjxDaXRlPjxBdXRob3I+R2FyZzwvQXV0aG9yPjxZZWFyPjIwMjA8L1llYXI+PFJlY051bT41
NDI8L1JlY051bT48cmVjb3JkPjxyZWMtbnVtYmVyPjU0MjwvcmVjLW51bWJlcj48Zm9yZWlnbi1r
ZXlzPjxrZXkgYXBwPSJFTiIgZGItaWQ9ImVzenY1Zjl4cTBycGRhZXdyd3VwejUweDV4YTJmZHZ3
cGV2cyIgdGltZXN0YW1wPSIxNjA2MDU0NDA5Ij41NDI8L2tleT48L2ZvcmVpZ24ta2V5cz48cmVm
LXR5cGUgbmFtZT0iSm91cm5hbCBBcnRpY2xlIj4xNzwvcmVmLXR5cGU+PGNvbnRyaWJ1dG9ycz48
YXV0aG9ycz48YXV0aG9yPkdhcmcsIFAuPC9hdXRob3I+PGF1dGhvcj5Tb2RoaSwgUy4gUy48L2F1
dGhvcj48YXV0aG9yPkdhcmcsIE4uPC9hdXRob3I+PC9hdXRob3JzPjwvY29udHJpYnV0b3JzPjxh
dXRoLWFkZHJlc3M+RGVwYXJ0bWVudCBvZiBDb2xvcmVjdGFsIFN1cmdlcnksIEdhcmcgRmlzdHVs
YSBSZXNlYXJjaCBJbnN0aXR1dGUsIFBhbmNoa3VsYSwgSGFyeWFuYSwgSW5kaWEuJiN4RDtEZXBh
cnRtZW50IG9mIEdlbmVyYWwgU3VyZ2VyeSwgRGF5YW5hbmQgTWVkaWNhbCBDb2xsZWdlIGFuZCBI
b3NwaXRhbCwgTHVkaGlhbmEsIFB1bmphYiwgSW5kaWEuJiN4RDtEZXBhcnRtZW50IG9mIEdlbmVy
YWwgU3VyZ2VyeSwgR292ZXJubWVudCBNZWRpY2FsIENvbGxlZ2UgYW5kIEhvc3BpdGFsLCBDaGFu
ZGlnYXJoLCBJbmRpYS48L2F1dGgtYWRkcmVzcz48dGl0bGVzPjx0aXRsZT5NYW5hZ2VtZW50IG9m
IENvbXBsZXggQ3J5cHRvZ2xhbmR1bGFyIEFuYWwgRmlzdHVsYTogQ2hhbGxlbmdlcyBhbmQgU29s
dXRpb25zPC90aXRsZT48c2Vjb25kYXJ5LXRpdGxlPkNsaW4gRXhwIEdhc3Ryb2VudGVyb2w8L3Nl
Y29uZGFyeS10aXRsZT48L3RpdGxlcz48cGVyaW9kaWNhbD48ZnVsbC10aXRsZT5DbGluIEV4cCBH
YXN0cm9lbnRlcm9sPC9mdWxsLXRpdGxlPjwvcGVyaW9kaWNhbD48cGFnZXM+NTU1LTU2NzwvcGFn
ZXM+PHZvbHVtZT4xMzwvdm9sdW1lPjxlZGl0aW9uPjIwMjAvMTEvMTk8L2VkaXRpb24+PGtleXdv
cmRzPjxrZXl3b3JkPmFuYWwgZmlzdHVsYTwva2V5d29yZD48a2V5d29yZD5jbGFzc2lmaWNhdGlv
bjwva2V5d29yZD48a2V5d29yZD5maXN0dWxvdG9teTwva2V5d29yZD48a2V5d29yZD5pbmNvbnRp
bmVuY2U8L2tleXdvcmQ+PGtleXdvcmQ+cmVjdXJyZW5jZTwva2V5d29yZD48a2V5d29yZD5zcGhp
bmN0ZXI8L2tleXdvcmQ+PC9rZXl3b3Jkcz48ZGF0ZXM+PHllYXI+MjAyMDwveWVhcj48L2RhdGVz
Pjxpc2JuPjExNzgtNzAyMyAoUHJpbnQpJiN4RDsxMTc4LTcwMjMgKExpbmtpbmcpPC9pc2JuPjxh
Y2Nlc3Npb24tbnVtPjMzMjA0MTM2PC9hY2Nlc3Npb24tbnVtPjx1cmxzPjxyZWxhdGVkLXVybHM+
PHVybD5odHRwczovL3d3dy5uY2JpLm5sbS5uaWguZ292L3B1Ym1lZC8zMzIwNDEzNjwvdXJsPjwv
cmVsYXRlZC11cmxzPjwvdXJscz48Y3VzdG9tMj5QTUM3NjY3NTg3PC9jdXN0b20yPjxlbGVjdHJv
bmljLXJlc291cmNlLW51bT4xMC4yMTQ3L0NFRy5TMTk4Nzk2PC9lbGVjdHJvbmljLXJlc291cmNl
LW51bT48L3JlY29yZD48L0NpdGU+PC9FbmROb3RlPgB=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HYXJnPC9BdXRob3I+PFllYXI+MjAyMTwvWWVhcj48UmVj
TnVtPjY0NzwvUmVjTnVtPjxEaXNwbGF5VGV4dD48c3R5bGUgZmFjZT0ic3VwZXJzY3JpcHQiPlsx
MiwgMThdPC9zdHlsZT48L0Rpc3BsYXlUZXh0PjxyZWNvcmQ+PHJlYy1udW1iZXI+NjQ3PC9yZWMt
bnVtYmVyPjxmb3JlaWduLWtleXM+PGtleSBhcHA9IkVOIiBkYi1pZD0iZXN6djVmOXhxMHJwZGFl
d3J3dXB6NTB4NXhhMmZkdndwZXZzIiB0aW1lc3RhbXA9IjE2MTI1MzM4ODciPjY0Nzwva2V5Pjwv
Zm9yZWlnbi1rZXlzPjxyZWYtdHlwZSBuYW1lPSJKb3VybmFsIEFydGljbGUiPjE3PC9yZWYtdHlw
ZT48Y29udHJpYnV0b3JzPjxhdXRob3JzPjxhdXRob3I+R2FyZywgUC48L2F1dGhvcj48YXV0aG9y
PkthdXIsIEIuPC9hdXRob3I+PGF1dGhvcj5NZW5vbiwgRy4gUi48L2F1dGhvcj48L2F1dGhvcnM+
PC9jb250cmlidXRvcnM+PGF1dGgtYWRkcmVzcz5JbmR1cyBJbnRlcm5hdGlvbmFsIEhvc3BpdGFs
LCBNb2hhbGksIEluZGlhLiYjeEQ7R2FyZyBGaXN0dWxhIFJlc2VhcmNoIEluc3RpdHV0ZSwgUGFu
Y2hrdWxhLCBJbmRpYS4mI3hEO1NTUkQgTVJJIENlbnRyZSwgQ2hhbmRpZ2FyaCwgSW5kaWEuJiN4
RDtJbmRpYW4gQ291bmNpbCBvZiBNZWRpY2FsIFJlc2VhcmNoLCBOZXcgRGVsaGksIEluZGlhLjwv
YXV0aC1hZGRyZXNzPjx0aXRsZXM+PHRpdGxlPlRyYW5zYW5hbCBvcGVuaW5nIG9mIHRoZSBpbnRl
cnNwaGluY3RlcmljIHNwYWNlOiBhIG5vdmVsIHNwaGluY3Rlci1zcGFyaW5nIHByb2NlZHVyZSB0
byB0cmVhdCAzMjUgaGlnaCBjb21wbGV4IGFuYWwgZmlzdHVsYXMgd2l0aCBsb25nLXRlcm0gZm9s
bG93LXVwPC90aXRsZT48c2Vjb25kYXJ5LXRpdGxlPkNvbG9yZWN0YWwgRGlzPC9zZWNvbmRhcnkt
dGl0bGU+PC90aXRsZXM+PHBlcmlvZGljYWw+PGZ1bGwtdGl0bGU+Q29sb3JlY3RhbCBEaXM8L2Z1
bGwtdGl0bGU+PC9wZXJpb2RpY2FsPjxlZGl0aW9uPjIwMjEvMDIvMDM8L2VkaXRpb24+PGtleXdv
cmRzPjxrZXl3b3JkPmFuYWwgZmlzdHVsYTwva2V5d29yZD48a2V5d29yZD5maXN0dWxvdG9teTwv
a2V5d29yZD48a2V5d29yZD5pbmNvbnRpbmVuY2U8L2tleXdvcmQ+PGtleXdvcmQ+cmVjdXJyZW5j
ZTwva2V5d29yZD48a2V5d29yZD5zcGhpbmN0ZXI8L2tleXdvcmQ+PC9rZXl3b3Jkcz48ZGF0ZXM+
PHllYXI+MjAyMTwveWVhcj48cHViLWRhdGVzPjxkYXRlPkZlYiAyPC9kYXRlPjwvcHViLWRhdGVz
PjwvZGF0ZXM+PGlzYm4+MTQ2My0xMzE4IChFbGVjdHJvbmljKSYjeEQ7MTQ2Mi04OTEwIChMaW5r
aW5nKTwvaXNibj48YWNjZXNzaW9uLW51bT4zMzUyOTQ5MTwvYWNjZXNzaW9uLW51bT48dXJscz48
cmVsYXRlZC11cmxzPjx1cmw+aHR0cHM6Ly93d3cubmNiaS5ubG0ubmloLmdvdi9wdWJtZWQvMzM1
Mjk0OTE8L3VybD48L3JlbGF0ZWQtdXJscz48L3VybHM+PGVsZWN0cm9uaWMtcmVzb3VyY2UtbnVt
PjEwLjExMTEvY29kaS4xNTU1NTwvZWxlY3Ryb25pYy1yZXNvdXJjZS1udW0+PC9yZWNvcmQ+PC9D
aXRlPjxDaXRlPjxBdXRob3I+R2FyZzwvQXV0aG9yPjxZZWFyPjIwMjA8L1llYXI+PFJlY051bT41
NDI8L1JlY051bT48cmVjb3JkPjxyZWMtbnVtYmVyPjU0MjwvcmVjLW51bWJlcj48Zm9yZWlnbi1r
ZXlzPjxrZXkgYXBwPSJFTiIgZGItaWQ9ImVzenY1Zjl4cTBycGRhZXdyd3VwejUweDV4YTJmZHZ3
cGV2cyIgdGltZXN0YW1wPSIxNjA2MDU0NDA5Ij41NDI8L2tleT48L2ZvcmVpZ24ta2V5cz48cmVm
LXR5cGUgbmFtZT0iSm91cm5hbCBBcnRpY2xlIj4xNzwvcmVmLXR5cGU+PGNvbnRyaWJ1dG9ycz48
YXV0aG9ycz48YXV0aG9yPkdhcmcsIFAuPC9hdXRob3I+PGF1dGhvcj5Tb2RoaSwgUy4gUy48L2F1
dGhvcj48YXV0aG9yPkdhcmcsIE4uPC9hdXRob3I+PC9hdXRob3JzPjwvY29udHJpYnV0b3JzPjxh
dXRoLWFkZHJlc3M+RGVwYXJ0bWVudCBvZiBDb2xvcmVjdGFsIFN1cmdlcnksIEdhcmcgRmlzdHVs
YSBSZXNlYXJjaCBJbnN0aXR1dGUsIFBhbmNoa3VsYSwgSGFyeWFuYSwgSW5kaWEuJiN4RDtEZXBh
cnRtZW50IG9mIEdlbmVyYWwgU3VyZ2VyeSwgRGF5YW5hbmQgTWVkaWNhbCBDb2xsZWdlIGFuZCBI
b3NwaXRhbCwgTHVkaGlhbmEsIFB1bmphYiwgSW5kaWEuJiN4RDtEZXBhcnRtZW50IG9mIEdlbmVy
YWwgU3VyZ2VyeSwgR292ZXJubWVudCBNZWRpY2FsIENvbGxlZ2UgYW5kIEhvc3BpdGFsLCBDaGFu
ZGlnYXJoLCBJbmRpYS48L2F1dGgtYWRkcmVzcz48dGl0bGVzPjx0aXRsZT5NYW5hZ2VtZW50IG9m
IENvbXBsZXggQ3J5cHRvZ2xhbmR1bGFyIEFuYWwgRmlzdHVsYTogQ2hhbGxlbmdlcyBhbmQgU29s
dXRpb25zPC90aXRsZT48c2Vjb25kYXJ5LXRpdGxlPkNsaW4gRXhwIEdhc3Ryb2VudGVyb2w8L3Nl
Y29uZGFyeS10aXRsZT48L3RpdGxlcz48cGVyaW9kaWNhbD48ZnVsbC10aXRsZT5DbGluIEV4cCBH
YXN0cm9lbnRlcm9sPC9mdWxsLXRpdGxlPjwvcGVyaW9kaWNhbD48cGFnZXM+NTU1LTU2NzwvcGFn
ZXM+PHZvbHVtZT4xMzwvdm9sdW1lPjxlZGl0aW9uPjIwMjAvMTEvMTk8L2VkaXRpb24+PGtleXdv
cmRzPjxrZXl3b3JkPmFuYWwgZmlzdHVsYTwva2V5d29yZD48a2V5d29yZD5jbGFzc2lmaWNhdGlv
bjwva2V5d29yZD48a2V5d29yZD5maXN0dWxvdG9teTwva2V5d29yZD48a2V5d29yZD5pbmNvbnRp
bmVuY2U8L2tleXdvcmQ+PGtleXdvcmQ+cmVjdXJyZW5jZTwva2V5d29yZD48a2V5d29yZD5zcGhp
bmN0ZXI8L2tleXdvcmQ+PC9rZXl3b3Jkcz48ZGF0ZXM+PHllYXI+MjAyMDwveWVhcj48L2RhdGVz
Pjxpc2JuPjExNzgtNzAyMyAoUHJpbnQpJiN4RDsxMTc4LTcwMjMgKExpbmtpbmcpPC9pc2JuPjxh
Y2Nlc3Npb24tbnVtPjMzMjA0MTM2PC9hY2Nlc3Npb24tbnVtPjx1cmxzPjxyZWxhdGVkLXVybHM+
PHVybD5odHRwczovL3d3dy5uY2JpLm5sbS5uaWguZ292L3B1Ym1lZC8zMzIwNDEzNjwvdXJsPjwv
cmVsYXRlZC11cmxzPjwvdXJscz48Y3VzdG9tMj5QTUM3NjY3NTg3PC9jdXN0b20yPjxlbGVjdHJv
bmljLXJlc291cmNlLW51bT4xMC4yMTQ3L0NFRy5TMTk4Nzk2PC9lbGVjdHJvbmljLXJlc291cmNl
LW51bT48L3JlY29yZD48L0NpdGU+PC9FbmROb3RlPgB=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2,</w:t>
      </w:r>
      <w:r w:rsidR="00F526A5" w:rsidRPr="006749CC">
        <w:rPr>
          <w:rFonts w:ascii="Book Antiqua" w:eastAsia="Book Antiqua" w:hAnsi="Book Antiqua" w:cs="Book Antiqua"/>
          <w:color w:val="000000"/>
          <w:vertAlign w:val="superscript"/>
        </w:rPr>
        <w:t>18]</w:t>
      </w:r>
      <w:r w:rsidR="00F526A5" w:rsidRPr="006749CC">
        <w:rPr>
          <w:rFonts w:ascii="Book Antiqua" w:eastAsia="Book Antiqua" w:hAnsi="Book Antiqua" w:cs="Book Antiqua"/>
          <w:color w:val="000000"/>
        </w:rPr>
        <w:fldChar w:fldCharType="end"/>
      </w:r>
      <w:r w:rsidR="005876EA" w:rsidRPr="006749CC">
        <w:rPr>
          <w:rFonts w:ascii="Book Antiqua" w:eastAsia="Book Antiqua" w:hAnsi="Book Antiqua" w:cs="Book Antiqua"/>
          <w:color w:val="000000"/>
        </w:rPr>
        <w:t xml:space="preserve">. This new concept </w:t>
      </w:r>
      <w:r w:rsidRPr="006749CC">
        <w:rPr>
          <w:rFonts w:ascii="Book Antiqua" w:eastAsia="Book Antiqua" w:hAnsi="Book Antiqua" w:cs="Book Antiqua"/>
          <w:color w:val="000000"/>
        </w:rPr>
        <w:t xml:space="preserve">of the </w:t>
      </w:r>
      <w:proofErr w:type="spellStart"/>
      <w:r w:rsidR="005876EA" w:rsidRPr="006749CC">
        <w:rPr>
          <w:rFonts w:ascii="Book Antiqua" w:eastAsia="Book Antiqua" w:hAnsi="Book Antiqua" w:cs="Book Antiqua"/>
          <w:color w:val="000000"/>
        </w:rPr>
        <w:t>intersphincteric</w:t>
      </w:r>
      <w:proofErr w:type="spellEnd"/>
      <w:r w:rsidR="005876EA" w:rsidRPr="006749CC">
        <w:rPr>
          <w:rFonts w:ascii="Book Antiqua" w:eastAsia="Book Antiqua" w:hAnsi="Book Antiqua" w:cs="Book Antiqua"/>
          <w:color w:val="000000"/>
        </w:rPr>
        <w:t xml:space="preserve"> tract is like an abscess in a closed space</w:t>
      </w:r>
      <w:r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or </w:t>
      </w:r>
      <w:r w:rsidR="005876EA" w:rsidRPr="006749CC">
        <w:rPr>
          <w:rFonts w:ascii="Book Antiqua" w:eastAsia="Book Antiqua" w:hAnsi="Book Antiqua" w:cs="Book Antiqua"/>
          <w:color w:val="000000"/>
        </w:rPr>
        <w:t>the ISTAC principle, was an essential step in our journey in understanding the management of complex fistulas</w:t>
      </w:r>
      <w:r w:rsidR="00F526A5" w:rsidRPr="006749CC">
        <w:rPr>
          <w:rFonts w:ascii="Book Antiqua" w:eastAsia="Book Antiqua" w:hAnsi="Book Antiqua" w:cs="Book Antiqua"/>
          <w:color w:val="000000"/>
        </w:rPr>
        <w:fldChar w:fldCharType="begin">
          <w:fldData xml:space="preserve">PEVuZE5vdGU+PENpdGU+PEF1dGhvcj5HYXJnPC9BdXRob3I+PFllYXI+MjAyMTwvWWVhcj48UmVj
TnVtPjY0NzwvUmVjTnVtPjxEaXNwbGF5VGV4dD48c3R5bGUgZmFjZT0ic3VwZXJzY3JpcHQiPlsx
MiwgMThdPC9zdHlsZT48L0Rpc3BsYXlUZXh0PjxyZWNvcmQ+PHJlYy1udW1iZXI+NjQ3PC9yZWMt
bnVtYmVyPjxmb3JlaWduLWtleXM+PGtleSBhcHA9IkVOIiBkYi1pZD0iZXN6djVmOXhxMHJwZGFl
d3J3dXB6NTB4NXhhMmZkdndwZXZzIiB0aW1lc3RhbXA9IjE2MTI1MzM4ODciPjY0Nzwva2V5Pjwv
Zm9yZWlnbi1rZXlzPjxyZWYtdHlwZSBuYW1lPSJKb3VybmFsIEFydGljbGUiPjE3PC9yZWYtdHlw
ZT48Y29udHJpYnV0b3JzPjxhdXRob3JzPjxhdXRob3I+R2FyZywgUC48L2F1dGhvcj48YXV0aG9y
PkthdXIsIEIuPC9hdXRob3I+PGF1dGhvcj5NZW5vbiwgRy4gUi48L2F1dGhvcj48L2F1dGhvcnM+
PC9jb250cmlidXRvcnM+PGF1dGgtYWRkcmVzcz5JbmR1cyBJbnRlcm5hdGlvbmFsIEhvc3BpdGFs
LCBNb2hhbGksIEluZGlhLiYjeEQ7R2FyZyBGaXN0dWxhIFJlc2VhcmNoIEluc3RpdHV0ZSwgUGFu
Y2hrdWxhLCBJbmRpYS4mI3hEO1NTUkQgTVJJIENlbnRyZSwgQ2hhbmRpZ2FyaCwgSW5kaWEuJiN4
RDtJbmRpYW4gQ291bmNpbCBvZiBNZWRpY2FsIFJlc2VhcmNoLCBOZXcgRGVsaGksIEluZGlhLjwv
YXV0aC1hZGRyZXNzPjx0aXRsZXM+PHRpdGxlPlRyYW5zYW5hbCBvcGVuaW5nIG9mIHRoZSBpbnRl
cnNwaGluY3RlcmljIHNwYWNlOiBhIG5vdmVsIHNwaGluY3Rlci1zcGFyaW5nIHByb2NlZHVyZSB0
byB0cmVhdCAzMjUgaGlnaCBjb21wbGV4IGFuYWwgZmlzdHVsYXMgd2l0aCBsb25nLXRlcm0gZm9s
bG93LXVwPC90aXRsZT48c2Vjb25kYXJ5LXRpdGxlPkNvbG9yZWN0YWwgRGlzPC9zZWNvbmRhcnkt
dGl0bGU+PC90aXRsZXM+PHBlcmlvZGljYWw+PGZ1bGwtdGl0bGU+Q29sb3JlY3RhbCBEaXM8L2Z1
bGwtdGl0bGU+PC9wZXJpb2RpY2FsPjxlZGl0aW9uPjIwMjEvMDIvMDM8L2VkaXRpb24+PGtleXdv
cmRzPjxrZXl3b3JkPmFuYWwgZmlzdHVsYTwva2V5d29yZD48a2V5d29yZD5maXN0dWxvdG9teTwv
a2V5d29yZD48a2V5d29yZD5pbmNvbnRpbmVuY2U8L2tleXdvcmQ+PGtleXdvcmQ+cmVjdXJyZW5j
ZTwva2V5d29yZD48a2V5d29yZD5zcGhpbmN0ZXI8L2tleXdvcmQ+PC9rZXl3b3Jkcz48ZGF0ZXM+
PHllYXI+MjAyMTwveWVhcj48cHViLWRhdGVzPjxkYXRlPkZlYiAyPC9kYXRlPjwvcHViLWRhdGVz
PjwvZGF0ZXM+PGlzYm4+MTQ2My0xMzE4IChFbGVjdHJvbmljKSYjeEQ7MTQ2Mi04OTEwIChMaW5r
aW5nKTwvaXNibj48YWNjZXNzaW9uLW51bT4zMzUyOTQ5MTwvYWNjZXNzaW9uLW51bT48dXJscz48
cmVsYXRlZC11cmxzPjx1cmw+aHR0cHM6Ly93d3cubmNiaS5ubG0ubmloLmdvdi9wdWJtZWQvMzM1
Mjk0OTE8L3VybD48L3JlbGF0ZWQtdXJscz48L3VybHM+PGVsZWN0cm9uaWMtcmVzb3VyY2UtbnVt
PjEwLjExMTEvY29kaS4xNTU1NTwvZWxlY3Ryb25pYy1yZXNvdXJjZS1udW0+PC9yZWNvcmQ+PC9D
aXRlPjxDaXRlPjxBdXRob3I+R2FyZzwvQXV0aG9yPjxZZWFyPjIwMjA8L1llYXI+PFJlY051bT41
NDI8L1JlY051bT48cmVjb3JkPjxyZWMtbnVtYmVyPjU0MjwvcmVjLW51bWJlcj48Zm9yZWlnbi1r
ZXlzPjxrZXkgYXBwPSJFTiIgZGItaWQ9ImVzenY1Zjl4cTBycGRhZXdyd3VwejUweDV4YTJmZHZ3
cGV2cyIgdGltZXN0YW1wPSIxNjA2MDU0NDA5Ij41NDI8L2tleT48L2ZvcmVpZ24ta2V5cz48cmVm
LXR5cGUgbmFtZT0iSm91cm5hbCBBcnRpY2xlIj4xNzwvcmVmLXR5cGU+PGNvbnRyaWJ1dG9ycz48
YXV0aG9ycz48YXV0aG9yPkdhcmcsIFAuPC9hdXRob3I+PGF1dGhvcj5Tb2RoaSwgUy4gUy48L2F1
dGhvcj48YXV0aG9yPkdhcmcsIE4uPC9hdXRob3I+PC9hdXRob3JzPjwvY29udHJpYnV0b3JzPjxh
dXRoLWFkZHJlc3M+RGVwYXJ0bWVudCBvZiBDb2xvcmVjdGFsIFN1cmdlcnksIEdhcmcgRmlzdHVs
YSBSZXNlYXJjaCBJbnN0aXR1dGUsIFBhbmNoa3VsYSwgSGFyeWFuYSwgSW5kaWEuJiN4RDtEZXBh
cnRtZW50IG9mIEdlbmVyYWwgU3VyZ2VyeSwgRGF5YW5hbmQgTWVkaWNhbCBDb2xsZWdlIGFuZCBI
b3NwaXRhbCwgTHVkaGlhbmEsIFB1bmphYiwgSW5kaWEuJiN4RDtEZXBhcnRtZW50IG9mIEdlbmVy
YWwgU3VyZ2VyeSwgR292ZXJubWVudCBNZWRpY2FsIENvbGxlZ2UgYW5kIEhvc3BpdGFsLCBDaGFu
ZGlnYXJoLCBJbmRpYS48L2F1dGgtYWRkcmVzcz48dGl0bGVzPjx0aXRsZT5NYW5hZ2VtZW50IG9m
IENvbXBsZXggQ3J5cHRvZ2xhbmR1bGFyIEFuYWwgRmlzdHVsYTogQ2hhbGxlbmdlcyBhbmQgU29s
dXRpb25zPC90aXRsZT48c2Vjb25kYXJ5LXRpdGxlPkNsaW4gRXhwIEdhc3Ryb2VudGVyb2w8L3Nl
Y29uZGFyeS10aXRsZT48L3RpdGxlcz48cGVyaW9kaWNhbD48ZnVsbC10aXRsZT5DbGluIEV4cCBH
YXN0cm9lbnRlcm9sPC9mdWxsLXRpdGxlPjwvcGVyaW9kaWNhbD48cGFnZXM+NTU1LTU2NzwvcGFn
ZXM+PHZvbHVtZT4xMzwvdm9sdW1lPjxlZGl0aW9uPjIwMjAvMTEvMTk8L2VkaXRpb24+PGtleXdv
cmRzPjxrZXl3b3JkPmFuYWwgZmlzdHVsYTwva2V5d29yZD48a2V5d29yZD5jbGFzc2lmaWNhdGlv
bjwva2V5d29yZD48a2V5d29yZD5maXN0dWxvdG9teTwva2V5d29yZD48a2V5d29yZD5pbmNvbnRp
bmVuY2U8L2tleXdvcmQ+PGtleXdvcmQ+cmVjdXJyZW5jZTwva2V5d29yZD48a2V5d29yZD5zcGhp
bmN0ZXI8L2tleXdvcmQ+PC9rZXl3b3Jkcz48ZGF0ZXM+PHllYXI+MjAyMDwveWVhcj48L2RhdGVz
Pjxpc2JuPjExNzgtNzAyMyAoUHJpbnQpJiN4RDsxMTc4LTcwMjMgKExpbmtpbmcpPC9pc2JuPjxh
Y2Nlc3Npb24tbnVtPjMzMjA0MTM2PC9hY2Nlc3Npb24tbnVtPjx1cmxzPjxyZWxhdGVkLXVybHM+
PHVybD5odHRwczovL3d3dy5uY2JpLm5sbS5uaWguZ292L3B1Ym1lZC8zMzIwNDEzNjwvdXJsPjwv
cmVsYXRlZC11cmxzPjwvdXJscz48Y3VzdG9tMj5QTUM3NjY3NTg3PC9jdXN0b20yPjxlbGVjdHJv
bmljLXJlc291cmNlLW51bT4xMC4yMTQ3L0NFRy5TMTk4Nzk2PC9lbGVjdHJvbmljLXJlc291cmNl
LW51bT48L3JlY29yZD48L0NpdGU+PC9FbmROb3RlPgB=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HYXJnPC9BdXRob3I+PFllYXI+MjAyMTwvWWVhcj48UmVj
TnVtPjY0NzwvUmVjTnVtPjxEaXNwbGF5VGV4dD48c3R5bGUgZmFjZT0ic3VwZXJzY3JpcHQiPlsx
MiwgMThdPC9zdHlsZT48L0Rpc3BsYXlUZXh0PjxyZWNvcmQ+PHJlYy1udW1iZXI+NjQ3PC9yZWMt
bnVtYmVyPjxmb3JlaWduLWtleXM+PGtleSBhcHA9IkVOIiBkYi1pZD0iZXN6djVmOXhxMHJwZGFl
d3J3dXB6NTB4NXhhMmZkdndwZXZzIiB0aW1lc3RhbXA9IjE2MTI1MzM4ODciPjY0Nzwva2V5Pjwv
Zm9yZWlnbi1rZXlzPjxyZWYtdHlwZSBuYW1lPSJKb3VybmFsIEFydGljbGUiPjE3PC9yZWYtdHlw
ZT48Y29udHJpYnV0b3JzPjxhdXRob3JzPjxhdXRob3I+R2FyZywgUC48L2F1dGhvcj48YXV0aG9y
PkthdXIsIEIuPC9hdXRob3I+PGF1dGhvcj5NZW5vbiwgRy4gUi48L2F1dGhvcj48L2F1dGhvcnM+
PC9jb250cmlidXRvcnM+PGF1dGgtYWRkcmVzcz5JbmR1cyBJbnRlcm5hdGlvbmFsIEhvc3BpdGFs
LCBNb2hhbGksIEluZGlhLiYjeEQ7R2FyZyBGaXN0dWxhIFJlc2VhcmNoIEluc3RpdHV0ZSwgUGFu
Y2hrdWxhLCBJbmRpYS4mI3hEO1NTUkQgTVJJIENlbnRyZSwgQ2hhbmRpZ2FyaCwgSW5kaWEuJiN4
RDtJbmRpYW4gQ291bmNpbCBvZiBNZWRpY2FsIFJlc2VhcmNoLCBOZXcgRGVsaGksIEluZGlhLjwv
YXV0aC1hZGRyZXNzPjx0aXRsZXM+PHRpdGxlPlRyYW5zYW5hbCBvcGVuaW5nIG9mIHRoZSBpbnRl
cnNwaGluY3RlcmljIHNwYWNlOiBhIG5vdmVsIHNwaGluY3Rlci1zcGFyaW5nIHByb2NlZHVyZSB0
byB0cmVhdCAzMjUgaGlnaCBjb21wbGV4IGFuYWwgZmlzdHVsYXMgd2l0aCBsb25nLXRlcm0gZm9s
bG93LXVwPC90aXRsZT48c2Vjb25kYXJ5LXRpdGxlPkNvbG9yZWN0YWwgRGlzPC9zZWNvbmRhcnkt
dGl0bGU+PC90aXRsZXM+PHBlcmlvZGljYWw+PGZ1bGwtdGl0bGU+Q29sb3JlY3RhbCBEaXM8L2Z1
bGwtdGl0bGU+PC9wZXJpb2RpY2FsPjxlZGl0aW9uPjIwMjEvMDIvMDM8L2VkaXRpb24+PGtleXdv
cmRzPjxrZXl3b3JkPmFuYWwgZmlzdHVsYTwva2V5d29yZD48a2V5d29yZD5maXN0dWxvdG9teTwv
a2V5d29yZD48a2V5d29yZD5pbmNvbnRpbmVuY2U8L2tleXdvcmQ+PGtleXdvcmQ+cmVjdXJyZW5j
ZTwva2V5d29yZD48a2V5d29yZD5zcGhpbmN0ZXI8L2tleXdvcmQ+PC9rZXl3b3Jkcz48ZGF0ZXM+
PHllYXI+MjAyMTwveWVhcj48cHViLWRhdGVzPjxkYXRlPkZlYiAyPC9kYXRlPjwvcHViLWRhdGVz
PjwvZGF0ZXM+PGlzYm4+MTQ2My0xMzE4IChFbGVjdHJvbmljKSYjeEQ7MTQ2Mi04OTEwIChMaW5r
aW5nKTwvaXNibj48YWNjZXNzaW9uLW51bT4zMzUyOTQ5MTwvYWNjZXNzaW9uLW51bT48dXJscz48
cmVsYXRlZC11cmxzPjx1cmw+aHR0cHM6Ly93d3cubmNiaS5ubG0ubmloLmdvdi9wdWJtZWQvMzM1
Mjk0OTE8L3VybD48L3JlbGF0ZWQtdXJscz48L3VybHM+PGVsZWN0cm9uaWMtcmVzb3VyY2UtbnVt
PjEwLjExMTEvY29kaS4xNTU1NTwvZWxlY3Ryb25pYy1yZXNvdXJjZS1udW0+PC9yZWNvcmQ+PC9D
aXRlPjxDaXRlPjxBdXRob3I+R2FyZzwvQXV0aG9yPjxZZWFyPjIwMjA8L1llYXI+PFJlY051bT41
NDI8L1JlY051bT48cmVjb3JkPjxyZWMtbnVtYmVyPjU0MjwvcmVjLW51bWJlcj48Zm9yZWlnbi1r
ZXlzPjxrZXkgYXBwPSJFTiIgZGItaWQ9ImVzenY1Zjl4cTBycGRhZXdyd3VwejUweDV4YTJmZHZ3
cGV2cyIgdGltZXN0YW1wPSIxNjA2MDU0NDA5Ij41NDI8L2tleT48L2ZvcmVpZ24ta2V5cz48cmVm
LXR5cGUgbmFtZT0iSm91cm5hbCBBcnRpY2xlIj4xNzwvcmVmLXR5cGU+PGNvbnRyaWJ1dG9ycz48
YXV0aG9ycz48YXV0aG9yPkdhcmcsIFAuPC9hdXRob3I+PGF1dGhvcj5Tb2RoaSwgUy4gUy48L2F1
dGhvcj48YXV0aG9yPkdhcmcsIE4uPC9hdXRob3I+PC9hdXRob3JzPjwvY29udHJpYnV0b3JzPjxh
dXRoLWFkZHJlc3M+RGVwYXJ0bWVudCBvZiBDb2xvcmVjdGFsIFN1cmdlcnksIEdhcmcgRmlzdHVs
YSBSZXNlYXJjaCBJbnN0aXR1dGUsIFBhbmNoa3VsYSwgSGFyeWFuYSwgSW5kaWEuJiN4RDtEZXBh
cnRtZW50IG9mIEdlbmVyYWwgU3VyZ2VyeSwgRGF5YW5hbmQgTWVkaWNhbCBDb2xsZWdlIGFuZCBI
b3NwaXRhbCwgTHVkaGlhbmEsIFB1bmphYiwgSW5kaWEuJiN4RDtEZXBhcnRtZW50IG9mIEdlbmVy
YWwgU3VyZ2VyeSwgR292ZXJubWVudCBNZWRpY2FsIENvbGxlZ2UgYW5kIEhvc3BpdGFsLCBDaGFu
ZGlnYXJoLCBJbmRpYS48L2F1dGgtYWRkcmVzcz48dGl0bGVzPjx0aXRsZT5NYW5hZ2VtZW50IG9m
IENvbXBsZXggQ3J5cHRvZ2xhbmR1bGFyIEFuYWwgRmlzdHVsYTogQ2hhbGxlbmdlcyBhbmQgU29s
dXRpb25zPC90aXRsZT48c2Vjb25kYXJ5LXRpdGxlPkNsaW4gRXhwIEdhc3Ryb2VudGVyb2w8L3Nl
Y29uZGFyeS10aXRsZT48L3RpdGxlcz48cGVyaW9kaWNhbD48ZnVsbC10aXRsZT5DbGluIEV4cCBH
YXN0cm9lbnRlcm9sPC9mdWxsLXRpdGxlPjwvcGVyaW9kaWNhbD48cGFnZXM+NTU1LTU2NzwvcGFn
ZXM+PHZvbHVtZT4xMzwvdm9sdW1lPjxlZGl0aW9uPjIwMjAvMTEvMTk8L2VkaXRpb24+PGtleXdv
cmRzPjxrZXl3b3JkPmFuYWwgZmlzdHVsYTwva2V5d29yZD48a2V5d29yZD5jbGFzc2lmaWNhdGlv
bjwva2V5d29yZD48a2V5d29yZD5maXN0dWxvdG9teTwva2V5d29yZD48a2V5d29yZD5pbmNvbnRp
bmVuY2U8L2tleXdvcmQ+PGtleXdvcmQ+cmVjdXJyZW5jZTwva2V5d29yZD48a2V5d29yZD5zcGhp
bmN0ZXI8L2tleXdvcmQ+PC9rZXl3b3Jkcz48ZGF0ZXM+PHllYXI+MjAyMDwveWVhcj48L2RhdGVz
Pjxpc2JuPjExNzgtNzAyMyAoUHJpbnQpJiN4RDsxMTc4LTcwMjMgKExpbmtpbmcpPC9pc2JuPjxh
Y2Nlc3Npb24tbnVtPjMzMjA0MTM2PC9hY2Nlc3Npb24tbnVtPjx1cmxzPjxyZWxhdGVkLXVybHM+
PHVybD5odHRwczovL3d3dy5uY2JpLm5sbS5uaWguZ292L3B1Ym1lZC8zMzIwNDEzNjwvdXJsPjwv
cmVsYXRlZC11cmxzPjwvdXJscz48Y3VzdG9tMj5QTUM3NjY3NTg3PC9jdXN0b20yPjxlbGVjdHJv
bmljLXJlc291cmNlLW51bT4xMC4yMTQ3L0NFRy5TMTk4Nzk2PC9lbGVjdHJvbmljLXJlc291cmNl
LW51bT48L3JlY29yZD48L0NpdGU+PC9FbmROb3RlPgB=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2,</w:t>
      </w:r>
      <w:r w:rsidR="00F526A5" w:rsidRPr="006749CC">
        <w:rPr>
          <w:rFonts w:ascii="Book Antiqua" w:eastAsia="Book Antiqua" w:hAnsi="Book Antiqua" w:cs="Book Antiqua"/>
          <w:color w:val="000000"/>
          <w:vertAlign w:val="superscript"/>
        </w:rPr>
        <w:t>18]</w:t>
      </w:r>
      <w:r w:rsidR="00F526A5" w:rsidRPr="006749CC">
        <w:rPr>
          <w:rFonts w:ascii="Book Antiqua" w:eastAsia="Book Antiqua" w:hAnsi="Book Antiqua" w:cs="Book Antiqua"/>
          <w:color w:val="000000"/>
        </w:rPr>
        <w:fldChar w:fldCharType="end"/>
      </w:r>
      <w:r w:rsidR="005876EA"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As </w:t>
      </w:r>
      <w:r w:rsidR="005876EA" w:rsidRPr="006749CC">
        <w:rPr>
          <w:rFonts w:ascii="Book Antiqua" w:eastAsia="Book Antiqua" w:hAnsi="Book Antiqua" w:cs="Book Antiqua"/>
          <w:color w:val="000000"/>
        </w:rPr>
        <w:t>most existing procedures (</w:t>
      </w:r>
      <w:r w:rsidRPr="003720DD">
        <w:rPr>
          <w:rFonts w:ascii="Book Antiqua" w:eastAsia="Book Antiqua" w:hAnsi="Book Antiqua" w:cs="Book Antiqua"/>
          <w:i/>
          <w:iCs/>
          <w:color w:val="000000"/>
        </w:rPr>
        <w:t>e.g.</w:t>
      </w:r>
      <w:r w:rsidRPr="006749CC">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 xml:space="preserve">AFP, advancement flap, glue, VAAFT, over the scope clip, stem cells, fistula laser treatment, </w:t>
      </w:r>
      <w:r w:rsidR="005876EA" w:rsidRPr="006749CC">
        <w:rPr>
          <w:rFonts w:ascii="Book Antiqua" w:eastAsia="Book Antiqua" w:hAnsi="Book Antiqua" w:cs="Book Antiqua"/>
          <w:i/>
          <w:iCs/>
          <w:color w:val="000000"/>
        </w:rPr>
        <w:t>etc.</w:t>
      </w:r>
      <w:r w:rsidR="005876EA" w:rsidRPr="006749CC">
        <w:rPr>
          <w:rFonts w:ascii="Book Antiqua" w:eastAsia="Book Antiqua" w:hAnsi="Book Antiqua" w:cs="Book Antiqua"/>
          <w:color w:val="000000"/>
        </w:rPr>
        <w:t xml:space="preserve">) focus only on closure of the </w:t>
      </w:r>
      <w:r w:rsidR="00361DAF">
        <w:rPr>
          <w:rFonts w:ascii="Book Antiqua" w:eastAsia="Book Antiqua" w:hAnsi="Book Antiqua" w:cs="Book Antiqua"/>
          <w:color w:val="000000"/>
        </w:rPr>
        <w:t>IO</w:t>
      </w:r>
      <w:r w:rsidR="00F31135" w:rsidRPr="006749CC">
        <w:rPr>
          <w:rFonts w:ascii="Book Antiqua" w:eastAsia="Book Antiqua" w:hAnsi="Book Antiqua" w:cs="Book Antiqua"/>
          <w:color w:val="000000"/>
        </w:rPr>
        <w:t xml:space="preserve"> </w:t>
      </w:r>
      <w:r w:rsidR="00065E6E" w:rsidRPr="006749CC">
        <w:rPr>
          <w:rFonts w:ascii="Book Antiqua" w:eastAsia="Book Antiqua" w:hAnsi="Book Antiqua" w:cs="Book Antiqua"/>
          <w:color w:val="000000"/>
        </w:rPr>
        <w:t>and ignore</w:t>
      </w:r>
      <w:r w:rsidR="005876EA" w:rsidRPr="006749CC">
        <w:rPr>
          <w:rFonts w:ascii="Book Antiqua" w:eastAsia="Book Antiqua" w:hAnsi="Book Antiqua" w:cs="Book Antiqua"/>
          <w:color w:val="000000"/>
        </w:rPr>
        <w:t xml:space="preserve"> the ISTAC principle, the</w:t>
      </w:r>
      <w:r w:rsidR="00CB03FC" w:rsidRPr="006749CC">
        <w:rPr>
          <w:rFonts w:ascii="Book Antiqua" w:eastAsia="Book Antiqua" w:hAnsi="Book Antiqua" w:cs="Book Antiqua"/>
          <w:color w:val="000000"/>
        </w:rPr>
        <w:t>ir</w:t>
      </w:r>
      <w:r w:rsidR="005876EA" w:rsidRPr="006749CC">
        <w:rPr>
          <w:rFonts w:ascii="Book Antiqua" w:eastAsia="Book Antiqua" w:hAnsi="Book Antiqua" w:cs="Book Antiqua"/>
          <w:color w:val="000000"/>
        </w:rPr>
        <w:t xml:space="preserve"> success rate</w:t>
      </w:r>
      <w:r w:rsidR="00CB03FC" w:rsidRPr="006749CC">
        <w:rPr>
          <w:rFonts w:ascii="Book Antiqua" w:eastAsia="Book Antiqua" w:hAnsi="Book Antiqua" w:cs="Book Antiqua"/>
          <w:color w:val="000000"/>
        </w:rPr>
        <w:t>s</w:t>
      </w:r>
      <w:r w:rsidR="005876EA" w:rsidRPr="006749CC">
        <w:rPr>
          <w:rFonts w:ascii="Book Antiqua" w:eastAsia="Book Antiqua" w:hAnsi="Book Antiqua" w:cs="Book Antiqua"/>
          <w:color w:val="000000"/>
        </w:rPr>
        <w:t xml:space="preserve"> </w:t>
      </w:r>
      <w:r w:rsidR="00CB03FC" w:rsidRPr="006749CC">
        <w:rPr>
          <w:rFonts w:ascii="Book Antiqua" w:eastAsia="Book Antiqua" w:hAnsi="Book Antiqua" w:cs="Book Antiqua"/>
          <w:color w:val="000000"/>
        </w:rPr>
        <w:t xml:space="preserve">are </w:t>
      </w:r>
      <w:r w:rsidR="005876EA" w:rsidRPr="006749CC">
        <w:rPr>
          <w:rFonts w:ascii="Book Antiqua" w:eastAsia="Book Antiqua" w:hAnsi="Book Antiqua" w:cs="Book Antiqua"/>
          <w:color w:val="000000"/>
        </w:rPr>
        <w:t>not satisfactory in high complex fistulas</w:t>
      </w:r>
      <w:r w:rsidR="00F526A5" w:rsidRPr="006749CC">
        <w:rPr>
          <w:rFonts w:ascii="Book Antiqua" w:eastAsia="Book Antiqua" w:hAnsi="Book Antiqua" w:cs="Book Antiqua"/>
          <w:color w:val="000000"/>
        </w:rPr>
        <w:fldChar w:fldCharType="begin">
          <w:fldData xml:space="preserve">PEVuZE5vdGU+PENpdGU+PEF1dGhvcj5XbG9kYXJjenlrPC9BdXRob3I+PFllYXI+MjAyMTwvWWVh
cj48UmVjTnVtPjY1MTwvUmVjTnVtPjxEaXNwbGF5VGV4dD48c3R5bGUgZmFjZT0ic3VwZXJzY3Jp
cHQiPlsxMiwgMjBdPC9zdHlsZT48L0Rpc3BsYXlUZXh0PjxyZWNvcmQ+PHJlYy1udW1iZXI+NjUx
PC9yZWMtbnVtYmVyPjxmb3JlaWduLWtleXM+PGtleSBhcHA9IkVOIiBkYi1pZD0iZXN6djVmOXhx
MHJwZGFld3J3dXB6NTB4NXhhMmZkdndwZXZzIiB0aW1lc3RhbXA9IjE2MTM2NjkwMDMiPjY1MTwv
a2V5PjwvZm9yZWlnbi1rZXlzPjxyZWYtdHlwZSBuYW1lPSJKb3VybmFsIEFydGljbGUiPjE3PC9y
ZWYtdHlwZT48Y29udHJpYnV0b3JzPjxhdXRob3JzPjxhdXRob3I+V2xvZGFyY3p5aywgTS48L2F1
dGhvcj48YXV0aG9yPldsb2RhcmN6eWssIEouPC9hdXRob3I+PGF1dGhvcj5Tb2JvbGV3c2thLVds
b2RhcmN6eWssIEEuPC9hdXRob3I+PGF1dGhvcj5UcnpjaW5za2ksIFIuPC9hdXRob3I+PGF1dGhv
cj5EemlraSwgTC48L2F1dGhvcj48YXV0aG9yPkZpY2huYSwgSi48L2F1dGhvcj48L2F1dGhvcnM+
PC9jb250cmlidXRvcnM+PGF1dGgtYWRkcmVzcz5EZXBhcnRtZW50IG9mIEdlbmVyYWwgYW5kIENv
bG9yZWN0YWwgU3VyZ2VyeSwgTWVkaWNhbCBVbml2ZXJzaXR5IG9mIExvZHosIExvZHosIFBvbGFu
ZC4mI3hEO0RlcGFydG1lbnQgb2YgQmlvY2hlbWlzdHJ5LCBNZWRpY2FsIFVuaXZlcnNpdHkgb2Yg
TG9keiwgTG9keiwgUG9sYW5kLiYjeEQ7RGVwYXJ0bWVudCBvZiBHYXN0cm9lbnRlcm9sb2d5LCBN
ZWRpY2FsIFVuaXZlcnNpdHkgb2YgTG9keiwgTG9keiwgUG9sYW5kLjwvYXV0aC1hZGRyZXNzPjx0
aXRsZXM+PHRpdGxlPkN1cnJlbnQgY29uY2VwdHMgaW4gdGhlIHBhdGhvZ2VuZXNpcyBvZiBjcnlw
dG9nbGFuZHVsYXIgcGVyaWFuYWwgZmlzdHVsYTwvdGl0bGU+PHNlY29uZGFyeS10aXRsZT5KIElu
dCBNZWQgUmVzPC9zZWNvbmRhcnktdGl0bGU+PC90aXRsZXM+PHBlcmlvZGljYWw+PGZ1bGwtdGl0
bGU+SiBJbnQgTWVkIFJlczwvZnVsbC10aXRsZT48L3BlcmlvZGljYWw+PHBhZ2VzPjMwMDA2MDUy
MDk4NjY2OTwvcGFnZXM+PHZvbHVtZT40OTwvdm9sdW1lPjxudW1iZXI+MjwvbnVtYmVyPjxlZGl0
aW9uPjIwMjEvMDIvMTg8L2VkaXRpb24+PGtleXdvcmRzPjxrZXl3b3JkPkNyeXB0b2dsYW5kdWxh
ciBwZXJpYW5hbCBmaXN0dWxhPC9rZXl3b3JkPjxrZXl3b3JkPmFkaXBva2luZXM8L2tleXdvcmQ+
PGtleXdvcmQ+Y3l0b2tpbmVzPC9rZXl3b3JkPjxrZXl3b3JkPnBhdGhvZ2VuZXNpczwva2V5d29y
ZD48a2V5d29yZD5wcm9jdG9kZWFsIGdsYW5kczwva2V5d29yZD48a2V5d29yZD5wcm9pbmZsYW1t
YXRvcnkgZmFjdG9yczwva2V5d29yZD48L2tleXdvcmRzPjxkYXRlcz48eWVhcj4yMDIxPC95ZWFy
PjxwdWItZGF0ZXM+PGRhdGU+RmViPC9kYXRlPjwvcHViLWRhdGVzPjwvZGF0ZXM+PGlzYm4+MTQ3
My0yMzAwIChFbGVjdHJvbmljKSYjeEQ7MDMwMC0wNjA1IChMaW5raW5nKTwvaXNibj48YWNjZXNz
aW9uLW51bT4zMzU5NTM0OTwvYWNjZXNzaW9uLW51bT48dXJscz48cmVsYXRlZC11cmxzPjx1cmw+
aHR0cHM6Ly93d3cubmNiaS5ubG0ubmloLmdvdi9wdWJtZWQvMzM1OTUzNDk8L3VybD48L3JlbGF0
ZWQtdXJscz48L3VybHM+PGVsZWN0cm9uaWMtcmVzb3VyY2UtbnVtPjEwLjExNzcvMDMwMDA2MDUy
MDk4NjY2OTwvZWxlY3Ryb25pYy1yZXNvdXJjZS1udW0+PC9yZWNvcmQ+PC9DaXRlPjxDaXRlPjxB
dXRob3I+R2FyZzwvQXV0aG9yPjxZZWFyPjIwMjA8L1llYXI+PFJlY051bT41NDI8L1JlY051bT48
cmVjb3JkPjxyZWMtbnVtYmVyPjU0MjwvcmVjLW51bWJlcj48Zm9yZWlnbi1rZXlzPjxrZXkgYXBw
PSJFTiIgZGItaWQ9ImVzenY1Zjl4cTBycGRhZXdyd3VwejUweDV4YTJmZHZ3cGV2cyIgdGltZXN0
YW1wPSIxNjA2MDU0NDA5Ij41NDI8L2tleT48L2ZvcmVpZ24ta2V5cz48cmVmLXR5cGUgbmFtZT0i
Sm91cm5hbCBBcnRpY2xlIj4xNzwvcmVmLXR5cGU+PGNvbnRyaWJ1dG9ycz48YXV0aG9ycz48YXV0
aG9yPkdhcmcsIFAuPC9hdXRob3I+PGF1dGhvcj5Tb2RoaSwgUy4gUy48L2F1dGhvcj48YXV0aG9y
PkdhcmcsIE4uPC9hdXRob3I+PC9hdXRob3JzPjwvY29udHJpYnV0b3JzPjxhdXRoLWFkZHJlc3M+
RGVwYXJ0bWVudCBvZiBDb2xvcmVjdGFsIFN1cmdlcnksIEdhcmcgRmlzdHVsYSBSZXNlYXJjaCBJ
bnN0aXR1dGUsIFBhbmNoa3VsYSwgSGFyeWFuYSwgSW5kaWEuJiN4RDtEZXBhcnRtZW50IG9mIEdl
bmVyYWwgU3VyZ2VyeSwgRGF5YW5hbmQgTWVkaWNhbCBDb2xsZWdlIGFuZCBIb3NwaXRhbCwgTHVk
aGlhbmEsIFB1bmphYiwgSW5kaWEuJiN4RDtEZXBhcnRtZW50IG9mIEdlbmVyYWwgU3VyZ2VyeSwg
R292ZXJubWVudCBNZWRpY2FsIENvbGxlZ2UgYW5kIEhvc3BpdGFsLCBDaGFuZGlnYXJoLCBJbmRp
YS48L2F1dGgtYWRkcmVzcz48dGl0bGVzPjx0aXRsZT5NYW5hZ2VtZW50IG9mIENvbXBsZXggQ3J5
cHRvZ2xhbmR1bGFyIEFuYWwgRmlzdHVsYTogQ2hhbGxlbmdlcyBhbmQgU29sdXRpb25zPC90aXRs
ZT48c2Vjb25kYXJ5LXRpdGxlPkNsaW4gRXhwIEdhc3Ryb2VudGVyb2w8L3NlY29uZGFyeS10aXRs
ZT48L3RpdGxlcz48cGVyaW9kaWNhbD48ZnVsbC10aXRsZT5DbGluIEV4cCBHYXN0cm9lbnRlcm9s
PC9mdWxsLXRpdGxlPjwvcGVyaW9kaWNhbD48cGFnZXM+NTU1LTU2NzwvcGFnZXM+PHZvbHVtZT4x
Mzwvdm9sdW1lPjxlZGl0aW9uPjIwMjAvMTEvMTk8L2VkaXRpb24+PGtleXdvcmRzPjxrZXl3b3Jk
PmFuYWwgZmlzdHVsYTwva2V5d29yZD48a2V5d29yZD5jbGFzc2lmaWNhdGlvbjwva2V5d29yZD48
a2V5d29yZD5maXN0dWxvdG9teTwva2V5d29yZD48a2V5d29yZD5pbmNvbnRpbmVuY2U8L2tleXdv
cmQ+PGtleXdvcmQ+cmVjdXJyZW5jZTwva2V5d29yZD48a2V5d29yZD5zcGhpbmN0ZXI8L2tleXdv
cmQ+PC9rZXl3b3Jkcz48ZGF0ZXM+PHllYXI+MjAyMDwveWVhcj48L2RhdGVzPjxpc2JuPjExNzgt
NzAyMyAoUHJpbnQpJiN4RDsxMTc4LTcwMjMgKExpbmtpbmcpPC9pc2JuPjxhY2Nlc3Npb24tbnVt
PjMzMjA0MTM2PC9hY2Nlc3Npb24tbnVtPjx1cmxzPjxyZWxhdGVkLXVybHM+PHVybD5odHRwczov
L3d3dy5uY2JpLm5sbS5uaWguZ292L3B1Ym1lZC8zMzIwNDEzNjwvdXJsPjwvcmVsYXRlZC11cmxz
PjwvdXJscz48Y3VzdG9tMj5QTUM3NjY3NTg3PC9jdXN0b20yPjxlbGVjdHJvbmljLXJlc291cmNl
LW51bT4xMC4yMTQ3L0NFRy5TMTk4Nzk2PC9lbGVjdHJvbmljLXJlc291cmNlLW51bT48L3JlY29y
ZD48L0NpdGU+PC9FbmROb3RlPgB=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XbG9kYXJjenlrPC9BdXRob3I+PFllYXI+MjAyMTwvWWVh
cj48UmVjTnVtPjY1MTwvUmVjTnVtPjxEaXNwbGF5VGV4dD48c3R5bGUgZmFjZT0ic3VwZXJzY3Jp
cHQiPlsxMiwgMjBdPC9zdHlsZT48L0Rpc3BsYXlUZXh0PjxyZWNvcmQ+PHJlYy1udW1iZXI+NjUx
PC9yZWMtbnVtYmVyPjxmb3JlaWduLWtleXM+PGtleSBhcHA9IkVOIiBkYi1pZD0iZXN6djVmOXhx
MHJwZGFld3J3dXB6NTB4NXhhMmZkdndwZXZzIiB0aW1lc3RhbXA9IjE2MTM2NjkwMDMiPjY1MTwv
a2V5PjwvZm9yZWlnbi1rZXlzPjxyZWYtdHlwZSBuYW1lPSJKb3VybmFsIEFydGljbGUiPjE3PC9y
ZWYtdHlwZT48Y29udHJpYnV0b3JzPjxhdXRob3JzPjxhdXRob3I+V2xvZGFyY3p5aywgTS48L2F1
dGhvcj48YXV0aG9yPldsb2RhcmN6eWssIEouPC9hdXRob3I+PGF1dGhvcj5Tb2JvbGV3c2thLVds
b2RhcmN6eWssIEEuPC9hdXRob3I+PGF1dGhvcj5UcnpjaW5za2ksIFIuPC9hdXRob3I+PGF1dGhv
cj5EemlraSwgTC48L2F1dGhvcj48YXV0aG9yPkZpY2huYSwgSi48L2F1dGhvcj48L2F1dGhvcnM+
PC9jb250cmlidXRvcnM+PGF1dGgtYWRkcmVzcz5EZXBhcnRtZW50IG9mIEdlbmVyYWwgYW5kIENv
bG9yZWN0YWwgU3VyZ2VyeSwgTWVkaWNhbCBVbml2ZXJzaXR5IG9mIExvZHosIExvZHosIFBvbGFu
ZC4mI3hEO0RlcGFydG1lbnQgb2YgQmlvY2hlbWlzdHJ5LCBNZWRpY2FsIFVuaXZlcnNpdHkgb2Yg
TG9keiwgTG9keiwgUG9sYW5kLiYjeEQ7RGVwYXJ0bWVudCBvZiBHYXN0cm9lbnRlcm9sb2d5LCBN
ZWRpY2FsIFVuaXZlcnNpdHkgb2YgTG9keiwgTG9keiwgUG9sYW5kLjwvYXV0aC1hZGRyZXNzPjx0
aXRsZXM+PHRpdGxlPkN1cnJlbnQgY29uY2VwdHMgaW4gdGhlIHBhdGhvZ2VuZXNpcyBvZiBjcnlw
dG9nbGFuZHVsYXIgcGVyaWFuYWwgZmlzdHVsYTwvdGl0bGU+PHNlY29uZGFyeS10aXRsZT5KIElu
dCBNZWQgUmVzPC9zZWNvbmRhcnktdGl0bGU+PC90aXRsZXM+PHBlcmlvZGljYWw+PGZ1bGwtdGl0
bGU+SiBJbnQgTWVkIFJlczwvZnVsbC10aXRsZT48L3BlcmlvZGljYWw+PHBhZ2VzPjMwMDA2MDUy
MDk4NjY2OTwvcGFnZXM+PHZvbHVtZT40OTwvdm9sdW1lPjxudW1iZXI+MjwvbnVtYmVyPjxlZGl0
aW9uPjIwMjEvMDIvMTg8L2VkaXRpb24+PGtleXdvcmRzPjxrZXl3b3JkPkNyeXB0b2dsYW5kdWxh
ciBwZXJpYW5hbCBmaXN0dWxhPC9rZXl3b3JkPjxrZXl3b3JkPmFkaXBva2luZXM8L2tleXdvcmQ+
PGtleXdvcmQ+Y3l0b2tpbmVzPC9rZXl3b3JkPjxrZXl3b3JkPnBhdGhvZ2VuZXNpczwva2V5d29y
ZD48a2V5d29yZD5wcm9jdG9kZWFsIGdsYW5kczwva2V5d29yZD48a2V5d29yZD5wcm9pbmZsYW1t
YXRvcnkgZmFjdG9yczwva2V5d29yZD48L2tleXdvcmRzPjxkYXRlcz48eWVhcj4yMDIxPC95ZWFy
PjxwdWItZGF0ZXM+PGRhdGU+RmViPC9kYXRlPjwvcHViLWRhdGVzPjwvZGF0ZXM+PGlzYm4+MTQ3
My0yMzAwIChFbGVjdHJvbmljKSYjeEQ7MDMwMC0wNjA1IChMaW5raW5nKTwvaXNibj48YWNjZXNz
aW9uLW51bT4zMzU5NTM0OTwvYWNjZXNzaW9uLW51bT48dXJscz48cmVsYXRlZC11cmxzPjx1cmw+
aHR0cHM6Ly93d3cubmNiaS5ubG0ubmloLmdvdi9wdWJtZWQvMzM1OTUzNDk8L3VybD48L3JlbGF0
ZWQtdXJscz48L3VybHM+PGVsZWN0cm9uaWMtcmVzb3VyY2UtbnVtPjEwLjExNzcvMDMwMDA2MDUy
MDk4NjY2OTwvZWxlY3Ryb25pYy1yZXNvdXJjZS1udW0+PC9yZWNvcmQ+PC9DaXRlPjxDaXRlPjxB
dXRob3I+R2FyZzwvQXV0aG9yPjxZZWFyPjIwMjA8L1llYXI+PFJlY051bT41NDI8L1JlY051bT48
cmVjb3JkPjxyZWMtbnVtYmVyPjU0MjwvcmVjLW51bWJlcj48Zm9yZWlnbi1rZXlzPjxrZXkgYXBw
PSJFTiIgZGItaWQ9ImVzenY1Zjl4cTBycGRhZXdyd3VwejUweDV4YTJmZHZ3cGV2cyIgdGltZXN0
YW1wPSIxNjA2MDU0NDA5Ij41NDI8L2tleT48L2ZvcmVpZ24ta2V5cz48cmVmLXR5cGUgbmFtZT0i
Sm91cm5hbCBBcnRpY2xlIj4xNzwvcmVmLXR5cGU+PGNvbnRyaWJ1dG9ycz48YXV0aG9ycz48YXV0
aG9yPkdhcmcsIFAuPC9hdXRob3I+PGF1dGhvcj5Tb2RoaSwgUy4gUy48L2F1dGhvcj48YXV0aG9y
PkdhcmcsIE4uPC9hdXRob3I+PC9hdXRob3JzPjwvY29udHJpYnV0b3JzPjxhdXRoLWFkZHJlc3M+
RGVwYXJ0bWVudCBvZiBDb2xvcmVjdGFsIFN1cmdlcnksIEdhcmcgRmlzdHVsYSBSZXNlYXJjaCBJ
bnN0aXR1dGUsIFBhbmNoa3VsYSwgSGFyeWFuYSwgSW5kaWEuJiN4RDtEZXBhcnRtZW50IG9mIEdl
bmVyYWwgU3VyZ2VyeSwgRGF5YW5hbmQgTWVkaWNhbCBDb2xsZWdlIGFuZCBIb3NwaXRhbCwgTHVk
aGlhbmEsIFB1bmphYiwgSW5kaWEuJiN4RDtEZXBhcnRtZW50IG9mIEdlbmVyYWwgU3VyZ2VyeSwg
R292ZXJubWVudCBNZWRpY2FsIENvbGxlZ2UgYW5kIEhvc3BpdGFsLCBDaGFuZGlnYXJoLCBJbmRp
YS48L2F1dGgtYWRkcmVzcz48dGl0bGVzPjx0aXRsZT5NYW5hZ2VtZW50IG9mIENvbXBsZXggQ3J5
cHRvZ2xhbmR1bGFyIEFuYWwgRmlzdHVsYTogQ2hhbGxlbmdlcyBhbmQgU29sdXRpb25zPC90aXRs
ZT48c2Vjb25kYXJ5LXRpdGxlPkNsaW4gRXhwIEdhc3Ryb2VudGVyb2w8L3NlY29uZGFyeS10aXRs
ZT48L3RpdGxlcz48cGVyaW9kaWNhbD48ZnVsbC10aXRsZT5DbGluIEV4cCBHYXN0cm9lbnRlcm9s
PC9mdWxsLXRpdGxlPjwvcGVyaW9kaWNhbD48cGFnZXM+NTU1LTU2NzwvcGFnZXM+PHZvbHVtZT4x
Mzwvdm9sdW1lPjxlZGl0aW9uPjIwMjAvMTEvMTk8L2VkaXRpb24+PGtleXdvcmRzPjxrZXl3b3Jk
PmFuYWwgZmlzdHVsYTwva2V5d29yZD48a2V5d29yZD5jbGFzc2lmaWNhdGlvbjwva2V5d29yZD48
a2V5d29yZD5maXN0dWxvdG9teTwva2V5d29yZD48a2V5d29yZD5pbmNvbnRpbmVuY2U8L2tleXdv
cmQ+PGtleXdvcmQ+cmVjdXJyZW5jZTwva2V5d29yZD48a2V5d29yZD5zcGhpbmN0ZXI8L2tleXdv
cmQ+PC9rZXl3b3Jkcz48ZGF0ZXM+PHllYXI+MjAyMDwveWVhcj48L2RhdGVzPjxpc2JuPjExNzgt
NzAyMyAoUHJpbnQpJiN4RDsxMTc4LTcwMjMgKExpbmtpbmcpPC9pc2JuPjxhY2Nlc3Npb24tbnVt
PjMzMjA0MTM2PC9hY2Nlc3Npb24tbnVtPjx1cmxzPjxyZWxhdGVkLXVybHM+PHVybD5odHRwczov
L3d3dy5uY2JpLm5sbS5uaWguZ292L3B1Ym1lZC8zMzIwNDEzNjwvdXJsPjwvcmVsYXRlZC11cmxz
PjwvdXJscz48Y3VzdG9tMj5QTUM3NjY3NTg3PC9jdXN0b20yPjxlbGVjdHJvbmljLXJlc291cmNl
LW51bT4xMC4yMTQ3L0NFRy5TMTk4Nzk2PC9lbGVjdHJvbmljLXJlc291cmNlLW51bT48L3JlY29y
ZD48L0NpdGU+PC9FbmROb3RlPgB=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2,</w:t>
      </w:r>
      <w:r w:rsidR="00F526A5" w:rsidRPr="006749CC">
        <w:rPr>
          <w:rFonts w:ascii="Book Antiqua" w:eastAsia="Book Antiqua" w:hAnsi="Book Antiqua" w:cs="Book Antiqua"/>
          <w:color w:val="000000"/>
          <w:vertAlign w:val="superscript"/>
        </w:rPr>
        <w:t>20]</w:t>
      </w:r>
      <w:r w:rsidR="00F526A5" w:rsidRPr="006749CC">
        <w:rPr>
          <w:rFonts w:ascii="Book Antiqua" w:eastAsia="Book Antiqua" w:hAnsi="Book Antiqua" w:cs="Book Antiqua"/>
          <w:color w:val="000000"/>
        </w:rPr>
        <w:fldChar w:fldCharType="end"/>
      </w:r>
      <w:r w:rsidR="005876EA" w:rsidRPr="006749CC">
        <w:rPr>
          <w:rFonts w:ascii="Book Antiqua" w:eastAsia="Book Antiqua" w:hAnsi="Book Antiqua" w:cs="Book Antiqua"/>
          <w:color w:val="000000"/>
        </w:rPr>
        <w:t>.</w:t>
      </w:r>
    </w:p>
    <w:p w14:paraId="6CEA9A10" w14:textId="40DA7E8B" w:rsidR="00BE19A1" w:rsidRPr="006749CC" w:rsidRDefault="005876EA"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The management of an abscess anywhere in the body has two prerequisites</w:t>
      </w:r>
      <w:r w:rsidR="00CB03FC"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all pus needs to be drained, and the abscess cavity needs to be kept empty by ensuring continuous drainage in the postoperative period</w:t>
      </w:r>
      <w:r w:rsidR="00F526A5" w:rsidRPr="006749CC">
        <w:rPr>
          <w:rFonts w:ascii="Book Antiqua" w:eastAsia="Book Antiqua" w:hAnsi="Book Antiqua" w:cs="Book Antiqua"/>
          <w:color w:val="000000"/>
        </w:rPr>
        <w:fldChar w:fldCharType="begin">
          <w:fldData xml:space="preserve">PEVuZE5vdGU+PENpdGU+PEF1dGhvcj5XbG9kYXJjenlrPC9BdXRob3I+PFllYXI+MjAyMTwvWWVh
cj48UmVjTnVtPjY1MTwvUmVjTnVtPjxEaXNwbGF5VGV4dD48c3R5bGUgZmFjZT0ic3VwZXJzY3Jp
cHQiPlsxMiwgMjBdPC9zdHlsZT48L0Rpc3BsYXlUZXh0PjxyZWNvcmQ+PHJlYy1udW1iZXI+NjUx
PC9yZWMtbnVtYmVyPjxmb3JlaWduLWtleXM+PGtleSBhcHA9IkVOIiBkYi1pZD0iZXN6djVmOXhx
MHJwZGFld3J3dXB6NTB4NXhhMmZkdndwZXZzIiB0aW1lc3RhbXA9IjE2MTM2NjkwMDMiPjY1MTwv
a2V5PjwvZm9yZWlnbi1rZXlzPjxyZWYtdHlwZSBuYW1lPSJKb3VybmFsIEFydGljbGUiPjE3PC9y
ZWYtdHlwZT48Y29udHJpYnV0b3JzPjxhdXRob3JzPjxhdXRob3I+V2xvZGFyY3p5aywgTS48L2F1
dGhvcj48YXV0aG9yPldsb2RhcmN6eWssIEouPC9hdXRob3I+PGF1dGhvcj5Tb2JvbGV3c2thLVds
b2RhcmN6eWssIEEuPC9hdXRob3I+PGF1dGhvcj5UcnpjaW5za2ksIFIuPC9hdXRob3I+PGF1dGhv
cj5EemlraSwgTC48L2F1dGhvcj48YXV0aG9yPkZpY2huYSwgSi48L2F1dGhvcj48L2F1dGhvcnM+
PC9jb250cmlidXRvcnM+PGF1dGgtYWRkcmVzcz5EZXBhcnRtZW50IG9mIEdlbmVyYWwgYW5kIENv
bG9yZWN0YWwgU3VyZ2VyeSwgTWVkaWNhbCBVbml2ZXJzaXR5IG9mIExvZHosIExvZHosIFBvbGFu
ZC4mI3hEO0RlcGFydG1lbnQgb2YgQmlvY2hlbWlzdHJ5LCBNZWRpY2FsIFVuaXZlcnNpdHkgb2Yg
TG9keiwgTG9keiwgUG9sYW5kLiYjeEQ7RGVwYXJ0bWVudCBvZiBHYXN0cm9lbnRlcm9sb2d5LCBN
ZWRpY2FsIFVuaXZlcnNpdHkgb2YgTG9keiwgTG9keiwgUG9sYW5kLjwvYXV0aC1hZGRyZXNzPjx0
aXRsZXM+PHRpdGxlPkN1cnJlbnQgY29uY2VwdHMgaW4gdGhlIHBhdGhvZ2VuZXNpcyBvZiBjcnlw
dG9nbGFuZHVsYXIgcGVyaWFuYWwgZmlzdHVsYTwvdGl0bGU+PHNlY29uZGFyeS10aXRsZT5KIElu
dCBNZWQgUmVzPC9zZWNvbmRhcnktdGl0bGU+PC90aXRsZXM+PHBlcmlvZGljYWw+PGZ1bGwtdGl0
bGU+SiBJbnQgTWVkIFJlczwvZnVsbC10aXRsZT48L3BlcmlvZGljYWw+PHBhZ2VzPjMwMDA2MDUy
MDk4NjY2OTwvcGFnZXM+PHZvbHVtZT40OTwvdm9sdW1lPjxudW1iZXI+MjwvbnVtYmVyPjxlZGl0
aW9uPjIwMjEvMDIvMTg8L2VkaXRpb24+PGtleXdvcmRzPjxrZXl3b3JkPkNyeXB0b2dsYW5kdWxh
ciBwZXJpYW5hbCBmaXN0dWxhPC9rZXl3b3JkPjxrZXl3b3JkPmFkaXBva2luZXM8L2tleXdvcmQ+
PGtleXdvcmQ+Y3l0b2tpbmVzPC9rZXl3b3JkPjxrZXl3b3JkPnBhdGhvZ2VuZXNpczwva2V5d29y
ZD48a2V5d29yZD5wcm9jdG9kZWFsIGdsYW5kczwva2V5d29yZD48a2V5d29yZD5wcm9pbmZsYW1t
YXRvcnkgZmFjdG9yczwva2V5d29yZD48L2tleXdvcmRzPjxkYXRlcz48eWVhcj4yMDIxPC95ZWFy
PjxwdWItZGF0ZXM+PGRhdGU+RmViPC9kYXRlPjwvcHViLWRhdGVzPjwvZGF0ZXM+PGlzYm4+MTQ3
My0yMzAwIChFbGVjdHJvbmljKSYjeEQ7MDMwMC0wNjA1IChMaW5raW5nKTwvaXNibj48YWNjZXNz
aW9uLW51bT4zMzU5NTM0OTwvYWNjZXNzaW9uLW51bT48dXJscz48cmVsYXRlZC11cmxzPjx1cmw+
aHR0cHM6Ly93d3cubmNiaS5ubG0ubmloLmdvdi9wdWJtZWQvMzM1OTUzNDk8L3VybD48L3JlbGF0
ZWQtdXJscz48L3VybHM+PGVsZWN0cm9uaWMtcmVzb3VyY2UtbnVtPjEwLjExNzcvMDMwMDA2MDUy
MDk4NjY2OTwvZWxlY3Ryb25pYy1yZXNvdXJjZS1udW0+PC9yZWNvcmQ+PC9DaXRlPjxDaXRlPjxB
dXRob3I+R2FyZzwvQXV0aG9yPjxZZWFyPjIwMjA8L1llYXI+PFJlY051bT41NDI8L1JlY051bT48
cmVjb3JkPjxyZWMtbnVtYmVyPjU0MjwvcmVjLW51bWJlcj48Zm9yZWlnbi1rZXlzPjxrZXkgYXBw
PSJFTiIgZGItaWQ9ImVzenY1Zjl4cTBycGRhZXdyd3VwejUweDV4YTJmZHZ3cGV2cyIgdGltZXN0
YW1wPSIxNjA2MDU0NDA5Ij41NDI8L2tleT48L2ZvcmVpZ24ta2V5cz48cmVmLXR5cGUgbmFtZT0i
Sm91cm5hbCBBcnRpY2xlIj4xNzwvcmVmLXR5cGU+PGNvbnRyaWJ1dG9ycz48YXV0aG9ycz48YXV0
aG9yPkdhcmcsIFAuPC9hdXRob3I+PGF1dGhvcj5Tb2RoaSwgUy4gUy48L2F1dGhvcj48YXV0aG9y
PkdhcmcsIE4uPC9hdXRob3I+PC9hdXRob3JzPjwvY29udHJpYnV0b3JzPjxhdXRoLWFkZHJlc3M+
RGVwYXJ0bWVudCBvZiBDb2xvcmVjdGFsIFN1cmdlcnksIEdhcmcgRmlzdHVsYSBSZXNlYXJjaCBJ
bnN0aXR1dGUsIFBhbmNoa3VsYSwgSGFyeWFuYSwgSW5kaWEuJiN4RDtEZXBhcnRtZW50IG9mIEdl
bmVyYWwgU3VyZ2VyeSwgRGF5YW5hbmQgTWVkaWNhbCBDb2xsZWdlIGFuZCBIb3NwaXRhbCwgTHVk
aGlhbmEsIFB1bmphYiwgSW5kaWEuJiN4RDtEZXBhcnRtZW50IG9mIEdlbmVyYWwgU3VyZ2VyeSwg
R292ZXJubWVudCBNZWRpY2FsIENvbGxlZ2UgYW5kIEhvc3BpdGFsLCBDaGFuZGlnYXJoLCBJbmRp
YS48L2F1dGgtYWRkcmVzcz48dGl0bGVzPjx0aXRsZT5NYW5hZ2VtZW50IG9mIENvbXBsZXggQ3J5
cHRvZ2xhbmR1bGFyIEFuYWwgRmlzdHVsYTogQ2hhbGxlbmdlcyBhbmQgU29sdXRpb25zPC90aXRs
ZT48c2Vjb25kYXJ5LXRpdGxlPkNsaW4gRXhwIEdhc3Ryb2VudGVyb2w8L3NlY29uZGFyeS10aXRs
ZT48L3RpdGxlcz48cGVyaW9kaWNhbD48ZnVsbC10aXRsZT5DbGluIEV4cCBHYXN0cm9lbnRlcm9s
PC9mdWxsLXRpdGxlPjwvcGVyaW9kaWNhbD48cGFnZXM+NTU1LTU2NzwvcGFnZXM+PHZvbHVtZT4x
Mzwvdm9sdW1lPjxlZGl0aW9uPjIwMjAvMTEvMTk8L2VkaXRpb24+PGtleXdvcmRzPjxrZXl3b3Jk
PmFuYWwgZmlzdHVsYTwva2V5d29yZD48a2V5d29yZD5jbGFzc2lmaWNhdGlvbjwva2V5d29yZD48
a2V5d29yZD5maXN0dWxvdG9teTwva2V5d29yZD48a2V5d29yZD5pbmNvbnRpbmVuY2U8L2tleXdv
cmQ+PGtleXdvcmQ+cmVjdXJyZW5jZTwva2V5d29yZD48a2V5d29yZD5zcGhpbmN0ZXI8L2tleXdv
cmQ+PC9rZXl3b3Jkcz48ZGF0ZXM+PHllYXI+MjAyMDwveWVhcj48L2RhdGVzPjxpc2JuPjExNzgt
NzAyMyAoUHJpbnQpJiN4RDsxMTc4LTcwMjMgKExpbmtpbmcpPC9pc2JuPjxhY2Nlc3Npb24tbnVt
PjMzMjA0MTM2PC9hY2Nlc3Npb24tbnVtPjx1cmxzPjxyZWxhdGVkLXVybHM+PHVybD5odHRwczov
L3d3dy5uY2JpLm5sbS5uaWguZ292L3B1Ym1lZC8zMzIwNDEzNjwvdXJsPjwvcmVsYXRlZC11cmxz
PjwvdXJscz48Y3VzdG9tMj5QTUM3NjY3NTg3PC9jdXN0b20yPjxlbGVjdHJvbmljLXJlc291cmNl
LW51bT4xMC4yMTQ3L0NFRy5TMTk4Nzk2PC9lbGVjdHJvbmljLXJlc291cmNlLW51bT48L3JlY29y
ZD48L0NpdGU+PC9FbmROb3RlPgB=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XbG9kYXJjenlrPC9BdXRob3I+PFllYXI+MjAyMTwvWWVh
cj48UmVjTnVtPjY1MTwvUmVjTnVtPjxEaXNwbGF5VGV4dD48c3R5bGUgZmFjZT0ic3VwZXJzY3Jp
cHQiPlsxMiwgMjBdPC9zdHlsZT48L0Rpc3BsYXlUZXh0PjxyZWNvcmQ+PHJlYy1udW1iZXI+NjUx
PC9yZWMtbnVtYmVyPjxmb3JlaWduLWtleXM+PGtleSBhcHA9IkVOIiBkYi1pZD0iZXN6djVmOXhx
MHJwZGFld3J3dXB6NTB4NXhhMmZkdndwZXZzIiB0aW1lc3RhbXA9IjE2MTM2NjkwMDMiPjY1MTwv
a2V5PjwvZm9yZWlnbi1rZXlzPjxyZWYtdHlwZSBuYW1lPSJKb3VybmFsIEFydGljbGUiPjE3PC9y
ZWYtdHlwZT48Y29udHJpYnV0b3JzPjxhdXRob3JzPjxhdXRob3I+V2xvZGFyY3p5aywgTS48L2F1
dGhvcj48YXV0aG9yPldsb2RhcmN6eWssIEouPC9hdXRob3I+PGF1dGhvcj5Tb2JvbGV3c2thLVds
b2RhcmN6eWssIEEuPC9hdXRob3I+PGF1dGhvcj5UcnpjaW5za2ksIFIuPC9hdXRob3I+PGF1dGhv
cj5EemlraSwgTC48L2F1dGhvcj48YXV0aG9yPkZpY2huYSwgSi48L2F1dGhvcj48L2F1dGhvcnM+
PC9jb250cmlidXRvcnM+PGF1dGgtYWRkcmVzcz5EZXBhcnRtZW50IG9mIEdlbmVyYWwgYW5kIENv
bG9yZWN0YWwgU3VyZ2VyeSwgTWVkaWNhbCBVbml2ZXJzaXR5IG9mIExvZHosIExvZHosIFBvbGFu
ZC4mI3hEO0RlcGFydG1lbnQgb2YgQmlvY2hlbWlzdHJ5LCBNZWRpY2FsIFVuaXZlcnNpdHkgb2Yg
TG9keiwgTG9keiwgUG9sYW5kLiYjeEQ7RGVwYXJ0bWVudCBvZiBHYXN0cm9lbnRlcm9sb2d5LCBN
ZWRpY2FsIFVuaXZlcnNpdHkgb2YgTG9keiwgTG9keiwgUG9sYW5kLjwvYXV0aC1hZGRyZXNzPjx0
aXRsZXM+PHRpdGxlPkN1cnJlbnQgY29uY2VwdHMgaW4gdGhlIHBhdGhvZ2VuZXNpcyBvZiBjcnlw
dG9nbGFuZHVsYXIgcGVyaWFuYWwgZmlzdHVsYTwvdGl0bGU+PHNlY29uZGFyeS10aXRsZT5KIElu
dCBNZWQgUmVzPC9zZWNvbmRhcnktdGl0bGU+PC90aXRsZXM+PHBlcmlvZGljYWw+PGZ1bGwtdGl0
bGU+SiBJbnQgTWVkIFJlczwvZnVsbC10aXRsZT48L3BlcmlvZGljYWw+PHBhZ2VzPjMwMDA2MDUy
MDk4NjY2OTwvcGFnZXM+PHZvbHVtZT40OTwvdm9sdW1lPjxudW1iZXI+MjwvbnVtYmVyPjxlZGl0
aW9uPjIwMjEvMDIvMTg8L2VkaXRpb24+PGtleXdvcmRzPjxrZXl3b3JkPkNyeXB0b2dsYW5kdWxh
ciBwZXJpYW5hbCBmaXN0dWxhPC9rZXl3b3JkPjxrZXl3b3JkPmFkaXBva2luZXM8L2tleXdvcmQ+
PGtleXdvcmQ+Y3l0b2tpbmVzPC9rZXl3b3JkPjxrZXl3b3JkPnBhdGhvZ2VuZXNpczwva2V5d29y
ZD48a2V5d29yZD5wcm9jdG9kZWFsIGdsYW5kczwva2V5d29yZD48a2V5d29yZD5wcm9pbmZsYW1t
YXRvcnkgZmFjdG9yczwva2V5d29yZD48L2tleXdvcmRzPjxkYXRlcz48eWVhcj4yMDIxPC95ZWFy
PjxwdWItZGF0ZXM+PGRhdGU+RmViPC9kYXRlPjwvcHViLWRhdGVzPjwvZGF0ZXM+PGlzYm4+MTQ3
My0yMzAwIChFbGVjdHJvbmljKSYjeEQ7MDMwMC0wNjA1IChMaW5raW5nKTwvaXNibj48YWNjZXNz
aW9uLW51bT4zMzU5NTM0OTwvYWNjZXNzaW9uLW51bT48dXJscz48cmVsYXRlZC11cmxzPjx1cmw+
aHR0cHM6Ly93d3cubmNiaS5ubG0ubmloLmdvdi9wdWJtZWQvMzM1OTUzNDk8L3VybD48L3JlbGF0
ZWQtdXJscz48L3VybHM+PGVsZWN0cm9uaWMtcmVzb3VyY2UtbnVtPjEwLjExNzcvMDMwMDA2MDUy
MDk4NjY2OTwvZWxlY3Ryb25pYy1yZXNvdXJjZS1udW0+PC9yZWNvcmQ+PC9DaXRlPjxDaXRlPjxB
dXRob3I+R2FyZzwvQXV0aG9yPjxZZWFyPjIwMjA8L1llYXI+PFJlY051bT41NDI8L1JlY051bT48
cmVjb3JkPjxyZWMtbnVtYmVyPjU0MjwvcmVjLW51bWJlcj48Zm9yZWlnbi1rZXlzPjxrZXkgYXBw
PSJFTiIgZGItaWQ9ImVzenY1Zjl4cTBycGRhZXdyd3VwejUweDV4YTJmZHZ3cGV2cyIgdGltZXN0
YW1wPSIxNjA2MDU0NDA5Ij41NDI8L2tleT48L2ZvcmVpZ24ta2V5cz48cmVmLXR5cGUgbmFtZT0i
Sm91cm5hbCBBcnRpY2xlIj4xNzwvcmVmLXR5cGU+PGNvbnRyaWJ1dG9ycz48YXV0aG9ycz48YXV0
aG9yPkdhcmcsIFAuPC9hdXRob3I+PGF1dGhvcj5Tb2RoaSwgUy4gUy48L2F1dGhvcj48YXV0aG9y
PkdhcmcsIE4uPC9hdXRob3I+PC9hdXRob3JzPjwvY29udHJpYnV0b3JzPjxhdXRoLWFkZHJlc3M+
RGVwYXJ0bWVudCBvZiBDb2xvcmVjdGFsIFN1cmdlcnksIEdhcmcgRmlzdHVsYSBSZXNlYXJjaCBJ
bnN0aXR1dGUsIFBhbmNoa3VsYSwgSGFyeWFuYSwgSW5kaWEuJiN4RDtEZXBhcnRtZW50IG9mIEdl
bmVyYWwgU3VyZ2VyeSwgRGF5YW5hbmQgTWVkaWNhbCBDb2xsZWdlIGFuZCBIb3NwaXRhbCwgTHVk
aGlhbmEsIFB1bmphYiwgSW5kaWEuJiN4RDtEZXBhcnRtZW50IG9mIEdlbmVyYWwgU3VyZ2VyeSwg
R292ZXJubWVudCBNZWRpY2FsIENvbGxlZ2UgYW5kIEhvc3BpdGFsLCBDaGFuZGlnYXJoLCBJbmRp
YS48L2F1dGgtYWRkcmVzcz48dGl0bGVzPjx0aXRsZT5NYW5hZ2VtZW50IG9mIENvbXBsZXggQ3J5
cHRvZ2xhbmR1bGFyIEFuYWwgRmlzdHVsYTogQ2hhbGxlbmdlcyBhbmQgU29sdXRpb25zPC90aXRs
ZT48c2Vjb25kYXJ5LXRpdGxlPkNsaW4gRXhwIEdhc3Ryb2VudGVyb2w8L3NlY29uZGFyeS10aXRs
ZT48L3RpdGxlcz48cGVyaW9kaWNhbD48ZnVsbC10aXRsZT5DbGluIEV4cCBHYXN0cm9lbnRlcm9s
PC9mdWxsLXRpdGxlPjwvcGVyaW9kaWNhbD48cGFnZXM+NTU1LTU2NzwvcGFnZXM+PHZvbHVtZT4x
Mzwvdm9sdW1lPjxlZGl0aW9uPjIwMjAvMTEvMTk8L2VkaXRpb24+PGtleXdvcmRzPjxrZXl3b3Jk
PmFuYWwgZmlzdHVsYTwva2V5d29yZD48a2V5d29yZD5jbGFzc2lmaWNhdGlvbjwva2V5d29yZD48
a2V5d29yZD5maXN0dWxvdG9teTwva2V5d29yZD48a2V5d29yZD5pbmNvbnRpbmVuY2U8L2tleXdv
cmQ+PGtleXdvcmQ+cmVjdXJyZW5jZTwva2V5d29yZD48a2V5d29yZD5zcGhpbmN0ZXI8L2tleXdv
cmQ+PC9rZXl3b3Jkcz48ZGF0ZXM+PHllYXI+MjAyMDwveWVhcj48L2RhdGVzPjxpc2JuPjExNzgt
NzAyMyAoUHJpbnQpJiN4RDsxMTc4LTcwMjMgKExpbmtpbmcpPC9pc2JuPjxhY2Nlc3Npb24tbnVt
PjMzMjA0MTM2PC9hY2Nlc3Npb24tbnVtPjx1cmxzPjxyZWxhdGVkLXVybHM+PHVybD5odHRwczov
L3d3dy5uY2JpLm5sbS5uaWguZ292L3B1Ym1lZC8zMzIwNDEzNjwvdXJsPjwvcmVsYXRlZC11cmxz
PjwvdXJscz48Y3VzdG9tMj5QTUM3NjY3NTg3PC9jdXN0b20yPjxlbGVjdHJvbmljLXJlc291cmNl
LW51bT4xMC4yMTQ3L0NFRy5TMTk4Nzk2PC9lbGVjdHJvbmljLXJlc291cmNlLW51bT48L3JlY29y
ZD48L0NpdGU+PC9FbmROb3RlPgB=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2,</w:t>
      </w:r>
      <w:r w:rsidR="00F526A5" w:rsidRPr="006749CC">
        <w:rPr>
          <w:rFonts w:ascii="Book Antiqua" w:eastAsia="Book Antiqua" w:hAnsi="Book Antiqua" w:cs="Book Antiqua"/>
          <w:color w:val="000000"/>
          <w:vertAlign w:val="superscript"/>
        </w:rPr>
        <w:t>20]</w:t>
      </w:r>
      <w:r w:rsidR="00F526A5"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That is the reason that simple aspiration of pus from an abscess does not work, and </w:t>
      </w:r>
      <w:r w:rsidR="00CB03FC" w:rsidRPr="006749CC">
        <w:rPr>
          <w:rFonts w:ascii="Book Antiqua" w:eastAsia="Book Antiqua" w:hAnsi="Book Antiqua" w:cs="Book Antiqua"/>
          <w:color w:val="000000"/>
        </w:rPr>
        <w:t xml:space="preserve">that </w:t>
      </w:r>
      <w:r w:rsidRPr="006749CC">
        <w:rPr>
          <w:rFonts w:ascii="Book Antiqua" w:eastAsia="Book Antiqua" w:hAnsi="Book Antiqua" w:cs="Book Antiqua"/>
          <w:color w:val="000000"/>
        </w:rPr>
        <w:t xml:space="preserve">the abscess cavity </w:t>
      </w:r>
      <w:proofErr w:type="gramStart"/>
      <w:r w:rsidRPr="006749CC">
        <w:rPr>
          <w:rFonts w:ascii="Book Antiqua" w:eastAsia="Book Antiqua" w:hAnsi="Book Antiqua" w:cs="Book Antiqua"/>
          <w:color w:val="000000"/>
        </w:rPr>
        <w:t>has to</w:t>
      </w:r>
      <w:proofErr w:type="gramEnd"/>
      <w:r w:rsidRPr="006749CC">
        <w:rPr>
          <w:rFonts w:ascii="Book Antiqua" w:eastAsia="Book Antiqua" w:hAnsi="Book Antiqua" w:cs="Book Antiqua"/>
          <w:color w:val="000000"/>
        </w:rPr>
        <w:t xml:space="preserve"> be deroofed for proper drainage in the </w:t>
      </w:r>
      <w:r w:rsidR="00CB03FC" w:rsidRPr="006749CC">
        <w:rPr>
          <w:rFonts w:ascii="Book Antiqua" w:eastAsia="Book Antiqua" w:hAnsi="Book Antiqua" w:cs="Book Antiqua"/>
          <w:color w:val="000000"/>
        </w:rPr>
        <w:t xml:space="preserve">postoperative </w:t>
      </w:r>
      <w:r w:rsidRPr="006749CC">
        <w:rPr>
          <w:rFonts w:ascii="Book Antiqua" w:eastAsia="Book Antiqua" w:hAnsi="Book Antiqua" w:cs="Book Antiqua"/>
          <w:color w:val="000000"/>
        </w:rPr>
        <w:t>healing perio</w:t>
      </w:r>
      <w:r w:rsidR="00F526A5" w:rsidRPr="006749CC">
        <w:rPr>
          <w:rFonts w:ascii="Book Antiqua" w:eastAsia="Book Antiqua" w:hAnsi="Book Antiqua" w:cs="Book Antiqua"/>
          <w:color w:val="000000"/>
        </w:rPr>
        <w:t>d</w:t>
      </w:r>
      <w:r w:rsidR="00F526A5" w:rsidRPr="006749CC">
        <w:rPr>
          <w:rFonts w:ascii="Book Antiqua" w:eastAsia="Book Antiqua" w:hAnsi="Book Antiqua" w:cs="Book Antiqua"/>
          <w:color w:val="000000"/>
        </w:rPr>
        <w:fldChar w:fldCharType="begin">
          <w:fldData xml:space="preserve">PEVuZE5vdGU+PENpdGU+PEF1dGhvcj5XbG9kYXJjenlrPC9BdXRob3I+PFllYXI+MjAyMTwvWWVh
cj48UmVjTnVtPjY1MTwvUmVjTnVtPjxEaXNwbGF5VGV4dD48c3R5bGUgZmFjZT0ic3VwZXJzY3Jp
cHQiPlsxMiwgMjBdPC9zdHlsZT48L0Rpc3BsYXlUZXh0PjxyZWNvcmQ+PHJlYy1udW1iZXI+NjUx
PC9yZWMtbnVtYmVyPjxmb3JlaWduLWtleXM+PGtleSBhcHA9IkVOIiBkYi1pZD0iZXN6djVmOXhx
MHJwZGFld3J3dXB6NTB4NXhhMmZkdndwZXZzIiB0aW1lc3RhbXA9IjE2MTM2NjkwMDMiPjY1MTwv
a2V5PjwvZm9yZWlnbi1rZXlzPjxyZWYtdHlwZSBuYW1lPSJKb3VybmFsIEFydGljbGUiPjE3PC9y
ZWYtdHlwZT48Y29udHJpYnV0b3JzPjxhdXRob3JzPjxhdXRob3I+V2xvZGFyY3p5aywgTS48L2F1
dGhvcj48YXV0aG9yPldsb2RhcmN6eWssIEouPC9hdXRob3I+PGF1dGhvcj5Tb2JvbGV3c2thLVds
b2RhcmN6eWssIEEuPC9hdXRob3I+PGF1dGhvcj5UcnpjaW5za2ksIFIuPC9hdXRob3I+PGF1dGhv
cj5EemlraSwgTC48L2F1dGhvcj48YXV0aG9yPkZpY2huYSwgSi48L2F1dGhvcj48L2F1dGhvcnM+
PC9jb250cmlidXRvcnM+PGF1dGgtYWRkcmVzcz5EZXBhcnRtZW50IG9mIEdlbmVyYWwgYW5kIENv
bG9yZWN0YWwgU3VyZ2VyeSwgTWVkaWNhbCBVbml2ZXJzaXR5IG9mIExvZHosIExvZHosIFBvbGFu
ZC4mI3hEO0RlcGFydG1lbnQgb2YgQmlvY2hlbWlzdHJ5LCBNZWRpY2FsIFVuaXZlcnNpdHkgb2Yg
TG9keiwgTG9keiwgUG9sYW5kLiYjeEQ7RGVwYXJ0bWVudCBvZiBHYXN0cm9lbnRlcm9sb2d5LCBN
ZWRpY2FsIFVuaXZlcnNpdHkgb2YgTG9keiwgTG9keiwgUG9sYW5kLjwvYXV0aC1hZGRyZXNzPjx0
aXRsZXM+PHRpdGxlPkN1cnJlbnQgY29uY2VwdHMgaW4gdGhlIHBhdGhvZ2VuZXNpcyBvZiBjcnlw
dG9nbGFuZHVsYXIgcGVyaWFuYWwgZmlzdHVsYTwvdGl0bGU+PHNlY29uZGFyeS10aXRsZT5KIElu
dCBNZWQgUmVzPC9zZWNvbmRhcnktdGl0bGU+PC90aXRsZXM+PHBlcmlvZGljYWw+PGZ1bGwtdGl0
bGU+SiBJbnQgTWVkIFJlczwvZnVsbC10aXRsZT48L3BlcmlvZGljYWw+PHBhZ2VzPjMwMDA2MDUy
MDk4NjY2OTwvcGFnZXM+PHZvbHVtZT40OTwvdm9sdW1lPjxudW1iZXI+MjwvbnVtYmVyPjxlZGl0
aW9uPjIwMjEvMDIvMTg8L2VkaXRpb24+PGtleXdvcmRzPjxrZXl3b3JkPkNyeXB0b2dsYW5kdWxh
ciBwZXJpYW5hbCBmaXN0dWxhPC9rZXl3b3JkPjxrZXl3b3JkPmFkaXBva2luZXM8L2tleXdvcmQ+
PGtleXdvcmQ+Y3l0b2tpbmVzPC9rZXl3b3JkPjxrZXl3b3JkPnBhdGhvZ2VuZXNpczwva2V5d29y
ZD48a2V5d29yZD5wcm9jdG9kZWFsIGdsYW5kczwva2V5d29yZD48a2V5d29yZD5wcm9pbmZsYW1t
YXRvcnkgZmFjdG9yczwva2V5d29yZD48L2tleXdvcmRzPjxkYXRlcz48eWVhcj4yMDIxPC95ZWFy
PjxwdWItZGF0ZXM+PGRhdGU+RmViPC9kYXRlPjwvcHViLWRhdGVzPjwvZGF0ZXM+PGlzYm4+MTQ3
My0yMzAwIChFbGVjdHJvbmljKSYjeEQ7MDMwMC0wNjA1IChMaW5raW5nKTwvaXNibj48YWNjZXNz
aW9uLW51bT4zMzU5NTM0OTwvYWNjZXNzaW9uLW51bT48dXJscz48cmVsYXRlZC11cmxzPjx1cmw+
aHR0cHM6Ly93d3cubmNiaS5ubG0ubmloLmdvdi9wdWJtZWQvMzM1OTUzNDk8L3VybD48L3JlbGF0
ZWQtdXJscz48L3VybHM+PGVsZWN0cm9uaWMtcmVzb3VyY2UtbnVtPjEwLjExNzcvMDMwMDA2MDUy
MDk4NjY2OTwvZWxlY3Ryb25pYy1yZXNvdXJjZS1udW0+PC9yZWNvcmQ+PC9DaXRlPjxDaXRlPjxB
dXRob3I+R2FyZzwvQXV0aG9yPjxZZWFyPjIwMjA8L1llYXI+PFJlY051bT41NDI8L1JlY051bT48
cmVjb3JkPjxyZWMtbnVtYmVyPjU0MjwvcmVjLW51bWJlcj48Zm9yZWlnbi1rZXlzPjxrZXkgYXBw
PSJFTiIgZGItaWQ9ImVzenY1Zjl4cTBycGRhZXdyd3VwejUweDV4YTJmZHZ3cGV2cyIgdGltZXN0
YW1wPSIxNjA2MDU0NDA5Ij41NDI8L2tleT48L2ZvcmVpZ24ta2V5cz48cmVmLXR5cGUgbmFtZT0i
Sm91cm5hbCBBcnRpY2xlIj4xNzwvcmVmLXR5cGU+PGNvbnRyaWJ1dG9ycz48YXV0aG9ycz48YXV0
aG9yPkdhcmcsIFAuPC9hdXRob3I+PGF1dGhvcj5Tb2RoaSwgUy4gUy48L2F1dGhvcj48YXV0aG9y
PkdhcmcsIE4uPC9hdXRob3I+PC9hdXRob3JzPjwvY29udHJpYnV0b3JzPjxhdXRoLWFkZHJlc3M+
RGVwYXJ0bWVudCBvZiBDb2xvcmVjdGFsIFN1cmdlcnksIEdhcmcgRmlzdHVsYSBSZXNlYXJjaCBJ
bnN0aXR1dGUsIFBhbmNoa3VsYSwgSGFyeWFuYSwgSW5kaWEuJiN4RDtEZXBhcnRtZW50IG9mIEdl
bmVyYWwgU3VyZ2VyeSwgRGF5YW5hbmQgTWVkaWNhbCBDb2xsZWdlIGFuZCBIb3NwaXRhbCwgTHVk
aGlhbmEsIFB1bmphYiwgSW5kaWEuJiN4RDtEZXBhcnRtZW50IG9mIEdlbmVyYWwgU3VyZ2VyeSwg
R292ZXJubWVudCBNZWRpY2FsIENvbGxlZ2UgYW5kIEhvc3BpdGFsLCBDaGFuZGlnYXJoLCBJbmRp
YS48L2F1dGgtYWRkcmVzcz48dGl0bGVzPjx0aXRsZT5NYW5hZ2VtZW50IG9mIENvbXBsZXggQ3J5
cHRvZ2xhbmR1bGFyIEFuYWwgRmlzdHVsYTogQ2hhbGxlbmdlcyBhbmQgU29sdXRpb25zPC90aXRs
ZT48c2Vjb25kYXJ5LXRpdGxlPkNsaW4gRXhwIEdhc3Ryb2VudGVyb2w8L3NlY29uZGFyeS10aXRs
ZT48L3RpdGxlcz48cGVyaW9kaWNhbD48ZnVsbC10aXRsZT5DbGluIEV4cCBHYXN0cm9lbnRlcm9s
PC9mdWxsLXRpdGxlPjwvcGVyaW9kaWNhbD48cGFnZXM+NTU1LTU2NzwvcGFnZXM+PHZvbHVtZT4x
Mzwvdm9sdW1lPjxlZGl0aW9uPjIwMjAvMTEvMTk8L2VkaXRpb24+PGtleXdvcmRzPjxrZXl3b3Jk
PmFuYWwgZmlzdHVsYTwva2V5d29yZD48a2V5d29yZD5jbGFzc2lmaWNhdGlvbjwva2V5d29yZD48
a2V5d29yZD5maXN0dWxvdG9teTwva2V5d29yZD48a2V5d29yZD5pbmNvbnRpbmVuY2U8L2tleXdv
cmQ+PGtleXdvcmQ+cmVjdXJyZW5jZTwva2V5d29yZD48a2V5d29yZD5zcGhpbmN0ZXI8L2tleXdv
cmQ+PC9rZXl3b3Jkcz48ZGF0ZXM+PHllYXI+MjAyMDwveWVhcj48L2RhdGVzPjxpc2JuPjExNzgt
NzAyMyAoUHJpbnQpJiN4RDsxMTc4LTcwMjMgKExpbmtpbmcpPC9pc2JuPjxhY2Nlc3Npb24tbnVt
PjMzMjA0MTM2PC9hY2Nlc3Npb24tbnVtPjx1cmxzPjxyZWxhdGVkLXVybHM+PHVybD5odHRwczov
L3d3dy5uY2JpLm5sbS5uaWguZ292L3B1Ym1lZC8zMzIwNDEzNjwvdXJsPjwvcmVsYXRlZC11cmxz
PjwvdXJscz48Y3VzdG9tMj5QTUM3NjY3NTg3PC9jdXN0b20yPjxlbGVjdHJvbmljLXJlc291cmNl
LW51bT4xMC4yMTQ3L0NFRy5TMTk4Nzk2PC9lbGVjdHJvbmljLXJlc291cmNlLW51bT48L3JlY29y
ZD48L0NpdGU+PC9FbmROb3RlPgB=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XbG9kYXJjenlrPC9BdXRob3I+PFllYXI+MjAyMTwvWWVh
cj48UmVjTnVtPjY1MTwvUmVjTnVtPjxEaXNwbGF5VGV4dD48c3R5bGUgZmFjZT0ic3VwZXJzY3Jp
cHQiPlsxMiwgMjBdPC9zdHlsZT48L0Rpc3BsYXlUZXh0PjxyZWNvcmQ+PHJlYy1udW1iZXI+NjUx
PC9yZWMtbnVtYmVyPjxmb3JlaWduLWtleXM+PGtleSBhcHA9IkVOIiBkYi1pZD0iZXN6djVmOXhx
MHJwZGFld3J3dXB6NTB4NXhhMmZkdndwZXZzIiB0aW1lc3RhbXA9IjE2MTM2NjkwMDMiPjY1MTwv
a2V5PjwvZm9yZWlnbi1rZXlzPjxyZWYtdHlwZSBuYW1lPSJKb3VybmFsIEFydGljbGUiPjE3PC9y
ZWYtdHlwZT48Y29udHJpYnV0b3JzPjxhdXRob3JzPjxhdXRob3I+V2xvZGFyY3p5aywgTS48L2F1
dGhvcj48YXV0aG9yPldsb2RhcmN6eWssIEouPC9hdXRob3I+PGF1dGhvcj5Tb2JvbGV3c2thLVds
b2RhcmN6eWssIEEuPC9hdXRob3I+PGF1dGhvcj5UcnpjaW5za2ksIFIuPC9hdXRob3I+PGF1dGhv
cj5EemlraSwgTC48L2F1dGhvcj48YXV0aG9yPkZpY2huYSwgSi48L2F1dGhvcj48L2F1dGhvcnM+
PC9jb250cmlidXRvcnM+PGF1dGgtYWRkcmVzcz5EZXBhcnRtZW50IG9mIEdlbmVyYWwgYW5kIENv
bG9yZWN0YWwgU3VyZ2VyeSwgTWVkaWNhbCBVbml2ZXJzaXR5IG9mIExvZHosIExvZHosIFBvbGFu
ZC4mI3hEO0RlcGFydG1lbnQgb2YgQmlvY2hlbWlzdHJ5LCBNZWRpY2FsIFVuaXZlcnNpdHkgb2Yg
TG9keiwgTG9keiwgUG9sYW5kLiYjeEQ7RGVwYXJ0bWVudCBvZiBHYXN0cm9lbnRlcm9sb2d5LCBN
ZWRpY2FsIFVuaXZlcnNpdHkgb2YgTG9keiwgTG9keiwgUG9sYW5kLjwvYXV0aC1hZGRyZXNzPjx0
aXRsZXM+PHRpdGxlPkN1cnJlbnQgY29uY2VwdHMgaW4gdGhlIHBhdGhvZ2VuZXNpcyBvZiBjcnlw
dG9nbGFuZHVsYXIgcGVyaWFuYWwgZmlzdHVsYTwvdGl0bGU+PHNlY29uZGFyeS10aXRsZT5KIElu
dCBNZWQgUmVzPC9zZWNvbmRhcnktdGl0bGU+PC90aXRsZXM+PHBlcmlvZGljYWw+PGZ1bGwtdGl0
bGU+SiBJbnQgTWVkIFJlczwvZnVsbC10aXRsZT48L3BlcmlvZGljYWw+PHBhZ2VzPjMwMDA2MDUy
MDk4NjY2OTwvcGFnZXM+PHZvbHVtZT40OTwvdm9sdW1lPjxudW1iZXI+MjwvbnVtYmVyPjxlZGl0
aW9uPjIwMjEvMDIvMTg8L2VkaXRpb24+PGtleXdvcmRzPjxrZXl3b3JkPkNyeXB0b2dsYW5kdWxh
ciBwZXJpYW5hbCBmaXN0dWxhPC9rZXl3b3JkPjxrZXl3b3JkPmFkaXBva2luZXM8L2tleXdvcmQ+
PGtleXdvcmQ+Y3l0b2tpbmVzPC9rZXl3b3JkPjxrZXl3b3JkPnBhdGhvZ2VuZXNpczwva2V5d29y
ZD48a2V5d29yZD5wcm9jdG9kZWFsIGdsYW5kczwva2V5d29yZD48a2V5d29yZD5wcm9pbmZsYW1t
YXRvcnkgZmFjdG9yczwva2V5d29yZD48L2tleXdvcmRzPjxkYXRlcz48eWVhcj4yMDIxPC95ZWFy
PjxwdWItZGF0ZXM+PGRhdGU+RmViPC9kYXRlPjwvcHViLWRhdGVzPjwvZGF0ZXM+PGlzYm4+MTQ3
My0yMzAwIChFbGVjdHJvbmljKSYjeEQ7MDMwMC0wNjA1IChMaW5raW5nKTwvaXNibj48YWNjZXNz
aW9uLW51bT4zMzU5NTM0OTwvYWNjZXNzaW9uLW51bT48dXJscz48cmVsYXRlZC11cmxzPjx1cmw+
aHR0cHM6Ly93d3cubmNiaS5ubG0ubmloLmdvdi9wdWJtZWQvMzM1OTUzNDk8L3VybD48L3JlbGF0
ZWQtdXJscz48L3VybHM+PGVsZWN0cm9uaWMtcmVzb3VyY2UtbnVtPjEwLjExNzcvMDMwMDA2MDUy
MDk4NjY2OTwvZWxlY3Ryb25pYy1yZXNvdXJjZS1udW0+PC9yZWNvcmQ+PC9DaXRlPjxDaXRlPjxB
dXRob3I+R2FyZzwvQXV0aG9yPjxZZWFyPjIwMjA8L1llYXI+PFJlY051bT41NDI8L1JlY051bT48
cmVjb3JkPjxyZWMtbnVtYmVyPjU0MjwvcmVjLW51bWJlcj48Zm9yZWlnbi1rZXlzPjxrZXkgYXBw
PSJFTiIgZGItaWQ9ImVzenY1Zjl4cTBycGRhZXdyd3VwejUweDV4YTJmZHZ3cGV2cyIgdGltZXN0
YW1wPSIxNjA2MDU0NDA5Ij41NDI8L2tleT48L2ZvcmVpZ24ta2V5cz48cmVmLXR5cGUgbmFtZT0i
Sm91cm5hbCBBcnRpY2xlIj4xNzwvcmVmLXR5cGU+PGNvbnRyaWJ1dG9ycz48YXV0aG9ycz48YXV0
aG9yPkdhcmcsIFAuPC9hdXRob3I+PGF1dGhvcj5Tb2RoaSwgUy4gUy48L2F1dGhvcj48YXV0aG9y
PkdhcmcsIE4uPC9hdXRob3I+PC9hdXRob3JzPjwvY29udHJpYnV0b3JzPjxhdXRoLWFkZHJlc3M+
RGVwYXJ0bWVudCBvZiBDb2xvcmVjdGFsIFN1cmdlcnksIEdhcmcgRmlzdHVsYSBSZXNlYXJjaCBJ
bnN0aXR1dGUsIFBhbmNoa3VsYSwgSGFyeWFuYSwgSW5kaWEuJiN4RDtEZXBhcnRtZW50IG9mIEdl
bmVyYWwgU3VyZ2VyeSwgRGF5YW5hbmQgTWVkaWNhbCBDb2xsZWdlIGFuZCBIb3NwaXRhbCwgTHVk
aGlhbmEsIFB1bmphYiwgSW5kaWEuJiN4RDtEZXBhcnRtZW50IG9mIEdlbmVyYWwgU3VyZ2VyeSwg
R292ZXJubWVudCBNZWRpY2FsIENvbGxlZ2UgYW5kIEhvc3BpdGFsLCBDaGFuZGlnYXJoLCBJbmRp
YS48L2F1dGgtYWRkcmVzcz48dGl0bGVzPjx0aXRsZT5NYW5hZ2VtZW50IG9mIENvbXBsZXggQ3J5
cHRvZ2xhbmR1bGFyIEFuYWwgRmlzdHVsYTogQ2hhbGxlbmdlcyBhbmQgU29sdXRpb25zPC90aXRs
ZT48c2Vjb25kYXJ5LXRpdGxlPkNsaW4gRXhwIEdhc3Ryb2VudGVyb2w8L3NlY29uZGFyeS10aXRs
ZT48L3RpdGxlcz48cGVyaW9kaWNhbD48ZnVsbC10aXRsZT5DbGluIEV4cCBHYXN0cm9lbnRlcm9s
PC9mdWxsLXRpdGxlPjwvcGVyaW9kaWNhbD48cGFnZXM+NTU1LTU2NzwvcGFnZXM+PHZvbHVtZT4x
Mzwvdm9sdW1lPjxlZGl0aW9uPjIwMjAvMTEvMTk8L2VkaXRpb24+PGtleXdvcmRzPjxrZXl3b3Jk
PmFuYWwgZmlzdHVsYTwva2V5d29yZD48a2V5d29yZD5jbGFzc2lmaWNhdGlvbjwva2V5d29yZD48
a2V5d29yZD5maXN0dWxvdG9teTwva2V5d29yZD48a2V5d29yZD5pbmNvbnRpbmVuY2U8L2tleXdv
cmQ+PGtleXdvcmQ+cmVjdXJyZW5jZTwva2V5d29yZD48a2V5d29yZD5zcGhpbmN0ZXI8L2tleXdv
cmQ+PC9rZXl3b3Jkcz48ZGF0ZXM+PHllYXI+MjAyMDwveWVhcj48L2RhdGVzPjxpc2JuPjExNzgt
NzAyMyAoUHJpbnQpJiN4RDsxMTc4LTcwMjMgKExpbmtpbmcpPC9pc2JuPjxhY2Nlc3Npb24tbnVt
PjMzMjA0MTM2PC9hY2Nlc3Npb24tbnVtPjx1cmxzPjxyZWxhdGVkLXVybHM+PHVybD5odHRwczov
L3d3dy5uY2JpLm5sbS5uaWguZ292L3B1Ym1lZC8zMzIwNDEzNjwvdXJsPjwvcmVsYXRlZC11cmxz
PjwvdXJscz48Y3VzdG9tMj5QTUM3NjY3NTg3PC9jdXN0b20yPjxlbGVjdHJvbmljLXJlc291cmNl
LW51bT4xMC4yMTQ3L0NFRy5TMTk4Nzk2PC9lbGVjdHJvbmljLXJlc291cmNlLW51bT48L3JlY29y
ZD48L0NpdGU+PC9FbmROb3RlPgB=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2,</w:t>
      </w:r>
      <w:r w:rsidR="00F526A5" w:rsidRPr="006749CC">
        <w:rPr>
          <w:rFonts w:ascii="Book Antiqua" w:eastAsia="Book Antiqua" w:hAnsi="Book Antiqua" w:cs="Book Antiqua"/>
          <w:color w:val="000000"/>
          <w:vertAlign w:val="superscript"/>
        </w:rPr>
        <w:t>20]</w:t>
      </w:r>
      <w:r w:rsidR="00F526A5"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This fundamental principle of abscess management, </w:t>
      </w:r>
      <w:r w:rsidR="008937A7" w:rsidRPr="006749CC">
        <w:rPr>
          <w:rFonts w:ascii="Book Antiqua" w:eastAsia="Book Antiqua" w:hAnsi="Book Antiqua" w:cs="Book Antiqua"/>
          <w:color w:val="000000"/>
        </w:rPr>
        <w:t>“</w:t>
      </w:r>
      <w:r w:rsidRPr="006749CC">
        <w:rPr>
          <w:rFonts w:ascii="Book Antiqua" w:eastAsia="Book Antiqua" w:hAnsi="Book Antiqua" w:cs="Book Antiqua"/>
          <w:color w:val="000000"/>
        </w:rPr>
        <w:t>draining all pus and ensuring continuous drainage</w:t>
      </w:r>
      <w:r w:rsidR="008937A7"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DRAPED), needed to be </w:t>
      </w:r>
      <w:r w:rsidR="00CB03FC" w:rsidRPr="006749CC">
        <w:rPr>
          <w:rFonts w:ascii="Book Antiqua" w:eastAsia="Book Antiqua" w:hAnsi="Book Antiqua" w:cs="Book Antiqua"/>
          <w:color w:val="000000"/>
        </w:rPr>
        <w:t xml:space="preserve">combined </w:t>
      </w:r>
      <w:r w:rsidRPr="006749CC">
        <w:rPr>
          <w:rFonts w:ascii="Book Antiqua" w:eastAsia="Book Antiqua" w:hAnsi="Book Antiqua" w:cs="Book Antiqua"/>
          <w:color w:val="000000"/>
        </w:rPr>
        <w:t xml:space="preserve">with the ISTAC principle to properly manage the </w:t>
      </w:r>
      <w:proofErr w:type="spellStart"/>
      <w:r w:rsidRPr="006749CC">
        <w:rPr>
          <w:rFonts w:ascii="Book Antiqua" w:eastAsia="Book Antiqua" w:hAnsi="Book Antiqua" w:cs="Book Antiqua"/>
          <w:color w:val="000000"/>
        </w:rPr>
        <w:t>intersphincteric</w:t>
      </w:r>
      <w:proofErr w:type="spellEnd"/>
      <w:r w:rsidRPr="006749CC">
        <w:rPr>
          <w:rFonts w:ascii="Book Antiqua" w:eastAsia="Book Antiqua" w:hAnsi="Book Antiqua" w:cs="Book Antiqua"/>
          <w:color w:val="000000"/>
        </w:rPr>
        <w:t xml:space="preserve"> portion of the fistula tract</w:t>
      </w:r>
      <w:r w:rsidR="00F526A5" w:rsidRPr="006749CC">
        <w:rPr>
          <w:rFonts w:ascii="Book Antiqua" w:eastAsia="Book Antiqua" w:hAnsi="Book Antiqua" w:cs="Book Antiqua"/>
          <w:color w:val="000000"/>
        </w:rPr>
        <w:fldChar w:fldCharType="begin">
          <w:fldData xml:space="preserve">PEVuZE5vdGU+PENpdGU+PEF1dGhvcj5XbG9kYXJjenlrPC9BdXRob3I+PFllYXI+MjAyMTwvWWVh
cj48UmVjTnVtPjY1MTwvUmVjTnVtPjxEaXNwbGF5VGV4dD48c3R5bGUgZmFjZT0ic3VwZXJzY3Jp
cHQiPlsxMiwgMjBdPC9zdHlsZT48L0Rpc3BsYXlUZXh0PjxyZWNvcmQ+PHJlYy1udW1iZXI+NjUx
PC9yZWMtbnVtYmVyPjxmb3JlaWduLWtleXM+PGtleSBhcHA9IkVOIiBkYi1pZD0iZXN6djVmOXhx
MHJwZGFld3J3dXB6NTB4NXhhMmZkdndwZXZzIiB0aW1lc3RhbXA9IjE2MTM2NjkwMDMiPjY1MTwv
a2V5PjwvZm9yZWlnbi1rZXlzPjxyZWYtdHlwZSBuYW1lPSJKb3VybmFsIEFydGljbGUiPjE3PC9y
ZWYtdHlwZT48Y29udHJpYnV0b3JzPjxhdXRob3JzPjxhdXRob3I+V2xvZGFyY3p5aywgTS48L2F1
dGhvcj48YXV0aG9yPldsb2RhcmN6eWssIEouPC9hdXRob3I+PGF1dGhvcj5Tb2JvbGV3c2thLVds
b2RhcmN6eWssIEEuPC9hdXRob3I+PGF1dGhvcj5UcnpjaW5za2ksIFIuPC9hdXRob3I+PGF1dGhv
cj5EemlraSwgTC48L2F1dGhvcj48YXV0aG9yPkZpY2huYSwgSi48L2F1dGhvcj48L2F1dGhvcnM+
PC9jb250cmlidXRvcnM+PGF1dGgtYWRkcmVzcz5EZXBhcnRtZW50IG9mIEdlbmVyYWwgYW5kIENv
bG9yZWN0YWwgU3VyZ2VyeSwgTWVkaWNhbCBVbml2ZXJzaXR5IG9mIExvZHosIExvZHosIFBvbGFu
ZC4mI3hEO0RlcGFydG1lbnQgb2YgQmlvY2hlbWlzdHJ5LCBNZWRpY2FsIFVuaXZlcnNpdHkgb2Yg
TG9keiwgTG9keiwgUG9sYW5kLiYjeEQ7RGVwYXJ0bWVudCBvZiBHYXN0cm9lbnRlcm9sb2d5LCBN
ZWRpY2FsIFVuaXZlcnNpdHkgb2YgTG9keiwgTG9keiwgUG9sYW5kLjwvYXV0aC1hZGRyZXNzPjx0
aXRsZXM+PHRpdGxlPkN1cnJlbnQgY29uY2VwdHMgaW4gdGhlIHBhdGhvZ2VuZXNpcyBvZiBjcnlw
dG9nbGFuZHVsYXIgcGVyaWFuYWwgZmlzdHVsYTwvdGl0bGU+PHNlY29uZGFyeS10aXRsZT5KIElu
dCBNZWQgUmVzPC9zZWNvbmRhcnktdGl0bGU+PC90aXRsZXM+PHBlcmlvZGljYWw+PGZ1bGwtdGl0
bGU+SiBJbnQgTWVkIFJlczwvZnVsbC10aXRsZT48L3BlcmlvZGljYWw+PHBhZ2VzPjMwMDA2MDUy
MDk4NjY2OTwvcGFnZXM+PHZvbHVtZT40OTwvdm9sdW1lPjxudW1iZXI+MjwvbnVtYmVyPjxlZGl0
aW9uPjIwMjEvMDIvMTg8L2VkaXRpb24+PGtleXdvcmRzPjxrZXl3b3JkPkNyeXB0b2dsYW5kdWxh
ciBwZXJpYW5hbCBmaXN0dWxhPC9rZXl3b3JkPjxrZXl3b3JkPmFkaXBva2luZXM8L2tleXdvcmQ+
PGtleXdvcmQ+Y3l0b2tpbmVzPC9rZXl3b3JkPjxrZXl3b3JkPnBhdGhvZ2VuZXNpczwva2V5d29y
ZD48a2V5d29yZD5wcm9jdG9kZWFsIGdsYW5kczwva2V5d29yZD48a2V5d29yZD5wcm9pbmZsYW1t
YXRvcnkgZmFjdG9yczwva2V5d29yZD48L2tleXdvcmRzPjxkYXRlcz48eWVhcj4yMDIxPC95ZWFy
PjxwdWItZGF0ZXM+PGRhdGU+RmViPC9kYXRlPjwvcHViLWRhdGVzPjwvZGF0ZXM+PGlzYm4+MTQ3
My0yMzAwIChFbGVjdHJvbmljKSYjeEQ7MDMwMC0wNjA1IChMaW5raW5nKTwvaXNibj48YWNjZXNz
aW9uLW51bT4zMzU5NTM0OTwvYWNjZXNzaW9uLW51bT48dXJscz48cmVsYXRlZC11cmxzPjx1cmw+
aHR0cHM6Ly93d3cubmNiaS5ubG0ubmloLmdvdi9wdWJtZWQvMzM1OTUzNDk8L3VybD48L3JlbGF0
ZWQtdXJscz48L3VybHM+PGVsZWN0cm9uaWMtcmVzb3VyY2UtbnVtPjEwLjExNzcvMDMwMDA2MDUy
MDk4NjY2OTwvZWxlY3Ryb25pYy1yZXNvdXJjZS1udW0+PC9yZWNvcmQ+PC9DaXRlPjxDaXRlPjxB
dXRob3I+R2FyZzwvQXV0aG9yPjxZZWFyPjIwMjA8L1llYXI+PFJlY051bT41NDI8L1JlY051bT48
cmVjb3JkPjxyZWMtbnVtYmVyPjU0MjwvcmVjLW51bWJlcj48Zm9yZWlnbi1rZXlzPjxrZXkgYXBw
PSJFTiIgZGItaWQ9ImVzenY1Zjl4cTBycGRhZXdyd3VwejUweDV4YTJmZHZ3cGV2cyIgdGltZXN0
YW1wPSIxNjA2MDU0NDA5Ij41NDI8L2tleT48L2ZvcmVpZ24ta2V5cz48cmVmLXR5cGUgbmFtZT0i
Sm91cm5hbCBBcnRpY2xlIj4xNzwvcmVmLXR5cGU+PGNvbnRyaWJ1dG9ycz48YXV0aG9ycz48YXV0
aG9yPkdhcmcsIFAuPC9hdXRob3I+PGF1dGhvcj5Tb2RoaSwgUy4gUy48L2F1dGhvcj48YXV0aG9y
PkdhcmcsIE4uPC9hdXRob3I+PC9hdXRob3JzPjwvY29udHJpYnV0b3JzPjxhdXRoLWFkZHJlc3M+
RGVwYXJ0bWVudCBvZiBDb2xvcmVjdGFsIFN1cmdlcnksIEdhcmcgRmlzdHVsYSBSZXNlYXJjaCBJ
bnN0aXR1dGUsIFBhbmNoa3VsYSwgSGFyeWFuYSwgSW5kaWEuJiN4RDtEZXBhcnRtZW50IG9mIEdl
bmVyYWwgU3VyZ2VyeSwgRGF5YW5hbmQgTWVkaWNhbCBDb2xsZWdlIGFuZCBIb3NwaXRhbCwgTHVk
aGlhbmEsIFB1bmphYiwgSW5kaWEuJiN4RDtEZXBhcnRtZW50IG9mIEdlbmVyYWwgU3VyZ2VyeSwg
R292ZXJubWVudCBNZWRpY2FsIENvbGxlZ2UgYW5kIEhvc3BpdGFsLCBDaGFuZGlnYXJoLCBJbmRp
YS48L2F1dGgtYWRkcmVzcz48dGl0bGVzPjx0aXRsZT5NYW5hZ2VtZW50IG9mIENvbXBsZXggQ3J5
cHRvZ2xhbmR1bGFyIEFuYWwgRmlzdHVsYTogQ2hhbGxlbmdlcyBhbmQgU29sdXRpb25zPC90aXRs
ZT48c2Vjb25kYXJ5LXRpdGxlPkNsaW4gRXhwIEdhc3Ryb2VudGVyb2w8L3NlY29uZGFyeS10aXRs
ZT48L3RpdGxlcz48cGVyaW9kaWNhbD48ZnVsbC10aXRsZT5DbGluIEV4cCBHYXN0cm9lbnRlcm9s
PC9mdWxsLXRpdGxlPjwvcGVyaW9kaWNhbD48cGFnZXM+NTU1LTU2NzwvcGFnZXM+PHZvbHVtZT4x
Mzwvdm9sdW1lPjxlZGl0aW9uPjIwMjAvMTEvMTk8L2VkaXRpb24+PGtleXdvcmRzPjxrZXl3b3Jk
PmFuYWwgZmlzdHVsYTwva2V5d29yZD48a2V5d29yZD5jbGFzc2lmaWNhdGlvbjwva2V5d29yZD48
a2V5d29yZD5maXN0dWxvdG9teTwva2V5d29yZD48a2V5d29yZD5pbmNvbnRpbmVuY2U8L2tleXdv
cmQ+PGtleXdvcmQ+cmVjdXJyZW5jZTwva2V5d29yZD48a2V5d29yZD5zcGhpbmN0ZXI8L2tleXdv
cmQ+PC9rZXl3b3Jkcz48ZGF0ZXM+PHllYXI+MjAyMDwveWVhcj48L2RhdGVzPjxpc2JuPjExNzgt
NzAyMyAoUHJpbnQpJiN4RDsxMTc4LTcwMjMgKExpbmtpbmcpPC9pc2JuPjxhY2Nlc3Npb24tbnVt
PjMzMjA0MTM2PC9hY2Nlc3Npb24tbnVtPjx1cmxzPjxyZWxhdGVkLXVybHM+PHVybD5odHRwczov
L3d3dy5uY2JpLm5sbS5uaWguZ292L3B1Ym1lZC8zMzIwNDEzNjwvdXJsPjwvcmVsYXRlZC11cmxz
PjwvdXJscz48Y3VzdG9tMj5QTUM3NjY3NTg3PC9jdXN0b20yPjxlbGVjdHJvbmljLXJlc291cmNl
LW51bT4xMC4yMTQ3L0NFRy5TMTk4Nzk2PC9lbGVjdHJvbmljLXJlc291cmNlLW51bT48L3JlY29y
ZD48L0NpdGU+PC9FbmROb3RlPgB=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XbG9kYXJjenlrPC9BdXRob3I+PFllYXI+MjAyMTwvWWVh
cj48UmVjTnVtPjY1MTwvUmVjTnVtPjxEaXNwbGF5VGV4dD48c3R5bGUgZmFjZT0ic3VwZXJzY3Jp
cHQiPlsxMiwgMjBdPC9zdHlsZT48L0Rpc3BsYXlUZXh0PjxyZWNvcmQ+PHJlYy1udW1iZXI+NjUx
PC9yZWMtbnVtYmVyPjxmb3JlaWduLWtleXM+PGtleSBhcHA9IkVOIiBkYi1pZD0iZXN6djVmOXhx
MHJwZGFld3J3dXB6NTB4NXhhMmZkdndwZXZzIiB0aW1lc3RhbXA9IjE2MTM2NjkwMDMiPjY1MTwv
a2V5PjwvZm9yZWlnbi1rZXlzPjxyZWYtdHlwZSBuYW1lPSJKb3VybmFsIEFydGljbGUiPjE3PC9y
ZWYtdHlwZT48Y29udHJpYnV0b3JzPjxhdXRob3JzPjxhdXRob3I+V2xvZGFyY3p5aywgTS48L2F1
dGhvcj48YXV0aG9yPldsb2RhcmN6eWssIEouPC9hdXRob3I+PGF1dGhvcj5Tb2JvbGV3c2thLVds
b2RhcmN6eWssIEEuPC9hdXRob3I+PGF1dGhvcj5UcnpjaW5za2ksIFIuPC9hdXRob3I+PGF1dGhv
cj5EemlraSwgTC48L2F1dGhvcj48YXV0aG9yPkZpY2huYSwgSi48L2F1dGhvcj48L2F1dGhvcnM+
PC9jb250cmlidXRvcnM+PGF1dGgtYWRkcmVzcz5EZXBhcnRtZW50IG9mIEdlbmVyYWwgYW5kIENv
bG9yZWN0YWwgU3VyZ2VyeSwgTWVkaWNhbCBVbml2ZXJzaXR5IG9mIExvZHosIExvZHosIFBvbGFu
ZC4mI3hEO0RlcGFydG1lbnQgb2YgQmlvY2hlbWlzdHJ5LCBNZWRpY2FsIFVuaXZlcnNpdHkgb2Yg
TG9keiwgTG9keiwgUG9sYW5kLiYjeEQ7RGVwYXJ0bWVudCBvZiBHYXN0cm9lbnRlcm9sb2d5LCBN
ZWRpY2FsIFVuaXZlcnNpdHkgb2YgTG9keiwgTG9keiwgUG9sYW5kLjwvYXV0aC1hZGRyZXNzPjx0
aXRsZXM+PHRpdGxlPkN1cnJlbnQgY29uY2VwdHMgaW4gdGhlIHBhdGhvZ2VuZXNpcyBvZiBjcnlw
dG9nbGFuZHVsYXIgcGVyaWFuYWwgZmlzdHVsYTwvdGl0bGU+PHNlY29uZGFyeS10aXRsZT5KIElu
dCBNZWQgUmVzPC9zZWNvbmRhcnktdGl0bGU+PC90aXRsZXM+PHBlcmlvZGljYWw+PGZ1bGwtdGl0
bGU+SiBJbnQgTWVkIFJlczwvZnVsbC10aXRsZT48L3BlcmlvZGljYWw+PHBhZ2VzPjMwMDA2MDUy
MDk4NjY2OTwvcGFnZXM+PHZvbHVtZT40OTwvdm9sdW1lPjxudW1iZXI+MjwvbnVtYmVyPjxlZGl0
aW9uPjIwMjEvMDIvMTg8L2VkaXRpb24+PGtleXdvcmRzPjxrZXl3b3JkPkNyeXB0b2dsYW5kdWxh
ciBwZXJpYW5hbCBmaXN0dWxhPC9rZXl3b3JkPjxrZXl3b3JkPmFkaXBva2luZXM8L2tleXdvcmQ+
PGtleXdvcmQ+Y3l0b2tpbmVzPC9rZXl3b3JkPjxrZXl3b3JkPnBhdGhvZ2VuZXNpczwva2V5d29y
ZD48a2V5d29yZD5wcm9jdG9kZWFsIGdsYW5kczwva2V5d29yZD48a2V5d29yZD5wcm9pbmZsYW1t
YXRvcnkgZmFjdG9yczwva2V5d29yZD48L2tleXdvcmRzPjxkYXRlcz48eWVhcj4yMDIxPC95ZWFy
PjxwdWItZGF0ZXM+PGRhdGU+RmViPC9kYXRlPjwvcHViLWRhdGVzPjwvZGF0ZXM+PGlzYm4+MTQ3
My0yMzAwIChFbGVjdHJvbmljKSYjeEQ7MDMwMC0wNjA1IChMaW5raW5nKTwvaXNibj48YWNjZXNz
aW9uLW51bT4zMzU5NTM0OTwvYWNjZXNzaW9uLW51bT48dXJscz48cmVsYXRlZC11cmxzPjx1cmw+
aHR0cHM6Ly93d3cubmNiaS5ubG0ubmloLmdvdi9wdWJtZWQvMzM1OTUzNDk8L3VybD48L3JlbGF0
ZWQtdXJscz48L3VybHM+PGVsZWN0cm9uaWMtcmVzb3VyY2UtbnVtPjEwLjExNzcvMDMwMDA2MDUy
MDk4NjY2OTwvZWxlY3Ryb25pYy1yZXNvdXJjZS1udW0+PC9yZWNvcmQ+PC9DaXRlPjxDaXRlPjxB
dXRob3I+R2FyZzwvQXV0aG9yPjxZZWFyPjIwMjA8L1llYXI+PFJlY051bT41NDI8L1JlY051bT48
cmVjb3JkPjxyZWMtbnVtYmVyPjU0MjwvcmVjLW51bWJlcj48Zm9yZWlnbi1rZXlzPjxrZXkgYXBw
PSJFTiIgZGItaWQ9ImVzenY1Zjl4cTBycGRhZXdyd3VwejUweDV4YTJmZHZ3cGV2cyIgdGltZXN0
YW1wPSIxNjA2MDU0NDA5Ij41NDI8L2tleT48L2ZvcmVpZ24ta2V5cz48cmVmLXR5cGUgbmFtZT0i
Sm91cm5hbCBBcnRpY2xlIj4xNzwvcmVmLXR5cGU+PGNvbnRyaWJ1dG9ycz48YXV0aG9ycz48YXV0
aG9yPkdhcmcsIFAuPC9hdXRob3I+PGF1dGhvcj5Tb2RoaSwgUy4gUy48L2F1dGhvcj48YXV0aG9y
PkdhcmcsIE4uPC9hdXRob3I+PC9hdXRob3JzPjwvY29udHJpYnV0b3JzPjxhdXRoLWFkZHJlc3M+
RGVwYXJ0bWVudCBvZiBDb2xvcmVjdGFsIFN1cmdlcnksIEdhcmcgRmlzdHVsYSBSZXNlYXJjaCBJ
bnN0aXR1dGUsIFBhbmNoa3VsYSwgSGFyeWFuYSwgSW5kaWEuJiN4RDtEZXBhcnRtZW50IG9mIEdl
bmVyYWwgU3VyZ2VyeSwgRGF5YW5hbmQgTWVkaWNhbCBDb2xsZWdlIGFuZCBIb3NwaXRhbCwgTHVk
aGlhbmEsIFB1bmphYiwgSW5kaWEuJiN4RDtEZXBhcnRtZW50IG9mIEdlbmVyYWwgU3VyZ2VyeSwg
R292ZXJubWVudCBNZWRpY2FsIENvbGxlZ2UgYW5kIEhvc3BpdGFsLCBDaGFuZGlnYXJoLCBJbmRp
YS48L2F1dGgtYWRkcmVzcz48dGl0bGVzPjx0aXRsZT5NYW5hZ2VtZW50IG9mIENvbXBsZXggQ3J5
cHRvZ2xhbmR1bGFyIEFuYWwgRmlzdHVsYTogQ2hhbGxlbmdlcyBhbmQgU29sdXRpb25zPC90aXRs
ZT48c2Vjb25kYXJ5LXRpdGxlPkNsaW4gRXhwIEdhc3Ryb2VudGVyb2w8L3NlY29uZGFyeS10aXRs
ZT48L3RpdGxlcz48cGVyaW9kaWNhbD48ZnVsbC10aXRsZT5DbGluIEV4cCBHYXN0cm9lbnRlcm9s
PC9mdWxsLXRpdGxlPjwvcGVyaW9kaWNhbD48cGFnZXM+NTU1LTU2NzwvcGFnZXM+PHZvbHVtZT4x
Mzwvdm9sdW1lPjxlZGl0aW9uPjIwMjAvMTEvMTk8L2VkaXRpb24+PGtleXdvcmRzPjxrZXl3b3Jk
PmFuYWwgZmlzdHVsYTwva2V5d29yZD48a2V5d29yZD5jbGFzc2lmaWNhdGlvbjwva2V5d29yZD48
a2V5d29yZD5maXN0dWxvdG9teTwva2V5d29yZD48a2V5d29yZD5pbmNvbnRpbmVuY2U8L2tleXdv
cmQ+PGtleXdvcmQ+cmVjdXJyZW5jZTwva2V5d29yZD48a2V5d29yZD5zcGhpbmN0ZXI8L2tleXdv
cmQ+PC9rZXl3b3Jkcz48ZGF0ZXM+PHllYXI+MjAyMDwveWVhcj48L2RhdGVzPjxpc2JuPjExNzgt
NzAyMyAoUHJpbnQpJiN4RDsxMTc4LTcwMjMgKExpbmtpbmcpPC9pc2JuPjxhY2Nlc3Npb24tbnVt
PjMzMjA0MTM2PC9hY2Nlc3Npb24tbnVtPjx1cmxzPjxyZWxhdGVkLXVybHM+PHVybD5odHRwczov
L3d3dy5uY2JpLm5sbS5uaWguZ292L3B1Ym1lZC8zMzIwNDEzNjwvdXJsPjwvcmVsYXRlZC11cmxz
PjwvdXJscz48Y3VzdG9tMj5QTUM3NjY3NTg3PC9jdXN0b20yPjxlbGVjdHJvbmljLXJlc291cmNl
LW51bT4xMC4yMTQ3L0NFRy5TMTk4Nzk2PC9lbGVjdHJvbmljLXJlc291cmNlLW51bT48L3JlY29y
ZD48L0NpdGU+PC9FbmROb3RlPgB=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2,</w:t>
      </w:r>
      <w:r w:rsidR="00F526A5" w:rsidRPr="006749CC">
        <w:rPr>
          <w:rFonts w:ascii="Book Antiqua" w:eastAsia="Book Antiqua" w:hAnsi="Book Antiqua" w:cs="Book Antiqua"/>
          <w:color w:val="000000"/>
          <w:vertAlign w:val="superscript"/>
        </w:rPr>
        <w:t>20]</w:t>
      </w:r>
      <w:r w:rsidR="00F526A5"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As the external anal sphincter is </w:t>
      </w:r>
      <w:r w:rsidR="00065E6E" w:rsidRPr="006749CC">
        <w:rPr>
          <w:rFonts w:ascii="Book Antiqua" w:eastAsia="Book Antiqua" w:hAnsi="Book Antiqua" w:cs="Book Antiqua"/>
          <w:color w:val="000000"/>
        </w:rPr>
        <w:t xml:space="preserve">primarily </w:t>
      </w:r>
      <w:r w:rsidRPr="006749CC">
        <w:rPr>
          <w:rFonts w:ascii="Book Antiqua" w:eastAsia="Book Antiqua" w:hAnsi="Book Antiqua" w:cs="Book Antiqua"/>
          <w:color w:val="000000"/>
        </w:rPr>
        <w:t>responsible for the control of continence</w:t>
      </w:r>
      <w:r w:rsidR="00CB03FC"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CB03FC" w:rsidRPr="006749CC">
        <w:rPr>
          <w:rFonts w:ascii="Book Antiqua" w:eastAsia="Book Antiqua" w:hAnsi="Book Antiqua" w:cs="Book Antiqua"/>
          <w:color w:val="000000"/>
        </w:rPr>
        <w:t xml:space="preserve">it </w:t>
      </w:r>
      <w:r w:rsidRPr="006749CC">
        <w:rPr>
          <w:rFonts w:ascii="Book Antiqua" w:eastAsia="Book Antiqua" w:hAnsi="Book Antiqua" w:cs="Book Antiqua"/>
          <w:color w:val="000000"/>
        </w:rPr>
        <w:t>needs to be preserved</w:t>
      </w:r>
      <w:r w:rsidR="00CB03FC"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CB03FC" w:rsidRPr="006749CC">
        <w:rPr>
          <w:rFonts w:ascii="Book Antiqua" w:eastAsia="Book Antiqua" w:hAnsi="Book Antiqua" w:cs="Book Antiqua"/>
          <w:color w:val="000000"/>
        </w:rPr>
        <w:t>D</w:t>
      </w:r>
      <w:r w:rsidRPr="006749CC">
        <w:rPr>
          <w:rFonts w:ascii="Book Antiqua" w:eastAsia="Book Antiqua" w:hAnsi="Book Antiqua" w:cs="Book Antiqua"/>
          <w:color w:val="000000"/>
        </w:rPr>
        <w:t xml:space="preserve">eroofing of the </w:t>
      </w:r>
      <w:proofErr w:type="spellStart"/>
      <w:r w:rsidRPr="006749CC">
        <w:rPr>
          <w:rFonts w:ascii="Book Antiqua" w:eastAsia="Book Antiqua" w:hAnsi="Book Antiqua" w:cs="Book Antiqua"/>
          <w:color w:val="000000"/>
        </w:rPr>
        <w:t>intersphincteric</w:t>
      </w:r>
      <w:proofErr w:type="spellEnd"/>
      <w:r w:rsidRPr="006749CC">
        <w:rPr>
          <w:rFonts w:ascii="Book Antiqua" w:eastAsia="Book Antiqua" w:hAnsi="Book Antiqua" w:cs="Book Antiqua"/>
          <w:color w:val="000000"/>
        </w:rPr>
        <w:t xml:space="preserve"> portion of the fistula tract could only be done from the </w:t>
      </w:r>
      <w:proofErr w:type="spellStart"/>
      <w:r w:rsidRPr="006749CC">
        <w:rPr>
          <w:rFonts w:ascii="Book Antiqua" w:eastAsia="Book Antiqua" w:hAnsi="Book Antiqua" w:cs="Book Antiqua"/>
          <w:color w:val="000000"/>
        </w:rPr>
        <w:t>transanal</w:t>
      </w:r>
      <w:proofErr w:type="spellEnd"/>
      <w:r w:rsidRPr="006749CC">
        <w:rPr>
          <w:rFonts w:ascii="Book Antiqua" w:eastAsia="Book Antiqua" w:hAnsi="Book Antiqua" w:cs="Book Antiqua"/>
          <w:color w:val="000000"/>
        </w:rPr>
        <w:t xml:space="preserve"> route</w:t>
      </w:r>
      <w:r w:rsidR="00C241D3" w:rsidRPr="006749CC">
        <w:rPr>
          <w:rFonts w:ascii="Book Antiqua" w:eastAsia="Book Antiqua" w:hAnsi="Book Antiqua" w:cs="Book Antiqua"/>
          <w:color w:val="000000"/>
        </w:rPr>
        <w:fldChar w:fldCharType="begin">
          <w:fldData xml:space="preserve">PEVuZE5vdGU+PENpdGU+PEF1dGhvcj5MaTwvQXV0aG9yPjxZZWFyPjIwMjE8L1llYXI+PFJlY051
bT42NDk8L1JlY051bT48RGlzcGxheVRleHQ+PHN0eWxlIGZhY2U9InN1cGVyc2NyaXB0Ij5bMTgs
IDIxXTwvc3R5bGU+PC9EaXNwbGF5VGV4dD48cmVjb3JkPjxyZWMtbnVtYmVyPjY0OTwvcmVjLW51
bWJlcj48Zm9yZWlnbi1rZXlzPjxrZXkgYXBwPSJFTiIgZGItaWQ9ImVzenY1Zjl4cTBycGRhZXdy
d3VwejUweDV4YTJmZHZ3cGV2cyIgdGltZXN0YW1wPSIxNjEzNDgxMTMyIj42NDk8L2tleT48L2Zv
cmVpZ24ta2V5cz48cmVmLXR5cGUgbmFtZT0iSm91cm5hbCBBcnRpY2xlIj4xNzwvcmVmLXR5cGU+
PGNvbnRyaWJ1dG9ycz48YXV0aG9ycz48YXV0aG9yPkxpLCBZLiBCLjwvYXV0aG9yPjxhdXRob3I+
Q2hlbiwgSi4gSC48L2F1dGhvcj48YXV0aG9yPldhbmcsIE0uIEQuPC9hdXRob3I+PGF1dGhvcj5G
dSwgSi48L2F1dGhvcj48YXV0aG9yPlpob3UsIEIuIEMuPC9hdXRob3I+PGF1dGhvcj5MaSwgRC4g
Ry48L2F1dGhvcj48YXV0aG9yPlplbmcsIEguIFEuPC9hdXRob3I+PGF1dGhvcj5QYW5nLCBMLiBN
LjwvYXV0aG9yPjwvYXV0aG9ycz48L2NvbnRyaWJ1dG9ycz48YXV0aC1hZGRyZXNzPkNvbG9yZWN0
YWwgU3VyZ2VyeSBEaXZpc2lvbiwgVGhlIEZpcnN0IEFmZmlsaWF0ZWQgSG9zcGl0YWwgb2YgR3Vh
bmd4aSBVbml2ZXJzaXR5IG9mIENoaW5lc2UgTWVkaWNpbmUsIE5hbm5pbmcsIEd1YW5neGksIENo
aW5hLiYjeEQ7Q29sb3JlY3RhbCBTdXJnZXJ5IERpdmlzaW9uLCBBZmZpbGlhdGVkIEhvc3BpdGFs
IG9mIEppbmdnYW5nc2hhbiBVbml2ZXJzaXR5LCBKaSZhcG9zO2FuLCBKaWFuZ3hpLCBDaGluYS4m
I3hEO0NvbG9yZWN0YWwgU3VyZ2VyeSBEaXZpc2lvbiwgVGhlIFBlb3BsZSBIb3NwaXRhbCBvZiBH
dWFuZ3hpIFpodWFuZyBBdXRvbm9tb3VzIFJlZ2lvbiwgTmFubmluZywgR3Vhbmd4aSwgQ2hpbmEu
PC9hdXRoLWFkZHJlc3M+PHRpdGxlcz48dGl0bGU+VHJhbnNhbmFsIE9wZW5pbmcgb2YgSW50ZXJz
cGhpbmN0ZXJpYyBTcGFjZSBmb3IgRmlzdHVsYS1pbi1Bbm88L3RpdGxlPjxzZWNvbmRhcnktdGl0
bGU+QW0gU3VyZzwvc2Vjb25kYXJ5LXRpdGxlPjwvdGl0bGVzPjxwZXJpb2RpY2FsPjxmdWxsLXRp
dGxlPkFtIFN1cmc8L2Z1bGwtdGl0bGU+PC9wZXJpb2RpY2FsPjxwYWdlcz4zMTM0ODIxOTg5MDQ4
PC9wYWdlcz48ZWRpdGlvbj4yMDIxLzAyLzAyPC9lZGl0aW9uPjxkYXRlcz48eWVhcj4yMDIxPC95
ZWFyPjxwdWItZGF0ZXM+PGRhdGU+SmFuIDMwPC9kYXRlPjwvcHViLWRhdGVzPjwvZGF0ZXM+PGlz
Ym4+MTU1NS05ODIzIChFbGVjdHJvbmljKSYjeEQ7MDAwMy0xMzQ4IChMaW5raW5nKTwvaXNibj48
YWNjZXNzaW9uLW51bT4zMzUxNzcwNjwvYWNjZXNzaW9uLW51bT48dXJscz48cmVsYXRlZC11cmxz
Pjx1cmw+aHR0cHM6Ly93d3cubmNiaS5ubG0ubmloLmdvdi9wdWJtZWQvMzM1MTc3MDY8L3VybD48
L3JlbGF0ZWQtdXJscz48L3VybHM+PGVsZWN0cm9uaWMtcmVzb3VyY2UtbnVtPjEwLjExNzcvMDAw
MzEzNDgyMTk4OTA0ODwvZWxlY3Ryb25pYy1yZXNvdXJjZS1udW0+PC9yZWNvcmQ+PC9DaXRlPjxD
aXRlPjxBdXRob3I+R2FyZzwvQXV0aG9yPjxZZWFyPjIwMjE8L1llYXI+PFJlY051bT42NDc8L1Jl
Y051bT48cmVjb3JkPjxyZWMtbnVtYmVyPjY0NzwvcmVjLW51bWJlcj48Zm9yZWlnbi1rZXlzPjxr
ZXkgYXBwPSJFTiIgZGItaWQ9ImVzenY1Zjl4cTBycGRhZXdyd3VwejUweDV4YTJmZHZ3cGV2cyIg
dGltZXN0YW1wPSIxNjEyNTMzODg3Ij42NDc8L2tleT48L2ZvcmVpZ24ta2V5cz48cmVmLXR5cGUg
bmFtZT0iSm91cm5hbCBBcnRpY2xlIj4xNzwvcmVmLXR5cGU+PGNvbnRyaWJ1dG9ycz48YXV0aG9y
cz48YXV0aG9yPkdhcmcsIFAuPC9hdXRob3I+PGF1dGhvcj5LYXVyLCBCLjwvYXV0aG9yPjxhdXRo
b3I+TWVub24sIEcuIFIuPC9hdXRob3I+PC9hdXRob3JzPjwvY29udHJpYnV0b3JzPjxhdXRoLWFk
ZHJlc3M+SW5kdXMgSW50ZXJuYXRpb25hbCBIb3NwaXRhbCwgTW9oYWxpLCBJbmRpYS4mI3hEO0dh
cmcgRmlzdHVsYSBSZXNlYXJjaCBJbnN0aXR1dGUsIFBhbmNoa3VsYSwgSW5kaWEuJiN4RDtTU1JE
IE1SSSBDZW50cmUsIENoYW5kaWdhcmgsIEluZGlhLiYjeEQ7SW5kaWFuIENvdW5jaWwgb2YgTWVk
aWNhbCBSZXNlYXJjaCwgTmV3IERlbGhpLCBJbmRpYS48L2F1dGgtYWRkcmVzcz48dGl0bGVzPjx0
aXRsZT5UcmFuc2FuYWwgb3BlbmluZyBvZiB0aGUgaW50ZXJzcGhpbmN0ZXJpYyBzcGFjZTogYSBu
b3ZlbCBzcGhpbmN0ZXItc3BhcmluZyBwcm9jZWR1cmUgdG8gdHJlYXQgMzI1IGhpZ2ggY29tcGxl
eCBhbmFsIGZpc3R1bGFzIHdpdGggbG9uZy10ZXJtIGZvbGxvdy11cDwvdGl0bGU+PHNlY29uZGFy
eS10aXRsZT5Db2xvcmVjdGFsIERpczwvc2Vjb25kYXJ5LXRpdGxlPjwvdGl0bGVzPjxwZXJpb2Rp
Y2FsPjxmdWxsLXRpdGxlPkNvbG9yZWN0YWwgRGlzPC9mdWxsLXRpdGxlPjwvcGVyaW9kaWNhbD48
ZWRpdGlvbj4yMDIxLzAyLzAzPC9lZGl0aW9uPjxrZXl3b3Jkcz48a2V5d29yZD5hbmFsIGZpc3R1
bGE8L2tleXdvcmQ+PGtleXdvcmQ+ZmlzdHVsb3RvbXk8L2tleXdvcmQ+PGtleXdvcmQ+aW5jb250
aW5lbmNlPC9rZXl3b3JkPjxrZXl3b3JkPnJlY3VycmVuY2U8L2tleXdvcmQ+PGtleXdvcmQ+c3Bo
aW5jdGVyPC9rZXl3b3JkPjwva2V5d29yZHM+PGRhdGVzPjx5ZWFyPjIwMjE8L3llYXI+PHB1Yi1k
YXRlcz48ZGF0ZT5GZWIgMjwvZGF0ZT48L3B1Yi1kYXRlcz48L2RhdGVzPjxpc2JuPjE0NjMtMTMx
OCAoRWxlY3Ryb25pYykmI3hEOzE0NjItODkxMCAoTGlua2luZyk8L2lzYm4+PGFjY2Vzc2lvbi1u
dW0+MzM1Mjk0OTE8L2FjY2Vzc2lvbi1udW0+PHVybHM+PHJlbGF0ZWQtdXJscz48dXJsPmh0dHBz
Oi8vd3d3Lm5jYmkubmxtLm5paC5nb3YvcHVibWVkLzMzNTI5NDkxPC91cmw+PC9yZWxhdGVkLXVy
bHM+PC91cmxzPjxlbGVjdHJvbmljLXJlc291cmNlLW51bT4xMC4xMTExL2NvZGkuMTU1NTU8L2Vs
ZWN0cm9uaWMtcmVzb3VyY2UtbnVtPjwvcmVjb3JkPjwvQ2l0ZT48L0VuZE5vdGU+AG==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MaTwvQXV0aG9yPjxZZWFyPjIwMjE8L1llYXI+PFJlY051
bT42NDk8L1JlY051bT48RGlzcGxheVRleHQ+PHN0eWxlIGZhY2U9InN1cGVyc2NyaXB0Ij5bMTgs
IDIxXTwvc3R5bGU+PC9EaXNwbGF5VGV4dD48cmVjb3JkPjxyZWMtbnVtYmVyPjY0OTwvcmVjLW51
bWJlcj48Zm9yZWlnbi1rZXlzPjxrZXkgYXBwPSJFTiIgZGItaWQ9ImVzenY1Zjl4cTBycGRhZXdy
d3VwejUweDV4YTJmZHZ3cGV2cyIgdGltZXN0YW1wPSIxNjEzNDgxMTMyIj42NDk8L2tleT48L2Zv
cmVpZ24ta2V5cz48cmVmLXR5cGUgbmFtZT0iSm91cm5hbCBBcnRpY2xlIj4xNzwvcmVmLXR5cGU+
PGNvbnRyaWJ1dG9ycz48YXV0aG9ycz48YXV0aG9yPkxpLCBZLiBCLjwvYXV0aG9yPjxhdXRob3I+
Q2hlbiwgSi4gSC48L2F1dGhvcj48YXV0aG9yPldhbmcsIE0uIEQuPC9hdXRob3I+PGF1dGhvcj5G
dSwgSi48L2F1dGhvcj48YXV0aG9yPlpob3UsIEIuIEMuPC9hdXRob3I+PGF1dGhvcj5MaSwgRC4g
Ry48L2F1dGhvcj48YXV0aG9yPlplbmcsIEguIFEuPC9hdXRob3I+PGF1dGhvcj5QYW5nLCBMLiBN
LjwvYXV0aG9yPjwvYXV0aG9ycz48L2NvbnRyaWJ1dG9ycz48YXV0aC1hZGRyZXNzPkNvbG9yZWN0
YWwgU3VyZ2VyeSBEaXZpc2lvbiwgVGhlIEZpcnN0IEFmZmlsaWF0ZWQgSG9zcGl0YWwgb2YgR3Vh
bmd4aSBVbml2ZXJzaXR5IG9mIENoaW5lc2UgTWVkaWNpbmUsIE5hbm5pbmcsIEd1YW5neGksIENo
aW5hLiYjeEQ7Q29sb3JlY3RhbCBTdXJnZXJ5IERpdmlzaW9uLCBBZmZpbGlhdGVkIEhvc3BpdGFs
IG9mIEppbmdnYW5nc2hhbiBVbml2ZXJzaXR5LCBKaSZhcG9zO2FuLCBKaWFuZ3hpLCBDaGluYS4m
I3hEO0NvbG9yZWN0YWwgU3VyZ2VyeSBEaXZpc2lvbiwgVGhlIFBlb3BsZSBIb3NwaXRhbCBvZiBH
dWFuZ3hpIFpodWFuZyBBdXRvbm9tb3VzIFJlZ2lvbiwgTmFubmluZywgR3Vhbmd4aSwgQ2hpbmEu
PC9hdXRoLWFkZHJlc3M+PHRpdGxlcz48dGl0bGU+VHJhbnNhbmFsIE9wZW5pbmcgb2YgSW50ZXJz
cGhpbmN0ZXJpYyBTcGFjZSBmb3IgRmlzdHVsYS1pbi1Bbm88L3RpdGxlPjxzZWNvbmRhcnktdGl0
bGU+QW0gU3VyZzwvc2Vjb25kYXJ5LXRpdGxlPjwvdGl0bGVzPjxwZXJpb2RpY2FsPjxmdWxsLXRp
dGxlPkFtIFN1cmc8L2Z1bGwtdGl0bGU+PC9wZXJpb2RpY2FsPjxwYWdlcz4zMTM0ODIxOTg5MDQ4
PC9wYWdlcz48ZWRpdGlvbj4yMDIxLzAyLzAyPC9lZGl0aW9uPjxkYXRlcz48eWVhcj4yMDIxPC95
ZWFyPjxwdWItZGF0ZXM+PGRhdGU+SmFuIDMwPC9kYXRlPjwvcHViLWRhdGVzPjwvZGF0ZXM+PGlz
Ym4+MTU1NS05ODIzIChFbGVjdHJvbmljKSYjeEQ7MDAwMy0xMzQ4IChMaW5raW5nKTwvaXNibj48
YWNjZXNzaW9uLW51bT4zMzUxNzcwNjwvYWNjZXNzaW9uLW51bT48dXJscz48cmVsYXRlZC11cmxz
Pjx1cmw+aHR0cHM6Ly93d3cubmNiaS5ubG0ubmloLmdvdi9wdWJtZWQvMzM1MTc3MDY8L3VybD48
L3JlbGF0ZWQtdXJscz48L3VybHM+PGVsZWN0cm9uaWMtcmVzb3VyY2UtbnVtPjEwLjExNzcvMDAw
MzEzNDgyMTk4OTA0ODwvZWxlY3Ryb25pYy1yZXNvdXJjZS1udW0+PC9yZWNvcmQ+PC9DaXRlPjxD
aXRlPjxBdXRob3I+R2FyZzwvQXV0aG9yPjxZZWFyPjIwMjE8L1llYXI+PFJlY051bT42NDc8L1Jl
Y051bT48cmVjb3JkPjxyZWMtbnVtYmVyPjY0NzwvcmVjLW51bWJlcj48Zm9yZWlnbi1rZXlzPjxr
ZXkgYXBwPSJFTiIgZGItaWQ9ImVzenY1Zjl4cTBycGRhZXdyd3VwejUweDV4YTJmZHZ3cGV2cyIg
dGltZXN0YW1wPSIxNjEyNTMzODg3Ij42NDc8L2tleT48L2ZvcmVpZ24ta2V5cz48cmVmLXR5cGUg
bmFtZT0iSm91cm5hbCBBcnRpY2xlIj4xNzwvcmVmLXR5cGU+PGNvbnRyaWJ1dG9ycz48YXV0aG9y
cz48YXV0aG9yPkdhcmcsIFAuPC9hdXRob3I+PGF1dGhvcj5LYXVyLCBCLjwvYXV0aG9yPjxhdXRo
b3I+TWVub24sIEcuIFIuPC9hdXRob3I+PC9hdXRob3JzPjwvY29udHJpYnV0b3JzPjxhdXRoLWFk
ZHJlc3M+SW5kdXMgSW50ZXJuYXRpb25hbCBIb3NwaXRhbCwgTW9oYWxpLCBJbmRpYS4mI3hEO0dh
cmcgRmlzdHVsYSBSZXNlYXJjaCBJbnN0aXR1dGUsIFBhbmNoa3VsYSwgSW5kaWEuJiN4RDtTU1JE
IE1SSSBDZW50cmUsIENoYW5kaWdhcmgsIEluZGlhLiYjeEQ7SW5kaWFuIENvdW5jaWwgb2YgTWVk
aWNhbCBSZXNlYXJjaCwgTmV3IERlbGhpLCBJbmRpYS48L2F1dGgtYWRkcmVzcz48dGl0bGVzPjx0
aXRsZT5UcmFuc2FuYWwgb3BlbmluZyBvZiB0aGUgaW50ZXJzcGhpbmN0ZXJpYyBzcGFjZTogYSBu
b3ZlbCBzcGhpbmN0ZXItc3BhcmluZyBwcm9jZWR1cmUgdG8gdHJlYXQgMzI1IGhpZ2ggY29tcGxl
eCBhbmFsIGZpc3R1bGFzIHdpdGggbG9uZy10ZXJtIGZvbGxvdy11cDwvdGl0bGU+PHNlY29uZGFy
eS10aXRsZT5Db2xvcmVjdGFsIERpczwvc2Vjb25kYXJ5LXRpdGxlPjwvdGl0bGVzPjxwZXJpb2Rp
Y2FsPjxmdWxsLXRpdGxlPkNvbG9yZWN0YWwgRGlzPC9mdWxsLXRpdGxlPjwvcGVyaW9kaWNhbD48
ZWRpdGlvbj4yMDIxLzAyLzAzPC9lZGl0aW9uPjxrZXl3b3Jkcz48a2V5d29yZD5hbmFsIGZpc3R1
bGE8L2tleXdvcmQ+PGtleXdvcmQ+ZmlzdHVsb3RvbXk8L2tleXdvcmQ+PGtleXdvcmQ+aW5jb250
aW5lbmNlPC9rZXl3b3JkPjxrZXl3b3JkPnJlY3VycmVuY2U8L2tleXdvcmQ+PGtleXdvcmQ+c3Bo
aW5jdGVyPC9rZXl3b3JkPjwva2V5d29yZHM+PGRhdGVzPjx5ZWFyPjIwMjE8L3llYXI+PHB1Yi1k
YXRlcz48ZGF0ZT5GZWIgMjwvZGF0ZT48L3B1Yi1kYXRlcz48L2RhdGVzPjxpc2JuPjE0NjMtMTMx
OCAoRWxlY3Ryb25pYykmI3hEOzE0NjItODkxMCAoTGlua2luZyk8L2lzYm4+PGFjY2Vzc2lvbi1u
dW0+MzM1Mjk0OTE8L2FjY2Vzc2lvbi1udW0+PHVybHM+PHJlbGF0ZWQtdXJscz48dXJsPmh0dHBz
Oi8vd3d3Lm5jYmkubmxtLm5paC5nb3YvcHVibWVkLzMzNTI5NDkxPC91cmw+PC9yZWxhdGVkLXVy
bHM+PC91cmxzPjxlbGVjdHJvbmljLXJlc291cmNlLW51bT4xMC4xMTExL2NvZGkuMTU1NTU8L2Vs
ZWN0cm9uaWMtcmVzb3VyY2UtbnVtPjwvcmVjb3JkPjwvQ2l0ZT48L0VuZE5vdGU+AG==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C241D3" w:rsidRPr="006749CC">
        <w:rPr>
          <w:rFonts w:ascii="Book Antiqua" w:eastAsia="Book Antiqua" w:hAnsi="Book Antiqua" w:cs="Book Antiqua"/>
          <w:color w:val="000000"/>
        </w:rPr>
      </w:r>
      <w:r w:rsidR="00C241D3"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8,</w:t>
      </w:r>
      <w:r w:rsidR="00F526A5" w:rsidRPr="006749CC">
        <w:rPr>
          <w:rFonts w:ascii="Book Antiqua" w:eastAsia="Book Antiqua" w:hAnsi="Book Antiqua" w:cs="Book Antiqua"/>
          <w:color w:val="000000"/>
          <w:vertAlign w:val="superscript"/>
        </w:rPr>
        <w:t>21]</w:t>
      </w:r>
      <w:r w:rsidR="00C241D3"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The </w:t>
      </w:r>
      <w:proofErr w:type="spellStart"/>
      <w:r w:rsidRPr="006749CC">
        <w:rPr>
          <w:rFonts w:ascii="Book Antiqua" w:eastAsia="Book Antiqua" w:hAnsi="Book Antiqua" w:cs="Book Antiqua"/>
          <w:color w:val="000000"/>
        </w:rPr>
        <w:t>intersphincteric</w:t>
      </w:r>
      <w:proofErr w:type="spellEnd"/>
      <w:r w:rsidRPr="006749CC">
        <w:rPr>
          <w:rFonts w:ascii="Book Antiqua" w:eastAsia="Book Antiqua" w:hAnsi="Book Antiqua" w:cs="Book Antiqua"/>
          <w:color w:val="000000"/>
        </w:rPr>
        <w:t xml:space="preserve"> portion of the fistula tract needed to be opened into the anal canal by incising the mucosa and the internal sphincter through the </w:t>
      </w:r>
      <w:proofErr w:type="spellStart"/>
      <w:r w:rsidRPr="006749CC">
        <w:rPr>
          <w:rFonts w:ascii="Book Antiqua" w:eastAsia="Book Antiqua" w:hAnsi="Book Antiqua" w:cs="Book Antiqua"/>
          <w:color w:val="000000"/>
        </w:rPr>
        <w:t>transanal</w:t>
      </w:r>
      <w:proofErr w:type="spellEnd"/>
      <w:r w:rsidRPr="006749CC">
        <w:rPr>
          <w:rFonts w:ascii="Book Antiqua" w:eastAsia="Book Antiqua" w:hAnsi="Book Antiqua" w:cs="Book Antiqua"/>
          <w:color w:val="000000"/>
        </w:rPr>
        <w:t xml:space="preserve"> route. The laid</w:t>
      </w:r>
      <w:r w:rsidR="007E3ADD">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open (deroofed) </w:t>
      </w:r>
      <w:proofErr w:type="spellStart"/>
      <w:r w:rsidRPr="006749CC">
        <w:rPr>
          <w:rFonts w:ascii="Book Antiqua" w:eastAsia="Book Antiqua" w:hAnsi="Book Antiqua" w:cs="Book Antiqua"/>
          <w:color w:val="000000"/>
        </w:rPr>
        <w:t>intersphincteric</w:t>
      </w:r>
      <w:proofErr w:type="spellEnd"/>
      <w:r w:rsidRPr="006749CC">
        <w:rPr>
          <w:rFonts w:ascii="Book Antiqua" w:eastAsia="Book Antiqua" w:hAnsi="Book Antiqua" w:cs="Book Antiqua"/>
          <w:color w:val="000000"/>
        </w:rPr>
        <w:t xml:space="preserve"> portion of the fistula tract was left to heal by secondary intention (Figure</w:t>
      </w:r>
      <w:r w:rsidR="00AC1C06"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3</w:t>
      </w:r>
      <w:r w:rsidR="00AC1C06" w:rsidRPr="006749CC">
        <w:rPr>
          <w:rFonts w:ascii="Book Antiqua" w:eastAsia="Book Antiqua" w:hAnsi="Book Antiqua" w:cs="Book Antiqua"/>
          <w:color w:val="000000"/>
        </w:rPr>
        <w:t xml:space="preserve">F and </w:t>
      </w:r>
      <w:r w:rsidRPr="006749CC">
        <w:rPr>
          <w:rFonts w:ascii="Book Antiqua" w:eastAsia="Book Antiqua" w:hAnsi="Book Antiqua" w:cs="Book Antiqua"/>
          <w:color w:val="000000"/>
        </w:rPr>
        <w:t>4</w:t>
      </w:r>
      <w:r w:rsidR="00AC1C06" w:rsidRPr="006749CC">
        <w:rPr>
          <w:rFonts w:ascii="Book Antiqua" w:eastAsia="Book Antiqua" w:hAnsi="Book Antiqua" w:cs="Book Antiqua"/>
          <w:color w:val="000000"/>
        </w:rPr>
        <w:t>F</w:t>
      </w:r>
      <w:r w:rsidRPr="006749CC">
        <w:rPr>
          <w:rFonts w:ascii="Book Antiqua" w:eastAsia="Book Antiqua" w:hAnsi="Book Antiqua" w:cs="Book Antiqua"/>
          <w:color w:val="000000"/>
        </w:rPr>
        <w:t>)</w:t>
      </w:r>
      <w:r w:rsidR="00C241D3" w:rsidRPr="006749CC">
        <w:rPr>
          <w:rFonts w:ascii="Book Antiqua" w:eastAsia="Book Antiqua" w:hAnsi="Book Antiqua" w:cs="Book Antiqua"/>
          <w:color w:val="000000"/>
        </w:rPr>
        <w:fldChar w:fldCharType="begin">
          <w:fldData xml:space="preserve">PEVuZE5vdGU+PENpdGU+PEF1dGhvcj5MaTwvQXV0aG9yPjxZZWFyPjIwMjE8L1llYXI+PFJlY051
bT42NDk8L1JlY051bT48RGlzcGxheVRleHQ+PHN0eWxlIGZhY2U9InN1cGVyc2NyaXB0Ij5bMTgs
IDIxXTwvc3R5bGU+PC9EaXNwbGF5VGV4dD48cmVjb3JkPjxyZWMtbnVtYmVyPjY0OTwvcmVjLW51
bWJlcj48Zm9yZWlnbi1rZXlzPjxrZXkgYXBwPSJFTiIgZGItaWQ9ImVzenY1Zjl4cTBycGRhZXdy
d3VwejUweDV4YTJmZHZ3cGV2cyIgdGltZXN0YW1wPSIxNjEzNDgxMTMyIj42NDk8L2tleT48L2Zv
cmVpZ24ta2V5cz48cmVmLXR5cGUgbmFtZT0iSm91cm5hbCBBcnRpY2xlIj4xNzwvcmVmLXR5cGU+
PGNvbnRyaWJ1dG9ycz48YXV0aG9ycz48YXV0aG9yPkxpLCBZLiBCLjwvYXV0aG9yPjxhdXRob3I+
Q2hlbiwgSi4gSC48L2F1dGhvcj48YXV0aG9yPldhbmcsIE0uIEQuPC9hdXRob3I+PGF1dGhvcj5G
dSwgSi48L2F1dGhvcj48YXV0aG9yPlpob3UsIEIuIEMuPC9hdXRob3I+PGF1dGhvcj5MaSwgRC4g
Ry48L2F1dGhvcj48YXV0aG9yPlplbmcsIEguIFEuPC9hdXRob3I+PGF1dGhvcj5QYW5nLCBMLiBN
LjwvYXV0aG9yPjwvYXV0aG9ycz48L2NvbnRyaWJ1dG9ycz48YXV0aC1hZGRyZXNzPkNvbG9yZWN0
YWwgU3VyZ2VyeSBEaXZpc2lvbiwgVGhlIEZpcnN0IEFmZmlsaWF0ZWQgSG9zcGl0YWwgb2YgR3Vh
bmd4aSBVbml2ZXJzaXR5IG9mIENoaW5lc2UgTWVkaWNpbmUsIE5hbm5pbmcsIEd1YW5neGksIENo
aW5hLiYjeEQ7Q29sb3JlY3RhbCBTdXJnZXJ5IERpdmlzaW9uLCBBZmZpbGlhdGVkIEhvc3BpdGFs
IG9mIEppbmdnYW5nc2hhbiBVbml2ZXJzaXR5LCBKaSZhcG9zO2FuLCBKaWFuZ3hpLCBDaGluYS4m
I3hEO0NvbG9yZWN0YWwgU3VyZ2VyeSBEaXZpc2lvbiwgVGhlIFBlb3BsZSBIb3NwaXRhbCBvZiBH
dWFuZ3hpIFpodWFuZyBBdXRvbm9tb3VzIFJlZ2lvbiwgTmFubmluZywgR3Vhbmd4aSwgQ2hpbmEu
PC9hdXRoLWFkZHJlc3M+PHRpdGxlcz48dGl0bGU+VHJhbnNhbmFsIE9wZW5pbmcgb2YgSW50ZXJz
cGhpbmN0ZXJpYyBTcGFjZSBmb3IgRmlzdHVsYS1pbi1Bbm88L3RpdGxlPjxzZWNvbmRhcnktdGl0
bGU+QW0gU3VyZzwvc2Vjb25kYXJ5LXRpdGxlPjwvdGl0bGVzPjxwZXJpb2RpY2FsPjxmdWxsLXRp
dGxlPkFtIFN1cmc8L2Z1bGwtdGl0bGU+PC9wZXJpb2RpY2FsPjxwYWdlcz4zMTM0ODIxOTg5MDQ4
PC9wYWdlcz48ZWRpdGlvbj4yMDIxLzAyLzAyPC9lZGl0aW9uPjxkYXRlcz48eWVhcj4yMDIxPC95
ZWFyPjxwdWItZGF0ZXM+PGRhdGU+SmFuIDMwPC9kYXRlPjwvcHViLWRhdGVzPjwvZGF0ZXM+PGlz
Ym4+MTU1NS05ODIzIChFbGVjdHJvbmljKSYjeEQ7MDAwMy0xMzQ4IChMaW5raW5nKTwvaXNibj48
YWNjZXNzaW9uLW51bT4zMzUxNzcwNjwvYWNjZXNzaW9uLW51bT48dXJscz48cmVsYXRlZC11cmxz
Pjx1cmw+aHR0cHM6Ly93d3cubmNiaS5ubG0ubmloLmdvdi9wdWJtZWQvMzM1MTc3MDY8L3VybD48
L3JlbGF0ZWQtdXJscz48L3VybHM+PGVsZWN0cm9uaWMtcmVzb3VyY2UtbnVtPjEwLjExNzcvMDAw
MzEzNDgyMTk4OTA0ODwvZWxlY3Ryb25pYy1yZXNvdXJjZS1udW0+PC9yZWNvcmQ+PC9DaXRlPjxD
aXRlPjxBdXRob3I+R2FyZzwvQXV0aG9yPjxZZWFyPjIwMjE8L1llYXI+PFJlY051bT42NDc8L1Jl
Y051bT48cmVjb3JkPjxyZWMtbnVtYmVyPjY0NzwvcmVjLW51bWJlcj48Zm9yZWlnbi1rZXlzPjxr
ZXkgYXBwPSJFTiIgZGItaWQ9ImVzenY1Zjl4cTBycGRhZXdyd3VwejUweDV4YTJmZHZ3cGV2cyIg
dGltZXN0YW1wPSIxNjEyNTMzODg3Ij42NDc8L2tleT48L2ZvcmVpZ24ta2V5cz48cmVmLXR5cGUg
bmFtZT0iSm91cm5hbCBBcnRpY2xlIj4xNzwvcmVmLXR5cGU+PGNvbnRyaWJ1dG9ycz48YXV0aG9y
cz48YXV0aG9yPkdhcmcsIFAuPC9hdXRob3I+PGF1dGhvcj5LYXVyLCBCLjwvYXV0aG9yPjxhdXRo
b3I+TWVub24sIEcuIFIuPC9hdXRob3I+PC9hdXRob3JzPjwvY29udHJpYnV0b3JzPjxhdXRoLWFk
ZHJlc3M+SW5kdXMgSW50ZXJuYXRpb25hbCBIb3NwaXRhbCwgTW9oYWxpLCBJbmRpYS4mI3hEO0dh
cmcgRmlzdHVsYSBSZXNlYXJjaCBJbnN0aXR1dGUsIFBhbmNoa3VsYSwgSW5kaWEuJiN4RDtTU1JE
IE1SSSBDZW50cmUsIENoYW5kaWdhcmgsIEluZGlhLiYjeEQ7SW5kaWFuIENvdW5jaWwgb2YgTWVk
aWNhbCBSZXNlYXJjaCwgTmV3IERlbGhpLCBJbmRpYS48L2F1dGgtYWRkcmVzcz48dGl0bGVzPjx0
aXRsZT5UcmFuc2FuYWwgb3BlbmluZyBvZiB0aGUgaW50ZXJzcGhpbmN0ZXJpYyBzcGFjZTogYSBu
b3ZlbCBzcGhpbmN0ZXItc3BhcmluZyBwcm9jZWR1cmUgdG8gdHJlYXQgMzI1IGhpZ2ggY29tcGxl
eCBhbmFsIGZpc3R1bGFzIHdpdGggbG9uZy10ZXJtIGZvbGxvdy11cDwvdGl0bGU+PHNlY29uZGFy
eS10aXRsZT5Db2xvcmVjdGFsIERpczwvc2Vjb25kYXJ5LXRpdGxlPjwvdGl0bGVzPjxwZXJpb2Rp
Y2FsPjxmdWxsLXRpdGxlPkNvbG9yZWN0YWwgRGlzPC9mdWxsLXRpdGxlPjwvcGVyaW9kaWNhbD48
ZWRpdGlvbj4yMDIxLzAyLzAzPC9lZGl0aW9uPjxrZXl3b3Jkcz48a2V5d29yZD5hbmFsIGZpc3R1
bGE8L2tleXdvcmQ+PGtleXdvcmQ+ZmlzdHVsb3RvbXk8L2tleXdvcmQ+PGtleXdvcmQ+aW5jb250
aW5lbmNlPC9rZXl3b3JkPjxrZXl3b3JkPnJlY3VycmVuY2U8L2tleXdvcmQ+PGtleXdvcmQ+c3Bo
aW5jdGVyPC9rZXl3b3JkPjwva2V5d29yZHM+PGRhdGVzPjx5ZWFyPjIwMjE8L3llYXI+PHB1Yi1k
YXRlcz48ZGF0ZT5GZWIgMjwvZGF0ZT48L3B1Yi1kYXRlcz48L2RhdGVzPjxpc2JuPjE0NjMtMTMx
OCAoRWxlY3Ryb25pYykmI3hEOzE0NjItODkxMCAoTGlua2luZyk8L2lzYm4+PGFjY2Vzc2lvbi1u
dW0+MzM1Mjk0OTE8L2FjY2Vzc2lvbi1udW0+PHVybHM+PHJlbGF0ZWQtdXJscz48dXJsPmh0dHBz
Oi8vd3d3Lm5jYmkubmxtLm5paC5nb3YvcHVibWVkLzMzNTI5NDkxPC91cmw+PC9yZWxhdGVkLXVy
bHM+PC91cmxzPjxlbGVjdHJvbmljLXJlc291cmNlLW51bT4xMC4xMTExL2NvZGkuMTU1NTU8L2Vs
ZWN0cm9uaWMtcmVzb3VyY2UtbnVtPjwvcmVjb3JkPjwvQ2l0ZT48L0VuZE5vdGU+AG==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MaTwvQXV0aG9yPjxZZWFyPjIwMjE8L1llYXI+PFJlY051
bT42NDk8L1JlY051bT48RGlzcGxheVRleHQ+PHN0eWxlIGZhY2U9InN1cGVyc2NyaXB0Ij5bMTgs
IDIxXTwvc3R5bGU+PC9EaXNwbGF5VGV4dD48cmVjb3JkPjxyZWMtbnVtYmVyPjY0OTwvcmVjLW51
bWJlcj48Zm9yZWlnbi1rZXlzPjxrZXkgYXBwPSJFTiIgZGItaWQ9ImVzenY1Zjl4cTBycGRhZXdy
d3VwejUweDV4YTJmZHZ3cGV2cyIgdGltZXN0YW1wPSIxNjEzNDgxMTMyIj42NDk8L2tleT48L2Zv
cmVpZ24ta2V5cz48cmVmLXR5cGUgbmFtZT0iSm91cm5hbCBBcnRpY2xlIj4xNzwvcmVmLXR5cGU+
PGNvbnRyaWJ1dG9ycz48YXV0aG9ycz48YXV0aG9yPkxpLCBZLiBCLjwvYXV0aG9yPjxhdXRob3I+
Q2hlbiwgSi4gSC48L2F1dGhvcj48YXV0aG9yPldhbmcsIE0uIEQuPC9hdXRob3I+PGF1dGhvcj5G
dSwgSi48L2F1dGhvcj48YXV0aG9yPlpob3UsIEIuIEMuPC9hdXRob3I+PGF1dGhvcj5MaSwgRC4g
Ry48L2F1dGhvcj48YXV0aG9yPlplbmcsIEguIFEuPC9hdXRob3I+PGF1dGhvcj5QYW5nLCBMLiBN
LjwvYXV0aG9yPjwvYXV0aG9ycz48L2NvbnRyaWJ1dG9ycz48YXV0aC1hZGRyZXNzPkNvbG9yZWN0
YWwgU3VyZ2VyeSBEaXZpc2lvbiwgVGhlIEZpcnN0IEFmZmlsaWF0ZWQgSG9zcGl0YWwgb2YgR3Vh
bmd4aSBVbml2ZXJzaXR5IG9mIENoaW5lc2UgTWVkaWNpbmUsIE5hbm5pbmcsIEd1YW5neGksIENo
aW5hLiYjeEQ7Q29sb3JlY3RhbCBTdXJnZXJ5IERpdmlzaW9uLCBBZmZpbGlhdGVkIEhvc3BpdGFs
IG9mIEppbmdnYW5nc2hhbiBVbml2ZXJzaXR5LCBKaSZhcG9zO2FuLCBKaWFuZ3hpLCBDaGluYS4m
I3hEO0NvbG9yZWN0YWwgU3VyZ2VyeSBEaXZpc2lvbiwgVGhlIFBlb3BsZSBIb3NwaXRhbCBvZiBH
dWFuZ3hpIFpodWFuZyBBdXRvbm9tb3VzIFJlZ2lvbiwgTmFubmluZywgR3Vhbmd4aSwgQ2hpbmEu
PC9hdXRoLWFkZHJlc3M+PHRpdGxlcz48dGl0bGU+VHJhbnNhbmFsIE9wZW5pbmcgb2YgSW50ZXJz
cGhpbmN0ZXJpYyBTcGFjZSBmb3IgRmlzdHVsYS1pbi1Bbm88L3RpdGxlPjxzZWNvbmRhcnktdGl0
bGU+QW0gU3VyZzwvc2Vjb25kYXJ5LXRpdGxlPjwvdGl0bGVzPjxwZXJpb2RpY2FsPjxmdWxsLXRp
dGxlPkFtIFN1cmc8L2Z1bGwtdGl0bGU+PC9wZXJpb2RpY2FsPjxwYWdlcz4zMTM0ODIxOTg5MDQ4
PC9wYWdlcz48ZWRpdGlvbj4yMDIxLzAyLzAyPC9lZGl0aW9uPjxkYXRlcz48eWVhcj4yMDIxPC95
ZWFyPjxwdWItZGF0ZXM+PGRhdGU+SmFuIDMwPC9kYXRlPjwvcHViLWRhdGVzPjwvZGF0ZXM+PGlz
Ym4+MTU1NS05ODIzIChFbGVjdHJvbmljKSYjeEQ7MDAwMy0xMzQ4IChMaW5raW5nKTwvaXNibj48
YWNjZXNzaW9uLW51bT4zMzUxNzcwNjwvYWNjZXNzaW9uLW51bT48dXJscz48cmVsYXRlZC11cmxz
Pjx1cmw+aHR0cHM6Ly93d3cubmNiaS5ubG0ubmloLmdvdi9wdWJtZWQvMzM1MTc3MDY8L3VybD48
L3JlbGF0ZWQtdXJscz48L3VybHM+PGVsZWN0cm9uaWMtcmVzb3VyY2UtbnVtPjEwLjExNzcvMDAw
MzEzNDgyMTk4OTA0ODwvZWxlY3Ryb25pYy1yZXNvdXJjZS1udW0+PC9yZWNvcmQ+PC9DaXRlPjxD
aXRlPjxBdXRob3I+R2FyZzwvQXV0aG9yPjxZZWFyPjIwMjE8L1llYXI+PFJlY051bT42NDc8L1Jl
Y051bT48cmVjb3JkPjxyZWMtbnVtYmVyPjY0NzwvcmVjLW51bWJlcj48Zm9yZWlnbi1rZXlzPjxr
ZXkgYXBwPSJFTiIgZGItaWQ9ImVzenY1Zjl4cTBycGRhZXdyd3VwejUweDV4YTJmZHZ3cGV2cyIg
dGltZXN0YW1wPSIxNjEyNTMzODg3Ij42NDc8L2tleT48L2ZvcmVpZ24ta2V5cz48cmVmLXR5cGUg
bmFtZT0iSm91cm5hbCBBcnRpY2xlIj4xNzwvcmVmLXR5cGU+PGNvbnRyaWJ1dG9ycz48YXV0aG9y
cz48YXV0aG9yPkdhcmcsIFAuPC9hdXRob3I+PGF1dGhvcj5LYXVyLCBCLjwvYXV0aG9yPjxhdXRo
b3I+TWVub24sIEcuIFIuPC9hdXRob3I+PC9hdXRob3JzPjwvY29udHJpYnV0b3JzPjxhdXRoLWFk
ZHJlc3M+SW5kdXMgSW50ZXJuYXRpb25hbCBIb3NwaXRhbCwgTW9oYWxpLCBJbmRpYS4mI3hEO0dh
cmcgRmlzdHVsYSBSZXNlYXJjaCBJbnN0aXR1dGUsIFBhbmNoa3VsYSwgSW5kaWEuJiN4RDtTU1JE
IE1SSSBDZW50cmUsIENoYW5kaWdhcmgsIEluZGlhLiYjeEQ7SW5kaWFuIENvdW5jaWwgb2YgTWVk
aWNhbCBSZXNlYXJjaCwgTmV3IERlbGhpLCBJbmRpYS48L2F1dGgtYWRkcmVzcz48dGl0bGVzPjx0
aXRsZT5UcmFuc2FuYWwgb3BlbmluZyBvZiB0aGUgaW50ZXJzcGhpbmN0ZXJpYyBzcGFjZTogYSBu
b3ZlbCBzcGhpbmN0ZXItc3BhcmluZyBwcm9jZWR1cmUgdG8gdHJlYXQgMzI1IGhpZ2ggY29tcGxl
eCBhbmFsIGZpc3R1bGFzIHdpdGggbG9uZy10ZXJtIGZvbGxvdy11cDwvdGl0bGU+PHNlY29uZGFy
eS10aXRsZT5Db2xvcmVjdGFsIERpczwvc2Vjb25kYXJ5LXRpdGxlPjwvdGl0bGVzPjxwZXJpb2Rp
Y2FsPjxmdWxsLXRpdGxlPkNvbG9yZWN0YWwgRGlzPC9mdWxsLXRpdGxlPjwvcGVyaW9kaWNhbD48
ZWRpdGlvbj4yMDIxLzAyLzAzPC9lZGl0aW9uPjxrZXl3b3Jkcz48a2V5d29yZD5hbmFsIGZpc3R1
bGE8L2tleXdvcmQ+PGtleXdvcmQ+ZmlzdHVsb3RvbXk8L2tleXdvcmQ+PGtleXdvcmQ+aW5jb250
aW5lbmNlPC9rZXl3b3JkPjxrZXl3b3JkPnJlY3VycmVuY2U8L2tleXdvcmQ+PGtleXdvcmQ+c3Bo
aW5jdGVyPC9rZXl3b3JkPjwva2V5d29yZHM+PGRhdGVzPjx5ZWFyPjIwMjE8L3llYXI+PHB1Yi1k
YXRlcz48ZGF0ZT5GZWIgMjwvZGF0ZT48L3B1Yi1kYXRlcz48L2RhdGVzPjxpc2JuPjE0NjMtMTMx
OCAoRWxlY3Ryb25pYykmI3hEOzE0NjItODkxMCAoTGlua2luZyk8L2lzYm4+PGFjY2Vzc2lvbi1u
dW0+MzM1Mjk0OTE8L2FjY2Vzc2lvbi1udW0+PHVybHM+PHJlbGF0ZWQtdXJscz48dXJsPmh0dHBz
Oi8vd3d3Lm5jYmkubmxtLm5paC5nb3YvcHVibWVkLzMzNTI5NDkxPC91cmw+PC9yZWxhdGVkLXVy
bHM+PC91cmxzPjxlbGVjdHJvbmljLXJlc291cmNlLW51bT4xMC4xMTExL2NvZGkuMTU1NTU8L2Vs
ZWN0cm9uaWMtcmVzb3VyY2UtbnVtPjwvcmVjb3JkPjwvQ2l0ZT48L0VuZE5vdGU+AG==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C241D3" w:rsidRPr="006749CC">
        <w:rPr>
          <w:rFonts w:ascii="Book Antiqua" w:eastAsia="Book Antiqua" w:hAnsi="Book Antiqua" w:cs="Book Antiqua"/>
          <w:color w:val="000000"/>
        </w:rPr>
      </w:r>
      <w:r w:rsidR="00C241D3"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8,</w:t>
      </w:r>
      <w:r w:rsidR="00F526A5" w:rsidRPr="006749CC">
        <w:rPr>
          <w:rFonts w:ascii="Book Antiqua" w:eastAsia="Book Antiqua" w:hAnsi="Book Antiqua" w:cs="Book Antiqua"/>
          <w:color w:val="000000"/>
          <w:vertAlign w:val="superscript"/>
        </w:rPr>
        <w:t>21]</w:t>
      </w:r>
      <w:r w:rsidR="00C241D3"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The latter would satisfactorily heal the </w:t>
      </w:r>
      <w:r w:rsidR="00361DAF">
        <w:rPr>
          <w:rFonts w:ascii="Book Antiqua" w:eastAsia="Book Antiqua" w:hAnsi="Book Antiqua" w:cs="Book Antiqua"/>
          <w:color w:val="000000"/>
        </w:rPr>
        <w:t>IO</w:t>
      </w:r>
      <w:r w:rsidRPr="006749CC">
        <w:rPr>
          <w:rFonts w:ascii="Book Antiqua" w:eastAsia="Book Antiqua" w:hAnsi="Book Antiqua" w:cs="Book Antiqua"/>
          <w:color w:val="000000"/>
        </w:rPr>
        <w:t xml:space="preserve"> and </w:t>
      </w:r>
      <w:proofErr w:type="spellStart"/>
      <w:r w:rsidRPr="006749CC">
        <w:rPr>
          <w:rFonts w:ascii="Book Antiqua" w:eastAsia="Book Antiqua" w:hAnsi="Book Antiqua" w:cs="Book Antiqua"/>
          <w:color w:val="000000"/>
        </w:rPr>
        <w:t>intersphincteric</w:t>
      </w:r>
      <w:proofErr w:type="spellEnd"/>
      <w:r w:rsidRPr="006749CC">
        <w:rPr>
          <w:rFonts w:ascii="Book Antiqua" w:eastAsia="Book Antiqua" w:hAnsi="Book Antiqua" w:cs="Book Antiqua"/>
          <w:color w:val="000000"/>
        </w:rPr>
        <w:t xml:space="preserve"> portion of the fistula tract</w:t>
      </w:r>
      <w:r w:rsidR="00CB03FC" w:rsidRPr="006749CC">
        <w:rPr>
          <w:rFonts w:ascii="Book Antiqua" w:eastAsia="Book Antiqua" w:hAnsi="Book Antiqua" w:cs="Book Antiqua"/>
          <w:color w:val="000000"/>
        </w:rPr>
        <w:t>, which</w:t>
      </w:r>
      <w:r w:rsidRPr="006749CC">
        <w:rPr>
          <w:rFonts w:ascii="Book Antiqua" w:eastAsia="Book Antiqua" w:hAnsi="Book Antiqua" w:cs="Book Antiqua"/>
          <w:color w:val="000000"/>
        </w:rPr>
        <w:t xml:space="preserve"> was the principle on which the new</w:t>
      </w:r>
      <w:r w:rsidR="00CB03FC"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TROPIS </w:t>
      </w:r>
      <w:r w:rsidR="00CB03FC" w:rsidRPr="006749CC">
        <w:rPr>
          <w:rFonts w:ascii="Book Antiqua" w:eastAsia="Book Antiqua" w:hAnsi="Book Antiqua" w:cs="Book Antiqua"/>
          <w:color w:val="000000"/>
        </w:rPr>
        <w:t xml:space="preserve">procedure </w:t>
      </w:r>
      <w:r w:rsidRPr="006749CC">
        <w:rPr>
          <w:rFonts w:ascii="Book Antiqua" w:eastAsia="Book Antiqua" w:hAnsi="Book Antiqua" w:cs="Book Antiqua"/>
          <w:color w:val="000000"/>
        </w:rPr>
        <w:t>was based</w:t>
      </w:r>
      <w:r w:rsidR="006B6FB5" w:rsidRPr="006749CC">
        <w:rPr>
          <w:rFonts w:ascii="Book Antiqua" w:eastAsia="Book Antiqua" w:hAnsi="Book Antiqua" w:cs="Book Antiqua"/>
          <w:color w:val="000000"/>
        </w:rPr>
        <w:fldChar w:fldCharType="begin"/>
      </w:r>
      <w:r w:rsidR="00F526A5" w:rsidRPr="006749CC">
        <w:rPr>
          <w:rFonts w:ascii="Book Antiqua" w:eastAsia="Book Antiqua" w:hAnsi="Book Antiqua" w:cs="Book Antiqua"/>
          <w:color w:val="000000"/>
        </w:rPr>
        <w:instrText xml:space="preserve"> ADDIN EN.CITE &lt;EndNote&gt;&lt;Cite&gt;&lt;Author&gt;Li&lt;/Author&gt;&lt;Year&gt;2021&lt;/Year&gt;&lt;RecNum&gt;649&lt;/RecNum&gt;&lt;DisplayText&gt;&lt;style face="superscript"&gt;[21]&lt;/style&gt;&lt;/DisplayText&gt;&lt;record&gt;&lt;rec-number&gt;649&lt;/rec-number&gt;&lt;foreign-keys&gt;&lt;key app="EN" db-id="eszv5f9xq0rpdaewrwupz50x5xa2fdvwpevs" timestamp="1613481132"&gt;649&lt;/key&gt;&lt;/foreign-keys&gt;&lt;ref-type name="Journal Article"&gt;17&lt;/ref-type&gt;&lt;contributors&gt;&lt;authors&gt;&lt;author&gt;Li, Y. B.&lt;/author&gt;&lt;author&gt;Chen, J. H.&lt;/author&gt;&lt;author&gt;Wang, M. D.&lt;/author&gt;&lt;author&gt;Fu, J.&lt;/author&gt;&lt;author&gt;Zhou, B. C.&lt;/author&gt;&lt;author&gt;Li, D. G.&lt;/author&gt;&lt;author&gt;Zeng, H. Q.&lt;/author&gt;&lt;author&gt;Pang, L. M.&lt;/author&gt;&lt;/authors&gt;&lt;/contributors&gt;&lt;auth-address&gt;Colorectal Surgery Division, The First Affiliated Hospital of Guangxi University of Chinese Medicine, Nanning, Guangxi, China.&amp;#xD;Colorectal Surgery Division, Affiliated Hospital of Jinggangshan University, Ji&amp;apos;an, Jiangxi, China.&amp;#xD;Colorectal Surgery Division, The People Hospital of Guangxi Zhuang Autonomous Region, Nanning, Guangxi, China.&lt;/auth-address&gt;&lt;titles&gt;&lt;title&gt;Transanal Opening of Intersphincteric Space for Fistula-in-Ano&lt;/title&gt;&lt;secondary-title&gt;Am Surg&lt;/secondary-title&gt;&lt;/titles&gt;&lt;periodical&gt;&lt;full-title&gt;Am Surg&lt;/full-title&gt;&lt;/periodical&gt;&lt;pages&gt;3134821989048&lt;/pages&gt;&lt;edition&gt;2021/02/02&lt;/edition&gt;&lt;dates&gt;&lt;year&gt;2021&lt;/year&gt;&lt;pub-dates&gt;&lt;date&gt;Jan 30&lt;/date&gt;&lt;/pub-dates&gt;&lt;/dates&gt;&lt;isbn&gt;1555-9823 (Electronic)&amp;#xD;0003-1348 (Linking)&lt;/isbn&gt;&lt;accession-num&gt;33517706&lt;/accession-num&gt;&lt;urls&gt;&lt;related-urls&gt;&lt;url&gt;https://www.ncbi.nlm.nih.gov/pubmed/33517706&lt;/url&gt;&lt;/related-urls&gt;&lt;/urls&gt;&lt;electronic-resource-num&gt;10.1177/0003134821989048&lt;/electronic-resource-num&gt;&lt;/record&gt;&lt;/Cite&gt;&lt;/EndNote&gt;</w:instrText>
      </w:r>
      <w:r w:rsidR="006B6FB5" w:rsidRPr="006749CC">
        <w:rPr>
          <w:rFonts w:ascii="Book Antiqua" w:eastAsia="Book Antiqua" w:hAnsi="Book Antiqua" w:cs="Book Antiqua"/>
          <w:color w:val="000000"/>
        </w:rPr>
        <w:fldChar w:fldCharType="separate"/>
      </w:r>
      <w:r w:rsidR="00F526A5" w:rsidRPr="006749CC">
        <w:rPr>
          <w:rFonts w:ascii="Book Antiqua" w:eastAsia="Book Antiqua" w:hAnsi="Book Antiqua" w:cs="Book Antiqua"/>
          <w:color w:val="000000"/>
          <w:vertAlign w:val="superscript"/>
        </w:rPr>
        <w:t>[21]</w:t>
      </w:r>
      <w:r w:rsidR="006B6FB5"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w:t>
      </w:r>
    </w:p>
    <w:p w14:paraId="7F254368" w14:textId="6444B408" w:rsidR="00BE19A1" w:rsidRPr="006749CC" w:rsidRDefault="005876EA"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The major shortcoming of PERFACT and other existing procedures (</w:t>
      </w:r>
      <w:proofErr w:type="gramStart"/>
      <w:r w:rsidR="00CB03FC" w:rsidRPr="003720DD">
        <w:rPr>
          <w:rFonts w:ascii="Book Antiqua" w:eastAsia="Book Antiqua" w:hAnsi="Book Antiqua" w:cs="Book Antiqua"/>
          <w:i/>
          <w:iCs/>
          <w:color w:val="000000"/>
        </w:rPr>
        <w:t>i.e.</w:t>
      </w:r>
      <w:proofErr w:type="gramEnd"/>
      <w:r w:rsidR="00CB03FC"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inability to tackle the </w:t>
      </w:r>
      <w:proofErr w:type="spellStart"/>
      <w:r w:rsidRPr="006749CC">
        <w:rPr>
          <w:rFonts w:ascii="Book Antiqua" w:eastAsia="Book Antiqua" w:hAnsi="Book Antiqua" w:cs="Book Antiqua"/>
          <w:color w:val="000000"/>
        </w:rPr>
        <w:t>intersphincteric</w:t>
      </w:r>
      <w:proofErr w:type="spellEnd"/>
      <w:r w:rsidRPr="006749CC">
        <w:rPr>
          <w:rFonts w:ascii="Book Antiqua" w:eastAsia="Book Antiqua" w:hAnsi="Book Antiqua" w:cs="Book Antiqua"/>
          <w:color w:val="000000"/>
        </w:rPr>
        <w:t xml:space="preserve"> portion of the fistula tract) was </w:t>
      </w:r>
      <w:r w:rsidR="00CB03FC" w:rsidRPr="006749CC">
        <w:rPr>
          <w:rFonts w:ascii="Book Antiqua" w:eastAsia="Book Antiqua" w:hAnsi="Book Antiqua" w:cs="Book Antiqua"/>
          <w:color w:val="000000"/>
        </w:rPr>
        <w:t>overcome</w:t>
      </w:r>
      <w:r w:rsidRPr="006749CC">
        <w:rPr>
          <w:rFonts w:ascii="Book Antiqua" w:eastAsia="Book Antiqua" w:hAnsi="Book Antiqua" w:cs="Book Antiqua"/>
          <w:color w:val="000000"/>
        </w:rPr>
        <w:t xml:space="preserve"> in the TROPIS procedure</w:t>
      </w:r>
      <w:r w:rsidR="006B6FB5" w:rsidRPr="006749CC">
        <w:rPr>
          <w:rFonts w:ascii="Book Antiqua" w:eastAsia="Book Antiqua" w:hAnsi="Book Antiqua" w:cs="Book Antiqua"/>
          <w:color w:val="000000"/>
        </w:rPr>
        <w:fldChar w:fldCharType="begin">
          <w:fldData xml:space="preserve">PEVuZE5vdGU+PENpdGU+PEF1dGhvcj5HYXJnPC9BdXRob3I+PFllYXI+MjAyMTwvWWVhcj48UmVj
TnVtPjY0NzwvUmVjTnVtPjxEaXNwbGF5VGV4dD48c3R5bGUgZmFjZT0ic3VwZXJzY3JpcHQiPlsx
OCwgMjFdPC9zdHlsZT48L0Rpc3BsYXlUZXh0PjxyZWNvcmQ+PHJlYy1udW1iZXI+NjQ3PC9yZWMt
bnVtYmVyPjxmb3JlaWduLWtleXM+PGtleSBhcHA9IkVOIiBkYi1pZD0iZXN6djVmOXhxMHJwZGFl
d3J3dXB6NTB4NXhhMmZkdndwZXZzIiB0aW1lc3RhbXA9IjE2MTI1MzM4ODciPjY0Nzwva2V5Pjwv
Zm9yZWlnbi1rZXlzPjxyZWYtdHlwZSBuYW1lPSJKb3VybmFsIEFydGljbGUiPjE3PC9yZWYtdHlw
ZT48Y29udHJpYnV0b3JzPjxhdXRob3JzPjxhdXRob3I+R2FyZywgUC48L2F1dGhvcj48YXV0aG9y
PkthdXIsIEIuPC9hdXRob3I+PGF1dGhvcj5NZW5vbiwgRy4gUi48L2F1dGhvcj48L2F1dGhvcnM+
PC9jb250cmlidXRvcnM+PGF1dGgtYWRkcmVzcz5JbmR1cyBJbnRlcm5hdGlvbmFsIEhvc3BpdGFs
LCBNb2hhbGksIEluZGlhLiYjeEQ7R2FyZyBGaXN0dWxhIFJlc2VhcmNoIEluc3RpdHV0ZSwgUGFu
Y2hrdWxhLCBJbmRpYS4mI3hEO1NTUkQgTVJJIENlbnRyZSwgQ2hhbmRpZ2FyaCwgSW5kaWEuJiN4
RDtJbmRpYW4gQ291bmNpbCBvZiBNZWRpY2FsIFJlc2VhcmNoLCBOZXcgRGVsaGksIEluZGlhLjwv
YXV0aC1hZGRyZXNzPjx0aXRsZXM+PHRpdGxlPlRyYW5zYW5hbCBvcGVuaW5nIG9mIHRoZSBpbnRl
cnNwaGluY3RlcmljIHNwYWNlOiBhIG5vdmVsIHNwaGluY3Rlci1zcGFyaW5nIHByb2NlZHVyZSB0
byB0cmVhdCAzMjUgaGlnaCBjb21wbGV4IGFuYWwgZmlzdHVsYXMgd2l0aCBsb25nLXRlcm0gZm9s
bG93LXVwPC90aXRsZT48c2Vjb25kYXJ5LXRpdGxlPkNvbG9yZWN0YWwgRGlzPC9zZWNvbmRhcnkt
dGl0bGU+PC90aXRsZXM+PHBlcmlvZGljYWw+PGZ1bGwtdGl0bGU+Q29sb3JlY3RhbCBEaXM8L2Z1
bGwtdGl0bGU+PC9wZXJpb2RpY2FsPjxlZGl0aW9uPjIwMjEvMDIvMDM8L2VkaXRpb24+PGtleXdv
cmRzPjxrZXl3b3JkPmFuYWwgZmlzdHVsYTwva2V5d29yZD48a2V5d29yZD5maXN0dWxvdG9teTwv
a2V5d29yZD48a2V5d29yZD5pbmNvbnRpbmVuY2U8L2tleXdvcmQ+PGtleXdvcmQ+cmVjdXJyZW5j
ZTwva2V5d29yZD48a2V5d29yZD5zcGhpbmN0ZXI8L2tleXdvcmQ+PC9rZXl3b3Jkcz48ZGF0ZXM+
PHllYXI+MjAyMTwveWVhcj48cHViLWRhdGVzPjxkYXRlPkZlYiAyPC9kYXRlPjwvcHViLWRhdGVz
PjwvZGF0ZXM+PGlzYm4+MTQ2My0xMzE4IChFbGVjdHJvbmljKSYjeEQ7MTQ2Mi04OTEwIChMaW5r
aW5nKTwvaXNibj48YWNjZXNzaW9uLW51bT4zMzUyOTQ5MTwvYWNjZXNzaW9uLW51bT48dXJscz48
cmVsYXRlZC11cmxzPjx1cmw+aHR0cHM6Ly93d3cubmNiaS5ubG0ubmloLmdvdi9wdWJtZWQvMzM1
Mjk0OTE8L3VybD48L3JlbGF0ZWQtdXJscz48L3VybHM+PGVsZWN0cm9uaWMtcmVzb3VyY2UtbnVt
PjEwLjExMTEvY29kaS4xNTU1NTwvZWxlY3Ryb25pYy1yZXNvdXJjZS1udW0+PC9yZWNvcmQ+PC9D
aXRlPjxDaXRlPjxBdXRob3I+TGk8L0F1dGhvcj48WWVhcj4yMDIxPC9ZZWFyPjxSZWNOdW0+NjQ5
PC9SZWNOdW0+PHJlY29yZD48cmVjLW51bWJlcj42NDk8L3JlYy1udW1iZXI+PGZvcmVpZ24ta2V5
cz48a2V5IGFwcD0iRU4iIGRiLWlkPSJlc3p2NWY5eHEwcnBkYWV3cnd1cHo1MHg1eGEyZmR2d3Bl
dnMiIHRpbWVzdGFtcD0iMTYxMzQ4MTEzMiI+NjQ5PC9rZXk+PC9mb3JlaWduLWtleXM+PHJlZi10
eXBlIG5hbWU9IkpvdXJuYWwgQXJ0aWNsZSI+MTc8L3JlZi10eXBlPjxjb250cmlidXRvcnM+PGF1
dGhvcnM+PGF1dGhvcj5MaSwgWS4gQi48L2F1dGhvcj48YXV0aG9yPkNoZW4sIEouIEguPC9hdXRo
b3I+PGF1dGhvcj5XYW5nLCBNLiBELjwvYXV0aG9yPjxhdXRob3I+RnUsIEouPC9hdXRob3I+PGF1
dGhvcj5aaG91LCBCLiBDLjwvYXV0aG9yPjxhdXRob3I+TGksIEQuIEcuPC9hdXRob3I+PGF1dGhv
cj5aZW5nLCBILiBRLjwvYXV0aG9yPjxhdXRob3I+UGFuZywgTC4gTS48L2F1dGhvcj48L2F1dGhv
cnM+PC9jb250cmlidXRvcnM+PGF1dGgtYWRkcmVzcz5Db2xvcmVjdGFsIFN1cmdlcnkgRGl2aXNp
b24sIFRoZSBGaXJzdCBBZmZpbGlhdGVkIEhvc3BpdGFsIG9mIEd1YW5neGkgVW5pdmVyc2l0eSBv
ZiBDaGluZXNlIE1lZGljaW5lLCBOYW5uaW5nLCBHdWFuZ3hpLCBDaGluYS4mI3hEO0NvbG9yZWN0
YWwgU3VyZ2VyeSBEaXZpc2lvbiwgQWZmaWxpYXRlZCBIb3NwaXRhbCBvZiBKaW5nZ2FuZ3NoYW4g
VW5pdmVyc2l0eSwgSmkmYXBvczthbiwgSmlhbmd4aSwgQ2hpbmEuJiN4RDtDb2xvcmVjdGFsIFN1
cmdlcnkgRGl2aXNpb24sIFRoZSBQZW9wbGUgSG9zcGl0YWwgb2YgR3Vhbmd4aSBaaHVhbmcgQXV0
b25vbW91cyBSZWdpb24sIE5hbm5pbmcsIEd1YW5neGksIENoaW5hLjwvYXV0aC1hZGRyZXNzPjx0
aXRsZXM+PHRpdGxlPlRyYW5zYW5hbCBPcGVuaW5nIG9mIEludGVyc3BoaW5jdGVyaWMgU3BhY2Ug
Zm9yIEZpc3R1bGEtaW4tQW5vPC90aXRsZT48c2Vjb25kYXJ5LXRpdGxlPkFtIFN1cmc8L3NlY29u
ZGFyeS10aXRsZT48L3RpdGxlcz48cGVyaW9kaWNhbD48ZnVsbC10aXRsZT5BbSBTdXJnPC9mdWxs
LXRpdGxlPjwvcGVyaW9kaWNhbD48cGFnZXM+MzEzNDgyMTk4OTA0ODwvcGFnZXM+PGVkaXRpb24+
MjAyMS8wMi8wMjwvZWRpdGlvbj48ZGF0ZXM+PHllYXI+MjAyMTwveWVhcj48cHViLWRhdGVzPjxk
YXRlPkphbiAzMDwvZGF0ZT48L3B1Yi1kYXRlcz48L2RhdGVzPjxpc2JuPjE1NTUtOTgyMyAoRWxl
Y3Ryb25pYykmI3hEOzAwMDMtMTM0OCAoTGlua2luZyk8L2lzYm4+PGFjY2Vzc2lvbi1udW0+MzM1
MTc3MDY8L2FjY2Vzc2lvbi1udW0+PHVybHM+PHJlbGF0ZWQtdXJscz48dXJsPmh0dHBzOi8vd3d3
Lm5jYmkubmxtLm5paC5nb3YvcHVibWVkLzMzNTE3NzA2PC91cmw+PC9yZWxhdGVkLXVybHM+PC91
cmxzPjxlbGVjdHJvbmljLXJlc291cmNlLW51bT4xMC4xMTc3LzAwMDMxMzQ4MjE5ODkwNDg8L2Vs
ZWN0cm9uaWMtcmVzb3VyY2UtbnVtPjwvcmVjb3JkPjwvQ2l0ZT48L0VuZE5vdGU+AG==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HYXJnPC9BdXRob3I+PFllYXI+MjAyMTwvWWVhcj48UmVj
TnVtPjY0NzwvUmVjTnVtPjxEaXNwbGF5VGV4dD48c3R5bGUgZmFjZT0ic3VwZXJzY3JpcHQiPlsx
OCwgMjFdPC9zdHlsZT48L0Rpc3BsYXlUZXh0PjxyZWNvcmQ+PHJlYy1udW1iZXI+NjQ3PC9yZWMt
bnVtYmVyPjxmb3JlaWduLWtleXM+PGtleSBhcHA9IkVOIiBkYi1pZD0iZXN6djVmOXhxMHJwZGFl
d3J3dXB6NTB4NXhhMmZkdndwZXZzIiB0aW1lc3RhbXA9IjE2MTI1MzM4ODciPjY0Nzwva2V5Pjwv
Zm9yZWlnbi1rZXlzPjxyZWYtdHlwZSBuYW1lPSJKb3VybmFsIEFydGljbGUiPjE3PC9yZWYtdHlw
ZT48Y29udHJpYnV0b3JzPjxhdXRob3JzPjxhdXRob3I+R2FyZywgUC48L2F1dGhvcj48YXV0aG9y
PkthdXIsIEIuPC9hdXRob3I+PGF1dGhvcj5NZW5vbiwgRy4gUi48L2F1dGhvcj48L2F1dGhvcnM+
PC9jb250cmlidXRvcnM+PGF1dGgtYWRkcmVzcz5JbmR1cyBJbnRlcm5hdGlvbmFsIEhvc3BpdGFs
LCBNb2hhbGksIEluZGlhLiYjeEQ7R2FyZyBGaXN0dWxhIFJlc2VhcmNoIEluc3RpdHV0ZSwgUGFu
Y2hrdWxhLCBJbmRpYS4mI3hEO1NTUkQgTVJJIENlbnRyZSwgQ2hhbmRpZ2FyaCwgSW5kaWEuJiN4
RDtJbmRpYW4gQ291bmNpbCBvZiBNZWRpY2FsIFJlc2VhcmNoLCBOZXcgRGVsaGksIEluZGlhLjwv
YXV0aC1hZGRyZXNzPjx0aXRsZXM+PHRpdGxlPlRyYW5zYW5hbCBvcGVuaW5nIG9mIHRoZSBpbnRl
cnNwaGluY3RlcmljIHNwYWNlOiBhIG5vdmVsIHNwaGluY3Rlci1zcGFyaW5nIHByb2NlZHVyZSB0
byB0cmVhdCAzMjUgaGlnaCBjb21wbGV4IGFuYWwgZmlzdHVsYXMgd2l0aCBsb25nLXRlcm0gZm9s
bG93LXVwPC90aXRsZT48c2Vjb25kYXJ5LXRpdGxlPkNvbG9yZWN0YWwgRGlzPC9zZWNvbmRhcnkt
dGl0bGU+PC90aXRsZXM+PHBlcmlvZGljYWw+PGZ1bGwtdGl0bGU+Q29sb3JlY3RhbCBEaXM8L2Z1
bGwtdGl0bGU+PC9wZXJpb2RpY2FsPjxlZGl0aW9uPjIwMjEvMDIvMDM8L2VkaXRpb24+PGtleXdv
cmRzPjxrZXl3b3JkPmFuYWwgZmlzdHVsYTwva2V5d29yZD48a2V5d29yZD5maXN0dWxvdG9teTwv
a2V5d29yZD48a2V5d29yZD5pbmNvbnRpbmVuY2U8L2tleXdvcmQ+PGtleXdvcmQ+cmVjdXJyZW5j
ZTwva2V5d29yZD48a2V5d29yZD5zcGhpbmN0ZXI8L2tleXdvcmQ+PC9rZXl3b3Jkcz48ZGF0ZXM+
PHllYXI+MjAyMTwveWVhcj48cHViLWRhdGVzPjxkYXRlPkZlYiAyPC9kYXRlPjwvcHViLWRhdGVz
PjwvZGF0ZXM+PGlzYm4+MTQ2My0xMzE4IChFbGVjdHJvbmljKSYjeEQ7MTQ2Mi04OTEwIChMaW5r
aW5nKTwvaXNibj48YWNjZXNzaW9uLW51bT4zMzUyOTQ5MTwvYWNjZXNzaW9uLW51bT48dXJscz48
cmVsYXRlZC11cmxzPjx1cmw+aHR0cHM6Ly93d3cubmNiaS5ubG0ubmloLmdvdi9wdWJtZWQvMzM1
Mjk0OTE8L3VybD48L3JlbGF0ZWQtdXJscz48L3VybHM+PGVsZWN0cm9uaWMtcmVzb3VyY2UtbnVt
PjEwLjExMTEvY29kaS4xNTU1NTwvZWxlY3Ryb25pYy1yZXNvdXJjZS1udW0+PC9yZWNvcmQ+PC9D
aXRlPjxDaXRlPjxBdXRob3I+TGk8L0F1dGhvcj48WWVhcj4yMDIxPC9ZZWFyPjxSZWNOdW0+NjQ5
PC9SZWNOdW0+PHJlY29yZD48cmVjLW51bWJlcj42NDk8L3JlYy1udW1iZXI+PGZvcmVpZ24ta2V5
cz48a2V5IGFwcD0iRU4iIGRiLWlkPSJlc3p2NWY5eHEwcnBkYWV3cnd1cHo1MHg1eGEyZmR2d3Bl
dnMiIHRpbWVzdGFtcD0iMTYxMzQ4MTEzMiI+NjQ5PC9rZXk+PC9mb3JlaWduLWtleXM+PHJlZi10
eXBlIG5hbWU9IkpvdXJuYWwgQXJ0aWNsZSI+MTc8L3JlZi10eXBlPjxjb250cmlidXRvcnM+PGF1
dGhvcnM+PGF1dGhvcj5MaSwgWS4gQi48L2F1dGhvcj48YXV0aG9yPkNoZW4sIEouIEguPC9hdXRo
b3I+PGF1dGhvcj5XYW5nLCBNLiBELjwvYXV0aG9yPjxhdXRob3I+RnUsIEouPC9hdXRob3I+PGF1
dGhvcj5aaG91LCBCLiBDLjwvYXV0aG9yPjxhdXRob3I+TGksIEQuIEcuPC9hdXRob3I+PGF1dGhv
cj5aZW5nLCBILiBRLjwvYXV0aG9yPjxhdXRob3I+UGFuZywgTC4gTS48L2F1dGhvcj48L2F1dGhv
cnM+PC9jb250cmlidXRvcnM+PGF1dGgtYWRkcmVzcz5Db2xvcmVjdGFsIFN1cmdlcnkgRGl2aXNp
b24sIFRoZSBGaXJzdCBBZmZpbGlhdGVkIEhvc3BpdGFsIG9mIEd1YW5neGkgVW5pdmVyc2l0eSBv
ZiBDaGluZXNlIE1lZGljaW5lLCBOYW5uaW5nLCBHdWFuZ3hpLCBDaGluYS4mI3hEO0NvbG9yZWN0
YWwgU3VyZ2VyeSBEaXZpc2lvbiwgQWZmaWxpYXRlZCBIb3NwaXRhbCBvZiBKaW5nZ2FuZ3NoYW4g
VW5pdmVyc2l0eSwgSmkmYXBvczthbiwgSmlhbmd4aSwgQ2hpbmEuJiN4RDtDb2xvcmVjdGFsIFN1
cmdlcnkgRGl2aXNpb24sIFRoZSBQZW9wbGUgSG9zcGl0YWwgb2YgR3Vhbmd4aSBaaHVhbmcgQXV0
b25vbW91cyBSZWdpb24sIE5hbm5pbmcsIEd1YW5neGksIENoaW5hLjwvYXV0aC1hZGRyZXNzPjx0
aXRsZXM+PHRpdGxlPlRyYW5zYW5hbCBPcGVuaW5nIG9mIEludGVyc3BoaW5jdGVyaWMgU3BhY2Ug
Zm9yIEZpc3R1bGEtaW4tQW5vPC90aXRsZT48c2Vjb25kYXJ5LXRpdGxlPkFtIFN1cmc8L3NlY29u
ZGFyeS10aXRsZT48L3RpdGxlcz48cGVyaW9kaWNhbD48ZnVsbC10aXRsZT5BbSBTdXJnPC9mdWxs
LXRpdGxlPjwvcGVyaW9kaWNhbD48cGFnZXM+MzEzNDgyMTk4OTA0ODwvcGFnZXM+PGVkaXRpb24+
MjAyMS8wMi8wMjwvZWRpdGlvbj48ZGF0ZXM+PHllYXI+MjAyMTwveWVhcj48cHViLWRhdGVzPjxk
YXRlPkphbiAzMDwvZGF0ZT48L3B1Yi1kYXRlcz48L2RhdGVzPjxpc2JuPjE1NTUtOTgyMyAoRWxl
Y3Ryb25pYykmI3hEOzAwMDMtMTM0OCAoTGlua2luZyk8L2lzYm4+PGFjY2Vzc2lvbi1udW0+MzM1
MTc3MDY8L2FjY2Vzc2lvbi1udW0+PHVybHM+PHJlbGF0ZWQtdXJscz48dXJsPmh0dHBzOi8vd3d3
Lm5jYmkubmxtLm5paC5nb3YvcHVibWVkLzMzNTE3NzA2PC91cmw+PC9yZWxhdGVkLXVybHM+PC91
cmxzPjxlbGVjdHJvbmljLXJlc291cmNlLW51bT4xMC4xMTc3LzAwMDMxMzQ4MjE5ODkwNDg8L2Vs
ZWN0cm9uaWMtcmVzb3VyY2UtbnVtPjwvcmVjb3JkPjwvQ2l0ZT48L0VuZE5vdGU+AG==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6B6FB5" w:rsidRPr="006749CC">
        <w:rPr>
          <w:rFonts w:ascii="Book Antiqua" w:eastAsia="Book Antiqua" w:hAnsi="Book Antiqua" w:cs="Book Antiqua"/>
          <w:color w:val="000000"/>
        </w:rPr>
      </w:r>
      <w:r w:rsidR="006B6FB5"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8,</w:t>
      </w:r>
      <w:r w:rsidR="00F526A5" w:rsidRPr="006749CC">
        <w:rPr>
          <w:rFonts w:ascii="Book Antiqua" w:eastAsia="Book Antiqua" w:hAnsi="Book Antiqua" w:cs="Book Antiqua"/>
          <w:color w:val="000000"/>
          <w:vertAlign w:val="superscript"/>
        </w:rPr>
        <w:t>21]</w:t>
      </w:r>
      <w:r w:rsidR="006B6FB5"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As a result, the success rate of TROPIS has been satisfactory even on long-term follow-up</w:t>
      </w:r>
      <w:r w:rsidR="006B6FB5"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1&lt;/Year&gt;&lt;RecNum&gt;647&lt;/RecNum&gt;&lt;DisplayText&gt;&lt;style face="superscript"&gt;[18]&lt;/style&gt;&lt;/DisplayText&gt;&lt;record&gt;&lt;rec-number&gt;647&lt;/rec-number&gt;&lt;foreign-keys&gt;&lt;key app="EN" db-id="eszv5f9xq0rpdaewrwupz50x5xa2fdvwpevs" timestamp="1612533887"&gt;647&lt;/key&gt;&lt;/foreign-keys&gt;&lt;ref-type name="Journal Article"&gt;17&lt;/ref-type&gt;&lt;contributors&gt;&lt;authors&gt;&lt;author&gt;Garg, P.&lt;/author&gt;&lt;author&gt;Kaur, B.&lt;/author&gt;&lt;author&gt;Menon, G. R.&lt;/author&gt;&lt;/authors&gt;&lt;/contributors&gt;&lt;auth-address&gt;Indus International Hospital, Mohali, India.&amp;#xD;Garg Fistula Research Institute, Panchkula, India.&amp;#xD;SSRD MRI Centre, Chandigarh, India.&amp;#xD;Indian Council of Medical Research, New Delhi, India.&lt;/auth-address&gt;&lt;titles&gt;&lt;title&gt;Transanal opening of the intersphincteric space: a novel sphincter-sparing procedure to treat 325 high complex anal fistulas with long-term follow-up&lt;/title&gt;&lt;secondary-title&gt;Colorectal Dis&lt;/secondary-title&gt;&lt;/titles&gt;&lt;periodical&gt;&lt;full-title&gt;Colorectal Dis&lt;/full-title&gt;&lt;/periodical&gt;&lt;edition&gt;2021/02/03&lt;/edition&gt;&lt;keywords&gt;&lt;keyword&gt;anal fistula&lt;/keyword&gt;&lt;keyword&gt;fistulotomy&lt;/keyword&gt;&lt;keyword&gt;incontinence&lt;/keyword&gt;&lt;keyword&gt;recurrence&lt;/keyword&gt;&lt;keyword&gt;sphincter&lt;/keyword&gt;&lt;/keywords&gt;&lt;dates&gt;&lt;year&gt;2021&lt;/year&gt;&lt;pub-dates&gt;&lt;date&gt;Feb 2&lt;/date&gt;&lt;/pub-dates&gt;&lt;/dates&gt;&lt;isbn&gt;1463-1318 (Electronic)&amp;#xD;1462-8910 (Linking)&lt;/isbn&gt;&lt;accession-num&gt;33529491&lt;/accession-num&gt;&lt;urls&gt;&lt;related-urls&gt;&lt;url&gt;https://www.ncbi.nlm.nih.gov/pubmed/33529491&lt;/url&gt;&lt;/related-urls&gt;&lt;/urls&gt;&lt;electronic-resource-num&gt;10.1111/codi.15555&lt;/electronic-resource-num&gt;&lt;/record&gt;&lt;/Cite&gt;&lt;/EndNote&gt;</w:instrText>
      </w:r>
      <w:r w:rsidR="006B6FB5"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8]</w:t>
      </w:r>
      <w:r w:rsidR="006B6FB5"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w:t>
      </w:r>
      <w:r w:rsidR="00922260" w:rsidRPr="006749CC">
        <w:rPr>
          <w:rFonts w:ascii="Book Antiqua" w:eastAsia="Book Antiqua" w:hAnsi="Book Antiqua" w:cs="Book Antiqua"/>
          <w:color w:val="000000"/>
        </w:rPr>
        <w:t>Alt</w:t>
      </w:r>
      <w:r w:rsidRPr="006749CC">
        <w:rPr>
          <w:rFonts w:ascii="Book Antiqua" w:eastAsia="Book Antiqua" w:hAnsi="Book Antiqua" w:cs="Book Antiqua"/>
          <w:color w:val="000000"/>
        </w:rPr>
        <w:t xml:space="preserve">hough the laying opening of the </w:t>
      </w:r>
      <w:proofErr w:type="spellStart"/>
      <w:r w:rsidRPr="006749CC">
        <w:rPr>
          <w:rFonts w:ascii="Book Antiqua" w:eastAsia="Book Antiqua" w:hAnsi="Book Antiqua" w:cs="Book Antiqua"/>
          <w:color w:val="000000"/>
        </w:rPr>
        <w:t>intersphincteric</w:t>
      </w:r>
      <w:proofErr w:type="spellEnd"/>
      <w:r w:rsidRPr="006749CC">
        <w:rPr>
          <w:rFonts w:ascii="Book Antiqua" w:eastAsia="Book Antiqua" w:hAnsi="Book Antiqua" w:cs="Book Antiqua"/>
          <w:color w:val="000000"/>
        </w:rPr>
        <w:t xml:space="preserve"> abscess into the rectum had been advocated several decades </w:t>
      </w:r>
      <w:r w:rsidR="00922260" w:rsidRPr="006749CC">
        <w:rPr>
          <w:rFonts w:ascii="Book Antiqua" w:eastAsia="Book Antiqua" w:hAnsi="Book Antiqua" w:cs="Book Antiqua"/>
          <w:color w:val="000000"/>
        </w:rPr>
        <w:lastRenderedPageBreak/>
        <w:t>earlier</w:t>
      </w:r>
      <w:r w:rsidR="006B6FB5" w:rsidRPr="006749CC">
        <w:rPr>
          <w:rFonts w:ascii="Book Antiqua" w:eastAsia="Book Antiqua" w:hAnsi="Book Antiqua" w:cs="Book Antiqua"/>
          <w:color w:val="000000"/>
        </w:rPr>
        <w:fldChar w:fldCharType="begin">
          <w:fldData xml:space="preserve">PEVuZE5vdGU+PENpdGU+PEF1dGhvcj5SYW1hbnVqYW08L0F1dGhvcj48WWVhcj4xOTg0PC9ZZWFy
PjxSZWNOdW0+MTY2PC9SZWNOdW0+PERpc3BsYXlUZXh0PjxzdHlsZSBmYWNlPSJzdXBlcnNjcmlw
dCI+WzIyLCAyM108L3N0eWxlPjwvRGlzcGxheVRleHQ+PHJlY29yZD48cmVjLW51bWJlcj4xNjY8
L3JlYy1udW1iZXI+PGZvcmVpZ24ta2V5cz48a2V5IGFwcD0iRU4iIGRiLWlkPSJlc3p2NWY5eHEw
cnBkYWV3cnd1cHo1MHg1eGEyZmR2d3BldnMiIHRpbWVzdGFtcD0iMCI+MTY2PC9rZXk+PC9mb3Jl
aWduLWtleXM+PHJlZi10eXBlIG5hbWU9IkpvdXJuYWwgQXJ0aWNsZSI+MTc8L3JlZi10eXBlPjxj
b250cmlidXRvcnM+PGF1dGhvcnM+PGF1dGhvcj5SYW1hbnVqYW0sIFAuIFMuPC9hdXRob3I+PGF1
dGhvcj5QcmFzYWQsIE0uIEwuPC9hdXRob3I+PGF1dGhvcj5BYmNhcmlhbiwgSC48L2F1dGhvcj48
YXV0aG9yPlRhbiwgQS4gQi48L2F1dGhvcj48L2F1dGhvcnM+PC9jb250cmlidXRvcnM+PHRpdGxl
cz48dGl0bGU+UGVyaWFuYWwgYWJzY2Vzc2VzIGFuZCBmaXN0dWxhcy4gQSBzdHVkeSBvZiAxMDIz
IHBhdGllbnRzPC90aXRsZT48c2Vjb25kYXJ5LXRpdGxlPkRpcyBDb2xvbiBSZWN0dW08L3NlY29u
ZGFyeS10aXRsZT48L3RpdGxlcz48cGVyaW9kaWNhbD48ZnVsbC10aXRsZT5EaXMgQ29sb24gUmVj
dHVtPC9mdWxsLXRpdGxlPjwvcGVyaW9kaWNhbD48cGFnZXM+NTkzLTc8L3BhZ2VzPjx2b2x1bWU+
Mjc8L3ZvbHVtZT48bnVtYmVyPjk8L251bWJlcj48ZWRpdGlvbj4xOTg0LzA5LzAxPC9lZGl0aW9u
PjxrZXl3b3Jkcz48a2V5d29yZD5BYnNjZXNzL2NvbXBsaWNhdGlvbnMvKnN1cmdlcnk8L2tleXdv
cmQ+PGtleXdvcmQ+QWRvbGVzY2VudDwva2V5d29yZD48a2V5d29yZD5BZHVsdDwva2V5d29yZD48
a2V5d29yZD5BZ2VkPC9rZXl3b3JkPjxrZXl3b3JkPkFudXMgRGlzZWFzZXMvY29tcGxpY2F0aW9u
cy8qc3VyZ2VyeTwva2V5d29yZD48a2V5d29yZD5DaGlsZDwva2V5d29yZD48a2V5d29yZD5EZWJy
aWRlbWVudDwva2V5d29yZD48a2V5d29yZD5EcmFpbmFnZTwva2V5d29yZD48a2V5d29yZD5GZW1h
bGU8L2tleXdvcmQ+PGtleXdvcmQ+SHVtYW5zPC9rZXl3b3JkPjxrZXl3b3JkPk1hbGU8L2tleXdv
cmQ+PGtleXdvcmQ+TWlkZGxlIEFnZWQ8L2tleXdvcmQ+PGtleXdvcmQ+UmVjdGFsIEZpc3R1bGEv
Y29tcGxpY2F0aW9ucy8qc3VyZ2VyeTwva2V5d29yZD48a2V5d29yZD5SZWN1cnJlbmNlPC9rZXl3
b3JkPjwva2V5d29yZHM+PGRhdGVzPjx5ZWFyPjE5ODQ8L3llYXI+PHB1Yi1kYXRlcz48ZGF0ZT5T
ZXA8L2RhdGU+PC9wdWItZGF0ZXM+PC9kYXRlcz48aXNibj4wMDEyLTM3MDYgKFByaW50KSYjeEQ7
MDAxMi0zNzA2IChMaW5raW5nKTwvaXNibj48YWNjZXNzaW9uLW51bT42NDY4MTk5PC9hY2Nlc3Np
b24tbnVtPjx1cmxzPjxyZWxhdGVkLXVybHM+PHVybD5odHRwczovL3d3dy5uY2JpLm5sbS5uaWgu
Z292L3B1Ym1lZC82NDY4MTk5PC91cmw+PC9yZWxhdGVkLXVybHM+PC91cmxzPjxlbGVjdHJvbmlj
LXJlc291cmNlLW51bT4xMC4xMDA3L0JGMDI1NTM4NDg8L2VsZWN0cm9uaWMtcmVzb3VyY2UtbnVt
PjwvcmVjb3JkPjwvQ2l0ZT48Q2l0ZT48QXV0aG9yPlByYXNhZDwvQXV0aG9yPjxZZWFyPjE5ODE8
L1llYXI+PFJlY051bT4xNjU8L1JlY051bT48cmVjb3JkPjxyZWMtbnVtYmVyPjE2NTwvcmVjLW51
bWJlcj48Zm9yZWlnbi1rZXlzPjxrZXkgYXBwPSJFTiIgZGItaWQ9ImVzenY1Zjl4cTBycGRhZXdy
d3VwejUweDV4YTJmZHZ3cGV2cyIgdGltZXN0YW1wPSIwIj4xNjU8L2tleT48L2ZvcmVpZ24ta2V5
cz48cmVmLXR5cGUgbmFtZT0iSm91cm5hbCBBcnRpY2xlIj4xNzwvcmVmLXR5cGU+PGNvbnRyaWJ1
dG9ycz48YXV0aG9ycz48YXV0aG9yPlByYXNhZCwgTS4gTC48L2F1dGhvcj48YXV0aG9yPlJlYWQs
IEQuIFIuPC9hdXRob3I+PGF1dGhvcj5BYmNhcmlhbiwgSC48L2F1dGhvcj48L2F1dGhvcnM+PC9j
b250cmlidXRvcnM+PHRpdGxlcz48dGl0bGU+U3VwcmFsZXZhdG9yIGFic2Nlc3M6IGRpYWdub3Np
cyBhbmQgdHJlYXRtZW50PC90aXRsZT48c2Vjb25kYXJ5LXRpdGxlPkRpcyBDb2xvbiBSZWN0dW08
L3NlY29uZGFyeS10aXRsZT48L3RpdGxlcz48cGVyaW9kaWNhbD48ZnVsbC10aXRsZT5EaXMgQ29s
b24gUmVjdHVtPC9mdWxsLXRpdGxlPjwvcGVyaW9kaWNhbD48cGFnZXM+NDU2LTYxPC9wYWdlcz48
dm9sdW1lPjI0PC92b2x1bWU+PG51bWJlcj42PC9udW1iZXI+PGVkaXRpb24+MTk4MS8wOS8wMTwv
ZWRpdGlvbj48a2V5d29yZHM+PGtleXdvcmQ+QWJzY2Vzcy9jb21wbGljYXRpb25zL2RpYWdub3Np
cy8qc3VyZ2VyeTwva2V5d29yZD48a2V5d29yZD5BZG9sZXNjZW50PC9rZXl3b3JkPjxrZXl3b3Jk
PkFkdWx0PC9rZXl3b3JkPjxrZXl3b3JkPkFudXMgRGlzZWFzZXMvY29tcGxpY2F0aW9ucy9kaWFn
bm9zaXMvKnN1cmdlcnk8L2tleXdvcmQ+PGtleXdvcmQ+RGVicmlkZW1lbnQ8L2tleXdvcmQ+PGtl
eXdvcmQ+RGlhYmV0ZXMgQ29tcGxpY2F0aW9uczwva2V5d29yZD48a2V5d29yZD5EcmFpbmFnZTwv
a2V5d29yZD48a2V5d29yZD5GZW1hbGU8L2tleXdvcmQ+PGtleXdvcmQ+SHVtYW5zPC9rZXl3b3Jk
PjxrZXl3b3JkPk1hbGU8L2tleXdvcmQ+PGtleXdvcmQ+TWlkZGxlIEFnZWQ8L2tleXdvcmQ+PGtl
eXdvcmQ+UmVjdGFsIERpc2Vhc2VzL2NvbXBsaWNhdGlvbnMvZGlhZ25vc2lzLypzdXJnZXJ5PC9r
ZXl3b3JkPjxrZXl3b3JkPlJlY3RhbCBGaXN0dWxhL2NvbXBsaWNhdGlvbnM8L2tleXdvcmQ+PC9r
ZXl3b3Jkcz48ZGF0ZXM+PHllYXI+MTk4MTwveWVhcj48cHViLWRhdGVzPjxkYXRlPlNlcDwvZGF0
ZT48L3B1Yi1kYXRlcz48L2RhdGVzPjxpc2JuPjAwMTItMzcwNiAoUHJpbnQpJiN4RDswMDEyLTM3
MDYgKExpbmtpbmcpPC9pc2JuPjxhY2Nlc3Npb24tbnVtPjcyNzM5ODM8L2FjY2Vzc2lvbi1udW0+
PHVybHM+PHJlbGF0ZWQtdXJscz48dXJsPmh0dHBzOi8vd3d3Lm5jYmkubmxtLm5paC5nb3YvcHVi
bWVkLzcyNzM5ODM8L3VybD48L3JlbGF0ZWQtdXJscz48L3VybHM+PGVsZWN0cm9uaWMtcmVzb3Vy
Y2UtbnVtPjEwLjEwMDcvQkYwMjYyNjc4MzwvZWxlY3Ryb25pYy1yZXNvdXJjZS1udW0+PC9yZWNv
cmQ+PC9DaXRlPjwvRW5kTm90ZT4A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SYW1hbnVqYW08L0F1dGhvcj48WWVhcj4xOTg0PC9ZZWFy
PjxSZWNOdW0+MTY2PC9SZWNOdW0+PERpc3BsYXlUZXh0PjxzdHlsZSBmYWNlPSJzdXBlcnNjcmlw
dCI+WzIyLCAyM108L3N0eWxlPjwvRGlzcGxheVRleHQ+PHJlY29yZD48cmVjLW51bWJlcj4xNjY8
L3JlYy1udW1iZXI+PGZvcmVpZ24ta2V5cz48a2V5IGFwcD0iRU4iIGRiLWlkPSJlc3p2NWY5eHEw
cnBkYWV3cnd1cHo1MHg1eGEyZmR2d3BldnMiIHRpbWVzdGFtcD0iMCI+MTY2PC9rZXk+PC9mb3Jl
aWduLWtleXM+PHJlZi10eXBlIG5hbWU9IkpvdXJuYWwgQXJ0aWNsZSI+MTc8L3JlZi10eXBlPjxj
b250cmlidXRvcnM+PGF1dGhvcnM+PGF1dGhvcj5SYW1hbnVqYW0sIFAuIFMuPC9hdXRob3I+PGF1
dGhvcj5QcmFzYWQsIE0uIEwuPC9hdXRob3I+PGF1dGhvcj5BYmNhcmlhbiwgSC48L2F1dGhvcj48
YXV0aG9yPlRhbiwgQS4gQi48L2F1dGhvcj48L2F1dGhvcnM+PC9jb250cmlidXRvcnM+PHRpdGxl
cz48dGl0bGU+UGVyaWFuYWwgYWJzY2Vzc2VzIGFuZCBmaXN0dWxhcy4gQSBzdHVkeSBvZiAxMDIz
IHBhdGllbnRzPC90aXRsZT48c2Vjb25kYXJ5LXRpdGxlPkRpcyBDb2xvbiBSZWN0dW08L3NlY29u
ZGFyeS10aXRsZT48L3RpdGxlcz48cGVyaW9kaWNhbD48ZnVsbC10aXRsZT5EaXMgQ29sb24gUmVj
dHVtPC9mdWxsLXRpdGxlPjwvcGVyaW9kaWNhbD48cGFnZXM+NTkzLTc8L3BhZ2VzPjx2b2x1bWU+
Mjc8L3ZvbHVtZT48bnVtYmVyPjk8L251bWJlcj48ZWRpdGlvbj4xOTg0LzA5LzAxPC9lZGl0aW9u
PjxrZXl3b3Jkcz48a2V5d29yZD5BYnNjZXNzL2NvbXBsaWNhdGlvbnMvKnN1cmdlcnk8L2tleXdv
cmQ+PGtleXdvcmQ+QWRvbGVzY2VudDwva2V5d29yZD48a2V5d29yZD5BZHVsdDwva2V5d29yZD48
a2V5d29yZD5BZ2VkPC9rZXl3b3JkPjxrZXl3b3JkPkFudXMgRGlzZWFzZXMvY29tcGxpY2F0aW9u
cy8qc3VyZ2VyeTwva2V5d29yZD48a2V5d29yZD5DaGlsZDwva2V5d29yZD48a2V5d29yZD5EZWJy
aWRlbWVudDwva2V5d29yZD48a2V5d29yZD5EcmFpbmFnZTwva2V5d29yZD48a2V5d29yZD5GZW1h
bGU8L2tleXdvcmQ+PGtleXdvcmQ+SHVtYW5zPC9rZXl3b3JkPjxrZXl3b3JkPk1hbGU8L2tleXdv
cmQ+PGtleXdvcmQ+TWlkZGxlIEFnZWQ8L2tleXdvcmQ+PGtleXdvcmQ+UmVjdGFsIEZpc3R1bGEv
Y29tcGxpY2F0aW9ucy8qc3VyZ2VyeTwva2V5d29yZD48a2V5d29yZD5SZWN1cnJlbmNlPC9rZXl3
b3JkPjwva2V5d29yZHM+PGRhdGVzPjx5ZWFyPjE5ODQ8L3llYXI+PHB1Yi1kYXRlcz48ZGF0ZT5T
ZXA8L2RhdGU+PC9wdWItZGF0ZXM+PC9kYXRlcz48aXNibj4wMDEyLTM3MDYgKFByaW50KSYjeEQ7
MDAxMi0zNzA2IChMaW5raW5nKTwvaXNibj48YWNjZXNzaW9uLW51bT42NDY4MTk5PC9hY2Nlc3Np
b24tbnVtPjx1cmxzPjxyZWxhdGVkLXVybHM+PHVybD5odHRwczovL3d3dy5uY2JpLm5sbS5uaWgu
Z292L3B1Ym1lZC82NDY4MTk5PC91cmw+PC9yZWxhdGVkLXVybHM+PC91cmxzPjxlbGVjdHJvbmlj
LXJlc291cmNlLW51bT4xMC4xMDA3L0JGMDI1NTM4NDg8L2VsZWN0cm9uaWMtcmVzb3VyY2UtbnVt
PjwvcmVjb3JkPjwvQ2l0ZT48Q2l0ZT48QXV0aG9yPlByYXNhZDwvQXV0aG9yPjxZZWFyPjE5ODE8
L1llYXI+PFJlY051bT4xNjU8L1JlY051bT48cmVjb3JkPjxyZWMtbnVtYmVyPjE2NTwvcmVjLW51
bWJlcj48Zm9yZWlnbi1rZXlzPjxrZXkgYXBwPSJFTiIgZGItaWQ9ImVzenY1Zjl4cTBycGRhZXdy
d3VwejUweDV4YTJmZHZ3cGV2cyIgdGltZXN0YW1wPSIwIj4xNjU8L2tleT48L2ZvcmVpZ24ta2V5
cz48cmVmLXR5cGUgbmFtZT0iSm91cm5hbCBBcnRpY2xlIj4xNzwvcmVmLXR5cGU+PGNvbnRyaWJ1
dG9ycz48YXV0aG9ycz48YXV0aG9yPlByYXNhZCwgTS4gTC48L2F1dGhvcj48YXV0aG9yPlJlYWQs
IEQuIFIuPC9hdXRob3I+PGF1dGhvcj5BYmNhcmlhbiwgSC48L2F1dGhvcj48L2F1dGhvcnM+PC9j
b250cmlidXRvcnM+PHRpdGxlcz48dGl0bGU+U3VwcmFsZXZhdG9yIGFic2Nlc3M6IGRpYWdub3Np
cyBhbmQgdHJlYXRtZW50PC90aXRsZT48c2Vjb25kYXJ5LXRpdGxlPkRpcyBDb2xvbiBSZWN0dW08
L3NlY29uZGFyeS10aXRsZT48L3RpdGxlcz48cGVyaW9kaWNhbD48ZnVsbC10aXRsZT5EaXMgQ29s
b24gUmVjdHVtPC9mdWxsLXRpdGxlPjwvcGVyaW9kaWNhbD48cGFnZXM+NDU2LTYxPC9wYWdlcz48
dm9sdW1lPjI0PC92b2x1bWU+PG51bWJlcj42PC9udW1iZXI+PGVkaXRpb24+MTk4MS8wOS8wMTwv
ZWRpdGlvbj48a2V5d29yZHM+PGtleXdvcmQ+QWJzY2Vzcy9jb21wbGljYXRpb25zL2RpYWdub3Np
cy8qc3VyZ2VyeTwva2V5d29yZD48a2V5d29yZD5BZG9sZXNjZW50PC9rZXl3b3JkPjxrZXl3b3Jk
PkFkdWx0PC9rZXl3b3JkPjxrZXl3b3JkPkFudXMgRGlzZWFzZXMvY29tcGxpY2F0aW9ucy9kaWFn
bm9zaXMvKnN1cmdlcnk8L2tleXdvcmQ+PGtleXdvcmQ+RGVicmlkZW1lbnQ8L2tleXdvcmQ+PGtl
eXdvcmQ+RGlhYmV0ZXMgQ29tcGxpY2F0aW9uczwva2V5d29yZD48a2V5d29yZD5EcmFpbmFnZTwv
a2V5d29yZD48a2V5d29yZD5GZW1hbGU8L2tleXdvcmQ+PGtleXdvcmQ+SHVtYW5zPC9rZXl3b3Jk
PjxrZXl3b3JkPk1hbGU8L2tleXdvcmQ+PGtleXdvcmQ+TWlkZGxlIEFnZWQ8L2tleXdvcmQ+PGtl
eXdvcmQ+UmVjdGFsIERpc2Vhc2VzL2NvbXBsaWNhdGlvbnMvZGlhZ25vc2lzLypzdXJnZXJ5PC9r
ZXl3b3JkPjxrZXl3b3JkPlJlY3RhbCBGaXN0dWxhL2NvbXBsaWNhdGlvbnM8L2tleXdvcmQ+PC9r
ZXl3b3Jkcz48ZGF0ZXM+PHllYXI+MTk4MTwveWVhcj48cHViLWRhdGVzPjxkYXRlPlNlcDwvZGF0
ZT48L3B1Yi1kYXRlcz48L2RhdGVzPjxpc2JuPjAwMTItMzcwNiAoUHJpbnQpJiN4RDswMDEyLTM3
MDYgKExpbmtpbmcpPC9pc2JuPjxhY2Nlc3Npb24tbnVtPjcyNzM5ODM8L2FjY2Vzc2lvbi1udW0+
PHVybHM+PHJlbGF0ZWQtdXJscz48dXJsPmh0dHBzOi8vd3d3Lm5jYmkubmxtLm5paC5nb3YvcHVi
bWVkLzcyNzM5ODM8L3VybD48L3JlbGF0ZWQtdXJscz48L3VybHM+PGVsZWN0cm9uaWMtcmVzb3Vy
Y2UtbnVtPjEwLjEwMDcvQkYwMjYyNjc4MzwvZWxlY3Ryb25pYy1yZXNvdXJjZS1udW0+PC9yZWNv
cmQ+PC9DaXRlPjwvRW5kTm90ZT4A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6B6FB5" w:rsidRPr="006749CC">
        <w:rPr>
          <w:rFonts w:ascii="Book Antiqua" w:eastAsia="Book Antiqua" w:hAnsi="Book Antiqua" w:cs="Book Antiqua"/>
          <w:color w:val="000000"/>
        </w:rPr>
      </w:r>
      <w:r w:rsidR="006B6FB5"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22,</w:t>
      </w:r>
      <w:r w:rsidR="00F526A5" w:rsidRPr="006749CC">
        <w:rPr>
          <w:rFonts w:ascii="Book Antiqua" w:eastAsia="Book Antiqua" w:hAnsi="Book Antiqua" w:cs="Book Antiqua"/>
          <w:color w:val="000000"/>
          <w:vertAlign w:val="superscript"/>
        </w:rPr>
        <w:t>23]</w:t>
      </w:r>
      <w:r w:rsidR="006B6FB5"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the </w:t>
      </w:r>
      <w:r w:rsidR="00922260" w:rsidRPr="006749CC">
        <w:rPr>
          <w:rFonts w:ascii="Book Antiqua" w:eastAsia="Book Antiqua" w:hAnsi="Book Antiqua" w:cs="Book Antiqua"/>
          <w:color w:val="000000"/>
        </w:rPr>
        <w:t xml:space="preserve">routine </w:t>
      </w:r>
      <w:r w:rsidRPr="006749CC">
        <w:rPr>
          <w:rFonts w:ascii="Book Antiqua" w:eastAsia="Book Antiqua" w:hAnsi="Book Antiqua" w:cs="Book Antiqua"/>
          <w:color w:val="000000"/>
        </w:rPr>
        <w:t>utilization of this in managing all complex high fistulas was done for the first time at our center</w:t>
      </w:r>
      <w:r w:rsidR="006B6FB5"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1&lt;/Year&gt;&lt;RecNum&gt;647&lt;/RecNum&gt;&lt;DisplayText&gt;&lt;style face="superscript"&gt;[18]&lt;/style&gt;&lt;/DisplayText&gt;&lt;record&gt;&lt;rec-number&gt;647&lt;/rec-number&gt;&lt;foreign-keys&gt;&lt;key app="EN" db-id="eszv5f9xq0rpdaewrwupz50x5xa2fdvwpevs" timestamp="1612533887"&gt;647&lt;/key&gt;&lt;/foreign-keys&gt;&lt;ref-type name="Journal Article"&gt;17&lt;/ref-type&gt;&lt;contributors&gt;&lt;authors&gt;&lt;author&gt;Garg, P.&lt;/author&gt;&lt;author&gt;Kaur, B.&lt;/author&gt;&lt;author&gt;Menon, G. R.&lt;/author&gt;&lt;/authors&gt;&lt;/contributors&gt;&lt;auth-address&gt;Indus International Hospital, Mohali, India.&amp;#xD;Garg Fistula Research Institute, Panchkula, India.&amp;#xD;SSRD MRI Centre, Chandigarh, India.&amp;#xD;Indian Council of Medical Research, New Delhi, India.&lt;/auth-address&gt;&lt;titles&gt;&lt;title&gt;Transanal opening of the intersphincteric space: a novel sphincter-sparing procedure to treat 325 high complex anal fistulas with long-term follow-up&lt;/title&gt;&lt;secondary-title&gt;Colorectal Dis&lt;/secondary-title&gt;&lt;/titles&gt;&lt;periodical&gt;&lt;full-title&gt;Colorectal Dis&lt;/full-title&gt;&lt;/periodical&gt;&lt;edition&gt;2021/02/03&lt;/edition&gt;&lt;keywords&gt;&lt;keyword&gt;anal fistula&lt;/keyword&gt;&lt;keyword&gt;fistulotomy&lt;/keyword&gt;&lt;keyword&gt;incontinence&lt;/keyword&gt;&lt;keyword&gt;recurrence&lt;/keyword&gt;&lt;keyword&gt;sphincter&lt;/keyword&gt;&lt;/keywords&gt;&lt;dates&gt;&lt;year&gt;2021&lt;/year&gt;&lt;pub-dates&gt;&lt;date&gt;Feb 2&lt;/date&gt;&lt;/pub-dates&gt;&lt;/dates&gt;&lt;isbn&gt;1463-1318 (Electronic)&amp;#xD;1462-8910 (Linking)&lt;/isbn&gt;&lt;accession-num&gt;33529491&lt;/accession-num&gt;&lt;urls&gt;&lt;related-urls&gt;&lt;url&gt;https://www.ncbi.nlm.nih.gov/pubmed/33529491&lt;/url&gt;&lt;/related-urls&gt;&lt;/urls&gt;&lt;electronic-resource-num&gt;10.1111/codi.15555&lt;/electronic-resource-num&gt;&lt;/record&gt;&lt;/Cite&gt;&lt;/EndNote&gt;</w:instrText>
      </w:r>
      <w:r w:rsidR="006B6FB5"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8]</w:t>
      </w:r>
      <w:r w:rsidR="006B6FB5"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The only other procedures </w:t>
      </w:r>
      <w:r w:rsidR="00922260" w:rsidRPr="006749CC">
        <w:rPr>
          <w:rFonts w:ascii="Book Antiqua" w:eastAsia="Book Antiqua" w:hAnsi="Book Antiqua" w:cs="Book Antiqua"/>
          <w:color w:val="000000"/>
        </w:rPr>
        <w:t xml:space="preserve">that </w:t>
      </w:r>
      <w:r w:rsidRPr="006749CC">
        <w:rPr>
          <w:rFonts w:ascii="Book Antiqua" w:eastAsia="Book Antiqua" w:hAnsi="Book Antiqua" w:cs="Book Antiqua"/>
          <w:color w:val="000000"/>
        </w:rPr>
        <w:t xml:space="preserve">respect both </w:t>
      </w:r>
      <w:r w:rsidR="00922260"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ISTAC and DRAPED principles are fistulotomy and FPR</w:t>
      </w:r>
      <w:r w:rsidR="005D40D1" w:rsidRPr="006749CC">
        <w:rPr>
          <w:rFonts w:ascii="Book Antiqua" w:eastAsia="Book Antiqua" w:hAnsi="Book Antiqua" w:cs="Book Antiqua"/>
          <w:color w:val="000000"/>
        </w:rPr>
        <w:fldChar w:fldCharType="begin">
          <w:fldData xml:space="preserve">PEVuZE5vdGU+PENpdGU+PEF1dGhvcj5TZXlmcmllZDwvQXV0aG9yPjxZZWFyPjIwMTg8L1llYXI+
PFJlY051bT40Mjk8L1JlY051bT48RGlzcGxheVRleHQ+PHN0eWxlIGZhY2U9InN1cGVyc2NyaXB0
Ij5bMTIsIDE2LCAyMCwgMjQsIDI1XTwvc3R5bGU+PC9EaXNwbGF5VGV4dD48cmVjb3JkPjxyZWMt
bnVtYmVyPjQyOTwvcmVjLW51bWJlcj48Zm9yZWlnbi1rZXlzPjxrZXkgYXBwPSJFTiIgZGItaWQ9
ImVzenY1Zjl4cTBycGRhZXdyd3VwejUweDV4YTJmZHZ3cGV2cyIgdGltZXN0YW1wPSIwIj40Mjk8
L2tleT48L2ZvcmVpZ24ta2V5cz48cmVmLXR5cGUgbmFtZT0iSm91cm5hbCBBcnRpY2xlIj4xNzwv
cmVmLXR5cGU+PGNvbnRyaWJ1dG9ycz48YXV0aG9ycz48YXV0aG9yPlNleWZyaWVkLCBTLjwvYXV0
aG9yPjxhdXRob3I+QnVzc2VuLCBELjwvYXV0aG9yPjxhdXRob3I+Sm9vcywgQS48L2F1dGhvcj48
YXV0aG9yPkdhbGF0YSwgQy48L2F1dGhvcj48YXV0aG9yPldlaXNzLCBDLjwvYXV0aG9yPjxhdXRo
b3I+SGVyb2xkLCBBLjwvYXV0aG9yPjwvYXV0aG9ycz48L2NvbnRyaWJ1dG9ycz48YXV0aC1hZGRy
ZXNzPkRlcGFydG1lbnQgb2YgU3VyZ2VyeSwgVW5pdmVyc2l0eSBNZWRpY2FsIENlbnRlciBNYW5u
aGVpbSwgTWVkaWNhbCBGYWN1bHR5IE1hbm5oZWltLCBIZWlkZWxiZXJnIFVuaXZlcnNpdHksIFRo
ZW9kb3ItS3V0emVyLVVmZXIgMS0zLCA2ODE2NywgTWFubmhlaW0sIEdlcm1hbnkuIHN0ZWZmZW4u
c2V5ZnJpZWRAdW1tLmRlLiYjeEQ7RGV1dHNjaGVzIEVuZC0gdW5kIERpY2tkYXJtLVplbnRydW0s
IE1hbm5oZWltLCBHZXJtYW55LiYjeEQ7RGVwYXJ0bWVudCBvZiBTdXJnZXJ5LCBVbml2ZXJzaXR5
IE1lZGljYWwgQ2VudGVyIE1hbm5oZWltLCBNZWRpY2FsIEZhY3VsdHkgTWFubmhlaW0sIEhlaWRl
bGJlcmcgVW5pdmVyc2l0eSwgVGhlb2Rvci1LdXR6ZXItVWZlciAxLTMsIDY4MTY3LCBNYW5uaGVp
bSwgR2VybWFueS4mI3hEO0FidGVpbHVuZyBmdXIgTWVkaXppbmlzY2hlIFN0YXRpc3RpaywgQmlv
bWF0aGVtYXRpayB1bmQgSW5mb3JtYXRpb25zdmVyYXJiZWl0dW5nLCBNZWRpemluaXNjaGUgRmFr
dWx0YXQgTWFubmhlaW0sIE1hbm5oZWltLCBHZXJtYW55LjwvYXV0aC1hZGRyZXNzPjx0aXRsZXM+
PHRpdGxlPkZpc3R1bGVjdG9teSB3aXRoIHByaW1hcnkgc3BoaW5jdGVyIHJlY29uc3RydWN0aW9u
PC90aXRsZT48c2Vjb25kYXJ5LXRpdGxlPkludCBKIENvbG9yZWN0YWwgRGlzPC9zZWNvbmRhcnkt
dGl0bGU+PC90aXRsZXM+PHBlcmlvZGljYWw+PGZ1bGwtdGl0bGU+SW50IEogQ29sb3JlY3RhbCBE
aXM8L2Z1bGwtdGl0bGU+PC9wZXJpb2RpY2FsPjxwYWdlcz45MTEtOTE4PC9wYWdlcz48dm9sdW1l
PjMzPC92b2x1bWU+PG51bWJlcj43PC9udW1iZXI+PGVkaXRpb24+MjAxOC8wNC8xNDwvZWRpdGlv
bj48a2V5d29yZHM+PGtleXdvcmQ+QW5hbCBDYW5hbC8qc3VyZ2VyeTwva2V5d29yZD48a2V5d29y
ZD5GZWNhbCBJbmNvbnRpbmVuY2UvKmV0aW9sb2d5PC9rZXl3b3JkPjxrZXl3b3JkPkZlbWFsZTwv
a2V5d29yZD48a2V5d29yZD5IdW1hbnM8L2tleXdvcmQ+PGtleXdvcmQ+TWFsZTwva2V5d29yZD48
a2V5d29yZD5NaWRkbGUgQWdlZDwva2V5d29yZD48a2V5d29yZD5Qb3N0b3BlcmF0aXZlIENvbXBs
aWNhdGlvbnM8L2tleXdvcmQ+PGtleXdvcmQ+UHJvc3BlY3RpdmUgU3R1ZGllczwva2V5d29yZD48
a2V5d29yZD5SZWN0YWwgRmlzdHVsYS8qc3VyZ2VyeTwva2V5d29yZD48a2V5d29yZD5SZXRyb3Nw
ZWN0aXZlIFN0dWRpZXM8L2tleXdvcmQ+PGtleXdvcmQ+VHJlYXRtZW50IE91dGNvbWU8L2tleXdv
cmQ+PGtleXdvcmQ+QW5hbCBmaXN0dWxhPC9rZXl3b3JkPjxrZXl3b3JkPkNvbnRpbmVuY2U8L2tl
eXdvcmQ+PGtleXdvcmQ+RmlzdHVsZWN0b215PC9rZXl3b3JkPjxrZXl3b3JkPlByaW1hcnkgcmVj
b25zdHJ1Y3Rpb248L2tleXdvcmQ+PGtleXdvcmQ+UmVjdXJyZW5jZTwva2V5d29yZD48a2V5d29y
ZD5TZXRvbjwva2V5d29yZD48L2tleXdvcmRzPjxkYXRlcz48eWVhcj4yMDE4PC95ZWFyPjxwdWIt
ZGF0ZXM+PGRhdGU+SnVsPC9kYXRlPjwvcHViLWRhdGVzPjwvZGF0ZXM+PGlzYm4+MTQzMi0xMjYy
IChFbGVjdHJvbmljKSYjeEQ7MDE3OS0xOTU4IChMaW5raW5nKTwvaXNibj48YWNjZXNzaW9uLW51
bT4yOTY1MTU1MzwvYWNjZXNzaW9uLW51bT48dXJscz48cmVsYXRlZC11cmxzPjx1cmw+aHR0cHM6
Ly93d3cubmNiaS5ubG0ubmloLmdvdi9wdWJtZWQvMjk2NTE1NTM8L3VybD48L3JlbGF0ZWQtdXJs
cz48L3VybHM+PGVsZWN0cm9uaWMtcmVzb3VyY2UtbnVtPjEwLjEwMDcvczAwMzg0LTAxOC0zMDQy
LTY8L2VsZWN0cm9uaWMtcmVzb3VyY2UtbnVtPjwvcmVjb3JkPjwvQ2l0ZT48Q2l0ZT48QXV0aG9y
PkRlIEhvdXM8L0F1dGhvcj48WWVhcj4yMDIwPC9ZZWFyPjxSZWNOdW0+NDg3PC9SZWNOdW0+PHJl
Y29yZD48cmVjLW51bWJlcj40ODc8L3JlYy1udW1iZXI+PGZvcmVpZ24ta2V5cz48a2V5IGFwcD0i
RU4iIGRiLWlkPSJlc3p2NWY5eHEwcnBkYWV3cnd1cHo1MHg1eGEyZmR2d3BldnMiIHRpbWVzdGFt
cD0iMCI+NDg3PC9rZXk+PC9mb3JlaWduLWtleXM+PHJlZi10eXBlIG5hbWU9IkpvdXJuYWwgQXJ0
aWNsZSI+MTc8L3JlZi10eXBlPjxjb250cmlidXRvcnM+PGF1dGhvcnM+PGF1dGhvcj5EZSBIb3Vz
LCBOLjwvYXV0aG9yPjxhdXRob3I+VmFuIGRlbiBCcm9lY2ssIFQuPC9hdXRob3I+PGF1dGhvcj5k
ZSBHaGVsZGVyZSwgQy48L2F1dGhvcj48L2F1dGhvcnM+PC9jb250cmlidXRvcnM+PGF1dGgtYWRk
cmVzcz5EZXBhcnRtZW50IG9mIEdlbmVyYWwgU3VyZ2VyeSwgSGVpbGlnLUhhcnR6aWVrZW5odWlz
LCBMaWVyLCBCZWxnaXVtLiYjeEQ7RGVwYXJ0bWVudCBvZiBVcm9sb2d5LCBVbml2ZXJzaXR5IEhv
c3BpdGFsIG9mIExldXZlbiwgTGV1dmVuLCBCZWxnaXVtLjwvYXV0aC1hZGRyZXNzPjx0aXRsZXM+
PHRpdGxlPkZpc3R1bGVjdG9teSBhbmQgcHJpbWFyeSBzcGhpbmN0ZXJvcGxhc3R5IChGSVBTKSB0
byBwcmV2ZW50IGtleWhvbGUgZGVmb3JtaXR5IGluIHNpbXBsZSBhbmFsIGZpc3R1bGE6IGEgc2lu
Z2xlLWNlbnRlciByZXRyb3NwZWN0aXZlIGNvaG9ydCBzdHVkeTwvdGl0bGU+PHNlY29uZGFyeS10
aXRsZT5BY3RhIENoaXIgQmVsZzwvc2Vjb25kYXJ5LXRpdGxlPjwvdGl0bGVzPjxwZXJpb2RpY2Fs
PjxmdWxsLXRpdGxlPkFjdGEgQ2hpciBCZWxnPC9mdWxsLXRpdGxlPjwvcGVyaW9kaWNhbD48cGFn
ZXM+MS02PC9wYWdlcz48ZWRpdGlvbj4yMDIwLzA0LzA4PC9lZGl0aW9uPjxrZXl3b3Jkcz48a2V5
d29yZD5GaXBzPC9rZXl3b3JkPjxrZXl3b3JkPkZpc3R1bG90b215PC9rZXl3b3JkPjxrZXl3b3Jk
PmtleWhvbGUgZGVmb3JtaXR5PC9rZXl3b3JkPjxrZXl3b3JkPnNpbXBsZSBhbmFsIGZpc3R1bGE8
L2tleXdvcmQ+PC9rZXl3b3Jkcz48ZGF0ZXM+PHllYXI+MjAyMDwveWVhcj48cHViLWRhdGVzPjxk
YXRlPkFwciAxNTwvZGF0ZT48L3B1Yi1kYXRlcz48L2RhdGVzPjxpc2JuPjAwMDEtNTQ1OCAoUHJp
bnQpJiN4RDswMDAxLTU0NTggKExpbmtpbmcpPC9pc2JuPjxhY2Nlc3Npb24tbnVtPjMyMjUzOTky
PC9hY2Nlc3Npb24tbnVtPjx1cmxzPjxyZWxhdGVkLXVybHM+PHVybD5odHRwczovL3d3dy5uY2Jp
Lm5sbS5uaWguZ292L3B1Ym1lZC8zMjI1Mzk5MjwvdXJsPjwvcmVsYXRlZC11cmxzPjwvdXJscz48
ZWxlY3Ryb25pYy1yZXNvdXJjZS1udW0+MTAuMTA4MC8wMDAxNTQ1OC4yMDIwLjE3NTMxNTE8L2Vs
ZWN0cm9uaWMtcmVzb3VyY2UtbnVtPjwvcmVjb3JkPjwvQ2l0ZT48Q2l0ZT48QXV0aG9yPlJhdHRv
PC9BdXRob3I+PFllYXI+MjAxNTwvWWVhcj48UmVjTnVtPjI1NjwvUmVjTnVtPjxyZWNvcmQ+PHJl
Yy1udW1iZXI+MjU2PC9yZWMtbnVtYmVyPjxmb3JlaWduLWtleXM+PGtleSBhcHA9IkVOIiBkYi1p
ZD0iZXN6djVmOXhxMHJwZGFld3J3dXB6NTB4NXhhMmZkdndwZXZzIiB0aW1lc3RhbXA9IjAiPjI1
Njwva2V5PjwvZm9yZWlnbi1rZXlzPjxyZWYtdHlwZSBuYW1lPSJKb3VybmFsIEFydGljbGUiPjE3
PC9yZWYtdHlwZT48Y29udHJpYnV0b3JzPjxhdXRob3JzPjxhdXRob3I+UmF0dG8sIEMuPC9hdXRo
b3I+PGF1dGhvcj5MaXR0YSwgRi48L2F1dGhvcj48YXV0aG9yPkRvbmlzaSwgTC48L2F1dGhvcj48
YXV0aG9yPlBhcmVsbG8sIEEuPC9hdXRob3I+PC9hdXRob3JzPjwvY29udHJpYnV0b3JzPjxhdXRo
LWFkZHJlc3M+UHJvY3RvbG9neSBVbml0LCBEZXBhcnRtZW50IG9mIFN1cmdpY2FsIFNjaWVuY2Vz
LCBDYXRob2xpYyBVbml2ZXJzaXR5LCBMYXJnbyBBLiBHZW1lbGxpLCA4LCAwMDE2OCwgUm9tZSwg
SXRhbHksIGNhcmxvcmF0dG9AdGlzY2FsaS5pdC48L2F1dGgtYWRkcmVzcz48dGl0bGVzPjx0aXRs
ZT5GaXN0dWxvdG9teSBvciBmaXN0dWxlY3RvbXkgYW5kIHByaW1hcnkgc3BoaW5jdGVyb3BsYXN0
eSBmb3IgYW5hbCBmaXN0dWxhIChGSVBTKTogYSBzeXN0ZW1hdGljIHJldmlldzwvdGl0bGU+PHNl
Y29uZGFyeS10aXRsZT5UZWNoIENvbG9wcm9jdG9sPC9zZWNvbmRhcnktdGl0bGU+PC90aXRsZXM+
PHBlcmlvZGljYWw+PGZ1bGwtdGl0bGU+VGVjaCBDb2xvcHJvY3RvbDwvZnVsbC10aXRsZT48L3Bl
cmlvZGljYWw+PHBhZ2VzPjM5MS00MDA8L3BhZ2VzPjx2b2x1bWU+MTk8L3ZvbHVtZT48bnVtYmVy
Pjc8L251bWJlcj48ZWRpdGlvbj4yMDE1LzA2LzEzPC9lZGl0aW9uPjxrZXl3b3Jkcz48a2V5d29y
ZD5BbmFsIENhbmFsLypzdXJnZXJ5PC9rZXl3b3JkPjxrZXl3b3JkPkRlZmVjYXRpb248L2tleXdv
cmQ+PGtleXdvcmQ+RGlnZXN0aXZlIFN5c3RlbSBTdXJnaWNhbCBQcm9jZWR1cmVzLyptZXRob2Rz
PC9rZXl3b3JkPjxrZXl3b3JkPkZlY2FsIEluY29udGluZW5jZTwva2V5d29yZD48a2V5d29yZD5I
dW1hbnM8L2tleXdvcmQ+PGtleXdvcmQ+TWFub21ldHJ5PC9rZXl3b3JkPjxrZXl3b3JkPlF1YWxp
dHkgb2YgTGlmZTwva2V5d29yZD48a2V5d29yZD5SYW5kb21pemVkIENvbnRyb2xsZWQgVHJpYWxz
IGFzIFRvcGljPC9rZXl3b3JkPjxrZXl3b3JkPlJlY3RhbCBGaXN0dWxhLypzdXJnZXJ5PC9rZXl3
b3JkPjxrZXl3b3JkPlRyZWF0bWVudCBPdXRjb21lPC9rZXl3b3JkPjwva2V5d29yZHM+PGRhdGVz
Pjx5ZWFyPjIwMTU8L3llYXI+PHB1Yi1kYXRlcz48ZGF0ZT5KdWw8L2RhdGU+PC9wdWItZGF0ZXM+
PC9kYXRlcz48aXNibj4xMTI4LTA0NVggKEVsZWN0cm9uaWMpJiN4RDsxMTIzLTYzMzcgKExpbmtp
bmcpPC9pc2JuPjxhY2Nlc3Npb24tbnVtPjI2MDYyNzQwPC9hY2Nlc3Npb24tbnVtPjx1cmxzPjxy
ZWxhdGVkLXVybHM+PHVybD5odHRwczovL3d3dy5uY2JpLm5sbS5uaWguZ292L3B1Ym1lZC8yNjA2
Mjc0MDwvdXJsPjwvcmVsYXRlZC11cmxzPjwvdXJscz48ZWxlY3Ryb25pYy1yZXNvdXJjZS1udW0+
MTAuMTAwNy9zMTAxNTEtMDE1LTEzMjMtNDwvZWxlY3Ryb25pYy1yZXNvdXJjZS1udW0+PC9yZWNv
cmQ+PC9DaXRlPjxDaXRlPjxBdXRob3I+R2FyZzwvQXV0aG9yPjxZZWFyPjIwMjA8L1llYXI+PFJl
Y051bT41NDI8L1JlY051bT48cmVjb3JkPjxyZWMtbnVtYmVyPjU0MjwvcmVjLW51bWJlcj48Zm9y
ZWlnbi1rZXlzPjxrZXkgYXBwPSJFTiIgZGItaWQ9ImVzenY1Zjl4cTBycGRhZXdyd3VwejUweDV4
YTJmZHZ3cGV2cyIgdGltZXN0YW1wPSIxNjA2MDU0NDA5Ij41NDI8L2tleT48L2ZvcmVpZ24ta2V5
cz48cmVmLXR5cGUgbmFtZT0iSm91cm5hbCBBcnRpY2xlIj4xNzwvcmVmLXR5cGU+PGNvbnRyaWJ1
dG9ycz48YXV0aG9ycz48YXV0aG9yPkdhcmcsIFAuPC9hdXRob3I+PGF1dGhvcj5Tb2RoaSwgUy4g
Uy48L2F1dGhvcj48YXV0aG9yPkdhcmcsIE4uPC9hdXRob3I+PC9hdXRob3JzPjwvY29udHJpYnV0
b3JzPjxhdXRoLWFkZHJlc3M+RGVwYXJ0bWVudCBvZiBDb2xvcmVjdGFsIFN1cmdlcnksIEdhcmcg
RmlzdHVsYSBSZXNlYXJjaCBJbnN0aXR1dGUsIFBhbmNoa3VsYSwgSGFyeWFuYSwgSW5kaWEuJiN4
RDtEZXBhcnRtZW50IG9mIEdlbmVyYWwgU3VyZ2VyeSwgRGF5YW5hbmQgTWVkaWNhbCBDb2xsZWdl
IGFuZCBIb3NwaXRhbCwgTHVkaGlhbmEsIFB1bmphYiwgSW5kaWEuJiN4RDtEZXBhcnRtZW50IG9m
IEdlbmVyYWwgU3VyZ2VyeSwgR292ZXJubWVudCBNZWRpY2FsIENvbGxlZ2UgYW5kIEhvc3BpdGFs
LCBDaGFuZGlnYXJoLCBJbmRpYS48L2F1dGgtYWRkcmVzcz48dGl0bGVzPjx0aXRsZT5NYW5hZ2Vt
ZW50IG9mIENvbXBsZXggQ3J5cHRvZ2xhbmR1bGFyIEFuYWwgRmlzdHVsYTogQ2hhbGxlbmdlcyBh
bmQgU29sdXRpb25zPC90aXRsZT48c2Vjb25kYXJ5LXRpdGxlPkNsaW4gRXhwIEdhc3Ryb2VudGVy
b2w8L3NlY29uZGFyeS10aXRsZT48L3RpdGxlcz48cGVyaW9kaWNhbD48ZnVsbC10aXRsZT5DbGlu
IEV4cCBHYXN0cm9lbnRlcm9sPC9mdWxsLXRpdGxlPjwvcGVyaW9kaWNhbD48cGFnZXM+NTU1LTU2
NzwvcGFnZXM+PHZvbHVtZT4xMzwvdm9sdW1lPjxlZGl0aW9uPjIwMjAvMTEvMTk8L2VkaXRpb24+
PGtleXdvcmRzPjxrZXl3b3JkPmFuYWwgZmlzdHVsYTwva2V5d29yZD48a2V5d29yZD5jbGFzc2lm
aWNhdGlvbjwva2V5d29yZD48a2V5d29yZD5maXN0dWxvdG9teTwva2V5d29yZD48a2V5d29yZD5p
bmNvbnRpbmVuY2U8L2tleXdvcmQ+PGtleXdvcmQ+cmVjdXJyZW5jZTwva2V5d29yZD48a2V5d29y
ZD5zcGhpbmN0ZXI8L2tleXdvcmQ+PC9rZXl3b3Jkcz48ZGF0ZXM+PHllYXI+MjAyMDwveWVhcj48
L2RhdGVzPjxpc2JuPjExNzgtNzAyMyAoUHJpbnQpJiN4RDsxMTc4LTcwMjMgKExpbmtpbmcpPC9p
c2JuPjxhY2Nlc3Npb24tbnVtPjMzMjA0MTM2PC9hY2Nlc3Npb24tbnVtPjx1cmxzPjxyZWxhdGVk
LXVybHM+PHVybD5odHRwczovL3d3dy5uY2JpLm5sbS5uaWguZ292L3B1Ym1lZC8zMzIwNDEzNjwv
dXJsPjwvcmVsYXRlZC11cmxzPjwvdXJscz48Y3VzdG9tMj5QTUM3NjY3NTg3PC9jdXN0b20yPjxl
bGVjdHJvbmljLXJlc291cmNlLW51bT4xMC4yMTQ3L0NFRy5TMTk4Nzk2PC9lbGVjdHJvbmljLXJl
c291cmNlLW51bT48L3JlY29yZD48L0NpdGU+PENpdGU+PEF1dGhvcj5XbG9kYXJjenlrPC9BdXRo
b3I+PFllYXI+MjAyMTwvWWVhcj48UmVjTnVtPjY1MTwvUmVjTnVtPjxyZWNvcmQ+PHJlYy1udW1i
ZXI+NjUxPC9yZWMtbnVtYmVyPjxmb3JlaWduLWtleXM+PGtleSBhcHA9IkVOIiBkYi1pZD0iZXN6
djVmOXhxMHJwZGFld3J3dXB6NTB4NXhhMmZkdndwZXZzIiB0aW1lc3RhbXA9IjE2MTM2NjkwMDMi
PjY1MTwva2V5PjwvZm9yZWlnbi1rZXlzPjxyZWYtdHlwZSBuYW1lPSJKb3VybmFsIEFydGljbGUi
PjE3PC9yZWYtdHlwZT48Y29udHJpYnV0b3JzPjxhdXRob3JzPjxhdXRob3I+V2xvZGFyY3p5aywg
TS48L2F1dGhvcj48YXV0aG9yPldsb2RhcmN6eWssIEouPC9hdXRob3I+PGF1dGhvcj5Tb2JvbGV3
c2thLVdsb2RhcmN6eWssIEEuPC9hdXRob3I+PGF1dGhvcj5UcnpjaW5za2ksIFIuPC9hdXRob3I+
PGF1dGhvcj5EemlraSwgTC48L2F1dGhvcj48YXV0aG9yPkZpY2huYSwgSi48L2F1dGhvcj48L2F1
dGhvcnM+PC9jb250cmlidXRvcnM+PGF1dGgtYWRkcmVzcz5EZXBhcnRtZW50IG9mIEdlbmVyYWwg
YW5kIENvbG9yZWN0YWwgU3VyZ2VyeSwgTWVkaWNhbCBVbml2ZXJzaXR5IG9mIExvZHosIExvZHos
IFBvbGFuZC4mI3hEO0RlcGFydG1lbnQgb2YgQmlvY2hlbWlzdHJ5LCBNZWRpY2FsIFVuaXZlcnNp
dHkgb2YgTG9keiwgTG9keiwgUG9sYW5kLiYjeEQ7RGVwYXJ0bWVudCBvZiBHYXN0cm9lbnRlcm9s
b2d5LCBNZWRpY2FsIFVuaXZlcnNpdHkgb2YgTG9keiwgTG9keiwgUG9sYW5kLjwvYXV0aC1hZGRy
ZXNzPjx0aXRsZXM+PHRpdGxlPkN1cnJlbnQgY29uY2VwdHMgaW4gdGhlIHBhdGhvZ2VuZXNpcyBv
ZiBjcnlwdG9nbGFuZHVsYXIgcGVyaWFuYWwgZmlzdHVsYTwvdGl0bGU+PHNlY29uZGFyeS10aXRs
ZT5KIEludCBNZWQgUmVzPC9zZWNvbmRhcnktdGl0bGU+PC90aXRsZXM+PHBlcmlvZGljYWw+PGZ1
bGwtdGl0bGU+SiBJbnQgTWVkIFJlczwvZnVsbC10aXRsZT48L3BlcmlvZGljYWw+PHBhZ2VzPjMw
MDA2MDUyMDk4NjY2OTwvcGFnZXM+PHZvbHVtZT40OTwvdm9sdW1lPjxudW1iZXI+MjwvbnVtYmVy
PjxlZGl0aW9uPjIwMjEvMDIvMTg8L2VkaXRpb24+PGtleXdvcmRzPjxrZXl3b3JkPkNyeXB0b2ds
YW5kdWxhciBwZXJpYW5hbCBmaXN0dWxhPC9rZXl3b3JkPjxrZXl3b3JkPmFkaXBva2luZXM8L2tl
eXdvcmQ+PGtleXdvcmQ+Y3l0b2tpbmVzPC9rZXl3b3JkPjxrZXl3b3JkPnBhdGhvZ2VuZXNpczwv
a2V5d29yZD48a2V5d29yZD5wcm9jdG9kZWFsIGdsYW5kczwva2V5d29yZD48a2V5d29yZD5wcm9p
bmZsYW1tYXRvcnkgZmFjdG9yczwva2V5d29yZD48L2tleXdvcmRzPjxkYXRlcz48eWVhcj4yMDIx
PC95ZWFyPjxwdWItZGF0ZXM+PGRhdGU+RmViPC9kYXRlPjwvcHViLWRhdGVzPjwvZGF0ZXM+PGlz
Ym4+MTQ3My0yMzAwIChFbGVjdHJvbmljKSYjeEQ7MDMwMC0wNjA1IChMaW5raW5nKTwvaXNibj48
YWNjZXNzaW9uLW51bT4zMzU5NTM0OTwvYWNjZXNzaW9uLW51bT48dXJscz48cmVsYXRlZC11cmxz
Pjx1cmw+aHR0cHM6Ly93d3cubmNiaS5ubG0ubmloLmdvdi9wdWJtZWQvMzM1OTUzNDk8L3VybD48
L3JlbGF0ZWQtdXJscz48L3VybHM+PGVsZWN0cm9uaWMtcmVzb3VyY2UtbnVtPjEwLjExNzcvMDMw
MDA2MDUyMDk4NjY2OTwvZWxlY3Ryb25pYy1yZXNvdXJjZS1udW0+PC9yZWNvcmQ+PC9DaXRlPjwv
RW5kTm90ZT4A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TZXlmcmllZDwvQXV0aG9yPjxZZWFyPjIwMTg8L1llYXI+
PFJlY051bT40Mjk8L1JlY051bT48RGlzcGxheVRleHQ+PHN0eWxlIGZhY2U9InN1cGVyc2NyaXB0
Ij5bMTIsIDE2LCAyMCwgMjQsIDI1XTwvc3R5bGU+PC9EaXNwbGF5VGV4dD48cmVjb3JkPjxyZWMt
bnVtYmVyPjQyOTwvcmVjLW51bWJlcj48Zm9yZWlnbi1rZXlzPjxrZXkgYXBwPSJFTiIgZGItaWQ9
ImVzenY1Zjl4cTBycGRhZXdyd3VwejUweDV4YTJmZHZ3cGV2cyIgdGltZXN0YW1wPSIwIj40Mjk8
L2tleT48L2ZvcmVpZ24ta2V5cz48cmVmLXR5cGUgbmFtZT0iSm91cm5hbCBBcnRpY2xlIj4xNzwv
cmVmLXR5cGU+PGNvbnRyaWJ1dG9ycz48YXV0aG9ycz48YXV0aG9yPlNleWZyaWVkLCBTLjwvYXV0
aG9yPjxhdXRob3I+QnVzc2VuLCBELjwvYXV0aG9yPjxhdXRob3I+Sm9vcywgQS48L2F1dGhvcj48
YXV0aG9yPkdhbGF0YSwgQy48L2F1dGhvcj48YXV0aG9yPldlaXNzLCBDLjwvYXV0aG9yPjxhdXRo
b3I+SGVyb2xkLCBBLjwvYXV0aG9yPjwvYXV0aG9ycz48L2NvbnRyaWJ1dG9ycz48YXV0aC1hZGRy
ZXNzPkRlcGFydG1lbnQgb2YgU3VyZ2VyeSwgVW5pdmVyc2l0eSBNZWRpY2FsIENlbnRlciBNYW5u
aGVpbSwgTWVkaWNhbCBGYWN1bHR5IE1hbm5oZWltLCBIZWlkZWxiZXJnIFVuaXZlcnNpdHksIFRo
ZW9kb3ItS3V0emVyLVVmZXIgMS0zLCA2ODE2NywgTWFubmhlaW0sIEdlcm1hbnkuIHN0ZWZmZW4u
c2V5ZnJpZWRAdW1tLmRlLiYjeEQ7RGV1dHNjaGVzIEVuZC0gdW5kIERpY2tkYXJtLVplbnRydW0s
IE1hbm5oZWltLCBHZXJtYW55LiYjeEQ7RGVwYXJ0bWVudCBvZiBTdXJnZXJ5LCBVbml2ZXJzaXR5
IE1lZGljYWwgQ2VudGVyIE1hbm5oZWltLCBNZWRpY2FsIEZhY3VsdHkgTWFubmhlaW0sIEhlaWRl
bGJlcmcgVW5pdmVyc2l0eSwgVGhlb2Rvci1LdXR6ZXItVWZlciAxLTMsIDY4MTY3LCBNYW5uaGVp
bSwgR2VybWFueS4mI3hEO0FidGVpbHVuZyBmdXIgTWVkaXppbmlzY2hlIFN0YXRpc3RpaywgQmlv
bWF0aGVtYXRpayB1bmQgSW5mb3JtYXRpb25zdmVyYXJiZWl0dW5nLCBNZWRpemluaXNjaGUgRmFr
dWx0YXQgTWFubmhlaW0sIE1hbm5oZWltLCBHZXJtYW55LjwvYXV0aC1hZGRyZXNzPjx0aXRsZXM+
PHRpdGxlPkZpc3R1bGVjdG9teSB3aXRoIHByaW1hcnkgc3BoaW5jdGVyIHJlY29uc3RydWN0aW9u
PC90aXRsZT48c2Vjb25kYXJ5LXRpdGxlPkludCBKIENvbG9yZWN0YWwgRGlzPC9zZWNvbmRhcnkt
dGl0bGU+PC90aXRsZXM+PHBlcmlvZGljYWw+PGZ1bGwtdGl0bGU+SW50IEogQ29sb3JlY3RhbCBE
aXM8L2Z1bGwtdGl0bGU+PC9wZXJpb2RpY2FsPjxwYWdlcz45MTEtOTE4PC9wYWdlcz48dm9sdW1l
PjMzPC92b2x1bWU+PG51bWJlcj43PC9udW1iZXI+PGVkaXRpb24+MjAxOC8wNC8xNDwvZWRpdGlv
bj48a2V5d29yZHM+PGtleXdvcmQ+QW5hbCBDYW5hbC8qc3VyZ2VyeTwva2V5d29yZD48a2V5d29y
ZD5GZWNhbCBJbmNvbnRpbmVuY2UvKmV0aW9sb2d5PC9rZXl3b3JkPjxrZXl3b3JkPkZlbWFsZTwv
a2V5d29yZD48a2V5d29yZD5IdW1hbnM8L2tleXdvcmQ+PGtleXdvcmQ+TWFsZTwva2V5d29yZD48
a2V5d29yZD5NaWRkbGUgQWdlZDwva2V5d29yZD48a2V5d29yZD5Qb3N0b3BlcmF0aXZlIENvbXBs
aWNhdGlvbnM8L2tleXdvcmQ+PGtleXdvcmQ+UHJvc3BlY3RpdmUgU3R1ZGllczwva2V5d29yZD48
a2V5d29yZD5SZWN0YWwgRmlzdHVsYS8qc3VyZ2VyeTwva2V5d29yZD48a2V5d29yZD5SZXRyb3Nw
ZWN0aXZlIFN0dWRpZXM8L2tleXdvcmQ+PGtleXdvcmQ+VHJlYXRtZW50IE91dGNvbWU8L2tleXdv
cmQ+PGtleXdvcmQ+QW5hbCBmaXN0dWxhPC9rZXl3b3JkPjxrZXl3b3JkPkNvbnRpbmVuY2U8L2tl
eXdvcmQ+PGtleXdvcmQ+RmlzdHVsZWN0b215PC9rZXl3b3JkPjxrZXl3b3JkPlByaW1hcnkgcmVj
b25zdHJ1Y3Rpb248L2tleXdvcmQ+PGtleXdvcmQ+UmVjdXJyZW5jZTwva2V5d29yZD48a2V5d29y
ZD5TZXRvbjwva2V5d29yZD48L2tleXdvcmRzPjxkYXRlcz48eWVhcj4yMDE4PC95ZWFyPjxwdWIt
ZGF0ZXM+PGRhdGU+SnVsPC9kYXRlPjwvcHViLWRhdGVzPjwvZGF0ZXM+PGlzYm4+MTQzMi0xMjYy
IChFbGVjdHJvbmljKSYjeEQ7MDE3OS0xOTU4IChMaW5raW5nKTwvaXNibj48YWNjZXNzaW9uLW51
bT4yOTY1MTU1MzwvYWNjZXNzaW9uLW51bT48dXJscz48cmVsYXRlZC11cmxzPjx1cmw+aHR0cHM6
Ly93d3cubmNiaS5ubG0ubmloLmdvdi9wdWJtZWQvMjk2NTE1NTM8L3VybD48L3JlbGF0ZWQtdXJs
cz48L3VybHM+PGVsZWN0cm9uaWMtcmVzb3VyY2UtbnVtPjEwLjEwMDcvczAwMzg0LTAxOC0zMDQy
LTY8L2VsZWN0cm9uaWMtcmVzb3VyY2UtbnVtPjwvcmVjb3JkPjwvQ2l0ZT48Q2l0ZT48QXV0aG9y
PkRlIEhvdXM8L0F1dGhvcj48WWVhcj4yMDIwPC9ZZWFyPjxSZWNOdW0+NDg3PC9SZWNOdW0+PHJl
Y29yZD48cmVjLW51bWJlcj40ODc8L3JlYy1udW1iZXI+PGZvcmVpZ24ta2V5cz48a2V5IGFwcD0i
RU4iIGRiLWlkPSJlc3p2NWY5eHEwcnBkYWV3cnd1cHo1MHg1eGEyZmR2d3BldnMiIHRpbWVzdGFt
cD0iMCI+NDg3PC9rZXk+PC9mb3JlaWduLWtleXM+PHJlZi10eXBlIG5hbWU9IkpvdXJuYWwgQXJ0
aWNsZSI+MTc8L3JlZi10eXBlPjxjb250cmlidXRvcnM+PGF1dGhvcnM+PGF1dGhvcj5EZSBIb3Vz
LCBOLjwvYXV0aG9yPjxhdXRob3I+VmFuIGRlbiBCcm9lY2ssIFQuPC9hdXRob3I+PGF1dGhvcj5k
ZSBHaGVsZGVyZSwgQy48L2F1dGhvcj48L2F1dGhvcnM+PC9jb250cmlidXRvcnM+PGF1dGgtYWRk
cmVzcz5EZXBhcnRtZW50IG9mIEdlbmVyYWwgU3VyZ2VyeSwgSGVpbGlnLUhhcnR6aWVrZW5odWlz
LCBMaWVyLCBCZWxnaXVtLiYjeEQ7RGVwYXJ0bWVudCBvZiBVcm9sb2d5LCBVbml2ZXJzaXR5IEhv
c3BpdGFsIG9mIExldXZlbiwgTGV1dmVuLCBCZWxnaXVtLjwvYXV0aC1hZGRyZXNzPjx0aXRsZXM+
PHRpdGxlPkZpc3R1bGVjdG9teSBhbmQgcHJpbWFyeSBzcGhpbmN0ZXJvcGxhc3R5IChGSVBTKSB0
byBwcmV2ZW50IGtleWhvbGUgZGVmb3JtaXR5IGluIHNpbXBsZSBhbmFsIGZpc3R1bGE6IGEgc2lu
Z2xlLWNlbnRlciByZXRyb3NwZWN0aXZlIGNvaG9ydCBzdHVkeTwvdGl0bGU+PHNlY29uZGFyeS10
aXRsZT5BY3RhIENoaXIgQmVsZzwvc2Vjb25kYXJ5LXRpdGxlPjwvdGl0bGVzPjxwZXJpb2RpY2Fs
PjxmdWxsLXRpdGxlPkFjdGEgQ2hpciBCZWxnPC9mdWxsLXRpdGxlPjwvcGVyaW9kaWNhbD48cGFn
ZXM+MS02PC9wYWdlcz48ZWRpdGlvbj4yMDIwLzA0LzA4PC9lZGl0aW9uPjxrZXl3b3Jkcz48a2V5
d29yZD5GaXBzPC9rZXl3b3JkPjxrZXl3b3JkPkZpc3R1bG90b215PC9rZXl3b3JkPjxrZXl3b3Jk
PmtleWhvbGUgZGVmb3JtaXR5PC9rZXl3b3JkPjxrZXl3b3JkPnNpbXBsZSBhbmFsIGZpc3R1bGE8
L2tleXdvcmQ+PC9rZXl3b3Jkcz48ZGF0ZXM+PHllYXI+MjAyMDwveWVhcj48cHViLWRhdGVzPjxk
YXRlPkFwciAxNTwvZGF0ZT48L3B1Yi1kYXRlcz48L2RhdGVzPjxpc2JuPjAwMDEtNTQ1OCAoUHJp
bnQpJiN4RDswMDAxLTU0NTggKExpbmtpbmcpPC9pc2JuPjxhY2Nlc3Npb24tbnVtPjMyMjUzOTky
PC9hY2Nlc3Npb24tbnVtPjx1cmxzPjxyZWxhdGVkLXVybHM+PHVybD5odHRwczovL3d3dy5uY2Jp
Lm5sbS5uaWguZ292L3B1Ym1lZC8zMjI1Mzk5MjwvdXJsPjwvcmVsYXRlZC11cmxzPjwvdXJscz48
ZWxlY3Ryb25pYy1yZXNvdXJjZS1udW0+MTAuMTA4MC8wMDAxNTQ1OC4yMDIwLjE3NTMxNTE8L2Vs
ZWN0cm9uaWMtcmVzb3VyY2UtbnVtPjwvcmVjb3JkPjwvQ2l0ZT48Q2l0ZT48QXV0aG9yPlJhdHRv
PC9BdXRob3I+PFllYXI+MjAxNTwvWWVhcj48UmVjTnVtPjI1NjwvUmVjTnVtPjxyZWNvcmQ+PHJl
Yy1udW1iZXI+MjU2PC9yZWMtbnVtYmVyPjxmb3JlaWduLWtleXM+PGtleSBhcHA9IkVOIiBkYi1p
ZD0iZXN6djVmOXhxMHJwZGFld3J3dXB6NTB4NXhhMmZkdndwZXZzIiB0aW1lc3RhbXA9IjAiPjI1
Njwva2V5PjwvZm9yZWlnbi1rZXlzPjxyZWYtdHlwZSBuYW1lPSJKb3VybmFsIEFydGljbGUiPjE3
PC9yZWYtdHlwZT48Y29udHJpYnV0b3JzPjxhdXRob3JzPjxhdXRob3I+UmF0dG8sIEMuPC9hdXRo
b3I+PGF1dGhvcj5MaXR0YSwgRi48L2F1dGhvcj48YXV0aG9yPkRvbmlzaSwgTC48L2F1dGhvcj48
YXV0aG9yPlBhcmVsbG8sIEEuPC9hdXRob3I+PC9hdXRob3JzPjwvY29udHJpYnV0b3JzPjxhdXRo
LWFkZHJlc3M+UHJvY3RvbG9neSBVbml0LCBEZXBhcnRtZW50IG9mIFN1cmdpY2FsIFNjaWVuY2Vz
LCBDYXRob2xpYyBVbml2ZXJzaXR5LCBMYXJnbyBBLiBHZW1lbGxpLCA4LCAwMDE2OCwgUm9tZSwg
SXRhbHksIGNhcmxvcmF0dG9AdGlzY2FsaS5pdC48L2F1dGgtYWRkcmVzcz48dGl0bGVzPjx0aXRs
ZT5GaXN0dWxvdG9teSBvciBmaXN0dWxlY3RvbXkgYW5kIHByaW1hcnkgc3BoaW5jdGVyb3BsYXN0
eSBmb3IgYW5hbCBmaXN0dWxhIChGSVBTKTogYSBzeXN0ZW1hdGljIHJldmlldzwvdGl0bGU+PHNl
Y29uZGFyeS10aXRsZT5UZWNoIENvbG9wcm9jdG9sPC9zZWNvbmRhcnktdGl0bGU+PC90aXRsZXM+
PHBlcmlvZGljYWw+PGZ1bGwtdGl0bGU+VGVjaCBDb2xvcHJvY3RvbDwvZnVsbC10aXRsZT48L3Bl
cmlvZGljYWw+PHBhZ2VzPjM5MS00MDA8L3BhZ2VzPjx2b2x1bWU+MTk8L3ZvbHVtZT48bnVtYmVy
Pjc8L251bWJlcj48ZWRpdGlvbj4yMDE1LzA2LzEzPC9lZGl0aW9uPjxrZXl3b3Jkcz48a2V5d29y
ZD5BbmFsIENhbmFsLypzdXJnZXJ5PC9rZXl3b3JkPjxrZXl3b3JkPkRlZmVjYXRpb248L2tleXdv
cmQ+PGtleXdvcmQ+RGlnZXN0aXZlIFN5c3RlbSBTdXJnaWNhbCBQcm9jZWR1cmVzLyptZXRob2Rz
PC9rZXl3b3JkPjxrZXl3b3JkPkZlY2FsIEluY29udGluZW5jZTwva2V5d29yZD48a2V5d29yZD5I
dW1hbnM8L2tleXdvcmQ+PGtleXdvcmQ+TWFub21ldHJ5PC9rZXl3b3JkPjxrZXl3b3JkPlF1YWxp
dHkgb2YgTGlmZTwva2V5d29yZD48a2V5d29yZD5SYW5kb21pemVkIENvbnRyb2xsZWQgVHJpYWxz
IGFzIFRvcGljPC9rZXl3b3JkPjxrZXl3b3JkPlJlY3RhbCBGaXN0dWxhLypzdXJnZXJ5PC9rZXl3
b3JkPjxrZXl3b3JkPlRyZWF0bWVudCBPdXRjb21lPC9rZXl3b3JkPjwva2V5d29yZHM+PGRhdGVz
Pjx5ZWFyPjIwMTU8L3llYXI+PHB1Yi1kYXRlcz48ZGF0ZT5KdWw8L2RhdGU+PC9wdWItZGF0ZXM+
PC9kYXRlcz48aXNibj4xMTI4LTA0NVggKEVsZWN0cm9uaWMpJiN4RDsxMTIzLTYzMzcgKExpbmtp
bmcpPC9pc2JuPjxhY2Nlc3Npb24tbnVtPjI2MDYyNzQwPC9hY2Nlc3Npb24tbnVtPjx1cmxzPjxy
ZWxhdGVkLXVybHM+PHVybD5odHRwczovL3d3dy5uY2JpLm5sbS5uaWguZ292L3B1Ym1lZC8yNjA2
Mjc0MDwvdXJsPjwvcmVsYXRlZC11cmxzPjwvdXJscz48ZWxlY3Ryb25pYy1yZXNvdXJjZS1udW0+
MTAuMTAwNy9zMTAxNTEtMDE1LTEzMjMtNDwvZWxlY3Ryb25pYy1yZXNvdXJjZS1udW0+PC9yZWNv
cmQ+PC9DaXRlPjxDaXRlPjxBdXRob3I+R2FyZzwvQXV0aG9yPjxZZWFyPjIwMjA8L1llYXI+PFJl
Y051bT41NDI8L1JlY051bT48cmVjb3JkPjxyZWMtbnVtYmVyPjU0MjwvcmVjLW51bWJlcj48Zm9y
ZWlnbi1rZXlzPjxrZXkgYXBwPSJFTiIgZGItaWQ9ImVzenY1Zjl4cTBycGRhZXdyd3VwejUweDV4
YTJmZHZ3cGV2cyIgdGltZXN0YW1wPSIxNjA2MDU0NDA5Ij41NDI8L2tleT48L2ZvcmVpZ24ta2V5
cz48cmVmLXR5cGUgbmFtZT0iSm91cm5hbCBBcnRpY2xlIj4xNzwvcmVmLXR5cGU+PGNvbnRyaWJ1
dG9ycz48YXV0aG9ycz48YXV0aG9yPkdhcmcsIFAuPC9hdXRob3I+PGF1dGhvcj5Tb2RoaSwgUy4g
Uy48L2F1dGhvcj48YXV0aG9yPkdhcmcsIE4uPC9hdXRob3I+PC9hdXRob3JzPjwvY29udHJpYnV0
b3JzPjxhdXRoLWFkZHJlc3M+RGVwYXJ0bWVudCBvZiBDb2xvcmVjdGFsIFN1cmdlcnksIEdhcmcg
RmlzdHVsYSBSZXNlYXJjaCBJbnN0aXR1dGUsIFBhbmNoa3VsYSwgSGFyeWFuYSwgSW5kaWEuJiN4
RDtEZXBhcnRtZW50IG9mIEdlbmVyYWwgU3VyZ2VyeSwgRGF5YW5hbmQgTWVkaWNhbCBDb2xsZWdl
IGFuZCBIb3NwaXRhbCwgTHVkaGlhbmEsIFB1bmphYiwgSW5kaWEuJiN4RDtEZXBhcnRtZW50IG9m
IEdlbmVyYWwgU3VyZ2VyeSwgR292ZXJubWVudCBNZWRpY2FsIENvbGxlZ2UgYW5kIEhvc3BpdGFs
LCBDaGFuZGlnYXJoLCBJbmRpYS48L2F1dGgtYWRkcmVzcz48dGl0bGVzPjx0aXRsZT5NYW5hZ2Vt
ZW50IG9mIENvbXBsZXggQ3J5cHRvZ2xhbmR1bGFyIEFuYWwgRmlzdHVsYTogQ2hhbGxlbmdlcyBh
bmQgU29sdXRpb25zPC90aXRsZT48c2Vjb25kYXJ5LXRpdGxlPkNsaW4gRXhwIEdhc3Ryb2VudGVy
b2w8L3NlY29uZGFyeS10aXRsZT48L3RpdGxlcz48cGVyaW9kaWNhbD48ZnVsbC10aXRsZT5DbGlu
IEV4cCBHYXN0cm9lbnRlcm9sPC9mdWxsLXRpdGxlPjwvcGVyaW9kaWNhbD48cGFnZXM+NTU1LTU2
NzwvcGFnZXM+PHZvbHVtZT4xMzwvdm9sdW1lPjxlZGl0aW9uPjIwMjAvMTEvMTk8L2VkaXRpb24+
PGtleXdvcmRzPjxrZXl3b3JkPmFuYWwgZmlzdHVsYTwva2V5d29yZD48a2V5d29yZD5jbGFzc2lm
aWNhdGlvbjwva2V5d29yZD48a2V5d29yZD5maXN0dWxvdG9teTwva2V5d29yZD48a2V5d29yZD5p
bmNvbnRpbmVuY2U8L2tleXdvcmQ+PGtleXdvcmQ+cmVjdXJyZW5jZTwva2V5d29yZD48a2V5d29y
ZD5zcGhpbmN0ZXI8L2tleXdvcmQ+PC9rZXl3b3Jkcz48ZGF0ZXM+PHllYXI+MjAyMDwveWVhcj48
L2RhdGVzPjxpc2JuPjExNzgtNzAyMyAoUHJpbnQpJiN4RDsxMTc4LTcwMjMgKExpbmtpbmcpPC9p
c2JuPjxhY2Nlc3Npb24tbnVtPjMzMjA0MTM2PC9hY2Nlc3Npb24tbnVtPjx1cmxzPjxyZWxhdGVk
LXVybHM+PHVybD5odHRwczovL3d3dy5uY2JpLm5sbS5uaWguZ292L3B1Ym1lZC8zMzIwNDEzNjwv
dXJsPjwvcmVsYXRlZC11cmxzPjwvdXJscz48Y3VzdG9tMj5QTUM3NjY3NTg3PC9jdXN0b20yPjxl
bGVjdHJvbmljLXJlc291cmNlLW51bT4xMC4yMTQ3L0NFRy5TMTk4Nzk2PC9lbGVjdHJvbmljLXJl
c291cmNlLW51bT48L3JlY29yZD48L0NpdGU+PENpdGU+PEF1dGhvcj5XbG9kYXJjenlrPC9BdXRo
b3I+PFllYXI+MjAyMTwvWWVhcj48UmVjTnVtPjY1MTwvUmVjTnVtPjxyZWNvcmQ+PHJlYy1udW1i
ZXI+NjUxPC9yZWMtbnVtYmVyPjxmb3JlaWduLWtleXM+PGtleSBhcHA9IkVOIiBkYi1pZD0iZXN6
djVmOXhxMHJwZGFld3J3dXB6NTB4NXhhMmZkdndwZXZzIiB0aW1lc3RhbXA9IjE2MTM2NjkwMDMi
PjY1MTwva2V5PjwvZm9yZWlnbi1rZXlzPjxyZWYtdHlwZSBuYW1lPSJKb3VybmFsIEFydGljbGUi
PjE3PC9yZWYtdHlwZT48Y29udHJpYnV0b3JzPjxhdXRob3JzPjxhdXRob3I+V2xvZGFyY3p5aywg
TS48L2F1dGhvcj48YXV0aG9yPldsb2RhcmN6eWssIEouPC9hdXRob3I+PGF1dGhvcj5Tb2JvbGV3
c2thLVdsb2RhcmN6eWssIEEuPC9hdXRob3I+PGF1dGhvcj5UcnpjaW5za2ksIFIuPC9hdXRob3I+
PGF1dGhvcj5EemlraSwgTC48L2F1dGhvcj48YXV0aG9yPkZpY2huYSwgSi48L2F1dGhvcj48L2F1
dGhvcnM+PC9jb250cmlidXRvcnM+PGF1dGgtYWRkcmVzcz5EZXBhcnRtZW50IG9mIEdlbmVyYWwg
YW5kIENvbG9yZWN0YWwgU3VyZ2VyeSwgTWVkaWNhbCBVbml2ZXJzaXR5IG9mIExvZHosIExvZHos
IFBvbGFuZC4mI3hEO0RlcGFydG1lbnQgb2YgQmlvY2hlbWlzdHJ5LCBNZWRpY2FsIFVuaXZlcnNp
dHkgb2YgTG9keiwgTG9keiwgUG9sYW5kLiYjeEQ7RGVwYXJ0bWVudCBvZiBHYXN0cm9lbnRlcm9s
b2d5LCBNZWRpY2FsIFVuaXZlcnNpdHkgb2YgTG9keiwgTG9keiwgUG9sYW5kLjwvYXV0aC1hZGRy
ZXNzPjx0aXRsZXM+PHRpdGxlPkN1cnJlbnQgY29uY2VwdHMgaW4gdGhlIHBhdGhvZ2VuZXNpcyBv
ZiBjcnlwdG9nbGFuZHVsYXIgcGVyaWFuYWwgZmlzdHVsYTwvdGl0bGU+PHNlY29uZGFyeS10aXRs
ZT5KIEludCBNZWQgUmVzPC9zZWNvbmRhcnktdGl0bGU+PC90aXRsZXM+PHBlcmlvZGljYWw+PGZ1
bGwtdGl0bGU+SiBJbnQgTWVkIFJlczwvZnVsbC10aXRsZT48L3BlcmlvZGljYWw+PHBhZ2VzPjMw
MDA2MDUyMDk4NjY2OTwvcGFnZXM+PHZvbHVtZT40OTwvdm9sdW1lPjxudW1iZXI+MjwvbnVtYmVy
PjxlZGl0aW9uPjIwMjEvMDIvMTg8L2VkaXRpb24+PGtleXdvcmRzPjxrZXl3b3JkPkNyeXB0b2ds
YW5kdWxhciBwZXJpYW5hbCBmaXN0dWxhPC9rZXl3b3JkPjxrZXl3b3JkPmFkaXBva2luZXM8L2tl
eXdvcmQ+PGtleXdvcmQ+Y3l0b2tpbmVzPC9rZXl3b3JkPjxrZXl3b3JkPnBhdGhvZ2VuZXNpczwv
a2V5d29yZD48a2V5d29yZD5wcm9jdG9kZWFsIGdsYW5kczwva2V5d29yZD48a2V5d29yZD5wcm9p
bmZsYW1tYXRvcnkgZmFjdG9yczwva2V5d29yZD48L2tleXdvcmRzPjxkYXRlcz48eWVhcj4yMDIx
PC95ZWFyPjxwdWItZGF0ZXM+PGRhdGU+RmViPC9kYXRlPjwvcHViLWRhdGVzPjwvZGF0ZXM+PGlz
Ym4+MTQ3My0yMzAwIChFbGVjdHJvbmljKSYjeEQ7MDMwMC0wNjA1IChMaW5raW5nKTwvaXNibj48
YWNjZXNzaW9uLW51bT4zMzU5NTM0OTwvYWNjZXNzaW9uLW51bT48dXJscz48cmVsYXRlZC11cmxz
Pjx1cmw+aHR0cHM6Ly93d3cubmNiaS5ubG0ubmloLmdvdi9wdWJtZWQvMzM1OTUzNDk8L3VybD48
L3JlbGF0ZWQtdXJscz48L3VybHM+PGVsZWN0cm9uaWMtcmVzb3VyY2UtbnVtPjEwLjExNzcvMDMw
MDA2MDUyMDk4NjY2OTwvZWxlY3Ryb25pYy1yZXNvdXJjZS1udW0+PC9yZWNvcmQ+PC9DaXRlPjwv
RW5kTm90ZT4A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5D40D1" w:rsidRPr="006749CC">
        <w:rPr>
          <w:rFonts w:ascii="Book Antiqua" w:eastAsia="Book Antiqua" w:hAnsi="Book Antiqua" w:cs="Book Antiqua"/>
          <w:color w:val="000000"/>
        </w:rPr>
      </w:r>
      <w:r w:rsidR="005D40D1"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2,</w:t>
      </w:r>
      <w:r w:rsidR="00F526A5" w:rsidRPr="006749CC">
        <w:rPr>
          <w:rFonts w:ascii="Book Antiqua" w:eastAsia="Book Antiqua" w:hAnsi="Book Antiqua" w:cs="Book Antiqua"/>
          <w:color w:val="000000"/>
          <w:vertAlign w:val="superscript"/>
        </w:rPr>
        <w:t>1</w:t>
      </w:r>
      <w:r w:rsidR="00613C8C" w:rsidRPr="006749CC">
        <w:rPr>
          <w:rFonts w:ascii="Book Antiqua" w:eastAsia="Book Antiqua" w:hAnsi="Book Antiqua" w:cs="Book Antiqua"/>
          <w:color w:val="000000"/>
          <w:vertAlign w:val="superscript"/>
        </w:rPr>
        <w:t>6,20,24,</w:t>
      </w:r>
      <w:r w:rsidR="00F526A5" w:rsidRPr="006749CC">
        <w:rPr>
          <w:rFonts w:ascii="Book Antiqua" w:eastAsia="Book Antiqua" w:hAnsi="Book Antiqua" w:cs="Book Antiqua"/>
          <w:color w:val="000000"/>
          <w:vertAlign w:val="superscript"/>
        </w:rPr>
        <w:t>25]</w:t>
      </w:r>
      <w:r w:rsidR="005D40D1"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Fistulotomy can only be done in low fistulas and is contraindicated in high complex fistulas</w:t>
      </w:r>
      <w:r w:rsidR="005D40D1"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5D40D1"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5D40D1"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In FPR, the complete fistula tract is excised, </w:t>
      </w:r>
      <w:r w:rsidR="00922260" w:rsidRPr="006749CC">
        <w:rPr>
          <w:rFonts w:ascii="Book Antiqua" w:eastAsia="Book Antiqua" w:hAnsi="Book Antiqua" w:cs="Book Antiqua"/>
          <w:color w:val="000000"/>
        </w:rPr>
        <w:t xml:space="preserve">which </w:t>
      </w:r>
      <w:r w:rsidRPr="006749CC">
        <w:rPr>
          <w:rFonts w:ascii="Book Antiqua" w:eastAsia="Book Antiqua" w:hAnsi="Book Antiqua" w:cs="Book Antiqua"/>
          <w:color w:val="000000"/>
        </w:rPr>
        <w:t>is akin to excision of the whole abscess</w:t>
      </w:r>
      <w:r w:rsidR="005D40D1" w:rsidRPr="006749CC">
        <w:rPr>
          <w:rFonts w:ascii="Book Antiqua" w:eastAsia="Book Antiqua" w:hAnsi="Book Antiqua" w:cs="Book Antiqua"/>
          <w:color w:val="000000"/>
        </w:rPr>
        <w:fldChar w:fldCharType="begin">
          <w:fldData xml:space="preserve">PEVuZE5vdGU+PENpdGU+PEF1dGhvcj5TZXlmcmllZDwvQXV0aG9yPjxZZWFyPjIwMTg8L1llYXI+
PFJlY051bT40Mjk8L1JlY051bT48RGlzcGxheVRleHQ+PHN0eWxlIGZhY2U9InN1cGVyc2NyaXB0
Ij5bMTIsIDE2LCAyMCwgMjQsIDI1XTwvc3R5bGU+PC9EaXNwbGF5VGV4dD48cmVjb3JkPjxyZWMt
bnVtYmVyPjQyOTwvcmVjLW51bWJlcj48Zm9yZWlnbi1rZXlzPjxrZXkgYXBwPSJFTiIgZGItaWQ9
ImVzenY1Zjl4cTBycGRhZXdyd3VwejUweDV4YTJmZHZ3cGV2cyIgdGltZXN0YW1wPSIwIj40Mjk8
L2tleT48L2ZvcmVpZ24ta2V5cz48cmVmLXR5cGUgbmFtZT0iSm91cm5hbCBBcnRpY2xlIj4xNzwv
cmVmLXR5cGU+PGNvbnRyaWJ1dG9ycz48YXV0aG9ycz48YXV0aG9yPlNleWZyaWVkLCBTLjwvYXV0
aG9yPjxhdXRob3I+QnVzc2VuLCBELjwvYXV0aG9yPjxhdXRob3I+Sm9vcywgQS48L2F1dGhvcj48
YXV0aG9yPkdhbGF0YSwgQy48L2F1dGhvcj48YXV0aG9yPldlaXNzLCBDLjwvYXV0aG9yPjxhdXRo
b3I+SGVyb2xkLCBBLjwvYXV0aG9yPjwvYXV0aG9ycz48L2NvbnRyaWJ1dG9ycz48YXV0aC1hZGRy
ZXNzPkRlcGFydG1lbnQgb2YgU3VyZ2VyeSwgVW5pdmVyc2l0eSBNZWRpY2FsIENlbnRlciBNYW5u
aGVpbSwgTWVkaWNhbCBGYWN1bHR5IE1hbm5oZWltLCBIZWlkZWxiZXJnIFVuaXZlcnNpdHksIFRo
ZW9kb3ItS3V0emVyLVVmZXIgMS0zLCA2ODE2NywgTWFubmhlaW0sIEdlcm1hbnkuIHN0ZWZmZW4u
c2V5ZnJpZWRAdW1tLmRlLiYjeEQ7RGV1dHNjaGVzIEVuZC0gdW5kIERpY2tkYXJtLVplbnRydW0s
IE1hbm5oZWltLCBHZXJtYW55LiYjeEQ7RGVwYXJ0bWVudCBvZiBTdXJnZXJ5LCBVbml2ZXJzaXR5
IE1lZGljYWwgQ2VudGVyIE1hbm5oZWltLCBNZWRpY2FsIEZhY3VsdHkgTWFubmhlaW0sIEhlaWRl
bGJlcmcgVW5pdmVyc2l0eSwgVGhlb2Rvci1LdXR6ZXItVWZlciAxLTMsIDY4MTY3LCBNYW5uaGVp
bSwgR2VybWFueS4mI3hEO0FidGVpbHVuZyBmdXIgTWVkaXppbmlzY2hlIFN0YXRpc3RpaywgQmlv
bWF0aGVtYXRpayB1bmQgSW5mb3JtYXRpb25zdmVyYXJiZWl0dW5nLCBNZWRpemluaXNjaGUgRmFr
dWx0YXQgTWFubmhlaW0sIE1hbm5oZWltLCBHZXJtYW55LjwvYXV0aC1hZGRyZXNzPjx0aXRsZXM+
PHRpdGxlPkZpc3R1bGVjdG9teSB3aXRoIHByaW1hcnkgc3BoaW5jdGVyIHJlY29uc3RydWN0aW9u
PC90aXRsZT48c2Vjb25kYXJ5LXRpdGxlPkludCBKIENvbG9yZWN0YWwgRGlzPC9zZWNvbmRhcnkt
dGl0bGU+PC90aXRsZXM+PHBlcmlvZGljYWw+PGZ1bGwtdGl0bGU+SW50IEogQ29sb3JlY3RhbCBE
aXM8L2Z1bGwtdGl0bGU+PC9wZXJpb2RpY2FsPjxwYWdlcz45MTEtOTE4PC9wYWdlcz48dm9sdW1l
PjMzPC92b2x1bWU+PG51bWJlcj43PC9udW1iZXI+PGVkaXRpb24+MjAxOC8wNC8xNDwvZWRpdGlv
bj48a2V5d29yZHM+PGtleXdvcmQ+QW5hbCBDYW5hbC8qc3VyZ2VyeTwva2V5d29yZD48a2V5d29y
ZD5GZWNhbCBJbmNvbnRpbmVuY2UvKmV0aW9sb2d5PC9rZXl3b3JkPjxrZXl3b3JkPkZlbWFsZTwv
a2V5d29yZD48a2V5d29yZD5IdW1hbnM8L2tleXdvcmQ+PGtleXdvcmQ+TWFsZTwva2V5d29yZD48
a2V5d29yZD5NaWRkbGUgQWdlZDwva2V5d29yZD48a2V5d29yZD5Qb3N0b3BlcmF0aXZlIENvbXBs
aWNhdGlvbnM8L2tleXdvcmQ+PGtleXdvcmQ+UHJvc3BlY3RpdmUgU3R1ZGllczwva2V5d29yZD48
a2V5d29yZD5SZWN0YWwgRmlzdHVsYS8qc3VyZ2VyeTwva2V5d29yZD48a2V5d29yZD5SZXRyb3Nw
ZWN0aXZlIFN0dWRpZXM8L2tleXdvcmQ+PGtleXdvcmQ+VHJlYXRtZW50IE91dGNvbWU8L2tleXdv
cmQ+PGtleXdvcmQ+QW5hbCBmaXN0dWxhPC9rZXl3b3JkPjxrZXl3b3JkPkNvbnRpbmVuY2U8L2tl
eXdvcmQ+PGtleXdvcmQ+RmlzdHVsZWN0b215PC9rZXl3b3JkPjxrZXl3b3JkPlByaW1hcnkgcmVj
b25zdHJ1Y3Rpb248L2tleXdvcmQ+PGtleXdvcmQ+UmVjdXJyZW5jZTwva2V5d29yZD48a2V5d29y
ZD5TZXRvbjwva2V5d29yZD48L2tleXdvcmRzPjxkYXRlcz48eWVhcj4yMDE4PC95ZWFyPjxwdWIt
ZGF0ZXM+PGRhdGU+SnVsPC9kYXRlPjwvcHViLWRhdGVzPjwvZGF0ZXM+PGlzYm4+MTQzMi0xMjYy
IChFbGVjdHJvbmljKSYjeEQ7MDE3OS0xOTU4IChMaW5raW5nKTwvaXNibj48YWNjZXNzaW9uLW51
bT4yOTY1MTU1MzwvYWNjZXNzaW9uLW51bT48dXJscz48cmVsYXRlZC11cmxzPjx1cmw+aHR0cHM6
Ly93d3cubmNiaS5ubG0ubmloLmdvdi9wdWJtZWQvMjk2NTE1NTM8L3VybD48L3JlbGF0ZWQtdXJs
cz48L3VybHM+PGVsZWN0cm9uaWMtcmVzb3VyY2UtbnVtPjEwLjEwMDcvczAwMzg0LTAxOC0zMDQy
LTY8L2VsZWN0cm9uaWMtcmVzb3VyY2UtbnVtPjwvcmVjb3JkPjwvQ2l0ZT48Q2l0ZT48QXV0aG9y
PkRlIEhvdXM8L0F1dGhvcj48WWVhcj4yMDIwPC9ZZWFyPjxSZWNOdW0+NDg3PC9SZWNOdW0+PHJl
Y29yZD48cmVjLW51bWJlcj40ODc8L3JlYy1udW1iZXI+PGZvcmVpZ24ta2V5cz48a2V5IGFwcD0i
RU4iIGRiLWlkPSJlc3p2NWY5eHEwcnBkYWV3cnd1cHo1MHg1eGEyZmR2d3BldnMiIHRpbWVzdGFt
cD0iMCI+NDg3PC9rZXk+PC9mb3JlaWduLWtleXM+PHJlZi10eXBlIG5hbWU9IkpvdXJuYWwgQXJ0
aWNsZSI+MTc8L3JlZi10eXBlPjxjb250cmlidXRvcnM+PGF1dGhvcnM+PGF1dGhvcj5EZSBIb3Vz
LCBOLjwvYXV0aG9yPjxhdXRob3I+VmFuIGRlbiBCcm9lY2ssIFQuPC9hdXRob3I+PGF1dGhvcj5k
ZSBHaGVsZGVyZSwgQy48L2F1dGhvcj48L2F1dGhvcnM+PC9jb250cmlidXRvcnM+PGF1dGgtYWRk
cmVzcz5EZXBhcnRtZW50IG9mIEdlbmVyYWwgU3VyZ2VyeSwgSGVpbGlnLUhhcnR6aWVrZW5odWlz
LCBMaWVyLCBCZWxnaXVtLiYjeEQ7RGVwYXJ0bWVudCBvZiBVcm9sb2d5LCBVbml2ZXJzaXR5IEhv
c3BpdGFsIG9mIExldXZlbiwgTGV1dmVuLCBCZWxnaXVtLjwvYXV0aC1hZGRyZXNzPjx0aXRsZXM+
PHRpdGxlPkZpc3R1bGVjdG9teSBhbmQgcHJpbWFyeSBzcGhpbmN0ZXJvcGxhc3R5IChGSVBTKSB0
byBwcmV2ZW50IGtleWhvbGUgZGVmb3JtaXR5IGluIHNpbXBsZSBhbmFsIGZpc3R1bGE6IGEgc2lu
Z2xlLWNlbnRlciByZXRyb3NwZWN0aXZlIGNvaG9ydCBzdHVkeTwvdGl0bGU+PHNlY29uZGFyeS10
aXRsZT5BY3RhIENoaXIgQmVsZzwvc2Vjb25kYXJ5LXRpdGxlPjwvdGl0bGVzPjxwZXJpb2RpY2Fs
PjxmdWxsLXRpdGxlPkFjdGEgQ2hpciBCZWxnPC9mdWxsLXRpdGxlPjwvcGVyaW9kaWNhbD48cGFn
ZXM+MS02PC9wYWdlcz48ZWRpdGlvbj4yMDIwLzA0LzA4PC9lZGl0aW9uPjxrZXl3b3Jkcz48a2V5
d29yZD5GaXBzPC9rZXl3b3JkPjxrZXl3b3JkPkZpc3R1bG90b215PC9rZXl3b3JkPjxrZXl3b3Jk
PmtleWhvbGUgZGVmb3JtaXR5PC9rZXl3b3JkPjxrZXl3b3JkPnNpbXBsZSBhbmFsIGZpc3R1bGE8
L2tleXdvcmQ+PC9rZXl3b3Jkcz48ZGF0ZXM+PHllYXI+MjAyMDwveWVhcj48cHViLWRhdGVzPjxk
YXRlPkFwciAxNTwvZGF0ZT48L3B1Yi1kYXRlcz48L2RhdGVzPjxpc2JuPjAwMDEtNTQ1OCAoUHJp
bnQpJiN4RDswMDAxLTU0NTggKExpbmtpbmcpPC9pc2JuPjxhY2Nlc3Npb24tbnVtPjMyMjUzOTky
PC9hY2Nlc3Npb24tbnVtPjx1cmxzPjxyZWxhdGVkLXVybHM+PHVybD5odHRwczovL3d3dy5uY2Jp
Lm5sbS5uaWguZ292L3B1Ym1lZC8zMjI1Mzk5MjwvdXJsPjwvcmVsYXRlZC11cmxzPjwvdXJscz48
ZWxlY3Ryb25pYy1yZXNvdXJjZS1udW0+MTAuMTA4MC8wMDAxNTQ1OC4yMDIwLjE3NTMxNTE8L2Vs
ZWN0cm9uaWMtcmVzb3VyY2UtbnVtPjwvcmVjb3JkPjwvQ2l0ZT48Q2l0ZT48QXV0aG9yPlJhdHRv
PC9BdXRob3I+PFllYXI+MjAxNTwvWWVhcj48UmVjTnVtPjI1NjwvUmVjTnVtPjxyZWNvcmQ+PHJl
Yy1udW1iZXI+MjU2PC9yZWMtbnVtYmVyPjxmb3JlaWduLWtleXM+PGtleSBhcHA9IkVOIiBkYi1p
ZD0iZXN6djVmOXhxMHJwZGFld3J3dXB6NTB4NXhhMmZkdndwZXZzIiB0aW1lc3RhbXA9IjAiPjI1
Njwva2V5PjwvZm9yZWlnbi1rZXlzPjxyZWYtdHlwZSBuYW1lPSJKb3VybmFsIEFydGljbGUiPjE3
PC9yZWYtdHlwZT48Y29udHJpYnV0b3JzPjxhdXRob3JzPjxhdXRob3I+UmF0dG8sIEMuPC9hdXRo
b3I+PGF1dGhvcj5MaXR0YSwgRi48L2F1dGhvcj48YXV0aG9yPkRvbmlzaSwgTC48L2F1dGhvcj48
YXV0aG9yPlBhcmVsbG8sIEEuPC9hdXRob3I+PC9hdXRob3JzPjwvY29udHJpYnV0b3JzPjxhdXRo
LWFkZHJlc3M+UHJvY3RvbG9neSBVbml0LCBEZXBhcnRtZW50IG9mIFN1cmdpY2FsIFNjaWVuY2Vz
LCBDYXRob2xpYyBVbml2ZXJzaXR5LCBMYXJnbyBBLiBHZW1lbGxpLCA4LCAwMDE2OCwgUm9tZSwg
SXRhbHksIGNhcmxvcmF0dG9AdGlzY2FsaS5pdC48L2F1dGgtYWRkcmVzcz48dGl0bGVzPjx0aXRs
ZT5GaXN0dWxvdG9teSBvciBmaXN0dWxlY3RvbXkgYW5kIHByaW1hcnkgc3BoaW5jdGVyb3BsYXN0
eSBmb3IgYW5hbCBmaXN0dWxhIChGSVBTKTogYSBzeXN0ZW1hdGljIHJldmlldzwvdGl0bGU+PHNl
Y29uZGFyeS10aXRsZT5UZWNoIENvbG9wcm9jdG9sPC9zZWNvbmRhcnktdGl0bGU+PC90aXRsZXM+
PHBlcmlvZGljYWw+PGZ1bGwtdGl0bGU+VGVjaCBDb2xvcHJvY3RvbDwvZnVsbC10aXRsZT48L3Bl
cmlvZGljYWw+PHBhZ2VzPjM5MS00MDA8L3BhZ2VzPjx2b2x1bWU+MTk8L3ZvbHVtZT48bnVtYmVy
Pjc8L251bWJlcj48ZWRpdGlvbj4yMDE1LzA2LzEzPC9lZGl0aW9uPjxrZXl3b3Jkcz48a2V5d29y
ZD5BbmFsIENhbmFsLypzdXJnZXJ5PC9rZXl3b3JkPjxrZXl3b3JkPkRlZmVjYXRpb248L2tleXdv
cmQ+PGtleXdvcmQ+RGlnZXN0aXZlIFN5c3RlbSBTdXJnaWNhbCBQcm9jZWR1cmVzLyptZXRob2Rz
PC9rZXl3b3JkPjxrZXl3b3JkPkZlY2FsIEluY29udGluZW5jZTwva2V5d29yZD48a2V5d29yZD5I
dW1hbnM8L2tleXdvcmQ+PGtleXdvcmQ+TWFub21ldHJ5PC9rZXl3b3JkPjxrZXl3b3JkPlF1YWxp
dHkgb2YgTGlmZTwva2V5d29yZD48a2V5d29yZD5SYW5kb21pemVkIENvbnRyb2xsZWQgVHJpYWxz
IGFzIFRvcGljPC9rZXl3b3JkPjxrZXl3b3JkPlJlY3RhbCBGaXN0dWxhLypzdXJnZXJ5PC9rZXl3
b3JkPjxrZXl3b3JkPlRyZWF0bWVudCBPdXRjb21lPC9rZXl3b3JkPjwva2V5d29yZHM+PGRhdGVz
Pjx5ZWFyPjIwMTU8L3llYXI+PHB1Yi1kYXRlcz48ZGF0ZT5KdWw8L2RhdGU+PC9wdWItZGF0ZXM+
PC9kYXRlcz48aXNibj4xMTI4LTA0NVggKEVsZWN0cm9uaWMpJiN4RDsxMTIzLTYzMzcgKExpbmtp
bmcpPC9pc2JuPjxhY2Nlc3Npb24tbnVtPjI2MDYyNzQwPC9hY2Nlc3Npb24tbnVtPjx1cmxzPjxy
ZWxhdGVkLXVybHM+PHVybD5odHRwczovL3d3dy5uY2JpLm5sbS5uaWguZ292L3B1Ym1lZC8yNjA2
Mjc0MDwvdXJsPjwvcmVsYXRlZC11cmxzPjwvdXJscz48ZWxlY3Ryb25pYy1yZXNvdXJjZS1udW0+
MTAuMTAwNy9zMTAxNTEtMDE1LTEzMjMtNDwvZWxlY3Ryb25pYy1yZXNvdXJjZS1udW0+PC9yZWNv
cmQ+PC9DaXRlPjxDaXRlPjxBdXRob3I+R2FyZzwvQXV0aG9yPjxZZWFyPjIwMjA8L1llYXI+PFJl
Y051bT41NDI8L1JlY051bT48cmVjb3JkPjxyZWMtbnVtYmVyPjU0MjwvcmVjLW51bWJlcj48Zm9y
ZWlnbi1rZXlzPjxrZXkgYXBwPSJFTiIgZGItaWQ9ImVzenY1Zjl4cTBycGRhZXdyd3VwejUweDV4
YTJmZHZ3cGV2cyIgdGltZXN0YW1wPSIxNjA2MDU0NDA5Ij41NDI8L2tleT48L2ZvcmVpZ24ta2V5
cz48cmVmLXR5cGUgbmFtZT0iSm91cm5hbCBBcnRpY2xlIj4xNzwvcmVmLXR5cGU+PGNvbnRyaWJ1
dG9ycz48YXV0aG9ycz48YXV0aG9yPkdhcmcsIFAuPC9hdXRob3I+PGF1dGhvcj5Tb2RoaSwgUy4g
Uy48L2F1dGhvcj48YXV0aG9yPkdhcmcsIE4uPC9hdXRob3I+PC9hdXRob3JzPjwvY29udHJpYnV0
b3JzPjxhdXRoLWFkZHJlc3M+RGVwYXJ0bWVudCBvZiBDb2xvcmVjdGFsIFN1cmdlcnksIEdhcmcg
RmlzdHVsYSBSZXNlYXJjaCBJbnN0aXR1dGUsIFBhbmNoa3VsYSwgSGFyeWFuYSwgSW5kaWEuJiN4
RDtEZXBhcnRtZW50IG9mIEdlbmVyYWwgU3VyZ2VyeSwgRGF5YW5hbmQgTWVkaWNhbCBDb2xsZWdl
IGFuZCBIb3NwaXRhbCwgTHVkaGlhbmEsIFB1bmphYiwgSW5kaWEuJiN4RDtEZXBhcnRtZW50IG9m
IEdlbmVyYWwgU3VyZ2VyeSwgR292ZXJubWVudCBNZWRpY2FsIENvbGxlZ2UgYW5kIEhvc3BpdGFs
LCBDaGFuZGlnYXJoLCBJbmRpYS48L2F1dGgtYWRkcmVzcz48dGl0bGVzPjx0aXRsZT5NYW5hZ2Vt
ZW50IG9mIENvbXBsZXggQ3J5cHRvZ2xhbmR1bGFyIEFuYWwgRmlzdHVsYTogQ2hhbGxlbmdlcyBh
bmQgU29sdXRpb25zPC90aXRsZT48c2Vjb25kYXJ5LXRpdGxlPkNsaW4gRXhwIEdhc3Ryb2VudGVy
b2w8L3NlY29uZGFyeS10aXRsZT48L3RpdGxlcz48cGVyaW9kaWNhbD48ZnVsbC10aXRsZT5DbGlu
IEV4cCBHYXN0cm9lbnRlcm9sPC9mdWxsLXRpdGxlPjwvcGVyaW9kaWNhbD48cGFnZXM+NTU1LTU2
NzwvcGFnZXM+PHZvbHVtZT4xMzwvdm9sdW1lPjxlZGl0aW9uPjIwMjAvMTEvMTk8L2VkaXRpb24+
PGtleXdvcmRzPjxrZXl3b3JkPmFuYWwgZmlzdHVsYTwva2V5d29yZD48a2V5d29yZD5jbGFzc2lm
aWNhdGlvbjwva2V5d29yZD48a2V5d29yZD5maXN0dWxvdG9teTwva2V5d29yZD48a2V5d29yZD5p
bmNvbnRpbmVuY2U8L2tleXdvcmQ+PGtleXdvcmQ+cmVjdXJyZW5jZTwva2V5d29yZD48a2V5d29y
ZD5zcGhpbmN0ZXI8L2tleXdvcmQ+PC9rZXl3b3Jkcz48ZGF0ZXM+PHllYXI+MjAyMDwveWVhcj48
L2RhdGVzPjxpc2JuPjExNzgtNzAyMyAoUHJpbnQpJiN4RDsxMTc4LTcwMjMgKExpbmtpbmcpPC9p
c2JuPjxhY2Nlc3Npb24tbnVtPjMzMjA0MTM2PC9hY2Nlc3Npb24tbnVtPjx1cmxzPjxyZWxhdGVk
LXVybHM+PHVybD5odHRwczovL3d3dy5uY2JpLm5sbS5uaWguZ292L3B1Ym1lZC8zMzIwNDEzNjwv
dXJsPjwvcmVsYXRlZC11cmxzPjwvdXJscz48Y3VzdG9tMj5QTUM3NjY3NTg3PC9jdXN0b20yPjxl
bGVjdHJvbmljLXJlc291cmNlLW51bT4xMC4yMTQ3L0NFRy5TMTk4Nzk2PC9lbGVjdHJvbmljLXJl
c291cmNlLW51bT48L3JlY29yZD48L0NpdGU+PENpdGU+PEF1dGhvcj5XbG9kYXJjenlrPC9BdXRo
b3I+PFllYXI+MjAyMTwvWWVhcj48UmVjTnVtPjY1MTwvUmVjTnVtPjxyZWNvcmQ+PHJlYy1udW1i
ZXI+NjUxPC9yZWMtbnVtYmVyPjxmb3JlaWduLWtleXM+PGtleSBhcHA9IkVOIiBkYi1pZD0iZXN6
djVmOXhxMHJwZGFld3J3dXB6NTB4NXhhMmZkdndwZXZzIiB0aW1lc3RhbXA9IjE2MTM2NjkwMDMi
PjY1MTwva2V5PjwvZm9yZWlnbi1rZXlzPjxyZWYtdHlwZSBuYW1lPSJKb3VybmFsIEFydGljbGUi
PjE3PC9yZWYtdHlwZT48Y29udHJpYnV0b3JzPjxhdXRob3JzPjxhdXRob3I+V2xvZGFyY3p5aywg
TS48L2F1dGhvcj48YXV0aG9yPldsb2RhcmN6eWssIEouPC9hdXRob3I+PGF1dGhvcj5Tb2JvbGV3
c2thLVdsb2RhcmN6eWssIEEuPC9hdXRob3I+PGF1dGhvcj5UcnpjaW5za2ksIFIuPC9hdXRob3I+
PGF1dGhvcj5EemlraSwgTC48L2F1dGhvcj48YXV0aG9yPkZpY2huYSwgSi48L2F1dGhvcj48L2F1
dGhvcnM+PC9jb250cmlidXRvcnM+PGF1dGgtYWRkcmVzcz5EZXBhcnRtZW50IG9mIEdlbmVyYWwg
YW5kIENvbG9yZWN0YWwgU3VyZ2VyeSwgTWVkaWNhbCBVbml2ZXJzaXR5IG9mIExvZHosIExvZHos
IFBvbGFuZC4mI3hEO0RlcGFydG1lbnQgb2YgQmlvY2hlbWlzdHJ5LCBNZWRpY2FsIFVuaXZlcnNp
dHkgb2YgTG9keiwgTG9keiwgUG9sYW5kLiYjeEQ7RGVwYXJ0bWVudCBvZiBHYXN0cm9lbnRlcm9s
b2d5LCBNZWRpY2FsIFVuaXZlcnNpdHkgb2YgTG9keiwgTG9keiwgUG9sYW5kLjwvYXV0aC1hZGRy
ZXNzPjx0aXRsZXM+PHRpdGxlPkN1cnJlbnQgY29uY2VwdHMgaW4gdGhlIHBhdGhvZ2VuZXNpcyBv
ZiBjcnlwdG9nbGFuZHVsYXIgcGVyaWFuYWwgZmlzdHVsYTwvdGl0bGU+PHNlY29uZGFyeS10aXRs
ZT5KIEludCBNZWQgUmVzPC9zZWNvbmRhcnktdGl0bGU+PC90aXRsZXM+PHBlcmlvZGljYWw+PGZ1
bGwtdGl0bGU+SiBJbnQgTWVkIFJlczwvZnVsbC10aXRsZT48L3BlcmlvZGljYWw+PHBhZ2VzPjMw
MDA2MDUyMDk4NjY2OTwvcGFnZXM+PHZvbHVtZT40OTwvdm9sdW1lPjxudW1iZXI+MjwvbnVtYmVy
PjxlZGl0aW9uPjIwMjEvMDIvMTg8L2VkaXRpb24+PGtleXdvcmRzPjxrZXl3b3JkPkNyeXB0b2ds
YW5kdWxhciBwZXJpYW5hbCBmaXN0dWxhPC9rZXl3b3JkPjxrZXl3b3JkPmFkaXBva2luZXM8L2tl
eXdvcmQ+PGtleXdvcmQ+Y3l0b2tpbmVzPC9rZXl3b3JkPjxrZXl3b3JkPnBhdGhvZ2VuZXNpczwv
a2V5d29yZD48a2V5d29yZD5wcm9jdG9kZWFsIGdsYW5kczwva2V5d29yZD48a2V5d29yZD5wcm9p
bmZsYW1tYXRvcnkgZmFjdG9yczwva2V5d29yZD48L2tleXdvcmRzPjxkYXRlcz48eWVhcj4yMDIx
PC95ZWFyPjxwdWItZGF0ZXM+PGRhdGU+RmViPC9kYXRlPjwvcHViLWRhdGVzPjwvZGF0ZXM+PGlz
Ym4+MTQ3My0yMzAwIChFbGVjdHJvbmljKSYjeEQ7MDMwMC0wNjA1IChMaW5raW5nKTwvaXNibj48
YWNjZXNzaW9uLW51bT4zMzU5NTM0OTwvYWNjZXNzaW9uLW51bT48dXJscz48cmVsYXRlZC11cmxz
Pjx1cmw+aHR0cHM6Ly93d3cubmNiaS5ubG0ubmloLmdvdi9wdWJtZWQvMzM1OTUzNDk8L3VybD48
L3JlbGF0ZWQtdXJscz48L3VybHM+PGVsZWN0cm9uaWMtcmVzb3VyY2UtbnVtPjEwLjExNzcvMDMw
MDA2MDUyMDk4NjY2OTwvZWxlY3Ryb25pYy1yZXNvdXJjZS1udW0+PC9yZWNvcmQ+PC9DaXRlPjwv
RW5kTm90ZT4A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TZXlmcmllZDwvQXV0aG9yPjxZZWFyPjIwMTg8L1llYXI+
PFJlY051bT40Mjk8L1JlY051bT48RGlzcGxheVRleHQ+PHN0eWxlIGZhY2U9InN1cGVyc2NyaXB0
Ij5bMTIsIDE2LCAyMCwgMjQsIDI1XTwvc3R5bGU+PC9EaXNwbGF5VGV4dD48cmVjb3JkPjxyZWMt
bnVtYmVyPjQyOTwvcmVjLW51bWJlcj48Zm9yZWlnbi1rZXlzPjxrZXkgYXBwPSJFTiIgZGItaWQ9
ImVzenY1Zjl4cTBycGRhZXdyd3VwejUweDV4YTJmZHZ3cGV2cyIgdGltZXN0YW1wPSIwIj40Mjk8
L2tleT48L2ZvcmVpZ24ta2V5cz48cmVmLXR5cGUgbmFtZT0iSm91cm5hbCBBcnRpY2xlIj4xNzwv
cmVmLXR5cGU+PGNvbnRyaWJ1dG9ycz48YXV0aG9ycz48YXV0aG9yPlNleWZyaWVkLCBTLjwvYXV0
aG9yPjxhdXRob3I+QnVzc2VuLCBELjwvYXV0aG9yPjxhdXRob3I+Sm9vcywgQS48L2F1dGhvcj48
YXV0aG9yPkdhbGF0YSwgQy48L2F1dGhvcj48YXV0aG9yPldlaXNzLCBDLjwvYXV0aG9yPjxhdXRo
b3I+SGVyb2xkLCBBLjwvYXV0aG9yPjwvYXV0aG9ycz48L2NvbnRyaWJ1dG9ycz48YXV0aC1hZGRy
ZXNzPkRlcGFydG1lbnQgb2YgU3VyZ2VyeSwgVW5pdmVyc2l0eSBNZWRpY2FsIENlbnRlciBNYW5u
aGVpbSwgTWVkaWNhbCBGYWN1bHR5IE1hbm5oZWltLCBIZWlkZWxiZXJnIFVuaXZlcnNpdHksIFRo
ZW9kb3ItS3V0emVyLVVmZXIgMS0zLCA2ODE2NywgTWFubmhlaW0sIEdlcm1hbnkuIHN0ZWZmZW4u
c2V5ZnJpZWRAdW1tLmRlLiYjeEQ7RGV1dHNjaGVzIEVuZC0gdW5kIERpY2tkYXJtLVplbnRydW0s
IE1hbm5oZWltLCBHZXJtYW55LiYjeEQ7RGVwYXJ0bWVudCBvZiBTdXJnZXJ5LCBVbml2ZXJzaXR5
IE1lZGljYWwgQ2VudGVyIE1hbm5oZWltLCBNZWRpY2FsIEZhY3VsdHkgTWFubmhlaW0sIEhlaWRl
bGJlcmcgVW5pdmVyc2l0eSwgVGhlb2Rvci1LdXR6ZXItVWZlciAxLTMsIDY4MTY3LCBNYW5uaGVp
bSwgR2VybWFueS4mI3hEO0FidGVpbHVuZyBmdXIgTWVkaXppbmlzY2hlIFN0YXRpc3RpaywgQmlv
bWF0aGVtYXRpayB1bmQgSW5mb3JtYXRpb25zdmVyYXJiZWl0dW5nLCBNZWRpemluaXNjaGUgRmFr
dWx0YXQgTWFubmhlaW0sIE1hbm5oZWltLCBHZXJtYW55LjwvYXV0aC1hZGRyZXNzPjx0aXRsZXM+
PHRpdGxlPkZpc3R1bGVjdG9teSB3aXRoIHByaW1hcnkgc3BoaW5jdGVyIHJlY29uc3RydWN0aW9u
PC90aXRsZT48c2Vjb25kYXJ5LXRpdGxlPkludCBKIENvbG9yZWN0YWwgRGlzPC9zZWNvbmRhcnkt
dGl0bGU+PC90aXRsZXM+PHBlcmlvZGljYWw+PGZ1bGwtdGl0bGU+SW50IEogQ29sb3JlY3RhbCBE
aXM8L2Z1bGwtdGl0bGU+PC9wZXJpb2RpY2FsPjxwYWdlcz45MTEtOTE4PC9wYWdlcz48dm9sdW1l
PjMzPC92b2x1bWU+PG51bWJlcj43PC9udW1iZXI+PGVkaXRpb24+MjAxOC8wNC8xNDwvZWRpdGlv
bj48a2V5d29yZHM+PGtleXdvcmQ+QW5hbCBDYW5hbC8qc3VyZ2VyeTwva2V5d29yZD48a2V5d29y
ZD5GZWNhbCBJbmNvbnRpbmVuY2UvKmV0aW9sb2d5PC9rZXl3b3JkPjxrZXl3b3JkPkZlbWFsZTwv
a2V5d29yZD48a2V5d29yZD5IdW1hbnM8L2tleXdvcmQ+PGtleXdvcmQ+TWFsZTwva2V5d29yZD48
a2V5d29yZD5NaWRkbGUgQWdlZDwva2V5d29yZD48a2V5d29yZD5Qb3N0b3BlcmF0aXZlIENvbXBs
aWNhdGlvbnM8L2tleXdvcmQ+PGtleXdvcmQ+UHJvc3BlY3RpdmUgU3R1ZGllczwva2V5d29yZD48
a2V5d29yZD5SZWN0YWwgRmlzdHVsYS8qc3VyZ2VyeTwva2V5d29yZD48a2V5d29yZD5SZXRyb3Nw
ZWN0aXZlIFN0dWRpZXM8L2tleXdvcmQ+PGtleXdvcmQ+VHJlYXRtZW50IE91dGNvbWU8L2tleXdv
cmQ+PGtleXdvcmQ+QW5hbCBmaXN0dWxhPC9rZXl3b3JkPjxrZXl3b3JkPkNvbnRpbmVuY2U8L2tl
eXdvcmQ+PGtleXdvcmQ+RmlzdHVsZWN0b215PC9rZXl3b3JkPjxrZXl3b3JkPlByaW1hcnkgcmVj
b25zdHJ1Y3Rpb248L2tleXdvcmQ+PGtleXdvcmQ+UmVjdXJyZW5jZTwva2V5d29yZD48a2V5d29y
ZD5TZXRvbjwva2V5d29yZD48L2tleXdvcmRzPjxkYXRlcz48eWVhcj4yMDE4PC95ZWFyPjxwdWIt
ZGF0ZXM+PGRhdGU+SnVsPC9kYXRlPjwvcHViLWRhdGVzPjwvZGF0ZXM+PGlzYm4+MTQzMi0xMjYy
IChFbGVjdHJvbmljKSYjeEQ7MDE3OS0xOTU4IChMaW5raW5nKTwvaXNibj48YWNjZXNzaW9uLW51
bT4yOTY1MTU1MzwvYWNjZXNzaW9uLW51bT48dXJscz48cmVsYXRlZC11cmxzPjx1cmw+aHR0cHM6
Ly93d3cubmNiaS5ubG0ubmloLmdvdi9wdWJtZWQvMjk2NTE1NTM8L3VybD48L3JlbGF0ZWQtdXJs
cz48L3VybHM+PGVsZWN0cm9uaWMtcmVzb3VyY2UtbnVtPjEwLjEwMDcvczAwMzg0LTAxOC0zMDQy
LTY8L2VsZWN0cm9uaWMtcmVzb3VyY2UtbnVtPjwvcmVjb3JkPjwvQ2l0ZT48Q2l0ZT48QXV0aG9y
PkRlIEhvdXM8L0F1dGhvcj48WWVhcj4yMDIwPC9ZZWFyPjxSZWNOdW0+NDg3PC9SZWNOdW0+PHJl
Y29yZD48cmVjLW51bWJlcj40ODc8L3JlYy1udW1iZXI+PGZvcmVpZ24ta2V5cz48a2V5IGFwcD0i
RU4iIGRiLWlkPSJlc3p2NWY5eHEwcnBkYWV3cnd1cHo1MHg1eGEyZmR2d3BldnMiIHRpbWVzdGFt
cD0iMCI+NDg3PC9rZXk+PC9mb3JlaWduLWtleXM+PHJlZi10eXBlIG5hbWU9IkpvdXJuYWwgQXJ0
aWNsZSI+MTc8L3JlZi10eXBlPjxjb250cmlidXRvcnM+PGF1dGhvcnM+PGF1dGhvcj5EZSBIb3Vz
LCBOLjwvYXV0aG9yPjxhdXRob3I+VmFuIGRlbiBCcm9lY2ssIFQuPC9hdXRob3I+PGF1dGhvcj5k
ZSBHaGVsZGVyZSwgQy48L2F1dGhvcj48L2F1dGhvcnM+PC9jb250cmlidXRvcnM+PGF1dGgtYWRk
cmVzcz5EZXBhcnRtZW50IG9mIEdlbmVyYWwgU3VyZ2VyeSwgSGVpbGlnLUhhcnR6aWVrZW5odWlz
LCBMaWVyLCBCZWxnaXVtLiYjeEQ7RGVwYXJ0bWVudCBvZiBVcm9sb2d5LCBVbml2ZXJzaXR5IEhv
c3BpdGFsIG9mIExldXZlbiwgTGV1dmVuLCBCZWxnaXVtLjwvYXV0aC1hZGRyZXNzPjx0aXRsZXM+
PHRpdGxlPkZpc3R1bGVjdG9teSBhbmQgcHJpbWFyeSBzcGhpbmN0ZXJvcGxhc3R5IChGSVBTKSB0
byBwcmV2ZW50IGtleWhvbGUgZGVmb3JtaXR5IGluIHNpbXBsZSBhbmFsIGZpc3R1bGE6IGEgc2lu
Z2xlLWNlbnRlciByZXRyb3NwZWN0aXZlIGNvaG9ydCBzdHVkeTwvdGl0bGU+PHNlY29uZGFyeS10
aXRsZT5BY3RhIENoaXIgQmVsZzwvc2Vjb25kYXJ5LXRpdGxlPjwvdGl0bGVzPjxwZXJpb2RpY2Fs
PjxmdWxsLXRpdGxlPkFjdGEgQ2hpciBCZWxnPC9mdWxsLXRpdGxlPjwvcGVyaW9kaWNhbD48cGFn
ZXM+MS02PC9wYWdlcz48ZWRpdGlvbj4yMDIwLzA0LzA4PC9lZGl0aW9uPjxrZXl3b3Jkcz48a2V5
d29yZD5GaXBzPC9rZXl3b3JkPjxrZXl3b3JkPkZpc3R1bG90b215PC9rZXl3b3JkPjxrZXl3b3Jk
PmtleWhvbGUgZGVmb3JtaXR5PC9rZXl3b3JkPjxrZXl3b3JkPnNpbXBsZSBhbmFsIGZpc3R1bGE8
L2tleXdvcmQ+PC9rZXl3b3Jkcz48ZGF0ZXM+PHllYXI+MjAyMDwveWVhcj48cHViLWRhdGVzPjxk
YXRlPkFwciAxNTwvZGF0ZT48L3B1Yi1kYXRlcz48L2RhdGVzPjxpc2JuPjAwMDEtNTQ1OCAoUHJp
bnQpJiN4RDswMDAxLTU0NTggKExpbmtpbmcpPC9pc2JuPjxhY2Nlc3Npb24tbnVtPjMyMjUzOTky
PC9hY2Nlc3Npb24tbnVtPjx1cmxzPjxyZWxhdGVkLXVybHM+PHVybD5odHRwczovL3d3dy5uY2Jp
Lm5sbS5uaWguZ292L3B1Ym1lZC8zMjI1Mzk5MjwvdXJsPjwvcmVsYXRlZC11cmxzPjwvdXJscz48
ZWxlY3Ryb25pYy1yZXNvdXJjZS1udW0+MTAuMTA4MC8wMDAxNTQ1OC4yMDIwLjE3NTMxNTE8L2Vs
ZWN0cm9uaWMtcmVzb3VyY2UtbnVtPjwvcmVjb3JkPjwvQ2l0ZT48Q2l0ZT48QXV0aG9yPlJhdHRv
PC9BdXRob3I+PFllYXI+MjAxNTwvWWVhcj48UmVjTnVtPjI1NjwvUmVjTnVtPjxyZWNvcmQ+PHJl
Yy1udW1iZXI+MjU2PC9yZWMtbnVtYmVyPjxmb3JlaWduLWtleXM+PGtleSBhcHA9IkVOIiBkYi1p
ZD0iZXN6djVmOXhxMHJwZGFld3J3dXB6NTB4NXhhMmZkdndwZXZzIiB0aW1lc3RhbXA9IjAiPjI1
Njwva2V5PjwvZm9yZWlnbi1rZXlzPjxyZWYtdHlwZSBuYW1lPSJKb3VybmFsIEFydGljbGUiPjE3
PC9yZWYtdHlwZT48Y29udHJpYnV0b3JzPjxhdXRob3JzPjxhdXRob3I+UmF0dG8sIEMuPC9hdXRo
b3I+PGF1dGhvcj5MaXR0YSwgRi48L2F1dGhvcj48YXV0aG9yPkRvbmlzaSwgTC48L2F1dGhvcj48
YXV0aG9yPlBhcmVsbG8sIEEuPC9hdXRob3I+PC9hdXRob3JzPjwvY29udHJpYnV0b3JzPjxhdXRo
LWFkZHJlc3M+UHJvY3RvbG9neSBVbml0LCBEZXBhcnRtZW50IG9mIFN1cmdpY2FsIFNjaWVuY2Vz
LCBDYXRob2xpYyBVbml2ZXJzaXR5LCBMYXJnbyBBLiBHZW1lbGxpLCA4LCAwMDE2OCwgUm9tZSwg
SXRhbHksIGNhcmxvcmF0dG9AdGlzY2FsaS5pdC48L2F1dGgtYWRkcmVzcz48dGl0bGVzPjx0aXRs
ZT5GaXN0dWxvdG9teSBvciBmaXN0dWxlY3RvbXkgYW5kIHByaW1hcnkgc3BoaW5jdGVyb3BsYXN0
eSBmb3IgYW5hbCBmaXN0dWxhIChGSVBTKTogYSBzeXN0ZW1hdGljIHJldmlldzwvdGl0bGU+PHNl
Y29uZGFyeS10aXRsZT5UZWNoIENvbG9wcm9jdG9sPC9zZWNvbmRhcnktdGl0bGU+PC90aXRsZXM+
PHBlcmlvZGljYWw+PGZ1bGwtdGl0bGU+VGVjaCBDb2xvcHJvY3RvbDwvZnVsbC10aXRsZT48L3Bl
cmlvZGljYWw+PHBhZ2VzPjM5MS00MDA8L3BhZ2VzPjx2b2x1bWU+MTk8L3ZvbHVtZT48bnVtYmVy
Pjc8L251bWJlcj48ZWRpdGlvbj4yMDE1LzA2LzEzPC9lZGl0aW9uPjxrZXl3b3Jkcz48a2V5d29y
ZD5BbmFsIENhbmFsLypzdXJnZXJ5PC9rZXl3b3JkPjxrZXl3b3JkPkRlZmVjYXRpb248L2tleXdv
cmQ+PGtleXdvcmQ+RGlnZXN0aXZlIFN5c3RlbSBTdXJnaWNhbCBQcm9jZWR1cmVzLyptZXRob2Rz
PC9rZXl3b3JkPjxrZXl3b3JkPkZlY2FsIEluY29udGluZW5jZTwva2V5d29yZD48a2V5d29yZD5I
dW1hbnM8L2tleXdvcmQ+PGtleXdvcmQ+TWFub21ldHJ5PC9rZXl3b3JkPjxrZXl3b3JkPlF1YWxp
dHkgb2YgTGlmZTwva2V5d29yZD48a2V5d29yZD5SYW5kb21pemVkIENvbnRyb2xsZWQgVHJpYWxz
IGFzIFRvcGljPC9rZXl3b3JkPjxrZXl3b3JkPlJlY3RhbCBGaXN0dWxhLypzdXJnZXJ5PC9rZXl3
b3JkPjxrZXl3b3JkPlRyZWF0bWVudCBPdXRjb21lPC9rZXl3b3JkPjwva2V5d29yZHM+PGRhdGVz
Pjx5ZWFyPjIwMTU8L3llYXI+PHB1Yi1kYXRlcz48ZGF0ZT5KdWw8L2RhdGU+PC9wdWItZGF0ZXM+
PC9kYXRlcz48aXNibj4xMTI4LTA0NVggKEVsZWN0cm9uaWMpJiN4RDsxMTIzLTYzMzcgKExpbmtp
bmcpPC9pc2JuPjxhY2Nlc3Npb24tbnVtPjI2MDYyNzQwPC9hY2Nlc3Npb24tbnVtPjx1cmxzPjxy
ZWxhdGVkLXVybHM+PHVybD5odHRwczovL3d3dy5uY2JpLm5sbS5uaWguZ292L3B1Ym1lZC8yNjA2
Mjc0MDwvdXJsPjwvcmVsYXRlZC11cmxzPjwvdXJscz48ZWxlY3Ryb25pYy1yZXNvdXJjZS1udW0+
MTAuMTAwNy9zMTAxNTEtMDE1LTEzMjMtNDwvZWxlY3Ryb25pYy1yZXNvdXJjZS1udW0+PC9yZWNv
cmQ+PC9DaXRlPjxDaXRlPjxBdXRob3I+R2FyZzwvQXV0aG9yPjxZZWFyPjIwMjA8L1llYXI+PFJl
Y051bT41NDI8L1JlY051bT48cmVjb3JkPjxyZWMtbnVtYmVyPjU0MjwvcmVjLW51bWJlcj48Zm9y
ZWlnbi1rZXlzPjxrZXkgYXBwPSJFTiIgZGItaWQ9ImVzenY1Zjl4cTBycGRhZXdyd3VwejUweDV4
YTJmZHZ3cGV2cyIgdGltZXN0YW1wPSIxNjA2MDU0NDA5Ij41NDI8L2tleT48L2ZvcmVpZ24ta2V5
cz48cmVmLXR5cGUgbmFtZT0iSm91cm5hbCBBcnRpY2xlIj4xNzwvcmVmLXR5cGU+PGNvbnRyaWJ1
dG9ycz48YXV0aG9ycz48YXV0aG9yPkdhcmcsIFAuPC9hdXRob3I+PGF1dGhvcj5Tb2RoaSwgUy4g
Uy48L2F1dGhvcj48YXV0aG9yPkdhcmcsIE4uPC9hdXRob3I+PC9hdXRob3JzPjwvY29udHJpYnV0
b3JzPjxhdXRoLWFkZHJlc3M+RGVwYXJ0bWVudCBvZiBDb2xvcmVjdGFsIFN1cmdlcnksIEdhcmcg
RmlzdHVsYSBSZXNlYXJjaCBJbnN0aXR1dGUsIFBhbmNoa3VsYSwgSGFyeWFuYSwgSW5kaWEuJiN4
RDtEZXBhcnRtZW50IG9mIEdlbmVyYWwgU3VyZ2VyeSwgRGF5YW5hbmQgTWVkaWNhbCBDb2xsZWdl
IGFuZCBIb3NwaXRhbCwgTHVkaGlhbmEsIFB1bmphYiwgSW5kaWEuJiN4RDtEZXBhcnRtZW50IG9m
IEdlbmVyYWwgU3VyZ2VyeSwgR292ZXJubWVudCBNZWRpY2FsIENvbGxlZ2UgYW5kIEhvc3BpdGFs
LCBDaGFuZGlnYXJoLCBJbmRpYS48L2F1dGgtYWRkcmVzcz48dGl0bGVzPjx0aXRsZT5NYW5hZ2Vt
ZW50IG9mIENvbXBsZXggQ3J5cHRvZ2xhbmR1bGFyIEFuYWwgRmlzdHVsYTogQ2hhbGxlbmdlcyBh
bmQgU29sdXRpb25zPC90aXRsZT48c2Vjb25kYXJ5LXRpdGxlPkNsaW4gRXhwIEdhc3Ryb2VudGVy
b2w8L3NlY29uZGFyeS10aXRsZT48L3RpdGxlcz48cGVyaW9kaWNhbD48ZnVsbC10aXRsZT5DbGlu
IEV4cCBHYXN0cm9lbnRlcm9sPC9mdWxsLXRpdGxlPjwvcGVyaW9kaWNhbD48cGFnZXM+NTU1LTU2
NzwvcGFnZXM+PHZvbHVtZT4xMzwvdm9sdW1lPjxlZGl0aW9uPjIwMjAvMTEvMTk8L2VkaXRpb24+
PGtleXdvcmRzPjxrZXl3b3JkPmFuYWwgZmlzdHVsYTwva2V5d29yZD48a2V5d29yZD5jbGFzc2lm
aWNhdGlvbjwva2V5d29yZD48a2V5d29yZD5maXN0dWxvdG9teTwva2V5d29yZD48a2V5d29yZD5p
bmNvbnRpbmVuY2U8L2tleXdvcmQ+PGtleXdvcmQ+cmVjdXJyZW5jZTwva2V5d29yZD48a2V5d29y
ZD5zcGhpbmN0ZXI8L2tleXdvcmQ+PC9rZXl3b3Jkcz48ZGF0ZXM+PHllYXI+MjAyMDwveWVhcj48
L2RhdGVzPjxpc2JuPjExNzgtNzAyMyAoUHJpbnQpJiN4RDsxMTc4LTcwMjMgKExpbmtpbmcpPC9p
c2JuPjxhY2Nlc3Npb24tbnVtPjMzMjA0MTM2PC9hY2Nlc3Npb24tbnVtPjx1cmxzPjxyZWxhdGVk
LXVybHM+PHVybD5odHRwczovL3d3dy5uY2JpLm5sbS5uaWguZ292L3B1Ym1lZC8zMzIwNDEzNjwv
dXJsPjwvcmVsYXRlZC11cmxzPjwvdXJscz48Y3VzdG9tMj5QTUM3NjY3NTg3PC9jdXN0b20yPjxl
bGVjdHJvbmljLXJlc291cmNlLW51bT4xMC4yMTQ3L0NFRy5TMTk4Nzk2PC9lbGVjdHJvbmljLXJl
c291cmNlLW51bT48L3JlY29yZD48L0NpdGU+PENpdGU+PEF1dGhvcj5XbG9kYXJjenlrPC9BdXRo
b3I+PFllYXI+MjAyMTwvWWVhcj48UmVjTnVtPjY1MTwvUmVjTnVtPjxyZWNvcmQ+PHJlYy1udW1i
ZXI+NjUxPC9yZWMtbnVtYmVyPjxmb3JlaWduLWtleXM+PGtleSBhcHA9IkVOIiBkYi1pZD0iZXN6
djVmOXhxMHJwZGFld3J3dXB6NTB4NXhhMmZkdndwZXZzIiB0aW1lc3RhbXA9IjE2MTM2NjkwMDMi
PjY1MTwva2V5PjwvZm9yZWlnbi1rZXlzPjxyZWYtdHlwZSBuYW1lPSJKb3VybmFsIEFydGljbGUi
PjE3PC9yZWYtdHlwZT48Y29udHJpYnV0b3JzPjxhdXRob3JzPjxhdXRob3I+V2xvZGFyY3p5aywg
TS48L2F1dGhvcj48YXV0aG9yPldsb2RhcmN6eWssIEouPC9hdXRob3I+PGF1dGhvcj5Tb2JvbGV3
c2thLVdsb2RhcmN6eWssIEEuPC9hdXRob3I+PGF1dGhvcj5UcnpjaW5za2ksIFIuPC9hdXRob3I+
PGF1dGhvcj5EemlraSwgTC48L2F1dGhvcj48YXV0aG9yPkZpY2huYSwgSi48L2F1dGhvcj48L2F1
dGhvcnM+PC9jb250cmlidXRvcnM+PGF1dGgtYWRkcmVzcz5EZXBhcnRtZW50IG9mIEdlbmVyYWwg
YW5kIENvbG9yZWN0YWwgU3VyZ2VyeSwgTWVkaWNhbCBVbml2ZXJzaXR5IG9mIExvZHosIExvZHos
IFBvbGFuZC4mI3hEO0RlcGFydG1lbnQgb2YgQmlvY2hlbWlzdHJ5LCBNZWRpY2FsIFVuaXZlcnNp
dHkgb2YgTG9keiwgTG9keiwgUG9sYW5kLiYjeEQ7RGVwYXJ0bWVudCBvZiBHYXN0cm9lbnRlcm9s
b2d5LCBNZWRpY2FsIFVuaXZlcnNpdHkgb2YgTG9keiwgTG9keiwgUG9sYW5kLjwvYXV0aC1hZGRy
ZXNzPjx0aXRsZXM+PHRpdGxlPkN1cnJlbnQgY29uY2VwdHMgaW4gdGhlIHBhdGhvZ2VuZXNpcyBv
ZiBjcnlwdG9nbGFuZHVsYXIgcGVyaWFuYWwgZmlzdHVsYTwvdGl0bGU+PHNlY29uZGFyeS10aXRs
ZT5KIEludCBNZWQgUmVzPC9zZWNvbmRhcnktdGl0bGU+PC90aXRsZXM+PHBlcmlvZGljYWw+PGZ1
bGwtdGl0bGU+SiBJbnQgTWVkIFJlczwvZnVsbC10aXRsZT48L3BlcmlvZGljYWw+PHBhZ2VzPjMw
MDA2MDUyMDk4NjY2OTwvcGFnZXM+PHZvbHVtZT40OTwvdm9sdW1lPjxudW1iZXI+MjwvbnVtYmVy
PjxlZGl0aW9uPjIwMjEvMDIvMTg8L2VkaXRpb24+PGtleXdvcmRzPjxrZXl3b3JkPkNyeXB0b2ds
YW5kdWxhciBwZXJpYW5hbCBmaXN0dWxhPC9rZXl3b3JkPjxrZXl3b3JkPmFkaXBva2luZXM8L2tl
eXdvcmQ+PGtleXdvcmQ+Y3l0b2tpbmVzPC9rZXl3b3JkPjxrZXl3b3JkPnBhdGhvZ2VuZXNpczwv
a2V5d29yZD48a2V5d29yZD5wcm9jdG9kZWFsIGdsYW5kczwva2V5d29yZD48a2V5d29yZD5wcm9p
bmZsYW1tYXRvcnkgZmFjdG9yczwva2V5d29yZD48L2tleXdvcmRzPjxkYXRlcz48eWVhcj4yMDIx
PC95ZWFyPjxwdWItZGF0ZXM+PGRhdGU+RmViPC9kYXRlPjwvcHViLWRhdGVzPjwvZGF0ZXM+PGlz
Ym4+MTQ3My0yMzAwIChFbGVjdHJvbmljKSYjeEQ7MDMwMC0wNjA1IChMaW5raW5nKTwvaXNibj48
YWNjZXNzaW9uLW51bT4zMzU5NTM0OTwvYWNjZXNzaW9uLW51bT48dXJscz48cmVsYXRlZC11cmxz
Pjx1cmw+aHR0cHM6Ly93d3cubmNiaS5ubG0ubmloLmdvdi9wdWJtZWQvMzM1OTUzNDk8L3VybD48
L3JlbGF0ZWQtdXJscz48L3VybHM+PGVsZWN0cm9uaWMtcmVzb3VyY2UtbnVtPjEwLjExNzcvMDMw
MDA2MDUyMDk4NjY2OTwvZWxlY3Ryb25pYy1yZXNvdXJjZS1udW0+PC9yZWNvcmQ+PC9DaXRlPjwv
RW5kTm90ZT4A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5D40D1" w:rsidRPr="006749CC">
        <w:rPr>
          <w:rFonts w:ascii="Book Antiqua" w:eastAsia="Book Antiqua" w:hAnsi="Book Antiqua" w:cs="Book Antiqua"/>
          <w:color w:val="000000"/>
        </w:rPr>
      </w:r>
      <w:r w:rsidR="005D40D1"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2,16,20,24,</w:t>
      </w:r>
      <w:r w:rsidR="00F526A5" w:rsidRPr="006749CC">
        <w:rPr>
          <w:rFonts w:ascii="Book Antiqua" w:eastAsia="Book Antiqua" w:hAnsi="Book Antiqua" w:cs="Book Antiqua"/>
          <w:color w:val="000000"/>
          <w:vertAlign w:val="superscript"/>
        </w:rPr>
        <w:t>25]</w:t>
      </w:r>
      <w:r w:rsidR="005D40D1"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However, FPR is technically demanding, cutting the complete sphincter in </w:t>
      </w:r>
      <w:proofErr w:type="spellStart"/>
      <w:r w:rsidRPr="006749CC">
        <w:rPr>
          <w:rFonts w:ascii="Book Antiqua" w:eastAsia="Book Antiqua" w:hAnsi="Book Antiqua" w:cs="Book Antiqua"/>
          <w:color w:val="000000"/>
        </w:rPr>
        <w:t>suprasphincteric</w:t>
      </w:r>
      <w:proofErr w:type="spellEnd"/>
      <w:r w:rsidRPr="006749CC">
        <w:rPr>
          <w:rFonts w:ascii="Book Antiqua" w:eastAsia="Book Antiqua" w:hAnsi="Book Antiqua" w:cs="Book Antiqua"/>
          <w:color w:val="000000"/>
        </w:rPr>
        <w:t xml:space="preserve"> and </w:t>
      </w:r>
      <w:proofErr w:type="spellStart"/>
      <w:r w:rsidRPr="006749CC">
        <w:rPr>
          <w:rFonts w:ascii="Book Antiqua" w:eastAsia="Book Antiqua" w:hAnsi="Book Antiqua" w:cs="Book Antiqua"/>
          <w:color w:val="000000"/>
        </w:rPr>
        <w:t>supralevator</w:t>
      </w:r>
      <w:proofErr w:type="spellEnd"/>
      <w:r w:rsidRPr="006749CC">
        <w:rPr>
          <w:rFonts w:ascii="Book Antiqua" w:eastAsia="Book Antiqua" w:hAnsi="Book Antiqua" w:cs="Book Antiqua"/>
          <w:color w:val="000000"/>
        </w:rPr>
        <w:t xml:space="preserve"> fistulas appears too risky</w:t>
      </w:r>
      <w:r w:rsidR="00922260"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and the prospect of cutting the sphincter, and then repairing it is not acceptable to many patients</w:t>
      </w:r>
      <w:r w:rsidR="00880B63" w:rsidRPr="006749CC">
        <w:rPr>
          <w:rFonts w:ascii="Book Antiqua" w:eastAsia="Book Antiqua" w:hAnsi="Book Antiqua" w:cs="Book Antiqua"/>
          <w:color w:val="000000"/>
        </w:rPr>
        <w:fldChar w:fldCharType="begin">
          <w:fldData xml:space="preserve">PEVuZE5vdGU+PENpdGU+PEF1dGhvcj5HYXJnPC9BdXRob3I+PFllYXI+MjAyMDwvWWVhcj48UmVj
TnVtPjU0MjwvUmVjTnVtPjxEaXNwbGF5VGV4dD48c3R5bGUgZmFjZT0ic3VwZXJzY3JpcHQiPlsx
MiwgMTZdPC9zdHlsZT48L0Rpc3BsYXlUZXh0PjxyZWNvcmQ+PHJlYy1udW1iZXI+NTQyPC9yZWMt
bnVtYmVyPjxmb3JlaWduLWtleXM+PGtleSBhcHA9IkVOIiBkYi1pZD0iZXN6djVmOXhxMHJwZGFl
d3J3dXB6NTB4NXhhMmZkdndwZXZzIiB0aW1lc3RhbXA9IjE2MDYwNTQ0MDkiPjU0Mjwva2V5Pjwv
Zm9yZWlnbi1rZXlzPjxyZWYtdHlwZSBuYW1lPSJKb3VybmFsIEFydGljbGUiPjE3PC9yZWYtdHlw
ZT48Y29udHJpYnV0b3JzPjxhdXRob3JzPjxhdXRob3I+R2FyZywgUC48L2F1dGhvcj48YXV0aG9y
PlNvZGhpLCBTLiBTLjwvYXV0aG9yPjxhdXRob3I+R2FyZywgTi48L2F1dGhvcj48L2F1dGhvcnM+
PC9jb250cmlidXRvcnM+PGF1dGgtYWRkcmVzcz5EZXBhcnRtZW50IG9mIENvbG9yZWN0YWwgU3Vy
Z2VyeSwgR2FyZyBGaXN0dWxhIFJlc2VhcmNoIEluc3RpdHV0ZSwgUGFuY2hrdWxhLCBIYXJ5YW5h
LCBJbmRpYS4mI3hEO0RlcGFydG1lbnQgb2YgR2VuZXJhbCBTdXJnZXJ5LCBEYXlhbmFuZCBNZWRp
Y2FsIENvbGxlZ2UgYW5kIEhvc3BpdGFsLCBMdWRoaWFuYSwgUHVuamFiLCBJbmRpYS4mI3hEO0Rl
cGFydG1lbnQgb2YgR2VuZXJhbCBTdXJnZXJ5LCBHb3Zlcm5tZW50IE1lZGljYWwgQ29sbGVnZSBh
bmQgSG9zcGl0YWwsIENoYW5kaWdhcmgsIEluZGlhLjwvYXV0aC1hZGRyZXNzPjx0aXRsZXM+PHRp
dGxlPk1hbmFnZW1lbnQgb2YgQ29tcGxleCBDcnlwdG9nbGFuZHVsYXIgQW5hbCBGaXN0dWxhOiBD
aGFsbGVuZ2VzIGFuZCBTb2x1dGlvbnM8L3RpdGxlPjxzZWNvbmRhcnktdGl0bGU+Q2xpbiBFeHAg
R2FzdHJvZW50ZXJvbDwvc2Vjb25kYXJ5LXRpdGxlPjwvdGl0bGVzPjxwZXJpb2RpY2FsPjxmdWxs
LXRpdGxlPkNsaW4gRXhwIEdhc3Ryb2VudGVyb2w8L2Z1bGwtdGl0bGU+PC9wZXJpb2RpY2FsPjxw
YWdlcz41NTUtNTY3PC9wYWdlcz48dm9sdW1lPjEzPC92b2x1bWU+PGVkaXRpb24+MjAyMC8xMS8x
OTwvZWRpdGlvbj48a2V5d29yZHM+PGtleXdvcmQ+YW5hbCBmaXN0dWxhPC9rZXl3b3JkPjxrZXl3
b3JkPmNsYXNzaWZpY2F0aW9uPC9rZXl3b3JkPjxrZXl3b3JkPmZpc3R1bG90b215PC9rZXl3b3Jk
PjxrZXl3b3JkPmluY29udGluZW5jZTwva2V5d29yZD48a2V5d29yZD5yZWN1cnJlbmNlPC9rZXl3
b3JkPjxrZXl3b3JkPnNwaGluY3Rlcjwva2V5d29yZD48L2tleXdvcmRzPjxkYXRlcz48eWVhcj4y
MDIwPC95ZWFyPjwvZGF0ZXM+PGlzYm4+MTE3OC03MDIzIChQcmludCkmI3hEOzExNzgtNzAyMyAo
TGlua2luZyk8L2lzYm4+PGFjY2Vzc2lvbi1udW0+MzMyMDQxMzY8L2FjY2Vzc2lvbi1udW0+PHVy
bHM+PHJlbGF0ZWQtdXJscz48dXJsPmh0dHBzOi8vd3d3Lm5jYmkubmxtLm5paC5nb3YvcHVibWVk
LzMzMjA0MTM2PC91cmw+PC9yZWxhdGVkLXVybHM+PC91cmxzPjxjdXN0b20yPlBNQzc2Njc1ODc8
L2N1c3RvbTI+PGVsZWN0cm9uaWMtcmVzb3VyY2UtbnVtPjEwLjIxNDcvQ0VHLlMxOTg3OTY8L2Vs
ZWN0cm9uaWMtcmVzb3VyY2UtbnVtPjwvcmVjb3JkPjwvQ2l0ZT48Q2l0ZT48QXV0aG9yPlJhdHRv
PC9BdXRob3I+PFllYXI+MjAxNTwvWWVhcj48UmVjTnVtPjI1NjwvUmVjTnVtPjxyZWNvcmQ+PHJl
Yy1udW1iZXI+MjU2PC9yZWMtbnVtYmVyPjxmb3JlaWduLWtleXM+PGtleSBhcHA9IkVOIiBkYi1p
ZD0iZXN6djVmOXhxMHJwZGFld3J3dXB6NTB4NXhhMmZkdndwZXZzIiB0aW1lc3RhbXA9IjAiPjI1
Njwva2V5PjwvZm9yZWlnbi1rZXlzPjxyZWYtdHlwZSBuYW1lPSJKb3VybmFsIEFydGljbGUiPjE3
PC9yZWYtdHlwZT48Y29udHJpYnV0b3JzPjxhdXRob3JzPjxhdXRob3I+UmF0dG8sIEMuPC9hdXRo
b3I+PGF1dGhvcj5MaXR0YSwgRi48L2F1dGhvcj48YXV0aG9yPkRvbmlzaSwgTC48L2F1dGhvcj48
YXV0aG9yPlBhcmVsbG8sIEEuPC9hdXRob3I+PC9hdXRob3JzPjwvY29udHJpYnV0b3JzPjxhdXRo
LWFkZHJlc3M+UHJvY3RvbG9neSBVbml0LCBEZXBhcnRtZW50IG9mIFN1cmdpY2FsIFNjaWVuY2Vz
LCBDYXRob2xpYyBVbml2ZXJzaXR5LCBMYXJnbyBBLiBHZW1lbGxpLCA4LCAwMDE2OCwgUm9tZSwg
SXRhbHksIGNhcmxvcmF0dG9AdGlzY2FsaS5pdC48L2F1dGgtYWRkcmVzcz48dGl0bGVzPjx0aXRs
ZT5GaXN0dWxvdG9teSBvciBmaXN0dWxlY3RvbXkgYW5kIHByaW1hcnkgc3BoaW5jdGVyb3BsYXN0
eSBmb3IgYW5hbCBmaXN0dWxhIChGSVBTKTogYSBzeXN0ZW1hdGljIHJldmlldzwvdGl0bGU+PHNl
Y29uZGFyeS10aXRsZT5UZWNoIENvbG9wcm9jdG9sPC9zZWNvbmRhcnktdGl0bGU+PC90aXRsZXM+
PHBlcmlvZGljYWw+PGZ1bGwtdGl0bGU+VGVjaCBDb2xvcHJvY3RvbDwvZnVsbC10aXRsZT48L3Bl
cmlvZGljYWw+PHBhZ2VzPjM5MS00MDA8L3BhZ2VzPjx2b2x1bWU+MTk8L3ZvbHVtZT48bnVtYmVy
Pjc8L251bWJlcj48ZWRpdGlvbj4yMDE1LzA2LzEzPC9lZGl0aW9uPjxrZXl3b3Jkcz48a2V5d29y
ZD5BbmFsIENhbmFsLypzdXJnZXJ5PC9rZXl3b3JkPjxrZXl3b3JkPkRlZmVjYXRpb248L2tleXdv
cmQ+PGtleXdvcmQ+RGlnZXN0aXZlIFN5c3RlbSBTdXJnaWNhbCBQcm9jZWR1cmVzLyptZXRob2Rz
PC9rZXl3b3JkPjxrZXl3b3JkPkZlY2FsIEluY29udGluZW5jZTwva2V5d29yZD48a2V5d29yZD5I
dW1hbnM8L2tleXdvcmQ+PGtleXdvcmQ+TWFub21ldHJ5PC9rZXl3b3JkPjxrZXl3b3JkPlF1YWxp
dHkgb2YgTGlmZTwva2V5d29yZD48a2V5d29yZD5SYW5kb21pemVkIENvbnRyb2xsZWQgVHJpYWxz
IGFzIFRvcGljPC9rZXl3b3JkPjxrZXl3b3JkPlJlY3RhbCBGaXN0dWxhLypzdXJnZXJ5PC9rZXl3
b3JkPjxrZXl3b3JkPlRyZWF0bWVudCBPdXRjb21lPC9rZXl3b3JkPjwva2V5d29yZHM+PGRhdGVz
Pjx5ZWFyPjIwMTU8L3llYXI+PHB1Yi1kYXRlcz48ZGF0ZT5KdWw8L2RhdGU+PC9wdWItZGF0ZXM+
PC9kYXRlcz48aXNibj4xMTI4LTA0NVggKEVsZWN0cm9uaWMpJiN4RDsxMTIzLTYzMzcgKExpbmtp
bmcpPC9pc2JuPjxhY2Nlc3Npb24tbnVtPjI2MDYyNzQwPC9hY2Nlc3Npb24tbnVtPjx1cmxzPjxy
ZWxhdGVkLXVybHM+PHVybD5odHRwczovL3d3dy5uY2JpLm5sbS5uaWguZ292L3B1Ym1lZC8yNjA2
Mjc0MDwvdXJsPjwvcmVsYXRlZC11cmxzPjwvdXJscz48ZWxlY3Ryb25pYy1yZXNvdXJjZS1udW0+
MTAuMTAwNy9zMTAxNTEtMDE1LTEzMjMtNDwvZWxlY3Ryb25pYy1yZXNvdXJjZS1udW0+PC9yZWNv
cmQ+PC9DaXRlPjwvRW5kTm90ZT5=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HYXJnPC9BdXRob3I+PFllYXI+MjAyMDwvWWVhcj48UmVj
TnVtPjU0MjwvUmVjTnVtPjxEaXNwbGF5VGV4dD48c3R5bGUgZmFjZT0ic3VwZXJzY3JpcHQiPlsx
MiwgMTZdPC9zdHlsZT48L0Rpc3BsYXlUZXh0PjxyZWNvcmQ+PHJlYy1udW1iZXI+NTQyPC9yZWMt
bnVtYmVyPjxmb3JlaWduLWtleXM+PGtleSBhcHA9IkVOIiBkYi1pZD0iZXN6djVmOXhxMHJwZGFl
d3J3dXB6NTB4NXhhMmZkdndwZXZzIiB0aW1lc3RhbXA9IjE2MDYwNTQ0MDkiPjU0Mjwva2V5Pjwv
Zm9yZWlnbi1rZXlzPjxyZWYtdHlwZSBuYW1lPSJKb3VybmFsIEFydGljbGUiPjE3PC9yZWYtdHlw
ZT48Y29udHJpYnV0b3JzPjxhdXRob3JzPjxhdXRob3I+R2FyZywgUC48L2F1dGhvcj48YXV0aG9y
PlNvZGhpLCBTLiBTLjwvYXV0aG9yPjxhdXRob3I+R2FyZywgTi48L2F1dGhvcj48L2F1dGhvcnM+
PC9jb250cmlidXRvcnM+PGF1dGgtYWRkcmVzcz5EZXBhcnRtZW50IG9mIENvbG9yZWN0YWwgU3Vy
Z2VyeSwgR2FyZyBGaXN0dWxhIFJlc2VhcmNoIEluc3RpdHV0ZSwgUGFuY2hrdWxhLCBIYXJ5YW5h
LCBJbmRpYS4mI3hEO0RlcGFydG1lbnQgb2YgR2VuZXJhbCBTdXJnZXJ5LCBEYXlhbmFuZCBNZWRp
Y2FsIENvbGxlZ2UgYW5kIEhvc3BpdGFsLCBMdWRoaWFuYSwgUHVuamFiLCBJbmRpYS4mI3hEO0Rl
cGFydG1lbnQgb2YgR2VuZXJhbCBTdXJnZXJ5LCBHb3Zlcm5tZW50IE1lZGljYWwgQ29sbGVnZSBh
bmQgSG9zcGl0YWwsIENoYW5kaWdhcmgsIEluZGlhLjwvYXV0aC1hZGRyZXNzPjx0aXRsZXM+PHRp
dGxlPk1hbmFnZW1lbnQgb2YgQ29tcGxleCBDcnlwdG9nbGFuZHVsYXIgQW5hbCBGaXN0dWxhOiBD
aGFsbGVuZ2VzIGFuZCBTb2x1dGlvbnM8L3RpdGxlPjxzZWNvbmRhcnktdGl0bGU+Q2xpbiBFeHAg
R2FzdHJvZW50ZXJvbDwvc2Vjb25kYXJ5LXRpdGxlPjwvdGl0bGVzPjxwZXJpb2RpY2FsPjxmdWxs
LXRpdGxlPkNsaW4gRXhwIEdhc3Ryb2VudGVyb2w8L2Z1bGwtdGl0bGU+PC9wZXJpb2RpY2FsPjxw
YWdlcz41NTUtNTY3PC9wYWdlcz48dm9sdW1lPjEzPC92b2x1bWU+PGVkaXRpb24+MjAyMC8xMS8x
OTwvZWRpdGlvbj48a2V5d29yZHM+PGtleXdvcmQ+YW5hbCBmaXN0dWxhPC9rZXl3b3JkPjxrZXl3
b3JkPmNsYXNzaWZpY2F0aW9uPC9rZXl3b3JkPjxrZXl3b3JkPmZpc3R1bG90b215PC9rZXl3b3Jk
PjxrZXl3b3JkPmluY29udGluZW5jZTwva2V5d29yZD48a2V5d29yZD5yZWN1cnJlbmNlPC9rZXl3
b3JkPjxrZXl3b3JkPnNwaGluY3Rlcjwva2V5d29yZD48L2tleXdvcmRzPjxkYXRlcz48eWVhcj4y
MDIwPC95ZWFyPjwvZGF0ZXM+PGlzYm4+MTE3OC03MDIzIChQcmludCkmI3hEOzExNzgtNzAyMyAo
TGlua2luZyk8L2lzYm4+PGFjY2Vzc2lvbi1udW0+MzMyMDQxMzY8L2FjY2Vzc2lvbi1udW0+PHVy
bHM+PHJlbGF0ZWQtdXJscz48dXJsPmh0dHBzOi8vd3d3Lm5jYmkubmxtLm5paC5nb3YvcHVibWVk
LzMzMjA0MTM2PC91cmw+PC9yZWxhdGVkLXVybHM+PC91cmxzPjxjdXN0b20yPlBNQzc2Njc1ODc8
L2N1c3RvbTI+PGVsZWN0cm9uaWMtcmVzb3VyY2UtbnVtPjEwLjIxNDcvQ0VHLlMxOTg3OTY8L2Vs
ZWN0cm9uaWMtcmVzb3VyY2UtbnVtPjwvcmVjb3JkPjwvQ2l0ZT48Q2l0ZT48QXV0aG9yPlJhdHRv
PC9BdXRob3I+PFllYXI+MjAxNTwvWWVhcj48UmVjTnVtPjI1NjwvUmVjTnVtPjxyZWNvcmQ+PHJl
Yy1udW1iZXI+MjU2PC9yZWMtbnVtYmVyPjxmb3JlaWduLWtleXM+PGtleSBhcHA9IkVOIiBkYi1p
ZD0iZXN6djVmOXhxMHJwZGFld3J3dXB6NTB4NXhhMmZkdndwZXZzIiB0aW1lc3RhbXA9IjAiPjI1
Njwva2V5PjwvZm9yZWlnbi1rZXlzPjxyZWYtdHlwZSBuYW1lPSJKb3VybmFsIEFydGljbGUiPjE3
PC9yZWYtdHlwZT48Y29udHJpYnV0b3JzPjxhdXRob3JzPjxhdXRob3I+UmF0dG8sIEMuPC9hdXRo
b3I+PGF1dGhvcj5MaXR0YSwgRi48L2F1dGhvcj48YXV0aG9yPkRvbmlzaSwgTC48L2F1dGhvcj48
YXV0aG9yPlBhcmVsbG8sIEEuPC9hdXRob3I+PC9hdXRob3JzPjwvY29udHJpYnV0b3JzPjxhdXRo
LWFkZHJlc3M+UHJvY3RvbG9neSBVbml0LCBEZXBhcnRtZW50IG9mIFN1cmdpY2FsIFNjaWVuY2Vz
LCBDYXRob2xpYyBVbml2ZXJzaXR5LCBMYXJnbyBBLiBHZW1lbGxpLCA4LCAwMDE2OCwgUm9tZSwg
SXRhbHksIGNhcmxvcmF0dG9AdGlzY2FsaS5pdC48L2F1dGgtYWRkcmVzcz48dGl0bGVzPjx0aXRs
ZT5GaXN0dWxvdG9teSBvciBmaXN0dWxlY3RvbXkgYW5kIHByaW1hcnkgc3BoaW5jdGVyb3BsYXN0
eSBmb3IgYW5hbCBmaXN0dWxhIChGSVBTKTogYSBzeXN0ZW1hdGljIHJldmlldzwvdGl0bGU+PHNl
Y29uZGFyeS10aXRsZT5UZWNoIENvbG9wcm9jdG9sPC9zZWNvbmRhcnktdGl0bGU+PC90aXRsZXM+
PHBlcmlvZGljYWw+PGZ1bGwtdGl0bGU+VGVjaCBDb2xvcHJvY3RvbDwvZnVsbC10aXRsZT48L3Bl
cmlvZGljYWw+PHBhZ2VzPjM5MS00MDA8L3BhZ2VzPjx2b2x1bWU+MTk8L3ZvbHVtZT48bnVtYmVy
Pjc8L251bWJlcj48ZWRpdGlvbj4yMDE1LzA2LzEzPC9lZGl0aW9uPjxrZXl3b3Jkcz48a2V5d29y
ZD5BbmFsIENhbmFsLypzdXJnZXJ5PC9rZXl3b3JkPjxrZXl3b3JkPkRlZmVjYXRpb248L2tleXdv
cmQ+PGtleXdvcmQ+RGlnZXN0aXZlIFN5c3RlbSBTdXJnaWNhbCBQcm9jZWR1cmVzLyptZXRob2Rz
PC9rZXl3b3JkPjxrZXl3b3JkPkZlY2FsIEluY29udGluZW5jZTwva2V5d29yZD48a2V5d29yZD5I
dW1hbnM8L2tleXdvcmQ+PGtleXdvcmQ+TWFub21ldHJ5PC9rZXl3b3JkPjxrZXl3b3JkPlF1YWxp
dHkgb2YgTGlmZTwva2V5d29yZD48a2V5d29yZD5SYW5kb21pemVkIENvbnRyb2xsZWQgVHJpYWxz
IGFzIFRvcGljPC9rZXl3b3JkPjxrZXl3b3JkPlJlY3RhbCBGaXN0dWxhLypzdXJnZXJ5PC9rZXl3
b3JkPjxrZXl3b3JkPlRyZWF0bWVudCBPdXRjb21lPC9rZXl3b3JkPjwva2V5d29yZHM+PGRhdGVz
Pjx5ZWFyPjIwMTU8L3llYXI+PHB1Yi1kYXRlcz48ZGF0ZT5KdWw8L2RhdGU+PC9wdWItZGF0ZXM+
PC9kYXRlcz48aXNibj4xMTI4LTA0NVggKEVsZWN0cm9uaWMpJiN4RDsxMTIzLTYzMzcgKExpbmtp
bmcpPC9pc2JuPjxhY2Nlc3Npb24tbnVtPjI2MDYyNzQwPC9hY2Nlc3Npb24tbnVtPjx1cmxzPjxy
ZWxhdGVkLXVybHM+PHVybD5odHRwczovL3d3dy5uY2JpLm5sbS5uaWguZ292L3B1Ym1lZC8yNjA2
Mjc0MDwvdXJsPjwvcmVsYXRlZC11cmxzPjwvdXJscz48ZWxlY3Ryb25pYy1yZXNvdXJjZS1udW0+
MTAuMTAwNy9zMTAxNTEtMDE1LTEzMjMtNDwvZWxlY3Ryb25pYy1yZXNvdXJjZS1udW0+PC9yZWNv
cmQ+PC9DaXRlPjwvRW5kTm90ZT5=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880B63" w:rsidRPr="006749CC">
        <w:rPr>
          <w:rFonts w:ascii="Book Antiqua" w:eastAsia="Book Antiqua" w:hAnsi="Book Antiqua" w:cs="Book Antiqua"/>
          <w:color w:val="000000"/>
        </w:rPr>
      </w:r>
      <w:r w:rsidR="00880B63"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2,</w:t>
      </w:r>
      <w:r w:rsidR="00AB5212" w:rsidRPr="006749CC">
        <w:rPr>
          <w:rFonts w:ascii="Book Antiqua" w:eastAsia="Book Antiqua" w:hAnsi="Book Antiqua" w:cs="Book Antiqua"/>
          <w:color w:val="000000"/>
          <w:vertAlign w:val="superscript"/>
        </w:rPr>
        <w:t>16]</w:t>
      </w:r>
      <w:r w:rsidR="00880B63"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w:t>
      </w:r>
      <w:r w:rsidR="00922260"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 xml:space="preserve">LIFT procedure involves ligating the fistula tract in the </w:t>
      </w:r>
      <w:proofErr w:type="spellStart"/>
      <w:r w:rsidRPr="006749CC">
        <w:rPr>
          <w:rFonts w:ascii="Book Antiqua" w:eastAsia="Book Antiqua" w:hAnsi="Book Antiqua" w:cs="Book Antiqua"/>
          <w:color w:val="000000"/>
        </w:rPr>
        <w:t>intersphincteric</w:t>
      </w:r>
      <w:proofErr w:type="spellEnd"/>
      <w:r w:rsidRPr="006749CC">
        <w:rPr>
          <w:rFonts w:ascii="Book Antiqua" w:eastAsia="Book Antiqua" w:hAnsi="Book Antiqua" w:cs="Book Antiqua"/>
          <w:color w:val="000000"/>
        </w:rPr>
        <w:t xml:space="preserve"> space. Thus, LIFT takes care of the ISTAC principle but fails to comply with the DRAPED principle</w:t>
      </w:r>
      <w:r w:rsidR="00922260"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as the abscess (</w:t>
      </w:r>
      <w:proofErr w:type="gramStart"/>
      <w:r w:rsidR="00922260" w:rsidRPr="003720DD">
        <w:rPr>
          <w:rFonts w:ascii="Book Antiqua" w:eastAsia="Book Antiqua" w:hAnsi="Book Antiqua" w:cs="Book Antiqua"/>
          <w:i/>
          <w:iCs/>
          <w:color w:val="000000"/>
        </w:rPr>
        <w:t>i.e.</w:t>
      </w:r>
      <w:proofErr w:type="gramEnd"/>
      <w:r w:rsidR="00922260"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the </w:t>
      </w:r>
      <w:proofErr w:type="spellStart"/>
      <w:r w:rsidRPr="006749CC">
        <w:rPr>
          <w:rFonts w:ascii="Book Antiqua" w:eastAsia="Book Antiqua" w:hAnsi="Book Antiqua" w:cs="Book Antiqua"/>
          <w:color w:val="000000"/>
        </w:rPr>
        <w:t>intersphincteric</w:t>
      </w:r>
      <w:proofErr w:type="spellEnd"/>
      <w:r w:rsidRPr="006749CC">
        <w:rPr>
          <w:rFonts w:ascii="Book Antiqua" w:eastAsia="Book Antiqua" w:hAnsi="Book Antiqua" w:cs="Book Antiqua"/>
          <w:color w:val="000000"/>
        </w:rPr>
        <w:t xml:space="preserve"> portion of the fistula tract) is not adequately and continuously drained in the postoperative period</w:t>
      </w:r>
      <w:r w:rsidR="00880B63" w:rsidRPr="006749CC">
        <w:rPr>
          <w:rFonts w:ascii="Book Antiqua" w:eastAsia="Book Antiqua" w:hAnsi="Book Antiqua" w:cs="Book Antiqua"/>
          <w:color w:val="000000"/>
        </w:rPr>
        <w:fldChar w:fldCharType="begin">
          <w:fldData xml:space="preserve">PEVuZE5vdGU+PENpdGU+PEF1dGhvcj5HYXJnPC9BdXRob3I+PFllYXI+MjAyMDwvWWVhcj48UmVj
TnVtPjU0MjwvUmVjTnVtPjxEaXNwbGF5VGV4dD48c3R5bGUgZmFjZT0ic3VwZXJzY3JpcHQiPlsx
MiwgMThdPC9zdHlsZT48L0Rpc3BsYXlUZXh0PjxyZWNvcmQ+PHJlYy1udW1iZXI+NTQyPC9yZWMt
bnVtYmVyPjxmb3JlaWduLWtleXM+PGtleSBhcHA9IkVOIiBkYi1pZD0iZXN6djVmOXhxMHJwZGFl
d3J3dXB6NTB4NXhhMmZkdndwZXZzIiB0aW1lc3RhbXA9IjE2MDYwNTQ0MDkiPjU0Mjwva2V5Pjwv
Zm9yZWlnbi1rZXlzPjxyZWYtdHlwZSBuYW1lPSJKb3VybmFsIEFydGljbGUiPjE3PC9yZWYtdHlw
ZT48Y29udHJpYnV0b3JzPjxhdXRob3JzPjxhdXRob3I+R2FyZywgUC48L2F1dGhvcj48YXV0aG9y
PlNvZGhpLCBTLiBTLjwvYXV0aG9yPjxhdXRob3I+R2FyZywgTi48L2F1dGhvcj48L2F1dGhvcnM+
PC9jb250cmlidXRvcnM+PGF1dGgtYWRkcmVzcz5EZXBhcnRtZW50IG9mIENvbG9yZWN0YWwgU3Vy
Z2VyeSwgR2FyZyBGaXN0dWxhIFJlc2VhcmNoIEluc3RpdHV0ZSwgUGFuY2hrdWxhLCBIYXJ5YW5h
LCBJbmRpYS4mI3hEO0RlcGFydG1lbnQgb2YgR2VuZXJhbCBTdXJnZXJ5LCBEYXlhbmFuZCBNZWRp
Y2FsIENvbGxlZ2UgYW5kIEhvc3BpdGFsLCBMdWRoaWFuYSwgUHVuamFiLCBJbmRpYS4mI3hEO0Rl
cGFydG1lbnQgb2YgR2VuZXJhbCBTdXJnZXJ5LCBHb3Zlcm5tZW50IE1lZGljYWwgQ29sbGVnZSBh
bmQgSG9zcGl0YWwsIENoYW5kaWdhcmgsIEluZGlhLjwvYXV0aC1hZGRyZXNzPjx0aXRsZXM+PHRp
dGxlPk1hbmFnZW1lbnQgb2YgQ29tcGxleCBDcnlwdG9nbGFuZHVsYXIgQW5hbCBGaXN0dWxhOiBD
aGFsbGVuZ2VzIGFuZCBTb2x1dGlvbnM8L3RpdGxlPjxzZWNvbmRhcnktdGl0bGU+Q2xpbiBFeHAg
R2FzdHJvZW50ZXJvbDwvc2Vjb25kYXJ5LXRpdGxlPjwvdGl0bGVzPjxwZXJpb2RpY2FsPjxmdWxs
LXRpdGxlPkNsaW4gRXhwIEdhc3Ryb2VudGVyb2w8L2Z1bGwtdGl0bGU+PC9wZXJpb2RpY2FsPjxw
YWdlcz41NTUtNTY3PC9wYWdlcz48dm9sdW1lPjEzPC92b2x1bWU+PGVkaXRpb24+MjAyMC8xMS8x
OTwvZWRpdGlvbj48a2V5d29yZHM+PGtleXdvcmQ+YW5hbCBmaXN0dWxhPC9rZXl3b3JkPjxrZXl3
b3JkPmNsYXNzaWZpY2F0aW9uPC9rZXl3b3JkPjxrZXl3b3JkPmZpc3R1bG90b215PC9rZXl3b3Jk
PjxrZXl3b3JkPmluY29udGluZW5jZTwva2V5d29yZD48a2V5d29yZD5yZWN1cnJlbmNlPC9rZXl3
b3JkPjxrZXl3b3JkPnNwaGluY3Rlcjwva2V5d29yZD48L2tleXdvcmRzPjxkYXRlcz48eWVhcj4y
MDIwPC95ZWFyPjwvZGF0ZXM+PGlzYm4+MTE3OC03MDIzIChQcmludCkmI3hEOzExNzgtNzAyMyAo
TGlua2luZyk8L2lzYm4+PGFjY2Vzc2lvbi1udW0+MzMyMDQxMzY8L2FjY2Vzc2lvbi1udW0+PHVy
bHM+PHJlbGF0ZWQtdXJscz48dXJsPmh0dHBzOi8vd3d3Lm5jYmkubmxtLm5paC5nb3YvcHVibWVk
LzMzMjA0MTM2PC91cmw+PC9yZWxhdGVkLXVybHM+PC91cmxzPjxjdXN0b20yPlBNQzc2Njc1ODc8
L2N1c3RvbTI+PGVsZWN0cm9uaWMtcmVzb3VyY2UtbnVtPjEwLjIxNDcvQ0VHLlMxOTg3OTY8L2Vs
ZWN0cm9uaWMtcmVzb3VyY2UtbnVtPjwvcmVjb3JkPjwvQ2l0ZT48Q2l0ZT48QXV0aG9yPkdhcmc8
L0F1dGhvcj48WWVhcj4yMDIxPC9ZZWFyPjxSZWNOdW0+NjQ3PC9SZWNOdW0+PHJlY29yZD48cmVj
LW51bWJlcj42NDc8L3JlYy1udW1iZXI+PGZvcmVpZ24ta2V5cz48a2V5IGFwcD0iRU4iIGRiLWlk
PSJlc3p2NWY5eHEwcnBkYWV3cnd1cHo1MHg1eGEyZmR2d3BldnMiIHRpbWVzdGFtcD0iMTYxMjUz
Mzg4NyI+NjQ3PC9rZXk+PC9mb3JlaWduLWtleXM+PHJlZi10eXBlIG5hbWU9IkpvdXJuYWwgQXJ0
aWNsZSI+MTc8L3JlZi10eXBlPjxjb250cmlidXRvcnM+PGF1dGhvcnM+PGF1dGhvcj5HYXJnLCBQ
LjwvYXV0aG9yPjxhdXRob3I+S2F1ciwgQi48L2F1dGhvcj48YXV0aG9yPk1lbm9uLCBHLiBSLjwv
YXV0aG9yPjwvYXV0aG9ycz48L2NvbnRyaWJ1dG9ycz48YXV0aC1hZGRyZXNzPkluZHVzIEludGVy
bmF0aW9uYWwgSG9zcGl0YWwsIE1vaGFsaSwgSW5kaWEuJiN4RDtHYXJnIEZpc3R1bGEgUmVzZWFy
Y2ggSW5zdGl0dXRlLCBQYW5jaGt1bGEsIEluZGlhLiYjeEQ7U1NSRCBNUkkgQ2VudHJlLCBDaGFu
ZGlnYXJoLCBJbmRpYS4mI3hEO0luZGlhbiBDb3VuY2lsIG9mIE1lZGljYWwgUmVzZWFyY2gsIE5l
dyBEZWxoaSwgSW5kaWEuPC9hdXRoLWFkZHJlc3M+PHRpdGxlcz48dGl0bGU+VHJhbnNhbmFsIG9w
ZW5pbmcgb2YgdGhlIGludGVyc3BoaW5jdGVyaWMgc3BhY2U6IGEgbm92ZWwgc3BoaW5jdGVyLXNw
YXJpbmcgcHJvY2VkdXJlIHRvIHRyZWF0IDMyNSBoaWdoIGNvbXBsZXggYW5hbCBmaXN0dWxhcyB3
aXRoIGxvbmctdGVybSBmb2xsb3ctdXA8L3RpdGxlPjxzZWNvbmRhcnktdGl0bGU+Q29sb3JlY3Rh
bCBEaXM8L3NlY29uZGFyeS10aXRsZT48L3RpdGxlcz48cGVyaW9kaWNhbD48ZnVsbC10aXRsZT5D
b2xvcmVjdGFsIERpczwvZnVsbC10aXRsZT48L3BlcmlvZGljYWw+PGVkaXRpb24+MjAyMS8wMi8w
MzwvZWRpdGlvbj48a2V5d29yZHM+PGtleXdvcmQ+YW5hbCBmaXN0dWxhPC9rZXl3b3JkPjxrZXl3
b3JkPmZpc3R1bG90b215PC9rZXl3b3JkPjxrZXl3b3JkPmluY29udGluZW5jZTwva2V5d29yZD48
a2V5d29yZD5yZWN1cnJlbmNlPC9rZXl3b3JkPjxrZXl3b3JkPnNwaGluY3Rlcjwva2V5d29yZD48
L2tleXdvcmRzPjxkYXRlcz48eWVhcj4yMDIxPC95ZWFyPjxwdWItZGF0ZXM+PGRhdGU+RmViIDI8
L2RhdGU+PC9wdWItZGF0ZXM+PC9kYXRlcz48aXNibj4xNDYzLTEzMTggKEVsZWN0cm9uaWMpJiN4
RDsxNDYyLTg5MTAgKExpbmtpbmcpPC9pc2JuPjxhY2Nlc3Npb24tbnVtPjMzNTI5NDkxPC9hY2Nl
c3Npb24tbnVtPjx1cmxzPjxyZWxhdGVkLXVybHM+PHVybD5odHRwczovL3d3dy5uY2JpLm5sbS5u
aWguZ292L3B1Ym1lZC8zMzUyOTQ5MTwvdXJsPjwvcmVsYXRlZC11cmxzPjwvdXJscz48ZWxlY3Ry
b25pYy1yZXNvdXJjZS1udW0+MTAuMTExMS9jb2RpLjE1NTU1PC9lbGVjdHJvbmljLXJlc291cmNl
LW51bT48L3JlY29yZD48L0NpdGU+PC9FbmROb3RlPgB=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HYXJnPC9BdXRob3I+PFllYXI+MjAyMDwvWWVhcj48UmVj
TnVtPjU0MjwvUmVjTnVtPjxEaXNwbGF5VGV4dD48c3R5bGUgZmFjZT0ic3VwZXJzY3JpcHQiPlsx
MiwgMThdPC9zdHlsZT48L0Rpc3BsYXlUZXh0PjxyZWNvcmQ+PHJlYy1udW1iZXI+NTQyPC9yZWMt
bnVtYmVyPjxmb3JlaWduLWtleXM+PGtleSBhcHA9IkVOIiBkYi1pZD0iZXN6djVmOXhxMHJwZGFl
d3J3dXB6NTB4NXhhMmZkdndwZXZzIiB0aW1lc3RhbXA9IjE2MDYwNTQ0MDkiPjU0Mjwva2V5Pjwv
Zm9yZWlnbi1rZXlzPjxyZWYtdHlwZSBuYW1lPSJKb3VybmFsIEFydGljbGUiPjE3PC9yZWYtdHlw
ZT48Y29udHJpYnV0b3JzPjxhdXRob3JzPjxhdXRob3I+R2FyZywgUC48L2F1dGhvcj48YXV0aG9y
PlNvZGhpLCBTLiBTLjwvYXV0aG9yPjxhdXRob3I+R2FyZywgTi48L2F1dGhvcj48L2F1dGhvcnM+
PC9jb250cmlidXRvcnM+PGF1dGgtYWRkcmVzcz5EZXBhcnRtZW50IG9mIENvbG9yZWN0YWwgU3Vy
Z2VyeSwgR2FyZyBGaXN0dWxhIFJlc2VhcmNoIEluc3RpdHV0ZSwgUGFuY2hrdWxhLCBIYXJ5YW5h
LCBJbmRpYS4mI3hEO0RlcGFydG1lbnQgb2YgR2VuZXJhbCBTdXJnZXJ5LCBEYXlhbmFuZCBNZWRp
Y2FsIENvbGxlZ2UgYW5kIEhvc3BpdGFsLCBMdWRoaWFuYSwgUHVuamFiLCBJbmRpYS4mI3hEO0Rl
cGFydG1lbnQgb2YgR2VuZXJhbCBTdXJnZXJ5LCBHb3Zlcm5tZW50IE1lZGljYWwgQ29sbGVnZSBh
bmQgSG9zcGl0YWwsIENoYW5kaWdhcmgsIEluZGlhLjwvYXV0aC1hZGRyZXNzPjx0aXRsZXM+PHRp
dGxlPk1hbmFnZW1lbnQgb2YgQ29tcGxleCBDcnlwdG9nbGFuZHVsYXIgQW5hbCBGaXN0dWxhOiBD
aGFsbGVuZ2VzIGFuZCBTb2x1dGlvbnM8L3RpdGxlPjxzZWNvbmRhcnktdGl0bGU+Q2xpbiBFeHAg
R2FzdHJvZW50ZXJvbDwvc2Vjb25kYXJ5LXRpdGxlPjwvdGl0bGVzPjxwZXJpb2RpY2FsPjxmdWxs
LXRpdGxlPkNsaW4gRXhwIEdhc3Ryb2VudGVyb2w8L2Z1bGwtdGl0bGU+PC9wZXJpb2RpY2FsPjxw
YWdlcz41NTUtNTY3PC9wYWdlcz48dm9sdW1lPjEzPC92b2x1bWU+PGVkaXRpb24+MjAyMC8xMS8x
OTwvZWRpdGlvbj48a2V5d29yZHM+PGtleXdvcmQ+YW5hbCBmaXN0dWxhPC9rZXl3b3JkPjxrZXl3
b3JkPmNsYXNzaWZpY2F0aW9uPC9rZXl3b3JkPjxrZXl3b3JkPmZpc3R1bG90b215PC9rZXl3b3Jk
PjxrZXl3b3JkPmluY29udGluZW5jZTwva2V5d29yZD48a2V5d29yZD5yZWN1cnJlbmNlPC9rZXl3
b3JkPjxrZXl3b3JkPnNwaGluY3Rlcjwva2V5d29yZD48L2tleXdvcmRzPjxkYXRlcz48eWVhcj4y
MDIwPC95ZWFyPjwvZGF0ZXM+PGlzYm4+MTE3OC03MDIzIChQcmludCkmI3hEOzExNzgtNzAyMyAo
TGlua2luZyk8L2lzYm4+PGFjY2Vzc2lvbi1udW0+MzMyMDQxMzY8L2FjY2Vzc2lvbi1udW0+PHVy
bHM+PHJlbGF0ZWQtdXJscz48dXJsPmh0dHBzOi8vd3d3Lm5jYmkubmxtLm5paC5nb3YvcHVibWVk
LzMzMjA0MTM2PC91cmw+PC9yZWxhdGVkLXVybHM+PC91cmxzPjxjdXN0b20yPlBNQzc2Njc1ODc8
L2N1c3RvbTI+PGVsZWN0cm9uaWMtcmVzb3VyY2UtbnVtPjEwLjIxNDcvQ0VHLlMxOTg3OTY8L2Vs
ZWN0cm9uaWMtcmVzb3VyY2UtbnVtPjwvcmVjb3JkPjwvQ2l0ZT48Q2l0ZT48QXV0aG9yPkdhcmc8
L0F1dGhvcj48WWVhcj4yMDIxPC9ZZWFyPjxSZWNOdW0+NjQ3PC9SZWNOdW0+PHJlY29yZD48cmVj
LW51bWJlcj42NDc8L3JlYy1udW1iZXI+PGZvcmVpZ24ta2V5cz48a2V5IGFwcD0iRU4iIGRiLWlk
PSJlc3p2NWY5eHEwcnBkYWV3cnd1cHo1MHg1eGEyZmR2d3BldnMiIHRpbWVzdGFtcD0iMTYxMjUz
Mzg4NyI+NjQ3PC9rZXk+PC9mb3JlaWduLWtleXM+PHJlZi10eXBlIG5hbWU9IkpvdXJuYWwgQXJ0
aWNsZSI+MTc8L3JlZi10eXBlPjxjb250cmlidXRvcnM+PGF1dGhvcnM+PGF1dGhvcj5HYXJnLCBQ
LjwvYXV0aG9yPjxhdXRob3I+S2F1ciwgQi48L2F1dGhvcj48YXV0aG9yPk1lbm9uLCBHLiBSLjwv
YXV0aG9yPjwvYXV0aG9ycz48L2NvbnRyaWJ1dG9ycz48YXV0aC1hZGRyZXNzPkluZHVzIEludGVy
bmF0aW9uYWwgSG9zcGl0YWwsIE1vaGFsaSwgSW5kaWEuJiN4RDtHYXJnIEZpc3R1bGEgUmVzZWFy
Y2ggSW5zdGl0dXRlLCBQYW5jaGt1bGEsIEluZGlhLiYjeEQ7U1NSRCBNUkkgQ2VudHJlLCBDaGFu
ZGlnYXJoLCBJbmRpYS4mI3hEO0luZGlhbiBDb3VuY2lsIG9mIE1lZGljYWwgUmVzZWFyY2gsIE5l
dyBEZWxoaSwgSW5kaWEuPC9hdXRoLWFkZHJlc3M+PHRpdGxlcz48dGl0bGU+VHJhbnNhbmFsIG9w
ZW5pbmcgb2YgdGhlIGludGVyc3BoaW5jdGVyaWMgc3BhY2U6IGEgbm92ZWwgc3BoaW5jdGVyLXNw
YXJpbmcgcHJvY2VkdXJlIHRvIHRyZWF0IDMyNSBoaWdoIGNvbXBsZXggYW5hbCBmaXN0dWxhcyB3
aXRoIGxvbmctdGVybSBmb2xsb3ctdXA8L3RpdGxlPjxzZWNvbmRhcnktdGl0bGU+Q29sb3JlY3Rh
bCBEaXM8L3NlY29uZGFyeS10aXRsZT48L3RpdGxlcz48cGVyaW9kaWNhbD48ZnVsbC10aXRsZT5D
b2xvcmVjdGFsIERpczwvZnVsbC10aXRsZT48L3BlcmlvZGljYWw+PGVkaXRpb24+MjAyMS8wMi8w
MzwvZWRpdGlvbj48a2V5d29yZHM+PGtleXdvcmQ+YW5hbCBmaXN0dWxhPC9rZXl3b3JkPjxrZXl3
b3JkPmZpc3R1bG90b215PC9rZXl3b3JkPjxrZXl3b3JkPmluY29udGluZW5jZTwva2V5d29yZD48
a2V5d29yZD5yZWN1cnJlbmNlPC9rZXl3b3JkPjxrZXl3b3JkPnNwaGluY3Rlcjwva2V5d29yZD48
L2tleXdvcmRzPjxkYXRlcz48eWVhcj4yMDIxPC95ZWFyPjxwdWItZGF0ZXM+PGRhdGU+RmViIDI8
L2RhdGU+PC9wdWItZGF0ZXM+PC9kYXRlcz48aXNibj4xNDYzLTEzMTggKEVsZWN0cm9uaWMpJiN4
RDsxNDYyLTg5MTAgKExpbmtpbmcpPC9pc2JuPjxhY2Nlc3Npb24tbnVtPjMzNTI5NDkxPC9hY2Nl
c3Npb24tbnVtPjx1cmxzPjxyZWxhdGVkLXVybHM+PHVybD5odHRwczovL3d3dy5uY2JpLm5sbS5u
aWguZ292L3B1Ym1lZC8zMzUyOTQ5MTwvdXJsPjwvcmVsYXRlZC11cmxzPjwvdXJscz48ZWxlY3Ry
b25pYy1yZXNvdXJjZS1udW0+MTAuMTExMS9jb2RpLjE1NTU1PC9lbGVjdHJvbmljLXJlc291cmNl
LW51bT48L3JlY29yZD48L0NpdGU+PC9FbmROb3RlPgB=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880B63" w:rsidRPr="006749CC">
        <w:rPr>
          <w:rFonts w:ascii="Book Antiqua" w:eastAsia="Book Antiqua" w:hAnsi="Book Antiqua" w:cs="Book Antiqua"/>
          <w:color w:val="000000"/>
        </w:rPr>
      </w:r>
      <w:r w:rsidR="00880B63"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2,</w:t>
      </w:r>
      <w:r w:rsidR="00AB5212" w:rsidRPr="006749CC">
        <w:rPr>
          <w:rFonts w:ascii="Book Antiqua" w:eastAsia="Book Antiqua" w:hAnsi="Book Antiqua" w:cs="Book Antiqua"/>
          <w:color w:val="000000"/>
          <w:vertAlign w:val="superscript"/>
        </w:rPr>
        <w:t>18]</w:t>
      </w:r>
      <w:r w:rsidR="00880B63"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Therefore, the </w:t>
      </w:r>
      <w:r w:rsidR="005E7CE9" w:rsidRPr="006749CC">
        <w:rPr>
          <w:rFonts w:ascii="Book Antiqua" w:eastAsia="Book Antiqua" w:hAnsi="Book Antiqua" w:cs="Book Antiqua"/>
          <w:color w:val="000000"/>
        </w:rPr>
        <w:t xml:space="preserve">LIFT </w:t>
      </w:r>
      <w:r w:rsidRPr="006749CC">
        <w:rPr>
          <w:rFonts w:ascii="Book Antiqua" w:eastAsia="Book Antiqua" w:hAnsi="Book Antiqua" w:cs="Book Antiqua"/>
          <w:color w:val="000000"/>
        </w:rPr>
        <w:t xml:space="preserve">success rate of </w:t>
      </w:r>
      <w:r w:rsidR="005E7CE9" w:rsidRPr="006749CC">
        <w:rPr>
          <w:rFonts w:ascii="Book Antiqua" w:eastAsia="Book Antiqua" w:hAnsi="Book Antiqua" w:cs="Book Antiqua"/>
          <w:color w:val="000000"/>
        </w:rPr>
        <w:t>up to 42%</w:t>
      </w:r>
      <w:r w:rsidRPr="006749CC">
        <w:rPr>
          <w:rFonts w:ascii="Book Antiqua" w:eastAsia="Book Antiqua" w:hAnsi="Book Antiqua" w:cs="Book Antiqua"/>
          <w:color w:val="000000"/>
        </w:rPr>
        <w:t xml:space="preserve"> </w:t>
      </w:r>
      <w:r w:rsidR="005E7CE9" w:rsidRPr="006749CC">
        <w:rPr>
          <w:rFonts w:ascii="Book Antiqua" w:eastAsia="Book Antiqua" w:hAnsi="Book Antiqua" w:cs="Book Antiqua"/>
          <w:color w:val="000000"/>
        </w:rPr>
        <w:t xml:space="preserve">in </w:t>
      </w:r>
      <w:r w:rsidR="00AA52FA" w:rsidRPr="006749CC">
        <w:rPr>
          <w:rFonts w:ascii="Book Antiqua" w:eastAsia="Book Antiqua" w:hAnsi="Book Antiqua" w:cs="Book Antiqua"/>
          <w:color w:val="000000"/>
        </w:rPr>
        <w:t xml:space="preserve">complex </w:t>
      </w:r>
      <w:r w:rsidR="005E7CE9" w:rsidRPr="006749CC">
        <w:rPr>
          <w:rFonts w:ascii="Book Antiqua" w:eastAsia="Book Antiqua" w:hAnsi="Book Antiqua" w:cs="Book Antiqua"/>
          <w:color w:val="000000"/>
        </w:rPr>
        <w:t xml:space="preserve">high fistulas </w:t>
      </w:r>
      <w:r w:rsidRPr="006749CC">
        <w:rPr>
          <w:rFonts w:ascii="Book Antiqua" w:eastAsia="Book Antiqua" w:hAnsi="Book Antiqua" w:cs="Book Antiqua"/>
          <w:color w:val="000000"/>
        </w:rPr>
        <w:t>is not very high</w:t>
      </w:r>
      <w:r w:rsidR="00880B63" w:rsidRPr="006749CC">
        <w:rPr>
          <w:rFonts w:ascii="Book Antiqua" w:eastAsia="Book Antiqua" w:hAnsi="Book Antiqua" w:cs="Book Antiqua"/>
          <w:color w:val="000000"/>
        </w:rPr>
        <w:fldChar w:fldCharType="begin">
          <w:fldData xml:space="preserve">PEVuZE5vdGU+PENpdGU+PEF1dGhvcj5HYXJnPC9BdXRob3I+PFllYXI+MjAyMTwvWWVhcj48UmVj
TnVtPjY0NzwvUmVjTnVtPjxEaXNwbGF5VGV4dD48c3R5bGUgZmFjZT0ic3VwZXJzY3JpcHQiPlsx
NSwgMTgsIDI2XTwvc3R5bGU+PC9EaXNwbGF5VGV4dD48cmVjb3JkPjxyZWMtbnVtYmVyPjY0Nzwv
cmVjLW51bWJlcj48Zm9yZWlnbi1rZXlzPjxrZXkgYXBwPSJFTiIgZGItaWQ9ImVzenY1Zjl4cTBy
cGRhZXdyd3VwejUweDV4YTJmZHZ3cGV2cyIgdGltZXN0YW1wPSIxNjEyNTMzODg3Ij42NDc8L2tl
eT48L2ZvcmVpZ24ta2V5cz48cmVmLXR5cGUgbmFtZT0iSm91cm5hbCBBcnRpY2xlIj4xNzwvcmVm
LXR5cGU+PGNvbnRyaWJ1dG9ycz48YXV0aG9ycz48YXV0aG9yPkdhcmcsIFAuPC9hdXRob3I+PGF1
dGhvcj5LYXVyLCBCLjwvYXV0aG9yPjxhdXRob3I+TWVub24sIEcuIFIuPC9hdXRob3I+PC9hdXRo
b3JzPjwvY29udHJpYnV0b3JzPjxhdXRoLWFkZHJlc3M+SW5kdXMgSW50ZXJuYXRpb25hbCBIb3Nw
aXRhbCwgTW9oYWxpLCBJbmRpYS4mI3hEO0dhcmcgRmlzdHVsYSBSZXNlYXJjaCBJbnN0aXR1dGUs
IFBhbmNoa3VsYSwgSW5kaWEuJiN4RDtTU1JEIE1SSSBDZW50cmUsIENoYW5kaWdhcmgsIEluZGlh
LiYjeEQ7SW5kaWFuIENvdW5jaWwgb2YgTWVkaWNhbCBSZXNlYXJjaCwgTmV3IERlbGhpLCBJbmRp
YS48L2F1dGgtYWRkcmVzcz48dGl0bGVzPjx0aXRsZT5UcmFuc2FuYWwgb3BlbmluZyBvZiB0aGUg
aW50ZXJzcGhpbmN0ZXJpYyBzcGFjZTogYSBub3ZlbCBzcGhpbmN0ZXItc3BhcmluZyBwcm9jZWR1
cmUgdG8gdHJlYXQgMzI1IGhpZ2ggY29tcGxleCBhbmFsIGZpc3R1bGFzIHdpdGggbG9uZy10ZXJt
IGZvbGxvdy11cDwvdGl0bGU+PHNlY29uZGFyeS10aXRsZT5Db2xvcmVjdGFsIERpczwvc2Vjb25k
YXJ5LXRpdGxlPjwvdGl0bGVzPjxwZXJpb2RpY2FsPjxmdWxsLXRpdGxlPkNvbG9yZWN0YWwgRGlz
PC9mdWxsLXRpdGxlPjwvcGVyaW9kaWNhbD48ZWRpdGlvbj4yMDIxLzAyLzAzPC9lZGl0aW9uPjxr
ZXl3b3Jkcz48a2V5d29yZD5hbmFsIGZpc3R1bGE8L2tleXdvcmQ+PGtleXdvcmQ+ZmlzdHVsb3Rv
bXk8L2tleXdvcmQ+PGtleXdvcmQ+aW5jb250aW5lbmNlPC9rZXl3b3JkPjxrZXl3b3JkPnJlY3Vy
cmVuY2U8L2tleXdvcmQ+PGtleXdvcmQ+c3BoaW5jdGVyPC9rZXl3b3JkPjwva2V5d29yZHM+PGRh
dGVzPjx5ZWFyPjIwMjE8L3llYXI+PHB1Yi1kYXRlcz48ZGF0ZT5GZWIgMjwvZGF0ZT48L3B1Yi1k
YXRlcz48L2RhdGVzPjxpc2JuPjE0NjMtMTMxOCAoRWxlY3Ryb25pYykmI3hEOzE0NjItODkxMCAo
TGlua2luZyk8L2lzYm4+PGFjY2Vzc2lvbi1udW0+MzM1Mjk0OTE8L2FjY2Vzc2lvbi1udW0+PHVy
bHM+PHJlbGF0ZWQtdXJscz48dXJsPmh0dHBzOi8vd3d3Lm5jYmkubmxtLm5paC5nb3YvcHVibWVk
LzMzNTI5NDkxPC91cmw+PC9yZWxhdGVkLXVybHM+PC91cmxzPjxlbGVjdHJvbmljLXJlc291cmNl
LW51bT4xMC4xMTExL2NvZGkuMTU1NTU8L2VsZWN0cm9uaWMtcmVzb3VyY2UtbnVtPjwvcmVjb3Jk
PjwvQ2l0ZT48Q2l0ZT48QXV0aG9yPkpheW5lPC9BdXRob3I+PFllYXI+MjAyMTwvWWVhcj48UmVj
TnVtPjUwMDwvUmVjTnVtPjxyZWNvcmQ+PHJlYy1udW1iZXI+NTAwPC9yZWMtbnVtYmVyPjxmb3Jl
aWduLWtleXM+PGtleSBhcHA9IkVOIiBkYi1pZD0iZXN6djVmOXhxMHJwZGFld3J3dXB6NTB4NXhh
MmZkdndwZXZzIiB0aW1lc3RhbXA9IjAiPjUwMDwva2V5PjwvZm9yZWlnbi1rZXlzPjxyZWYtdHlw
ZSBuYW1lPSJKb3VybmFsIEFydGljbGUiPjE3PC9yZWYtdHlwZT48Y29udHJpYnV0b3JzPjxhdXRo
b3JzPjxhdXRob3I+SmF5bmUsIEQuIEcuPC9hdXRob3I+PGF1dGhvcj5TY2hvbGVmaWVsZCwgSi48
L2F1dGhvcj48YXV0aG9yPlRvbGFuLCBELjwvYXV0aG9yPjxhdXRob3I+R3JheSwgUi48L2F1dGhv
cj48YXV0aG9yPlNlbmFwYXRpLCBBLjwvYXV0aG9yPjxhdXRob3I+SHVsbWUsIEMuIFQuPC9hdXRo
b3I+PGF1dGhvcj5TdXR0b24sIEEuIEouPC9hdXRob3I+PGF1dGhvcj5IYW5kbGV5LCBLLjwvYXV0
aG9yPjxhdXRob3I+SGV3aXR0LCBDLiBBLjwvYXV0aG9yPjxhdXRob3I+S2F1ciwgTS48L2F1dGhv
cj48YXV0aG9yPk1hZ2lsbCwgTC48L2F1dGhvcj48YXV0aG9yPkZpYXQgVHJpYWwgQ29sbGFib3Jh
dGl2ZSBHcm91cDwvYXV0aG9yPjwvYXV0aG9ycz48L2NvbnRyaWJ1dG9ycz48YXV0aC1hZGRyZXNz
PlVuaXZlcnNpdHkgb2YgTGVlZHMsIExlZWRzLCBVSy4mI3hEO1VuaXZlcnNpdHkgb2YgTm90dGlu
Z2hhbSwgTm90dGluZ2hhbSwgVUsuJiN4RDtMZWVkcyBUZWFjaGluZyBIb3NwaXRhbHMgTkhTIFRy
dXN0LCBMZWVkcywgVUsuJiN4RDtOdWZmaWVsZCBEZXBhcnRtZW50IG9mIFBvcHVsYXRpb24gSGVh
bHRoIE1lZGljaW5lIFNjaWVuY2VzIERpdmlzaW9uLCBVbml2ZXJzaXR5IG9mIE94Zm9yZCwgT3hm
b3JkLCBVSy4mI3hEO1BvcnRzbW91dGggSG9zcGl0YWxzIE5IUyBUcnVzdCwgUG9ydHNtb3V0aCwg
VUsuJiN4RDtBY2FkZW1pYyBVbml0IG9mIEhlYWx0aCBFY29ub21pY3MsIExlZWRzIEluc3RpdHV0
ZSBvZiBIZWFsdGggU2NpZW5jZXMsIFVuaXZlcnNpdHkgb2YgTGVlZHMsIExlZWRzLCBVSy4mI3hE
O0luc3RpdHV0ZSBvZiBIZWFsdGggRWNvbm9taWNzLCBFZG1vbnRvbiwgQ2FuYWRhLiYjeEQ7Qmly
bWluZ2hhbSBDbGluaWNhbCBUcmlhbHMgVW5pdCAoQkNUVSksIFVuaXZlcnNpdHkgb2YgQmlybWlu
Z2hhbSwgQmlybWluZ2hhbSwgVUsuPC9hdXRoLWFkZHJlc3M+PHRpdGxlcz48dGl0bGU+QSBNdWx0
aWNlbnRlciBSYW5kb21pemVkIENvbnRyb2xsZWQgVHJpYWwgQ29tcGFyaW5nIFNhZmV0eSwgRWZm
aWNhY3ksIGFuZCBDb3N0LWVmZmVjdGl2ZW5lc3Mgb2YgdGhlIFN1cmdpc2lzIEFuYWwgRmlzdHVs
YSBQbHVnIFZlcnN1cyBTdXJnZW9uJmFwb3M7cyBQcmVmZXJlbmNlIGZvciBUcmFuc3NwaGluY3Rl
cmljIEZpc3R1bGEtaW4tQW5vOiBUaGUgRklBVCBUcmlhbDwvdGl0bGU+PHNlY29uZGFyeS10aXRs
ZT5Bbm4gU3VyZzwvc2Vjb25kYXJ5LXRpdGxlPjwvdGl0bGVzPjxwZXJpb2RpY2FsPjxmdWxsLXRp
dGxlPkFubiBTdXJnPC9mdWxsLXRpdGxlPjwvcGVyaW9kaWNhbD48cGFnZXM+NDMzLTQ0MTwvcGFn
ZXM+PHZvbHVtZT4yNzM8L3ZvbHVtZT48bnVtYmVyPjM8L251bWJlcj48ZWRpdGlvbj4yMDIwLzA2
LzEwPC9lZGl0aW9uPjxkYXRlcz48eWVhcj4yMDIxPC95ZWFyPjxwdWItZGF0ZXM+PGRhdGU+TWFy
IDE8L2RhdGU+PC9wdWItZGF0ZXM+PC9kYXRlcz48aXNibj4xNTI4LTExNDAgKEVsZWN0cm9uaWMp
JiN4RDswMDAzLTQ5MzIgKExpbmtpbmcpPC9pc2JuPjxhY2Nlc3Npb24tbnVtPjMyNTE2MjI5PC9h
Y2Nlc3Npb24tbnVtPjx1cmxzPjxyZWxhdGVkLXVybHM+PHVybD5odHRwczovL3d3dy5uY2JpLm5s
bS5uaWguZ292L3B1Ym1lZC8zMjUxNjIyOTwvdXJsPjwvcmVsYXRlZC11cmxzPjwvdXJscz48ZWxl
Y3Ryb25pYy1yZXNvdXJjZS1udW0+MTAuMTA5Ny9TTEEuMDAwMDAwMDAwMDAwMzk4MTwvZWxlY3Ry
b25pYy1yZXNvdXJjZS1udW0+PC9yZWNvcmQ+PC9DaXRlPjxDaXRlPjxBdXRob3I+SmF5bmU8L0F1
dGhvcj48WWVhcj4yMDIxPC9ZZWFyPjxSZWNOdW0+NTAwPC9SZWNOdW0+PHJlY29yZD48cmVjLW51
bWJlcj41MDA8L3JlYy1udW1iZXI+PGZvcmVpZ24ta2V5cz48a2V5IGFwcD0iRU4iIGRiLWlkPSJl
c3p2NWY5eHEwcnBkYWV3cnd1cHo1MHg1eGEyZmR2d3BldnMiIHRpbWVzdGFtcD0iMCI+NTAwPC9r
ZXk+PC9mb3JlaWduLWtleXM+PHJlZi10eXBlIG5hbWU9IkpvdXJuYWwgQXJ0aWNsZSI+MTc8L3Jl
Zi10eXBlPjxjb250cmlidXRvcnM+PGF1dGhvcnM+PGF1dGhvcj5KYXluZSwgRC4gRy48L2F1dGhv
cj48YXV0aG9yPlNjaG9sZWZpZWxkLCBKLjwvYXV0aG9yPjxhdXRob3I+VG9sYW4sIEQuPC9hdXRo
b3I+PGF1dGhvcj5HcmF5LCBSLjwvYXV0aG9yPjxhdXRob3I+U2VuYXBhdGksIEEuPC9hdXRob3I+
PGF1dGhvcj5IdWxtZSwgQy4gVC48L2F1dGhvcj48YXV0aG9yPlN1dHRvbiwgQS4gSi48L2F1dGhv
cj48YXV0aG9yPkhhbmRsZXksIEsuPC9hdXRob3I+PGF1dGhvcj5IZXdpdHQsIEMuIEEuPC9hdXRo
b3I+PGF1dGhvcj5LYXVyLCBNLjwvYXV0aG9yPjxhdXRob3I+TWFnaWxsLCBMLjwvYXV0aG9yPjxh
dXRob3I+RmlhdCBUcmlhbCBDb2xsYWJvcmF0aXZlIEdyb3VwPC9hdXRob3I+PC9hdXRob3JzPjwv
Y29udHJpYnV0b3JzPjxhdXRoLWFkZHJlc3M+VW5pdmVyc2l0eSBvZiBMZWVkcywgTGVlZHMsIFVL
LiYjeEQ7VW5pdmVyc2l0eSBvZiBOb3R0aW5naGFtLCBOb3R0aW5naGFtLCBVSy4mI3hEO0xlZWRz
IFRlYWNoaW5nIEhvc3BpdGFscyBOSFMgVHJ1c3QsIExlZWRzLCBVSy4mI3hEO051ZmZpZWxkIERl
cGFydG1lbnQgb2YgUG9wdWxhdGlvbiBIZWFsdGggTWVkaWNpbmUgU2NpZW5jZXMgRGl2aXNpb24s
IFVuaXZlcnNpdHkgb2YgT3hmb3JkLCBPeGZvcmQsIFVLLiYjeEQ7UG9ydHNtb3V0aCBIb3NwaXRh
bHMgTkhTIFRydXN0LCBQb3J0c21vdXRoLCBVSy4mI3hEO0FjYWRlbWljIFVuaXQgb2YgSGVhbHRo
IEVjb25vbWljcywgTGVlZHMgSW5zdGl0dXRlIG9mIEhlYWx0aCBTY2llbmNlcywgVW5pdmVyc2l0
eSBvZiBMZWVkcywgTGVlZHMsIFVLLiYjeEQ7SW5zdGl0dXRlIG9mIEhlYWx0aCBFY29ub21pY3Ms
IEVkbW9udG9uLCBDYW5hZGEuJiN4RDtCaXJtaW5naGFtIENsaW5pY2FsIFRyaWFscyBVbml0IChC
Q1RVKSwgVW5pdmVyc2l0eSBvZiBCaXJtaW5naGFtLCBCaXJtaW5naGFtLCBVSy48L2F1dGgtYWRk
cmVzcz48dGl0bGVzPjx0aXRsZT5BIE11bHRpY2VudGVyIFJhbmRvbWl6ZWQgQ29udHJvbGxlZCBU
cmlhbCBDb21wYXJpbmcgU2FmZXR5LCBFZmZpY2FjeSwgYW5kIENvc3QtZWZmZWN0aXZlbmVzcyBv
ZiB0aGUgU3VyZ2lzaXMgQW5hbCBGaXN0dWxhIFBsdWcgVmVyc3VzIFN1cmdlb24mYXBvcztzIFBy
ZWZlcmVuY2UgZm9yIFRyYW5zc3BoaW5jdGVyaWMgRmlzdHVsYS1pbi1Bbm86IFRoZSBGSUFUIFRy
aWFsPC90aXRsZT48c2Vjb25kYXJ5LXRpdGxlPkFubiBTdXJnPC9zZWNvbmRhcnktdGl0bGU+PC90
aXRsZXM+PHBlcmlvZGljYWw+PGZ1bGwtdGl0bGU+QW5uIFN1cmc8L2Z1bGwtdGl0bGU+PC9wZXJp
b2RpY2FsPjxwYWdlcz40MzMtNDQxPC9wYWdlcz48dm9sdW1lPjI3Mzwvdm9sdW1lPjxudW1iZXI+
MzwvbnVtYmVyPjxlZGl0aW9uPjIwMjAvMDYvMTA8L2VkaXRpb24+PGRhdGVzPjx5ZWFyPjIwMjE8
L3llYXI+PHB1Yi1kYXRlcz48ZGF0ZT5NYXIgMTwvZGF0ZT48L3B1Yi1kYXRlcz48L2RhdGVzPjxp
c2JuPjE1MjgtMTE0MCAoRWxlY3Ryb25pYykmI3hEOzAwMDMtNDkzMiAoTGlua2luZyk8L2lzYm4+
PGFjY2Vzc2lvbi1udW0+MzI1MTYyMjk8L2FjY2Vzc2lvbi1udW0+PHVybHM+PHJlbGF0ZWQtdXJs
cz48dXJsPmh0dHBzOi8vd3d3Lm5jYmkubmxtLm5paC5nb3YvcHVibWVkLzMyNTE2MjI5PC91cmw+
PC9yZWxhdGVkLXVybHM+PC91cmxzPjxlbGVjdHJvbmljLXJlc291cmNlLW51bT4xMC4xMDk3L1NM
QS4wMDAwMDAwMDAwMDAzOTgxPC9lbGVjdHJvbmljLXJlc291cmNlLW51bT48L3JlY29yZD48L0Np
dGU+PENpdGU+PEF1dGhvcj5KYXluZTwvQXV0aG9yPjxZZWFyPjIwMTk8L1llYXI+PFJlY051bT40
NjQ8L1JlY051bT48cmVjb3JkPjxyZWMtbnVtYmVyPjQ2NDwvcmVjLW51bWJlcj48Zm9yZWlnbi1r
ZXlzPjxrZXkgYXBwPSJFTiIgZGItaWQ9ImVzenY1Zjl4cTBycGRhZXdyd3VwejUweDV4YTJmZHZ3
cGV2cyIgdGltZXN0YW1wPSIwIj40NjQ8L2tleT48L2ZvcmVpZ24ta2V5cz48cmVmLXR5cGUgbmFt
ZT0iSm91cm5hbCBBcnRpY2xlIj4xNzwvcmVmLXR5cGU+PGNvbnRyaWJ1dG9ycz48YXV0aG9ycz48
YXV0aG9yPkpheW5lLCBELiBHLjwvYXV0aG9yPjxhdXRob3I+U2Nob2xlZmllbGQsIEouPC9hdXRo
b3I+PGF1dGhvcj5Ub2xhbiwgRC48L2F1dGhvcj48YXV0aG9yPkdyYXksIFIuPC9hdXRob3I+PGF1
dGhvcj5FZGxpbiwgUi48L2F1dGhvcj48YXV0aG9yPkh1bG1lLCBDLiBULjwvYXV0aG9yPjxhdXRo
b3I+U3V0dG9uLCBBLiBKLjwvYXV0aG9yPjxhdXRob3I+SGFuZGxleSwgSy48L2F1dGhvcj48YXV0
aG9yPkhld2l0dCwgQy4gQS48L2F1dGhvcj48YXV0aG9yPkthdXIsIE0uPC9hdXRob3I+PGF1dGhv
cj5NYWdpbGwsIEwuPC9hdXRob3I+PC9hdXRob3JzPjwvY29udHJpYnV0b3JzPjxhdXRoLWFkZHJl
c3M+TGVlZHMgSW5zdGl0dXRlIG9mIE1lZGljYWwgUmVzZWFyY2ggYXQgU3QgSmFtZXMmYXBvcztz
LCBVbml2ZXJzaXR5IG9mIExlZWRzLCBMZWVkcywgVUsuJiN4RDtEZXBhcnRtZW50IG9mIFN1cmdl
cnksIFVuaXZlcnNpdHkgb2YgTm90dGluZ2hhbSwgTm90dGluZ2hhbSwgVUsuJiN4RDtOdWZmaWVs
ZCBEZXBhcnRtZW50IG9mIFBvcHVsYXRpb24gSGVhbHRoIE1lZGljaW5lIFNjaWVuY2VzIERpdmlz
aW9uLCBVbml2ZXJzaXR5IG9mIE94Zm9yZCwgT3hmb3JkLCBVSy4mI3hEO0ZhY3VsdHkgb2YgTWVk
aWNhbCBhbmQgSGVhbHRoIFNjaWVuY2VzLCBVbml2ZXJzaXR5IG9mIEF1Y2tsYW5kLCBBdWNrbGFu
ZCwgTmV3IFplYWxhbmQuJiN4RDtBY2FkZW1pYyBVbml0IG9mIEhlYWx0aCBFY29ub21pY3MsIExl
ZWRzIEluc3RpdHV0ZSBvZiBIZWFsdGggU2NpZW5jZXMsIFVuaXZlcnNpdHkgb2YgTGVlZHMsIExl
ZWRzLCBVSy4mI3hEO0Jpcm1pbmdoYW0gQ2xpbmljYWwgVHJpYWxzIFVuaXQsIFVuaXZlcnNpdHkg
b2YgQmlybWluZ2hhbSwgQmlybWluZ2hhbSwgVUsuPC9hdXRoLWFkZHJlc3M+PHRpdGxlcz48dGl0
bGU+QW5hbCBmaXN0dWxhIHBsdWcgdmVyc3VzIHN1cmdlb24mYXBvcztzIHByZWZlcmVuY2UgZm9y
IHN1cmdlcnkgZm9yIHRyYW5zLXNwaGluY3RlcmljIGFuYWwgZmlzdHVsYTogdGhlIEZJQVQgUkNU
PC90aXRsZT48c2Vjb25kYXJ5LXRpdGxlPkhlYWx0aCBUZWNobm9sIEFzc2Vzczwvc2Vjb25kYXJ5
LXRpdGxlPjwvdGl0bGVzPjxwZXJpb2RpY2FsPjxmdWxsLXRpdGxlPkhlYWx0aCBUZWNobm9sIEFz
c2VzczwvZnVsbC10aXRsZT48L3BlcmlvZGljYWw+PHBhZ2VzPjEtNzY8L3BhZ2VzPjx2b2x1bWU+
MjM8L3ZvbHVtZT48bnVtYmVyPjIxPC9udW1iZXI+PGVkaXRpb24+MjAxOS8wNS8yMzwvZWRpdGlv
bj48a2V5d29yZHM+PGtleXdvcmQ+QWR1bHQ8L2tleXdvcmQ+PGtleXdvcmQ+QWdlZDwva2V5d29y
ZD48a2V5d29yZD5BbmFsIENhbmFsLypzdXJnZXJ5PC9rZXl3b3JkPjxrZXl3b3JkPipDb3N0LUJl
bmVmaXQgQW5hbHlzaXM8L2tleXdvcmQ+PGtleXdvcmQ+RmVjYWwgSW5jb250aW5lbmNlL2NvbXBs
aWNhdGlvbnM8L2tleXdvcmQ+PGtleXdvcmQ+RmVtYWxlPC9rZXl3b3JkPjxrZXl3b3JkPkZpc3N1
cmUgaW4gQW5vLypzdXJnZXJ5PC9rZXl3b3JkPjxrZXl3b3JkPkh1bWFuczwva2V5d29yZD48a2V5
d29yZD5MaWdhdGlvbjwva2V5d29yZD48a2V5d29yZD5Mb25naXR1ZGluYWwgU3R1ZGllczwva2V5
d29yZD48a2V5d29yZD5NYWduZXRpYyBSZXNvbmFuY2UgSW1hZ2luZzwva2V5d29yZD48a2V5d29y
ZD5NYWxlPC9rZXl3b3JkPjxrZXl3b3JkPk1pZGRsZSBBZ2VkPC9rZXl3b3JkPjxrZXl3b3JkPipQ
b3N0b3BlcmF0aXZlIENvbXBsaWNhdGlvbnM8L2tleXdvcmQ+PGtleXdvcmQ+UHJvc3BlY3RpdmUg
U3R1ZGllczwva2V5d29yZD48a2V5d29yZD5RdWFsaXR5IG9mIExpZmU8L2tleXdvcmQ+PGtleXdv
cmQ+VGVjaG5vbG9neSBBc3Nlc3NtZW50LCBCaW9tZWRpY2FsPC9rZXl3b3JkPjxrZXl3b3JkPlVu
aXRlZCBLaW5nZG9tPC9rZXl3b3JkPjxrZXl3b3JkPipmYWVjYWwgaW5jb250aW5lbmNlPC9rZXl3
b3JkPjxrZXl3b3JkPipmaXN0dWxhIHBsdWc8L2tleXdvcmQ+PGtleXdvcmQ+KnJhbmRvbWlzZWQg
Y29udHJvbGxlZCB0cmlhbDwva2V5d29yZD48a2V5d29yZD4qVFJBTlMtU1BISU5DVEVSSUMgRklT
VFVMQS1JTi1BTk88L2tleXdvcmQ+PGtleXdvcmQ+VGhlbWVkIENhbGwgQm9hcmQgZnJvbSAyMDEy
IHRvIDIwMTMgYW5kIGEgbWVtYmVyIG9mIHRoZSBFZmZpY2FjeSBhbmQgTWVjaGFuaXNtPC9rZXl3
b3JkPjxrZXl3b3JkPkV2YWx1YXRpb24gU3RyYXRlZ3kgR3JvdXAgZnJvbSAyMDE1IHRvIDIwMTgu
IEpvaG4gU2Nob2xlZmllbGQgd2FzIGEgbWVtYmVyIG9mIHRoZTwva2V5d29yZD48a2V5d29yZD5I
VEEgU3VyZ2VyeSBUaGVtZWQgQ2FsbCBCb2FyZCBmcm9tIDIwMTIgdG8gMjAxMy4gQ2xhaXJlIFQg
SHVsbWUgd2FzIGEgbWVtYmVyIG9mPC9rZXl3b3JkPjxrZXl3b3JkPnRoZSBIVEEgQ29tbWlzc2lv
bmluZyBCb2FyZCBmcm9tIDIwMTIgdG8gMjAxNy48L2tleXdvcmQ+PC9rZXl3b3Jkcz48ZGF0ZXM+
PHllYXI+MjAxOTwveWVhcj48cHViLWRhdGVzPjxkYXRlPk1heTwvZGF0ZT48L3B1Yi1kYXRlcz48
L2RhdGVzPjxpc2JuPjIwNDYtNDkyNCAoRWxlY3Ryb25pYykmI3hEOzEzNjYtNTI3OCAoTGlua2lu
Zyk8L2lzYm4+PGFjY2Vzc2lvbi1udW0+MzExMTM1MzE8L2FjY2Vzc2lvbi1udW0+PHVybHM+PHJl
bGF0ZWQtdXJscz48dXJsPmh0dHBzOi8vd3d3Lm5jYmkubmxtLm5paC5nb3YvcHVibWVkLzMxMTEz
NTMxPC91cmw+PC9yZWxhdGVkLXVybHM+PC91cmxzPjxjdXN0b20yPlBNQzY1NDU0OTg8L2N1c3Rv
bTI+PGVsZWN0cm9uaWMtcmVzb3VyY2UtbnVtPjEwLjMzMTAvaHRhMjMyMTA8L2VsZWN0cm9uaWMt
cmVzb3VyY2UtbnVtPjwvcmVjb3JkPjwvQ2l0ZT48L0VuZE5vdGU+AG==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HYXJnPC9BdXRob3I+PFllYXI+MjAyMTwvWWVhcj48UmVj
TnVtPjY0NzwvUmVjTnVtPjxEaXNwbGF5VGV4dD48c3R5bGUgZmFjZT0ic3VwZXJzY3JpcHQiPlsx
NSwgMTgsIDI2XTwvc3R5bGU+PC9EaXNwbGF5VGV4dD48cmVjb3JkPjxyZWMtbnVtYmVyPjY0Nzwv
cmVjLW51bWJlcj48Zm9yZWlnbi1rZXlzPjxrZXkgYXBwPSJFTiIgZGItaWQ9ImVzenY1Zjl4cTBy
cGRhZXdyd3VwejUweDV4YTJmZHZ3cGV2cyIgdGltZXN0YW1wPSIxNjEyNTMzODg3Ij42NDc8L2tl
eT48L2ZvcmVpZ24ta2V5cz48cmVmLXR5cGUgbmFtZT0iSm91cm5hbCBBcnRpY2xlIj4xNzwvcmVm
LXR5cGU+PGNvbnRyaWJ1dG9ycz48YXV0aG9ycz48YXV0aG9yPkdhcmcsIFAuPC9hdXRob3I+PGF1
dGhvcj5LYXVyLCBCLjwvYXV0aG9yPjxhdXRob3I+TWVub24sIEcuIFIuPC9hdXRob3I+PC9hdXRo
b3JzPjwvY29udHJpYnV0b3JzPjxhdXRoLWFkZHJlc3M+SW5kdXMgSW50ZXJuYXRpb25hbCBIb3Nw
aXRhbCwgTW9oYWxpLCBJbmRpYS4mI3hEO0dhcmcgRmlzdHVsYSBSZXNlYXJjaCBJbnN0aXR1dGUs
IFBhbmNoa3VsYSwgSW5kaWEuJiN4RDtTU1JEIE1SSSBDZW50cmUsIENoYW5kaWdhcmgsIEluZGlh
LiYjeEQ7SW5kaWFuIENvdW5jaWwgb2YgTWVkaWNhbCBSZXNlYXJjaCwgTmV3IERlbGhpLCBJbmRp
YS48L2F1dGgtYWRkcmVzcz48dGl0bGVzPjx0aXRsZT5UcmFuc2FuYWwgb3BlbmluZyBvZiB0aGUg
aW50ZXJzcGhpbmN0ZXJpYyBzcGFjZTogYSBub3ZlbCBzcGhpbmN0ZXItc3BhcmluZyBwcm9jZWR1
cmUgdG8gdHJlYXQgMzI1IGhpZ2ggY29tcGxleCBhbmFsIGZpc3R1bGFzIHdpdGggbG9uZy10ZXJt
IGZvbGxvdy11cDwvdGl0bGU+PHNlY29uZGFyeS10aXRsZT5Db2xvcmVjdGFsIERpczwvc2Vjb25k
YXJ5LXRpdGxlPjwvdGl0bGVzPjxwZXJpb2RpY2FsPjxmdWxsLXRpdGxlPkNvbG9yZWN0YWwgRGlz
PC9mdWxsLXRpdGxlPjwvcGVyaW9kaWNhbD48ZWRpdGlvbj4yMDIxLzAyLzAzPC9lZGl0aW9uPjxr
ZXl3b3Jkcz48a2V5d29yZD5hbmFsIGZpc3R1bGE8L2tleXdvcmQ+PGtleXdvcmQ+ZmlzdHVsb3Rv
bXk8L2tleXdvcmQ+PGtleXdvcmQ+aW5jb250aW5lbmNlPC9rZXl3b3JkPjxrZXl3b3JkPnJlY3Vy
cmVuY2U8L2tleXdvcmQ+PGtleXdvcmQ+c3BoaW5jdGVyPC9rZXl3b3JkPjwva2V5d29yZHM+PGRh
dGVzPjx5ZWFyPjIwMjE8L3llYXI+PHB1Yi1kYXRlcz48ZGF0ZT5GZWIgMjwvZGF0ZT48L3B1Yi1k
YXRlcz48L2RhdGVzPjxpc2JuPjE0NjMtMTMxOCAoRWxlY3Ryb25pYykmI3hEOzE0NjItODkxMCAo
TGlua2luZyk8L2lzYm4+PGFjY2Vzc2lvbi1udW0+MzM1Mjk0OTE8L2FjY2Vzc2lvbi1udW0+PHVy
bHM+PHJlbGF0ZWQtdXJscz48dXJsPmh0dHBzOi8vd3d3Lm5jYmkubmxtLm5paC5nb3YvcHVibWVk
LzMzNTI5NDkxPC91cmw+PC9yZWxhdGVkLXVybHM+PC91cmxzPjxlbGVjdHJvbmljLXJlc291cmNl
LW51bT4xMC4xMTExL2NvZGkuMTU1NTU8L2VsZWN0cm9uaWMtcmVzb3VyY2UtbnVtPjwvcmVjb3Jk
PjwvQ2l0ZT48Q2l0ZT48QXV0aG9yPkpheW5lPC9BdXRob3I+PFllYXI+MjAyMTwvWWVhcj48UmVj
TnVtPjUwMDwvUmVjTnVtPjxyZWNvcmQ+PHJlYy1udW1iZXI+NTAwPC9yZWMtbnVtYmVyPjxmb3Jl
aWduLWtleXM+PGtleSBhcHA9IkVOIiBkYi1pZD0iZXN6djVmOXhxMHJwZGFld3J3dXB6NTB4NXhh
MmZkdndwZXZzIiB0aW1lc3RhbXA9IjAiPjUwMDwva2V5PjwvZm9yZWlnbi1rZXlzPjxyZWYtdHlw
ZSBuYW1lPSJKb3VybmFsIEFydGljbGUiPjE3PC9yZWYtdHlwZT48Y29udHJpYnV0b3JzPjxhdXRo
b3JzPjxhdXRob3I+SmF5bmUsIEQuIEcuPC9hdXRob3I+PGF1dGhvcj5TY2hvbGVmaWVsZCwgSi48
L2F1dGhvcj48YXV0aG9yPlRvbGFuLCBELjwvYXV0aG9yPjxhdXRob3I+R3JheSwgUi48L2F1dGhv
cj48YXV0aG9yPlNlbmFwYXRpLCBBLjwvYXV0aG9yPjxhdXRob3I+SHVsbWUsIEMuIFQuPC9hdXRo
b3I+PGF1dGhvcj5TdXR0b24sIEEuIEouPC9hdXRob3I+PGF1dGhvcj5IYW5kbGV5LCBLLjwvYXV0
aG9yPjxhdXRob3I+SGV3aXR0LCBDLiBBLjwvYXV0aG9yPjxhdXRob3I+S2F1ciwgTS48L2F1dGhv
cj48YXV0aG9yPk1hZ2lsbCwgTC48L2F1dGhvcj48YXV0aG9yPkZpYXQgVHJpYWwgQ29sbGFib3Jh
dGl2ZSBHcm91cDwvYXV0aG9yPjwvYXV0aG9ycz48L2NvbnRyaWJ1dG9ycz48YXV0aC1hZGRyZXNz
PlVuaXZlcnNpdHkgb2YgTGVlZHMsIExlZWRzLCBVSy4mI3hEO1VuaXZlcnNpdHkgb2YgTm90dGlu
Z2hhbSwgTm90dGluZ2hhbSwgVUsuJiN4RDtMZWVkcyBUZWFjaGluZyBIb3NwaXRhbHMgTkhTIFRy
dXN0LCBMZWVkcywgVUsuJiN4RDtOdWZmaWVsZCBEZXBhcnRtZW50IG9mIFBvcHVsYXRpb24gSGVh
bHRoIE1lZGljaW5lIFNjaWVuY2VzIERpdmlzaW9uLCBVbml2ZXJzaXR5IG9mIE94Zm9yZCwgT3hm
b3JkLCBVSy4mI3hEO1BvcnRzbW91dGggSG9zcGl0YWxzIE5IUyBUcnVzdCwgUG9ydHNtb3V0aCwg
VUsuJiN4RDtBY2FkZW1pYyBVbml0IG9mIEhlYWx0aCBFY29ub21pY3MsIExlZWRzIEluc3RpdHV0
ZSBvZiBIZWFsdGggU2NpZW5jZXMsIFVuaXZlcnNpdHkgb2YgTGVlZHMsIExlZWRzLCBVSy4mI3hE
O0luc3RpdHV0ZSBvZiBIZWFsdGggRWNvbm9taWNzLCBFZG1vbnRvbiwgQ2FuYWRhLiYjeEQ7Qmly
bWluZ2hhbSBDbGluaWNhbCBUcmlhbHMgVW5pdCAoQkNUVSksIFVuaXZlcnNpdHkgb2YgQmlybWlu
Z2hhbSwgQmlybWluZ2hhbSwgVUsuPC9hdXRoLWFkZHJlc3M+PHRpdGxlcz48dGl0bGU+QSBNdWx0
aWNlbnRlciBSYW5kb21pemVkIENvbnRyb2xsZWQgVHJpYWwgQ29tcGFyaW5nIFNhZmV0eSwgRWZm
aWNhY3ksIGFuZCBDb3N0LWVmZmVjdGl2ZW5lc3Mgb2YgdGhlIFN1cmdpc2lzIEFuYWwgRmlzdHVs
YSBQbHVnIFZlcnN1cyBTdXJnZW9uJmFwb3M7cyBQcmVmZXJlbmNlIGZvciBUcmFuc3NwaGluY3Rl
cmljIEZpc3R1bGEtaW4tQW5vOiBUaGUgRklBVCBUcmlhbDwvdGl0bGU+PHNlY29uZGFyeS10aXRs
ZT5Bbm4gU3VyZzwvc2Vjb25kYXJ5LXRpdGxlPjwvdGl0bGVzPjxwZXJpb2RpY2FsPjxmdWxsLXRp
dGxlPkFubiBTdXJnPC9mdWxsLXRpdGxlPjwvcGVyaW9kaWNhbD48cGFnZXM+NDMzLTQ0MTwvcGFn
ZXM+PHZvbHVtZT4yNzM8L3ZvbHVtZT48bnVtYmVyPjM8L251bWJlcj48ZWRpdGlvbj4yMDIwLzA2
LzEwPC9lZGl0aW9uPjxkYXRlcz48eWVhcj4yMDIxPC95ZWFyPjxwdWItZGF0ZXM+PGRhdGU+TWFy
IDE8L2RhdGU+PC9wdWItZGF0ZXM+PC9kYXRlcz48aXNibj4xNTI4LTExNDAgKEVsZWN0cm9uaWMp
JiN4RDswMDAzLTQ5MzIgKExpbmtpbmcpPC9pc2JuPjxhY2Nlc3Npb24tbnVtPjMyNTE2MjI5PC9h
Y2Nlc3Npb24tbnVtPjx1cmxzPjxyZWxhdGVkLXVybHM+PHVybD5odHRwczovL3d3dy5uY2JpLm5s
bS5uaWguZ292L3B1Ym1lZC8zMjUxNjIyOTwvdXJsPjwvcmVsYXRlZC11cmxzPjwvdXJscz48ZWxl
Y3Ryb25pYy1yZXNvdXJjZS1udW0+MTAuMTA5Ny9TTEEuMDAwMDAwMDAwMDAwMzk4MTwvZWxlY3Ry
b25pYy1yZXNvdXJjZS1udW0+PC9yZWNvcmQ+PC9DaXRlPjxDaXRlPjxBdXRob3I+SmF5bmU8L0F1
dGhvcj48WWVhcj4yMDIxPC9ZZWFyPjxSZWNOdW0+NTAwPC9SZWNOdW0+PHJlY29yZD48cmVjLW51
bWJlcj41MDA8L3JlYy1udW1iZXI+PGZvcmVpZ24ta2V5cz48a2V5IGFwcD0iRU4iIGRiLWlkPSJl
c3p2NWY5eHEwcnBkYWV3cnd1cHo1MHg1eGEyZmR2d3BldnMiIHRpbWVzdGFtcD0iMCI+NTAwPC9r
ZXk+PC9mb3JlaWduLWtleXM+PHJlZi10eXBlIG5hbWU9IkpvdXJuYWwgQXJ0aWNsZSI+MTc8L3Jl
Zi10eXBlPjxjb250cmlidXRvcnM+PGF1dGhvcnM+PGF1dGhvcj5KYXluZSwgRC4gRy48L2F1dGhv
cj48YXV0aG9yPlNjaG9sZWZpZWxkLCBKLjwvYXV0aG9yPjxhdXRob3I+VG9sYW4sIEQuPC9hdXRo
b3I+PGF1dGhvcj5HcmF5LCBSLjwvYXV0aG9yPjxhdXRob3I+U2VuYXBhdGksIEEuPC9hdXRob3I+
PGF1dGhvcj5IdWxtZSwgQy4gVC48L2F1dGhvcj48YXV0aG9yPlN1dHRvbiwgQS4gSi48L2F1dGhv
cj48YXV0aG9yPkhhbmRsZXksIEsuPC9hdXRob3I+PGF1dGhvcj5IZXdpdHQsIEMuIEEuPC9hdXRo
b3I+PGF1dGhvcj5LYXVyLCBNLjwvYXV0aG9yPjxhdXRob3I+TWFnaWxsLCBMLjwvYXV0aG9yPjxh
dXRob3I+RmlhdCBUcmlhbCBDb2xsYWJvcmF0aXZlIEdyb3VwPC9hdXRob3I+PC9hdXRob3JzPjwv
Y29udHJpYnV0b3JzPjxhdXRoLWFkZHJlc3M+VW5pdmVyc2l0eSBvZiBMZWVkcywgTGVlZHMsIFVL
LiYjeEQ7VW5pdmVyc2l0eSBvZiBOb3R0aW5naGFtLCBOb3R0aW5naGFtLCBVSy4mI3hEO0xlZWRz
IFRlYWNoaW5nIEhvc3BpdGFscyBOSFMgVHJ1c3QsIExlZWRzLCBVSy4mI3hEO051ZmZpZWxkIERl
cGFydG1lbnQgb2YgUG9wdWxhdGlvbiBIZWFsdGggTWVkaWNpbmUgU2NpZW5jZXMgRGl2aXNpb24s
IFVuaXZlcnNpdHkgb2YgT3hmb3JkLCBPeGZvcmQsIFVLLiYjeEQ7UG9ydHNtb3V0aCBIb3NwaXRh
bHMgTkhTIFRydXN0LCBQb3J0c21vdXRoLCBVSy4mI3hEO0FjYWRlbWljIFVuaXQgb2YgSGVhbHRo
IEVjb25vbWljcywgTGVlZHMgSW5zdGl0dXRlIG9mIEhlYWx0aCBTY2llbmNlcywgVW5pdmVyc2l0
eSBvZiBMZWVkcywgTGVlZHMsIFVLLiYjeEQ7SW5zdGl0dXRlIG9mIEhlYWx0aCBFY29ub21pY3Ms
IEVkbW9udG9uLCBDYW5hZGEuJiN4RDtCaXJtaW5naGFtIENsaW5pY2FsIFRyaWFscyBVbml0IChC
Q1RVKSwgVW5pdmVyc2l0eSBvZiBCaXJtaW5naGFtLCBCaXJtaW5naGFtLCBVSy48L2F1dGgtYWRk
cmVzcz48dGl0bGVzPjx0aXRsZT5BIE11bHRpY2VudGVyIFJhbmRvbWl6ZWQgQ29udHJvbGxlZCBU
cmlhbCBDb21wYXJpbmcgU2FmZXR5LCBFZmZpY2FjeSwgYW5kIENvc3QtZWZmZWN0aXZlbmVzcyBv
ZiB0aGUgU3VyZ2lzaXMgQW5hbCBGaXN0dWxhIFBsdWcgVmVyc3VzIFN1cmdlb24mYXBvcztzIFBy
ZWZlcmVuY2UgZm9yIFRyYW5zc3BoaW5jdGVyaWMgRmlzdHVsYS1pbi1Bbm86IFRoZSBGSUFUIFRy
aWFsPC90aXRsZT48c2Vjb25kYXJ5LXRpdGxlPkFubiBTdXJnPC9zZWNvbmRhcnktdGl0bGU+PC90
aXRsZXM+PHBlcmlvZGljYWw+PGZ1bGwtdGl0bGU+QW5uIFN1cmc8L2Z1bGwtdGl0bGU+PC9wZXJp
b2RpY2FsPjxwYWdlcz40MzMtNDQxPC9wYWdlcz48dm9sdW1lPjI3Mzwvdm9sdW1lPjxudW1iZXI+
MzwvbnVtYmVyPjxlZGl0aW9uPjIwMjAvMDYvMTA8L2VkaXRpb24+PGRhdGVzPjx5ZWFyPjIwMjE8
L3llYXI+PHB1Yi1kYXRlcz48ZGF0ZT5NYXIgMTwvZGF0ZT48L3B1Yi1kYXRlcz48L2RhdGVzPjxp
c2JuPjE1MjgtMTE0MCAoRWxlY3Ryb25pYykmI3hEOzAwMDMtNDkzMiAoTGlua2luZyk8L2lzYm4+
PGFjY2Vzc2lvbi1udW0+MzI1MTYyMjk8L2FjY2Vzc2lvbi1udW0+PHVybHM+PHJlbGF0ZWQtdXJs
cz48dXJsPmh0dHBzOi8vd3d3Lm5jYmkubmxtLm5paC5nb3YvcHVibWVkLzMyNTE2MjI5PC91cmw+
PC9yZWxhdGVkLXVybHM+PC91cmxzPjxlbGVjdHJvbmljLXJlc291cmNlLW51bT4xMC4xMDk3L1NM
QS4wMDAwMDAwMDAwMDAzOTgxPC9lbGVjdHJvbmljLXJlc291cmNlLW51bT48L3JlY29yZD48L0Np
dGU+PENpdGU+PEF1dGhvcj5KYXluZTwvQXV0aG9yPjxZZWFyPjIwMTk8L1llYXI+PFJlY051bT40
NjQ8L1JlY051bT48cmVjb3JkPjxyZWMtbnVtYmVyPjQ2NDwvcmVjLW51bWJlcj48Zm9yZWlnbi1r
ZXlzPjxrZXkgYXBwPSJFTiIgZGItaWQ9ImVzenY1Zjl4cTBycGRhZXdyd3VwejUweDV4YTJmZHZ3
cGV2cyIgdGltZXN0YW1wPSIwIj40NjQ8L2tleT48L2ZvcmVpZ24ta2V5cz48cmVmLXR5cGUgbmFt
ZT0iSm91cm5hbCBBcnRpY2xlIj4xNzwvcmVmLXR5cGU+PGNvbnRyaWJ1dG9ycz48YXV0aG9ycz48
YXV0aG9yPkpheW5lLCBELiBHLjwvYXV0aG9yPjxhdXRob3I+U2Nob2xlZmllbGQsIEouPC9hdXRo
b3I+PGF1dGhvcj5Ub2xhbiwgRC48L2F1dGhvcj48YXV0aG9yPkdyYXksIFIuPC9hdXRob3I+PGF1
dGhvcj5FZGxpbiwgUi48L2F1dGhvcj48YXV0aG9yPkh1bG1lLCBDLiBULjwvYXV0aG9yPjxhdXRo
b3I+U3V0dG9uLCBBLiBKLjwvYXV0aG9yPjxhdXRob3I+SGFuZGxleSwgSy48L2F1dGhvcj48YXV0
aG9yPkhld2l0dCwgQy4gQS48L2F1dGhvcj48YXV0aG9yPkthdXIsIE0uPC9hdXRob3I+PGF1dGhv
cj5NYWdpbGwsIEwuPC9hdXRob3I+PC9hdXRob3JzPjwvY29udHJpYnV0b3JzPjxhdXRoLWFkZHJl
c3M+TGVlZHMgSW5zdGl0dXRlIG9mIE1lZGljYWwgUmVzZWFyY2ggYXQgU3QgSmFtZXMmYXBvcztz
LCBVbml2ZXJzaXR5IG9mIExlZWRzLCBMZWVkcywgVUsuJiN4RDtEZXBhcnRtZW50IG9mIFN1cmdl
cnksIFVuaXZlcnNpdHkgb2YgTm90dGluZ2hhbSwgTm90dGluZ2hhbSwgVUsuJiN4RDtOdWZmaWVs
ZCBEZXBhcnRtZW50IG9mIFBvcHVsYXRpb24gSGVhbHRoIE1lZGljaW5lIFNjaWVuY2VzIERpdmlz
aW9uLCBVbml2ZXJzaXR5IG9mIE94Zm9yZCwgT3hmb3JkLCBVSy4mI3hEO0ZhY3VsdHkgb2YgTWVk
aWNhbCBhbmQgSGVhbHRoIFNjaWVuY2VzLCBVbml2ZXJzaXR5IG9mIEF1Y2tsYW5kLCBBdWNrbGFu
ZCwgTmV3IFplYWxhbmQuJiN4RDtBY2FkZW1pYyBVbml0IG9mIEhlYWx0aCBFY29ub21pY3MsIExl
ZWRzIEluc3RpdHV0ZSBvZiBIZWFsdGggU2NpZW5jZXMsIFVuaXZlcnNpdHkgb2YgTGVlZHMsIExl
ZWRzLCBVSy4mI3hEO0Jpcm1pbmdoYW0gQ2xpbmljYWwgVHJpYWxzIFVuaXQsIFVuaXZlcnNpdHkg
b2YgQmlybWluZ2hhbSwgQmlybWluZ2hhbSwgVUsuPC9hdXRoLWFkZHJlc3M+PHRpdGxlcz48dGl0
bGU+QW5hbCBmaXN0dWxhIHBsdWcgdmVyc3VzIHN1cmdlb24mYXBvcztzIHByZWZlcmVuY2UgZm9y
IHN1cmdlcnkgZm9yIHRyYW5zLXNwaGluY3RlcmljIGFuYWwgZmlzdHVsYTogdGhlIEZJQVQgUkNU
PC90aXRsZT48c2Vjb25kYXJ5LXRpdGxlPkhlYWx0aCBUZWNobm9sIEFzc2Vzczwvc2Vjb25kYXJ5
LXRpdGxlPjwvdGl0bGVzPjxwZXJpb2RpY2FsPjxmdWxsLXRpdGxlPkhlYWx0aCBUZWNobm9sIEFz
c2VzczwvZnVsbC10aXRsZT48L3BlcmlvZGljYWw+PHBhZ2VzPjEtNzY8L3BhZ2VzPjx2b2x1bWU+
MjM8L3ZvbHVtZT48bnVtYmVyPjIxPC9udW1iZXI+PGVkaXRpb24+MjAxOS8wNS8yMzwvZWRpdGlv
bj48a2V5d29yZHM+PGtleXdvcmQ+QWR1bHQ8L2tleXdvcmQ+PGtleXdvcmQ+QWdlZDwva2V5d29y
ZD48a2V5d29yZD5BbmFsIENhbmFsLypzdXJnZXJ5PC9rZXl3b3JkPjxrZXl3b3JkPipDb3N0LUJl
bmVmaXQgQW5hbHlzaXM8L2tleXdvcmQ+PGtleXdvcmQ+RmVjYWwgSW5jb250aW5lbmNlL2NvbXBs
aWNhdGlvbnM8L2tleXdvcmQ+PGtleXdvcmQ+RmVtYWxlPC9rZXl3b3JkPjxrZXl3b3JkPkZpc3N1
cmUgaW4gQW5vLypzdXJnZXJ5PC9rZXl3b3JkPjxrZXl3b3JkPkh1bWFuczwva2V5d29yZD48a2V5
d29yZD5MaWdhdGlvbjwva2V5d29yZD48a2V5d29yZD5Mb25naXR1ZGluYWwgU3R1ZGllczwva2V5
d29yZD48a2V5d29yZD5NYWduZXRpYyBSZXNvbmFuY2UgSW1hZ2luZzwva2V5d29yZD48a2V5d29y
ZD5NYWxlPC9rZXl3b3JkPjxrZXl3b3JkPk1pZGRsZSBBZ2VkPC9rZXl3b3JkPjxrZXl3b3JkPipQ
b3N0b3BlcmF0aXZlIENvbXBsaWNhdGlvbnM8L2tleXdvcmQ+PGtleXdvcmQ+UHJvc3BlY3RpdmUg
U3R1ZGllczwva2V5d29yZD48a2V5d29yZD5RdWFsaXR5IG9mIExpZmU8L2tleXdvcmQ+PGtleXdv
cmQ+VGVjaG5vbG9neSBBc3Nlc3NtZW50LCBCaW9tZWRpY2FsPC9rZXl3b3JkPjxrZXl3b3JkPlVu
aXRlZCBLaW5nZG9tPC9rZXl3b3JkPjxrZXl3b3JkPipmYWVjYWwgaW5jb250aW5lbmNlPC9rZXl3
b3JkPjxrZXl3b3JkPipmaXN0dWxhIHBsdWc8L2tleXdvcmQ+PGtleXdvcmQ+KnJhbmRvbWlzZWQg
Y29udHJvbGxlZCB0cmlhbDwva2V5d29yZD48a2V5d29yZD4qVFJBTlMtU1BISU5DVEVSSUMgRklT
VFVMQS1JTi1BTk88L2tleXdvcmQ+PGtleXdvcmQ+VGhlbWVkIENhbGwgQm9hcmQgZnJvbSAyMDEy
IHRvIDIwMTMgYW5kIGEgbWVtYmVyIG9mIHRoZSBFZmZpY2FjeSBhbmQgTWVjaGFuaXNtPC9rZXl3
b3JkPjxrZXl3b3JkPkV2YWx1YXRpb24gU3RyYXRlZ3kgR3JvdXAgZnJvbSAyMDE1IHRvIDIwMTgu
IEpvaG4gU2Nob2xlZmllbGQgd2FzIGEgbWVtYmVyIG9mIHRoZTwva2V5d29yZD48a2V5d29yZD5I
VEEgU3VyZ2VyeSBUaGVtZWQgQ2FsbCBCb2FyZCBmcm9tIDIwMTIgdG8gMjAxMy4gQ2xhaXJlIFQg
SHVsbWUgd2FzIGEgbWVtYmVyIG9mPC9rZXl3b3JkPjxrZXl3b3JkPnRoZSBIVEEgQ29tbWlzc2lv
bmluZyBCb2FyZCBmcm9tIDIwMTIgdG8gMjAxNy48L2tleXdvcmQ+PC9rZXl3b3Jkcz48ZGF0ZXM+
PHllYXI+MjAxOTwveWVhcj48cHViLWRhdGVzPjxkYXRlPk1heTwvZGF0ZT48L3B1Yi1kYXRlcz48
L2RhdGVzPjxpc2JuPjIwNDYtNDkyNCAoRWxlY3Ryb25pYykmI3hEOzEzNjYtNTI3OCAoTGlua2lu
Zyk8L2lzYm4+PGFjY2Vzc2lvbi1udW0+MzExMTM1MzE8L2FjY2Vzc2lvbi1udW0+PHVybHM+PHJl
bGF0ZWQtdXJscz48dXJsPmh0dHBzOi8vd3d3Lm5jYmkubmxtLm5paC5nb3YvcHVibWVkLzMxMTEz
NTMxPC91cmw+PC9yZWxhdGVkLXVybHM+PC91cmxzPjxjdXN0b20yPlBNQzY1NDU0OTg8L2N1c3Rv
bTI+PGVsZWN0cm9uaWMtcmVzb3VyY2UtbnVtPjEwLjMzMTAvaHRhMjMyMTA8L2VsZWN0cm9uaWMt
cmVzb3VyY2UtbnVtPjwvcmVjb3JkPjwvQ2l0ZT48L0VuZE5vdGU+AG==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880B63" w:rsidRPr="006749CC">
        <w:rPr>
          <w:rFonts w:ascii="Book Antiqua" w:eastAsia="Book Antiqua" w:hAnsi="Book Antiqua" w:cs="Book Antiqua"/>
          <w:color w:val="000000"/>
        </w:rPr>
      </w:r>
      <w:r w:rsidR="00880B63"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5,18,</w:t>
      </w:r>
      <w:r w:rsidR="00F526A5" w:rsidRPr="006749CC">
        <w:rPr>
          <w:rFonts w:ascii="Book Antiqua" w:eastAsia="Book Antiqua" w:hAnsi="Book Antiqua" w:cs="Book Antiqua"/>
          <w:color w:val="000000"/>
          <w:vertAlign w:val="superscript"/>
        </w:rPr>
        <w:t>26]</w:t>
      </w:r>
      <w:r w:rsidR="00880B63"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w:t>
      </w:r>
      <w:r w:rsidR="005E7CE9"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Ironically, the ISTAC principle</w:t>
      </w:r>
      <w:r w:rsidR="005E7CE9"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5E7CE9" w:rsidRPr="006749CC">
        <w:rPr>
          <w:rFonts w:ascii="Book Antiqua" w:eastAsia="Book Antiqua" w:hAnsi="Book Antiqua" w:cs="Book Antiqua"/>
          <w:color w:val="000000"/>
        </w:rPr>
        <w:t xml:space="preserve">based on the </w:t>
      </w:r>
      <w:r w:rsidRPr="006749CC">
        <w:rPr>
          <w:rFonts w:ascii="Book Antiqua" w:eastAsia="Book Antiqua" w:hAnsi="Book Antiqua" w:cs="Book Antiqua"/>
          <w:color w:val="000000"/>
        </w:rPr>
        <w:t xml:space="preserve">significance of managing the sepsis in the </w:t>
      </w:r>
      <w:proofErr w:type="spellStart"/>
      <w:r w:rsidRPr="006749CC">
        <w:rPr>
          <w:rFonts w:ascii="Book Antiqua" w:eastAsia="Book Antiqua" w:hAnsi="Book Antiqua" w:cs="Book Antiqua"/>
          <w:color w:val="000000"/>
        </w:rPr>
        <w:t>intersphincteric</w:t>
      </w:r>
      <w:proofErr w:type="spellEnd"/>
      <w:r w:rsidRPr="006749CC">
        <w:rPr>
          <w:rFonts w:ascii="Book Antiqua" w:eastAsia="Book Antiqua" w:hAnsi="Book Antiqua" w:cs="Book Antiqua"/>
          <w:color w:val="000000"/>
        </w:rPr>
        <w:t xml:space="preserve"> portion of the fistula tract</w:t>
      </w:r>
      <w:r w:rsidR="005E7CE9"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had been ignored for too long. </w:t>
      </w:r>
      <w:r w:rsidR="005E7CE9" w:rsidRPr="006749CC">
        <w:rPr>
          <w:rFonts w:ascii="Book Antiqua" w:eastAsia="Book Antiqua" w:hAnsi="Book Antiqua" w:cs="Book Antiqua"/>
          <w:color w:val="000000"/>
        </w:rPr>
        <w:t>Consequently</w:t>
      </w:r>
      <w:r w:rsidR="003D72E4" w:rsidRPr="006749CC">
        <w:rPr>
          <w:rFonts w:ascii="Book Antiqua" w:eastAsia="Book Antiqua" w:hAnsi="Book Antiqua" w:cs="Book Antiqua"/>
          <w:color w:val="000000"/>
        </w:rPr>
        <w:t>, t</w:t>
      </w:r>
      <w:r w:rsidRPr="006749CC">
        <w:rPr>
          <w:rFonts w:ascii="Book Antiqua" w:eastAsia="Book Antiqua" w:hAnsi="Book Antiqua" w:cs="Book Antiqua"/>
          <w:color w:val="000000"/>
        </w:rPr>
        <w:t xml:space="preserve">he delayed recurrence of fistulas </w:t>
      </w:r>
      <w:r w:rsidR="005E7CE9" w:rsidRPr="006749CC">
        <w:rPr>
          <w:rFonts w:ascii="Book Antiqua" w:eastAsia="Book Antiqua" w:hAnsi="Book Antiqua" w:cs="Book Antiqua"/>
          <w:color w:val="000000"/>
        </w:rPr>
        <w:t xml:space="preserve">was </w:t>
      </w:r>
      <w:r w:rsidRPr="006749CC">
        <w:rPr>
          <w:rFonts w:ascii="Book Antiqua" w:eastAsia="Book Antiqua" w:hAnsi="Book Antiqua" w:cs="Book Antiqua"/>
          <w:color w:val="000000"/>
        </w:rPr>
        <w:t xml:space="preserve">not explained and fistula management </w:t>
      </w:r>
      <w:r w:rsidR="005E7CE9" w:rsidRPr="006749CC">
        <w:rPr>
          <w:rFonts w:ascii="Book Antiqua" w:eastAsia="Book Antiqua" w:hAnsi="Book Antiqua" w:cs="Book Antiqua"/>
          <w:color w:val="000000"/>
        </w:rPr>
        <w:t xml:space="preserve">was </w:t>
      </w:r>
      <w:r w:rsidRPr="006749CC">
        <w:rPr>
          <w:rFonts w:ascii="Book Antiqua" w:eastAsia="Book Antiqua" w:hAnsi="Book Antiqua" w:cs="Book Antiqua"/>
          <w:color w:val="000000"/>
        </w:rPr>
        <w:t xml:space="preserve">frustrating and </w:t>
      </w:r>
      <w:r w:rsidR="005E7CE9" w:rsidRPr="006749CC">
        <w:rPr>
          <w:rFonts w:ascii="Book Antiqua" w:eastAsia="Book Antiqua" w:hAnsi="Book Antiqua" w:cs="Book Antiqua"/>
          <w:color w:val="000000"/>
        </w:rPr>
        <w:t xml:space="preserve">seemed </w:t>
      </w:r>
      <w:r w:rsidRPr="006749CC">
        <w:rPr>
          <w:rFonts w:ascii="Book Antiqua" w:eastAsia="Book Antiqua" w:hAnsi="Book Antiqua" w:cs="Book Antiqua"/>
          <w:color w:val="000000"/>
        </w:rPr>
        <w:t>enigmatic</w:t>
      </w:r>
      <w:r w:rsidR="00880B63"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880B63"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880B63"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w:t>
      </w:r>
    </w:p>
    <w:p w14:paraId="5397E6B0" w14:textId="71E72145" w:rsidR="00BE19A1" w:rsidRPr="006749CC" w:rsidRDefault="006F6634"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T</w:t>
      </w:r>
      <w:r w:rsidR="005876EA" w:rsidRPr="006749CC">
        <w:rPr>
          <w:rFonts w:ascii="Book Antiqua" w:eastAsia="Book Antiqua" w:hAnsi="Book Antiqua" w:cs="Book Antiqua"/>
          <w:color w:val="000000"/>
        </w:rPr>
        <w:t>he GFRI algorithm followed since 2015 has been fistulotomy for low fistulas and TROPIS procedure</w:t>
      </w:r>
      <w:r w:rsidR="00F45531" w:rsidRPr="006749CC">
        <w:rPr>
          <w:rFonts w:ascii="Book Antiqua" w:eastAsia="Book Antiqua" w:hAnsi="Book Antiqua" w:cs="Book Antiqua"/>
          <w:color w:val="000000"/>
        </w:rPr>
        <w:t>s</w:t>
      </w:r>
      <w:r w:rsidR="005876EA" w:rsidRPr="006749CC">
        <w:rPr>
          <w:rFonts w:ascii="Book Antiqua" w:eastAsia="Book Antiqua" w:hAnsi="Book Antiqua" w:cs="Book Antiqua"/>
          <w:color w:val="000000"/>
        </w:rPr>
        <w:t xml:space="preserve"> for all high complex fistulas (Figure 2). The GFRI algorithm works well as shown by the results </w:t>
      </w:r>
      <w:r w:rsidR="00F45531" w:rsidRPr="006749CC">
        <w:rPr>
          <w:rFonts w:ascii="Book Antiqua" w:eastAsia="Book Antiqua" w:hAnsi="Book Antiqua" w:cs="Book Antiqua"/>
          <w:color w:val="000000"/>
        </w:rPr>
        <w:t xml:space="preserve">in </w:t>
      </w:r>
      <w:r w:rsidR="005876EA" w:rsidRPr="006749CC">
        <w:rPr>
          <w:rFonts w:ascii="Book Antiqua" w:eastAsia="Book Antiqua" w:hAnsi="Book Antiqua" w:cs="Book Antiqua"/>
          <w:color w:val="000000"/>
        </w:rPr>
        <w:t>Table 2. The overall success rate in 1019 patients treated by this algorithm is 93.5% with a median follow-up of 33 (</w:t>
      </w:r>
      <w:r w:rsidR="00F45531" w:rsidRPr="006749CC">
        <w:rPr>
          <w:rFonts w:ascii="Book Antiqua" w:eastAsia="Book Antiqua" w:hAnsi="Book Antiqua" w:cs="Book Antiqua"/>
          <w:color w:val="000000"/>
        </w:rPr>
        <w:t xml:space="preserve">range </w:t>
      </w:r>
      <w:r w:rsidR="005876EA" w:rsidRPr="006749CC">
        <w:rPr>
          <w:rFonts w:ascii="Book Antiqua" w:eastAsia="Book Antiqua" w:hAnsi="Book Antiqua" w:cs="Book Antiqua"/>
          <w:color w:val="000000"/>
        </w:rPr>
        <w:t>1-105</w:t>
      </w:r>
      <w:r w:rsidR="00F45531"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mo. The results are satisfactory considering the large cohort and the long follow-up. </w:t>
      </w:r>
      <w:r w:rsidR="00F45531" w:rsidRPr="006749CC">
        <w:rPr>
          <w:rFonts w:ascii="Book Antiqua" w:eastAsia="Book Antiqua" w:hAnsi="Book Antiqua" w:cs="Book Antiqua"/>
          <w:color w:val="000000"/>
        </w:rPr>
        <w:t>H</w:t>
      </w:r>
      <w:r w:rsidR="005876EA" w:rsidRPr="006749CC">
        <w:rPr>
          <w:rFonts w:ascii="Book Antiqua" w:eastAsia="Book Antiqua" w:hAnsi="Book Antiqua" w:cs="Book Antiqua"/>
          <w:color w:val="000000"/>
        </w:rPr>
        <w:t>ealing rate</w:t>
      </w:r>
      <w:r w:rsidR="003D72E4" w:rsidRPr="006749CC">
        <w:rPr>
          <w:rFonts w:ascii="Book Antiqua" w:eastAsia="Book Antiqua" w:hAnsi="Book Antiqua" w:cs="Book Antiqua"/>
          <w:color w:val="000000"/>
        </w:rPr>
        <w:t>s</w:t>
      </w:r>
      <w:r w:rsidR="005876EA" w:rsidRPr="006749CC">
        <w:rPr>
          <w:rFonts w:ascii="Book Antiqua" w:eastAsia="Book Antiqua" w:hAnsi="Book Antiqua" w:cs="Book Antiqua"/>
          <w:color w:val="000000"/>
        </w:rPr>
        <w:t xml:space="preserve"> </w:t>
      </w:r>
      <w:r w:rsidR="00F45531" w:rsidRPr="006749CC">
        <w:rPr>
          <w:rFonts w:ascii="Book Antiqua" w:eastAsia="Book Antiqua" w:hAnsi="Book Antiqua" w:cs="Book Antiqua"/>
          <w:color w:val="000000"/>
        </w:rPr>
        <w:t xml:space="preserve">of 82.1% </w:t>
      </w:r>
      <w:r w:rsidR="005876EA" w:rsidRPr="006749CC">
        <w:rPr>
          <w:rFonts w:ascii="Book Antiqua" w:eastAsia="Book Antiqua" w:hAnsi="Book Antiqua" w:cs="Book Antiqua"/>
          <w:color w:val="000000"/>
        </w:rPr>
        <w:t xml:space="preserve">in </w:t>
      </w:r>
      <w:proofErr w:type="spellStart"/>
      <w:r w:rsidR="005876EA" w:rsidRPr="006749CC">
        <w:rPr>
          <w:rFonts w:ascii="Book Antiqua" w:eastAsia="Book Antiqua" w:hAnsi="Book Antiqua" w:cs="Book Antiqua"/>
          <w:color w:val="000000"/>
        </w:rPr>
        <w:t>supralevator</w:t>
      </w:r>
      <w:proofErr w:type="spellEnd"/>
      <w:r w:rsidR="005876EA" w:rsidRPr="006749CC">
        <w:rPr>
          <w:rFonts w:ascii="Book Antiqua" w:eastAsia="Book Antiqua" w:hAnsi="Book Antiqua" w:cs="Book Antiqua"/>
          <w:color w:val="000000"/>
        </w:rPr>
        <w:t xml:space="preserve"> fistulas and </w:t>
      </w:r>
      <w:r w:rsidR="00F45531" w:rsidRPr="006749CC">
        <w:rPr>
          <w:rFonts w:ascii="Book Antiqua" w:eastAsia="Book Antiqua" w:hAnsi="Book Antiqua" w:cs="Book Antiqua"/>
          <w:color w:val="000000"/>
        </w:rPr>
        <w:t xml:space="preserve">85.8% in </w:t>
      </w:r>
      <w:r w:rsidR="005876EA" w:rsidRPr="006749CC">
        <w:rPr>
          <w:rFonts w:ascii="Book Antiqua" w:eastAsia="Book Antiqua" w:hAnsi="Book Antiqua" w:cs="Book Antiqua"/>
          <w:color w:val="000000"/>
        </w:rPr>
        <w:t>horseshoe fistulas are also encouraging. Another critical point demonstrated is that fistulas with associated abscess can be managed successfully and safely by definitive surgery</w:t>
      </w:r>
      <w:r w:rsidR="003D72E4" w:rsidRPr="006749CC">
        <w:rPr>
          <w:rFonts w:ascii="Book Antiqua" w:eastAsia="Book Antiqua" w:hAnsi="Book Antiqua" w:cs="Book Antiqua"/>
          <w:color w:val="000000"/>
        </w:rPr>
        <w:t xml:space="preserve"> on first presentation</w:t>
      </w:r>
      <w:r w:rsidR="005876EA" w:rsidRPr="006749CC">
        <w:rPr>
          <w:rFonts w:ascii="Book Antiqua" w:eastAsia="Book Antiqua" w:hAnsi="Book Antiqua" w:cs="Book Antiqua"/>
          <w:color w:val="000000"/>
        </w:rPr>
        <w:t xml:space="preserve"> rather than </w:t>
      </w:r>
      <w:r w:rsidR="00F45531" w:rsidRPr="006749CC">
        <w:rPr>
          <w:rFonts w:ascii="Book Antiqua" w:eastAsia="Book Antiqua" w:hAnsi="Book Antiqua" w:cs="Book Antiqua"/>
          <w:color w:val="000000"/>
        </w:rPr>
        <w:t xml:space="preserve">by </w:t>
      </w:r>
      <w:r w:rsidR="005876EA" w:rsidRPr="006749CC">
        <w:rPr>
          <w:rFonts w:ascii="Book Antiqua" w:eastAsia="Book Antiqua" w:hAnsi="Book Antiqua" w:cs="Book Antiqua"/>
          <w:color w:val="000000"/>
        </w:rPr>
        <w:t>staged procedures</w:t>
      </w:r>
      <w:r w:rsidR="00F45531"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w:t>
      </w:r>
      <w:r w:rsidR="00F45531" w:rsidRPr="006749CC">
        <w:rPr>
          <w:rFonts w:ascii="Book Antiqua" w:eastAsia="Book Antiqua" w:hAnsi="Book Antiqua" w:cs="Book Antiqua"/>
          <w:color w:val="000000"/>
        </w:rPr>
        <w:t xml:space="preserve">with </w:t>
      </w:r>
      <w:r w:rsidR="005876EA" w:rsidRPr="006749CC">
        <w:rPr>
          <w:rFonts w:ascii="Book Antiqua" w:eastAsia="Book Antiqua" w:hAnsi="Book Antiqua" w:cs="Book Antiqua"/>
          <w:color w:val="000000"/>
        </w:rPr>
        <w:t>incision and drainage followed by definitive fistula surgery at a later date (Table 2).</w:t>
      </w:r>
    </w:p>
    <w:p w14:paraId="0579DC29" w14:textId="7B9DF66C" w:rsidR="00BE19A1" w:rsidRPr="006749CC" w:rsidRDefault="005876EA"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lastRenderedPageBreak/>
        <w:t>The key determinant of success in fistula surgery is the radiological assessment. The availability of MRI and transrectal ultrasound (TRUS) have greatly enhanced the understanding of anal fistulas</w:t>
      </w:r>
      <w:r w:rsidR="00A148E7" w:rsidRPr="006749CC">
        <w:rPr>
          <w:rFonts w:ascii="Book Antiqua" w:eastAsia="Book Antiqua" w:hAnsi="Book Antiqua" w:cs="Book Antiqua"/>
          <w:color w:val="000000"/>
        </w:rPr>
        <w:fldChar w:fldCharType="begin"/>
      </w:r>
      <w:r w:rsidR="00F526A5" w:rsidRPr="006749CC">
        <w:rPr>
          <w:rFonts w:ascii="Book Antiqua" w:eastAsia="Book Antiqua" w:hAnsi="Book Antiqua" w:cs="Book Antiqua"/>
          <w:color w:val="000000"/>
        </w:rPr>
        <w:instrText xml:space="preserve"> ADDIN EN.CITE &lt;EndNote&gt;&lt;Cite&gt;&lt;Author&gt;Vo&lt;/Author&gt;&lt;Year&gt;2019&lt;/Year&gt;&lt;RecNum&gt;550&lt;/RecNum&gt;&lt;DisplayText&gt;&lt;style face="superscript"&gt;[27]&lt;/style&gt;&lt;/DisplayText&gt;&lt;record&gt;&lt;rec-number&gt;550&lt;/rec-number&gt;&lt;foreign-keys&gt;&lt;key app="EN" db-id="eszv5f9xq0rpdaewrwupz50x5xa2fdvwpevs" timestamp="1606056014"&gt;550&lt;/key&gt;&lt;/foreign-keys&gt;&lt;ref-type name="Journal Article"&gt;17&lt;/ref-type&gt;&lt;contributors&gt;&lt;authors&gt;&lt;author&gt;Vo, D.&lt;/author&gt;&lt;author&gt;Phan, C.&lt;/author&gt;&lt;author&gt;Nguyen, L.&lt;/author&gt;&lt;author&gt;Le, H.&lt;/author&gt;&lt;author&gt;Nguyen, T.&lt;/author&gt;&lt;author&gt;Pham, H.&lt;/author&gt;&lt;/authors&gt;&lt;/contributors&gt;&lt;auth-address&gt;Department of Diagnostic Imaging, University Medical Center, Ho Chi Minh City, Vietnam. duc.vt@umc.edu.vn.&amp;#xD;Department of Diagnostic Imaging, University Medical Center, Ho Chi Minh City, Vietnam.&amp;#xD;Department of Proctology, University Medical Center, Ho Chi Minh City, Vietnam.&amp;#xD;Adelaide Medical School, The University of Adelaide, Adelaide, SA, Australia.&lt;/auth-address&gt;&lt;titles&gt;&lt;title&gt;The role of magnetic resonance imaging in the preoperative evaluation of anal fistulas&lt;/title&gt;&lt;secondary-title&gt;Sci Rep&lt;/secondary-title&gt;&lt;/titles&gt;&lt;periodical&gt;&lt;full-title&gt;Sci Rep&lt;/full-title&gt;&lt;/periodical&gt;&lt;pages&gt;17947&lt;/pages&gt;&lt;volume&gt;9&lt;/volume&gt;&lt;number&gt;1&lt;/number&gt;&lt;edition&gt;2019/12/01&lt;/edition&gt;&lt;keywords&gt;&lt;keyword&gt;Adult&lt;/keyword&gt;&lt;keyword&gt;Female&lt;/keyword&gt;&lt;keyword&gt;Humans&lt;/keyword&gt;&lt;keyword&gt;Magnetic Resonance Imaging&lt;/keyword&gt;&lt;keyword&gt;Male&lt;/keyword&gt;&lt;keyword&gt;Middle Aged&lt;/keyword&gt;&lt;keyword&gt;Preoperative Care&lt;/keyword&gt;&lt;keyword&gt;Rectal Fistula/*diagnostic imaging/surgery&lt;/keyword&gt;&lt;keyword&gt;Retrospective Studies&lt;/keyword&gt;&lt;/keywords&gt;&lt;dates&gt;&lt;year&gt;2019&lt;/year&gt;&lt;pub-dates&gt;&lt;date&gt;Nov 29&lt;/date&gt;&lt;/pub-dates&gt;&lt;/dates&gt;&lt;isbn&gt;2045-2322 (Electronic)&amp;#xD;2045-2322 (Linking)&lt;/isbn&gt;&lt;accession-num&gt;31784600&lt;/accession-num&gt;&lt;urls&gt;&lt;related-urls&gt;&lt;url&gt;https://www.ncbi.nlm.nih.gov/pubmed/31784600&lt;/url&gt;&lt;/related-urls&gt;&lt;/urls&gt;&lt;custom2&gt;PMC6884577&lt;/custom2&gt;&lt;electronic-resource-num&gt;10.1038/s41598-019-54441-2&lt;/electronic-resource-num&gt;&lt;/record&gt;&lt;/Cite&gt;&lt;/EndNote&gt;</w:instrText>
      </w:r>
      <w:r w:rsidR="00A148E7" w:rsidRPr="006749CC">
        <w:rPr>
          <w:rFonts w:ascii="Book Antiqua" w:eastAsia="Book Antiqua" w:hAnsi="Book Antiqua" w:cs="Book Antiqua"/>
          <w:color w:val="000000"/>
        </w:rPr>
        <w:fldChar w:fldCharType="separate"/>
      </w:r>
      <w:r w:rsidR="00F526A5" w:rsidRPr="006749CC">
        <w:rPr>
          <w:rFonts w:ascii="Book Antiqua" w:eastAsia="Book Antiqua" w:hAnsi="Book Antiqua" w:cs="Book Antiqua"/>
          <w:color w:val="000000"/>
          <w:vertAlign w:val="superscript"/>
        </w:rPr>
        <w:t>[27]</w:t>
      </w:r>
      <w:r w:rsidR="00A148E7"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The importance of preoperative assessment of </w:t>
      </w:r>
      <w:r w:rsidR="00F45531"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 xml:space="preserve">fistula with MRI or TRUS cannot be overemphasized. A study </w:t>
      </w:r>
      <w:r w:rsidR="00993431">
        <w:rPr>
          <w:rFonts w:ascii="Book Antiqua" w:eastAsia="Book Antiqua" w:hAnsi="Book Antiqua" w:cs="Book Antiqua"/>
          <w:color w:val="000000"/>
        </w:rPr>
        <w:t>was done in</w:t>
      </w:r>
      <w:r w:rsidRPr="006749CC">
        <w:rPr>
          <w:rFonts w:ascii="Book Antiqua" w:eastAsia="Book Antiqua" w:hAnsi="Book Antiqua" w:cs="Book Antiqua"/>
          <w:color w:val="000000"/>
        </w:rPr>
        <w:t xml:space="preserve">229 patients </w:t>
      </w:r>
      <w:r w:rsidR="00993431">
        <w:rPr>
          <w:rFonts w:ascii="Book Antiqua" w:eastAsia="Book Antiqua" w:hAnsi="Book Antiqua" w:cs="Book Antiqua"/>
          <w:color w:val="000000"/>
        </w:rPr>
        <w:t xml:space="preserve">from </w:t>
      </w:r>
      <w:r w:rsidRPr="006749CC">
        <w:rPr>
          <w:rFonts w:ascii="Book Antiqua" w:eastAsia="Book Antiqua" w:hAnsi="Book Antiqua" w:cs="Book Antiqua"/>
          <w:color w:val="000000"/>
        </w:rPr>
        <w:t>the present cohort</w:t>
      </w:r>
      <w:r w:rsidR="00993431">
        <w:rPr>
          <w:rFonts w:ascii="Book Antiqua" w:eastAsia="Book Antiqua" w:hAnsi="Book Antiqua" w:cs="Book Antiqua"/>
          <w:color w:val="000000"/>
        </w:rPr>
        <w:t xml:space="preserve"> in which</w:t>
      </w:r>
      <w:r w:rsidRPr="006749CC">
        <w:rPr>
          <w:rFonts w:ascii="Book Antiqua" w:eastAsia="Book Antiqua" w:hAnsi="Book Antiqua" w:cs="Book Antiqua"/>
          <w:color w:val="000000"/>
        </w:rPr>
        <w:t xml:space="preserve"> preoperative clinical assessment </w:t>
      </w:r>
      <w:r w:rsidR="00F45531" w:rsidRPr="006749CC">
        <w:rPr>
          <w:rFonts w:ascii="Book Antiqua" w:eastAsia="Book Antiqua" w:hAnsi="Book Antiqua" w:cs="Book Antiqua"/>
          <w:color w:val="000000"/>
        </w:rPr>
        <w:t xml:space="preserve">by </w:t>
      </w:r>
      <w:r w:rsidRPr="006749CC">
        <w:rPr>
          <w:rFonts w:ascii="Book Antiqua" w:eastAsia="Book Antiqua" w:hAnsi="Book Antiqua" w:cs="Book Antiqua"/>
          <w:color w:val="000000"/>
        </w:rPr>
        <w:t>history and physical examination and preoperative MRI assessment were correlated with the intraoperative findings</w:t>
      </w:r>
      <w:r w:rsidR="00A148E7"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A148E7"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A148E7"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The results highlighted that one-third (34%) of simple-looking fistulas on clinical assessment were actually complex as predicted by the preoperative MRI and corroborated by the intraoperative findings</w:t>
      </w:r>
      <w:r w:rsidR="004C484A"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4C484A"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4C484A"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The study further demonstrated that more than half (52%) of complex-looking fistulas on clinical assessment were actually </w:t>
      </w:r>
      <w:r w:rsidR="00F45531" w:rsidRPr="006749CC">
        <w:rPr>
          <w:rFonts w:ascii="Book Antiqua" w:eastAsia="Book Antiqua" w:hAnsi="Book Antiqua" w:cs="Book Antiqua"/>
          <w:color w:val="000000"/>
        </w:rPr>
        <w:t xml:space="preserve">found to be even </w:t>
      </w:r>
      <w:r w:rsidRPr="006749CC">
        <w:rPr>
          <w:rFonts w:ascii="Book Antiqua" w:eastAsia="Book Antiqua" w:hAnsi="Book Antiqua" w:cs="Book Antiqua"/>
          <w:color w:val="000000"/>
        </w:rPr>
        <w:t>more complex when assessed by the preoperative MRI</w:t>
      </w:r>
      <w:r w:rsidR="004C484A"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4C484A"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4C484A"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They had one or more </w:t>
      </w:r>
      <w:r w:rsidR="00F45531" w:rsidRPr="006749CC">
        <w:rPr>
          <w:rFonts w:ascii="Book Antiqua" w:eastAsia="Book Antiqua" w:hAnsi="Book Antiqua" w:cs="Book Antiqua"/>
          <w:color w:val="000000"/>
        </w:rPr>
        <w:t xml:space="preserve">characteristics, such as an </w:t>
      </w:r>
      <w:r w:rsidRPr="006749CC">
        <w:rPr>
          <w:rFonts w:ascii="Book Antiqua" w:eastAsia="Book Antiqua" w:hAnsi="Book Antiqua" w:cs="Book Antiqua"/>
          <w:color w:val="000000"/>
        </w:rPr>
        <w:t xml:space="preserve">additional fistula tract, </w:t>
      </w:r>
      <w:r w:rsidR="00F45531" w:rsidRPr="006749CC">
        <w:rPr>
          <w:rFonts w:ascii="Book Antiqua" w:eastAsia="Book Antiqua" w:hAnsi="Book Antiqua" w:cs="Book Antiqua"/>
          <w:color w:val="000000"/>
        </w:rPr>
        <w:t xml:space="preserve">an </w:t>
      </w:r>
      <w:r w:rsidRPr="006749CC">
        <w:rPr>
          <w:rFonts w:ascii="Book Antiqua" w:eastAsia="Book Antiqua" w:hAnsi="Book Antiqua" w:cs="Book Antiqua"/>
          <w:color w:val="000000"/>
        </w:rPr>
        <w:t xml:space="preserve">associated abscess, </w:t>
      </w:r>
      <w:r w:rsidR="00F45531" w:rsidRPr="006749CC">
        <w:rPr>
          <w:rFonts w:ascii="Book Antiqua" w:eastAsia="Book Antiqua" w:hAnsi="Book Antiqua" w:cs="Book Antiqua"/>
          <w:color w:val="000000"/>
        </w:rPr>
        <w:t xml:space="preserve">a </w:t>
      </w:r>
      <w:r w:rsidRPr="006749CC">
        <w:rPr>
          <w:rFonts w:ascii="Book Antiqua" w:eastAsia="Book Antiqua" w:hAnsi="Book Antiqua" w:cs="Book Antiqua"/>
          <w:color w:val="000000"/>
        </w:rPr>
        <w:t xml:space="preserve">horseshoe extension, </w:t>
      </w:r>
      <w:r w:rsidR="00F45531" w:rsidRPr="006749CC">
        <w:rPr>
          <w:rFonts w:ascii="Book Antiqua" w:eastAsia="Book Antiqua" w:hAnsi="Book Antiqua" w:cs="Book Antiqua"/>
          <w:color w:val="000000"/>
        </w:rPr>
        <w:t xml:space="preserve">or </w:t>
      </w:r>
      <w:proofErr w:type="spellStart"/>
      <w:r w:rsidRPr="006749CC">
        <w:rPr>
          <w:rFonts w:ascii="Book Antiqua" w:eastAsia="Book Antiqua" w:hAnsi="Book Antiqua" w:cs="Book Antiqua"/>
          <w:color w:val="000000"/>
        </w:rPr>
        <w:t>supralevator</w:t>
      </w:r>
      <w:proofErr w:type="spellEnd"/>
      <w:r w:rsidRPr="006749CC">
        <w:rPr>
          <w:rFonts w:ascii="Book Antiqua" w:eastAsia="Book Antiqua" w:hAnsi="Book Antiqua" w:cs="Book Antiqua"/>
          <w:color w:val="000000"/>
        </w:rPr>
        <w:t xml:space="preserve">, or </w:t>
      </w:r>
      <w:proofErr w:type="spellStart"/>
      <w:r w:rsidRPr="006749CC">
        <w:rPr>
          <w:rFonts w:ascii="Book Antiqua" w:eastAsia="Book Antiqua" w:hAnsi="Book Antiqua" w:cs="Book Antiqua"/>
          <w:color w:val="000000"/>
        </w:rPr>
        <w:t>suprasphincteric</w:t>
      </w:r>
      <w:proofErr w:type="spellEnd"/>
      <w:r w:rsidRPr="006749CC">
        <w:rPr>
          <w:rFonts w:ascii="Book Antiqua" w:eastAsia="Book Antiqua" w:hAnsi="Book Antiqua" w:cs="Book Antiqua"/>
          <w:color w:val="000000"/>
        </w:rPr>
        <w:t xml:space="preserve"> tract</w:t>
      </w:r>
      <w:r w:rsidR="00F45531" w:rsidRPr="006749CC">
        <w:rPr>
          <w:rFonts w:ascii="Book Antiqua" w:eastAsia="Book Antiqua" w:hAnsi="Book Antiqua" w:cs="Book Antiqua"/>
          <w:color w:val="000000"/>
        </w:rPr>
        <w:t xml:space="preserve"> that</w:t>
      </w:r>
      <w:r w:rsidRPr="006749CC">
        <w:rPr>
          <w:rFonts w:ascii="Book Antiqua" w:eastAsia="Book Antiqua" w:hAnsi="Book Antiqua" w:cs="Book Antiqua"/>
          <w:color w:val="000000"/>
        </w:rPr>
        <w:t xml:space="preserve"> was missed by the clinical examination and detected only on MRI. Th</w:t>
      </w:r>
      <w:r w:rsidR="00F45531" w:rsidRPr="006749CC">
        <w:rPr>
          <w:rFonts w:ascii="Book Antiqua" w:eastAsia="Book Antiqua" w:hAnsi="Book Antiqua" w:cs="Book Antiqua"/>
          <w:color w:val="000000"/>
        </w:rPr>
        <w:t>e</w:t>
      </w:r>
      <w:r w:rsidRPr="006749CC">
        <w:rPr>
          <w:rFonts w:ascii="Book Antiqua" w:eastAsia="Book Antiqua" w:hAnsi="Book Antiqua" w:cs="Book Antiqua"/>
          <w:color w:val="000000"/>
        </w:rPr>
        <w:t xml:space="preserve"> additional </w:t>
      </w:r>
      <w:r w:rsidR="00F45531" w:rsidRPr="006749CC">
        <w:rPr>
          <w:rFonts w:ascii="Book Antiqua" w:eastAsia="Book Antiqua" w:hAnsi="Book Antiqua" w:cs="Book Antiqua"/>
          <w:color w:val="000000"/>
        </w:rPr>
        <w:t xml:space="preserve">characteristic </w:t>
      </w:r>
      <w:r w:rsidRPr="006749CC">
        <w:rPr>
          <w:rFonts w:ascii="Book Antiqua" w:eastAsia="Book Antiqua" w:hAnsi="Book Antiqua" w:cs="Book Antiqua"/>
          <w:color w:val="000000"/>
        </w:rPr>
        <w:t>detected by MRI had the potential to change the surgical decision</w:t>
      </w:r>
      <w:r w:rsidR="004C484A"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4C484A"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4C484A"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Thus, preoperative MRI led to a change in the surgical decision and perhaps helped prevent recurrence in 46% of </w:t>
      </w:r>
      <w:r w:rsidR="00F45531"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patients</w:t>
      </w:r>
      <w:r w:rsidR="00F45531"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34% of </w:t>
      </w:r>
      <w:r w:rsidR="00F45531"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 xml:space="preserve">simple-looking and 52% of </w:t>
      </w:r>
      <w:r w:rsidR="00F45531"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complex-looking fistulas on clinical examination</w:t>
      </w:r>
      <w:r w:rsidR="004C484A"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4C484A"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4C484A"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w:t>
      </w:r>
      <w:r w:rsidR="00F45531" w:rsidRPr="006749CC">
        <w:rPr>
          <w:rFonts w:ascii="Book Antiqua" w:eastAsia="Book Antiqua" w:hAnsi="Book Antiqua" w:cs="Book Antiqua"/>
          <w:color w:val="000000"/>
        </w:rPr>
        <w:t>That study</w:t>
      </w:r>
      <w:r w:rsidRPr="006749CC">
        <w:rPr>
          <w:rFonts w:ascii="Book Antiqua" w:eastAsia="Book Antiqua" w:hAnsi="Book Antiqua" w:cs="Book Antiqua"/>
          <w:color w:val="000000"/>
        </w:rPr>
        <w:t xml:space="preserve"> supported our policy of performing preoperative MRI in every patient. Though MRI may seem costly, in the long run it is always cheaper than a recurrence of the fistula, which costs so dearly to the patient financially, physically</w:t>
      </w:r>
      <w:r w:rsidR="00F45531"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and mentally</w:t>
      </w:r>
      <w:r w:rsidR="004C484A"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4C484A"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4C484A"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Another significant advantage of MRI is that it is extremely useful to confirm fistula healing in the postoperative period, which correlates entirely with the long-term healing rates</w:t>
      </w:r>
      <w:r w:rsidR="004C484A"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4C484A"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4C484A"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w:t>
      </w:r>
    </w:p>
    <w:p w14:paraId="2EFFCBCA" w14:textId="39B3ADB4" w:rsidR="00BE19A1" w:rsidRPr="006749CC" w:rsidRDefault="005876EA"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 xml:space="preserve">MRI is immensely beneficial to assess high fistulas, especially </w:t>
      </w:r>
      <w:proofErr w:type="spellStart"/>
      <w:r w:rsidRPr="006749CC">
        <w:rPr>
          <w:rFonts w:ascii="Book Antiqua" w:eastAsia="Book Antiqua" w:hAnsi="Book Antiqua" w:cs="Book Antiqua"/>
          <w:color w:val="000000"/>
        </w:rPr>
        <w:t>supralevator</w:t>
      </w:r>
      <w:proofErr w:type="spellEnd"/>
      <w:r w:rsidR="004C484A"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4C484A"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4C484A" w:rsidRPr="006749CC">
        <w:rPr>
          <w:rFonts w:ascii="Book Antiqua" w:eastAsia="Book Antiqua" w:hAnsi="Book Antiqua" w:cs="Book Antiqua"/>
          <w:color w:val="000000"/>
        </w:rPr>
        <w:fldChar w:fldCharType="end"/>
      </w:r>
      <w:r w:rsidR="00DC7CA1" w:rsidRPr="006749CC">
        <w:rPr>
          <w:rFonts w:ascii="Book Antiqua" w:eastAsia="Book Antiqua" w:hAnsi="Book Antiqua" w:cs="Book Antiqua"/>
          <w:color w:val="000000"/>
        </w:rPr>
        <w:t xml:space="preserve"> and </w:t>
      </w:r>
      <w:proofErr w:type="spellStart"/>
      <w:r w:rsidR="00AC1C06" w:rsidRPr="006749CC">
        <w:rPr>
          <w:rFonts w:ascii="Book Antiqua" w:eastAsia="Book Antiqua" w:hAnsi="Book Antiqua" w:cs="Book Antiqua"/>
          <w:color w:val="000000"/>
        </w:rPr>
        <w:t>suprasphincteric</w:t>
      </w:r>
      <w:proofErr w:type="spellEnd"/>
      <w:r w:rsidR="00DC7CA1" w:rsidRPr="006749CC">
        <w:rPr>
          <w:rFonts w:ascii="Book Antiqua" w:eastAsia="Book Antiqua" w:hAnsi="Book Antiqua" w:cs="Book Antiqua"/>
          <w:color w:val="000000"/>
        </w:rPr>
        <w:t xml:space="preserve"> fistulas</w:t>
      </w:r>
      <w:r w:rsidRPr="006749CC">
        <w:rPr>
          <w:rFonts w:ascii="Book Antiqua" w:eastAsia="Book Antiqua" w:hAnsi="Book Antiqua" w:cs="Book Antiqua"/>
          <w:color w:val="000000"/>
        </w:rPr>
        <w:t>, and fistulas extending into the pelvis</w:t>
      </w:r>
      <w:r w:rsidR="004C484A"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4C484A"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4C484A"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w:t>
      </w:r>
      <w:r w:rsidR="00AC1C06" w:rsidRPr="006749CC">
        <w:rPr>
          <w:rFonts w:ascii="Book Antiqua" w:eastAsia="Book Antiqua" w:hAnsi="Book Antiqua" w:cs="Book Antiqua"/>
          <w:color w:val="000000"/>
        </w:rPr>
        <w:t xml:space="preserve">Figures </w:t>
      </w:r>
      <w:r w:rsidRPr="006749CC">
        <w:rPr>
          <w:rFonts w:ascii="Book Antiqua" w:eastAsia="Book Antiqua" w:hAnsi="Book Antiqua" w:cs="Book Antiqua"/>
          <w:color w:val="000000"/>
        </w:rPr>
        <w:t xml:space="preserve">3 and 4). </w:t>
      </w:r>
      <w:r w:rsidR="00DC7CA1" w:rsidRPr="006749CC">
        <w:rPr>
          <w:rFonts w:ascii="Book Antiqua" w:eastAsia="Book Antiqua" w:hAnsi="Book Antiqua" w:cs="Book Antiqua"/>
          <w:color w:val="000000"/>
        </w:rPr>
        <w:t>A</w:t>
      </w:r>
      <w:r w:rsidRPr="006749CC">
        <w:rPr>
          <w:rFonts w:ascii="Book Antiqua" w:eastAsia="Book Antiqua" w:hAnsi="Book Antiqua" w:cs="Book Antiqua"/>
          <w:color w:val="000000"/>
        </w:rPr>
        <w:t>ccurate fistula assessment by MRI played a pivotal role in achieving high success rate</w:t>
      </w:r>
      <w:r w:rsidR="00DC7CA1"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in the management of </w:t>
      </w:r>
      <w:proofErr w:type="spellStart"/>
      <w:r w:rsidRPr="006749CC">
        <w:rPr>
          <w:rFonts w:ascii="Book Antiqua" w:eastAsia="Book Antiqua" w:hAnsi="Book Antiqua" w:cs="Book Antiqua"/>
          <w:color w:val="000000"/>
        </w:rPr>
        <w:t>supralevator</w:t>
      </w:r>
      <w:proofErr w:type="spellEnd"/>
      <w:r w:rsidRPr="006749CC">
        <w:rPr>
          <w:rFonts w:ascii="Book Antiqua" w:eastAsia="Book Antiqua" w:hAnsi="Book Antiqua" w:cs="Book Antiqua"/>
          <w:color w:val="000000"/>
        </w:rPr>
        <w:t xml:space="preserve"> and </w:t>
      </w:r>
      <w:proofErr w:type="spellStart"/>
      <w:r w:rsidRPr="006749CC">
        <w:rPr>
          <w:rFonts w:ascii="Book Antiqua" w:eastAsia="Book Antiqua" w:hAnsi="Book Antiqua" w:cs="Book Antiqua"/>
          <w:color w:val="000000"/>
        </w:rPr>
        <w:t>suprasphincteric</w:t>
      </w:r>
      <w:proofErr w:type="spellEnd"/>
      <w:r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lastRenderedPageBreak/>
        <w:t>fistulas in this study</w:t>
      </w:r>
      <w:r w:rsidR="004C484A"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4C484A"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4C484A"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Figure 3</w:t>
      </w:r>
      <w:r w:rsidR="00AC1C06" w:rsidRPr="006749CC">
        <w:rPr>
          <w:rFonts w:ascii="Book Antiqua" w:eastAsia="Book Antiqua" w:hAnsi="Book Antiqua" w:cs="Book Antiqua"/>
          <w:color w:val="000000"/>
        </w:rPr>
        <w:t xml:space="preserve"> and Table 2</w:t>
      </w:r>
      <w:r w:rsidRPr="006749CC">
        <w:rPr>
          <w:rFonts w:ascii="Book Antiqua" w:eastAsia="Book Antiqua" w:hAnsi="Book Antiqua" w:cs="Book Antiqua"/>
          <w:color w:val="000000"/>
        </w:rPr>
        <w:t>). MRI also helped to gain additional insight. Over the last 14 years, after MRI analysis of over 3000 anal fistulas, we did not come across any case</w:t>
      </w:r>
      <w:r w:rsidR="00DC7CA1"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of </w:t>
      </w:r>
      <w:proofErr w:type="spellStart"/>
      <w:r w:rsidRPr="006749CC">
        <w:rPr>
          <w:rFonts w:ascii="Book Antiqua" w:eastAsia="Book Antiqua" w:hAnsi="Book Antiqua" w:cs="Book Antiqua"/>
          <w:color w:val="000000"/>
        </w:rPr>
        <w:t>extrasphincteric</w:t>
      </w:r>
      <w:proofErr w:type="spellEnd"/>
      <w:r w:rsidRPr="006749CC">
        <w:rPr>
          <w:rFonts w:ascii="Book Antiqua" w:eastAsia="Book Antiqua" w:hAnsi="Book Antiqua" w:cs="Book Antiqua"/>
          <w:color w:val="000000"/>
        </w:rPr>
        <w:t xml:space="preserve"> fistula. This indicates that </w:t>
      </w:r>
      <w:proofErr w:type="spellStart"/>
      <w:r w:rsidRPr="006749CC">
        <w:rPr>
          <w:rFonts w:ascii="Book Antiqua" w:eastAsia="Book Antiqua" w:hAnsi="Book Antiqua" w:cs="Book Antiqua"/>
          <w:color w:val="000000"/>
        </w:rPr>
        <w:t>extrasphincteric</w:t>
      </w:r>
      <w:proofErr w:type="spellEnd"/>
      <w:r w:rsidRPr="006749CC">
        <w:rPr>
          <w:rFonts w:ascii="Book Antiqua" w:eastAsia="Book Antiqua" w:hAnsi="Book Antiqua" w:cs="Book Antiqua"/>
          <w:color w:val="000000"/>
        </w:rPr>
        <w:t xml:space="preserve"> fistulas either do not exist or are extremely rare</w:t>
      </w:r>
      <w:r w:rsidR="004C484A"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4C484A"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4C484A"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w:t>
      </w:r>
      <w:r w:rsidR="00DC7CA1"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The reason could be that </w:t>
      </w:r>
      <w:proofErr w:type="spellStart"/>
      <w:r w:rsidRPr="006749CC">
        <w:rPr>
          <w:rFonts w:ascii="Book Antiqua" w:eastAsia="Book Antiqua" w:hAnsi="Book Antiqua" w:cs="Book Antiqua"/>
          <w:color w:val="000000"/>
        </w:rPr>
        <w:t>extrasphincteric</w:t>
      </w:r>
      <w:proofErr w:type="spellEnd"/>
      <w:r w:rsidRPr="006749CC">
        <w:rPr>
          <w:rFonts w:ascii="Book Antiqua" w:eastAsia="Book Antiqua" w:hAnsi="Book Antiqua" w:cs="Book Antiqua"/>
          <w:color w:val="000000"/>
        </w:rPr>
        <w:t xml:space="preserve"> fistula</w:t>
      </w:r>
      <w:r w:rsidR="00DC7CA1"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w:t>
      </w:r>
      <w:r w:rsidR="00DC7CA1" w:rsidRPr="006749CC">
        <w:rPr>
          <w:rFonts w:ascii="Book Antiqua" w:eastAsia="Book Antiqua" w:hAnsi="Book Antiqua" w:cs="Book Antiqua"/>
          <w:color w:val="000000"/>
        </w:rPr>
        <w:t xml:space="preserve">were </w:t>
      </w:r>
      <w:r w:rsidRPr="006749CC">
        <w:rPr>
          <w:rFonts w:ascii="Book Antiqua" w:eastAsia="Book Antiqua" w:hAnsi="Book Antiqua" w:cs="Book Antiqua"/>
          <w:color w:val="000000"/>
        </w:rPr>
        <w:t xml:space="preserve">described in the era </w:t>
      </w:r>
      <w:r w:rsidR="00DC7CA1" w:rsidRPr="006749CC">
        <w:rPr>
          <w:rFonts w:ascii="Book Antiqua" w:eastAsia="Book Antiqua" w:hAnsi="Book Antiqua" w:cs="Book Antiqua"/>
          <w:color w:val="000000"/>
        </w:rPr>
        <w:t>before</w:t>
      </w:r>
      <w:r w:rsidRPr="006749CC">
        <w:rPr>
          <w:rFonts w:ascii="Book Antiqua" w:eastAsia="Book Antiqua" w:hAnsi="Book Antiqua" w:cs="Book Antiqua"/>
          <w:color w:val="000000"/>
        </w:rPr>
        <w:t xml:space="preserve"> MRI or TRUS</w:t>
      </w:r>
      <w:r w:rsidR="00DC7CA1" w:rsidRPr="006749CC">
        <w:rPr>
          <w:rFonts w:ascii="Book Antiqua" w:eastAsia="Book Antiqua" w:hAnsi="Book Antiqua" w:cs="Book Antiqua"/>
          <w:color w:val="000000"/>
        </w:rPr>
        <w:t xml:space="preserve"> became available</w:t>
      </w:r>
      <w:r w:rsidRPr="006749CC">
        <w:rPr>
          <w:rFonts w:ascii="Book Antiqua" w:eastAsia="Book Antiqua" w:hAnsi="Book Antiqua" w:cs="Book Antiqua"/>
          <w:color w:val="000000"/>
        </w:rPr>
        <w:t xml:space="preserve"> and all assessment</w:t>
      </w:r>
      <w:r w:rsidR="00DC7CA1"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was based on clinical findings, dye </w:t>
      </w:r>
      <w:proofErr w:type="spellStart"/>
      <w:r w:rsidRPr="006749CC">
        <w:rPr>
          <w:rFonts w:ascii="Book Antiqua" w:eastAsia="Book Antiqua" w:hAnsi="Book Antiqua" w:cs="Book Antiqua"/>
          <w:color w:val="000000"/>
        </w:rPr>
        <w:t>fistulogram</w:t>
      </w:r>
      <w:r w:rsidR="00DC7CA1" w:rsidRPr="006749CC">
        <w:rPr>
          <w:rFonts w:ascii="Book Antiqua" w:eastAsia="Book Antiqua" w:hAnsi="Book Antiqua" w:cs="Book Antiqua"/>
          <w:color w:val="000000"/>
        </w:rPr>
        <w:t>s</w:t>
      </w:r>
      <w:proofErr w:type="spellEnd"/>
      <w:r w:rsidR="00DC7CA1"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and intraoperative findings</w:t>
      </w:r>
      <w:r w:rsidR="00FA62CD" w:rsidRPr="006749CC">
        <w:rPr>
          <w:rFonts w:ascii="Book Antiqua" w:eastAsia="Book Antiqua" w:hAnsi="Book Antiqua" w:cs="Book Antiqua"/>
          <w:color w:val="000000"/>
        </w:rPr>
        <w:fldChar w:fldCharType="begin">
          <w:fldData xml:space="preserve">PEVuZE5vdGU+PENpdGU+PEF1dGhvcj5QYXJrczwvQXV0aG9yPjxZZWFyPjE5NzY8L1llYXI+PFJl
Y051bT4xNzE8L1JlY051bT48RGlzcGxheVRleHQ+PHN0eWxlIGZhY2U9InN1cGVyc2NyaXB0Ij5b
MjMsIDI4XTwvc3R5bGU+PC9EaXNwbGF5VGV4dD48cmVjb3JkPjxyZWMtbnVtYmVyPjE3MTwvcmVj
LW51bWJlcj48Zm9yZWlnbi1rZXlzPjxrZXkgYXBwPSJFTiIgZGItaWQ9ImVzenY1Zjl4cTBycGRh
ZXdyd3VwejUweDV4YTJmZHZ3cGV2cyIgdGltZXN0YW1wPSIwIj4xNzE8L2tleT48L2ZvcmVpZ24t
a2V5cz48cmVmLXR5cGUgbmFtZT0iSm91cm5hbCBBcnRpY2xlIj4xNzwvcmVmLXR5cGU+PGNvbnRy
aWJ1dG9ycz48YXV0aG9ycz48YXV0aG9yPlBhcmtzLCBBLiBHLjwvYXV0aG9yPjxhdXRob3I+R29y
ZG9uLCBQLiBILjwvYXV0aG9yPjxhdXRob3I+SGFyZGNhc3RsZSwgSi4gRC48L2F1dGhvcj48L2F1
dGhvcnM+PC9jb250cmlidXRvcnM+PHRpdGxlcz48dGl0bGU+QSBjbGFzc2lmaWNhdGlvbiBvZiBm
aXN0dWxhLWluLWFubzwvdGl0bGU+PHNlY29uZGFyeS10aXRsZT5CciBKIFN1cmc8L3NlY29uZGFy
eS10aXRsZT48L3RpdGxlcz48cGVyaW9kaWNhbD48ZnVsbC10aXRsZT5CciBKIFN1cmc8L2Z1bGwt
dGl0bGU+PC9wZXJpb2RpY2FsPjxwYWdlcz4xLTEyPC9wYWdlcz48dm9sdW1lPjYzPC92b2x1bWU+
PG51bWJlcj4xPC9udW1iZXI+PGVkaXRpb24+MTk3Ni8wMS8wMTwvZWRpdGlvbj48a2V5d29yZHM+
PGtleXdvcmQ+QWJzY2Vzcy9ldGlvbG9neTwva2V5d29yZD48a2V5d29yZD5BbmFsIENhbmFsL2Fu
YXRvbXkgJmFtcDsgaGlzdG9sb2d5L3BhdGhvbG9neTwva2V5d29yZD48a2V5d29yZD5IdW1hbnM8
L2tleXdvcmQ+PGtleXdvcmQ+TXVzY2xlcy9hbmF0b215ICZhbXA7IGhpc3RvbG9neTwva2V5d29y
ZD48a2V5d29yZD5QZWx2aXMvYW5hdG9teSAmYW1wOyBoaXN0b2xvZ3k8L2tleXdvcmQ+PGtleXdv
cmQ+UmVjdGFsIEZpc3R1bGEvKmNsYXNzaWZpY2F0aW9uL2V0aW9sb2d5L3BhdGhvbG9neS9zdXJn
ZXJ5PC9rZXl3b3JkPjxrZXl3b3JkPlJlY3R1bS9hbmF0b215ICZhbXA7IGhpc3RvbG9neS9wYXRo
b2xvZ3k8L2tleXdvcmQ+PC9rZXl3b3Jkcz48ZGF0ZXM+PHllYXI+MTk3NjwveWVhcj48cHViLWRh
dGVzPjxkYXRlPkphbjwvZGF0ZT48L3B1Yi1kYXRlcz48L2RhdGVzPjxpc2JuPjAwMDctMTMyMyAo
UHJpbnQpJiN4RDswMDA3LTEzMjMgKExpbmtpbmcpPC9pc2JuPjxhY2Nlc3Npb24tbnVtPjEyNjc4
Njc8L2FjY2Vzc2lvbi1udW0+PHVybHM+PHJlbGF0ZWQtdXJscz48dXJsPmh0dHBzOi8vd3d3Lm5j
YmkubmxtLm5paC5nb3YvcHVibWVkLzEyNjc4Njc8L3VybD48L3JlbGF0ZWQtdXJscz48L3VybHM+
PGVsZWN0cm9uaWMtcmVzb3VyY2UtbnVtPjEwLjEwMDIvYmpzLjE4MDA2MzAxMDI8L2VsZWN0cm9u
aWMtcmVzb3VyY2UtbnVtPjwvcmVjb3JkPjwvQ2l0ZT48Q2l0ZT48QXV0aG9yPlByYXNhZDwvQXV0
aG9yPjxZZWFyPjE5ODE8L1llYXI+PFJlY051bT4xNjU8L1JlY051bT48cmVjb3JkPjxyZWMtbnVt
YmVyPjE2NTwvcmVjLW51bWJlcj48Zm9yZWlnbi1rZXlzPjxrZXkgYXBwPSJFTiIgZGItaWQ9ImVz
enY1Zjl4cTBycGRhZXdyd3VwejUweDV4YTJmZHZ3cGV2cyIgdGltZXN0YW1wPSIwIj4xNjU8L2tl
eT48L2ZvcmVpZ24ta2V5cz48cmVmLXR5cGUgbmFtZT0iSm91cm5hbCBBcnRpY2xlIj4xNzwvcmVm
LXR5cGU+PGNvbnRyaWJ1dG9ycz48YXV0aG9ycz48YXV0aG9yPlByYXNhZCwgTS4gTC48L2F1dGhv
cj48YXV0aG9yPlJlYWQsIEQuIFIuPC9hdXRob3I+PGF1dGhvcj5BYmNhcmlhbiwgSC48L2F1dGhv
cj48L2F1dGhvcnM+PC9jb250cmlidXRvcnM+PHRpdGxlcz48dGl0bGU+U3VwcmFsZXZhdG9yIGFi
c2Nlc3M6IGRpYWdub3NpcyBhbmQgdHJlYXRtZW50PC90aXRsZT48c2Vjb25kYXJ5LXRpdGxlPkRp
cyBDb2xvbiBSZWN0dW08L3NlY29uZGFyeS10aXRsZT48L3RpdGxlcz48cGVyaW9kaWNhbD48ZnVs
bC10aXRsZT5EaXMgQ29sb24gUmVjdHVtPC9mdWxsLXRpdGxlPjwvcGVyaW9kaWNhbD48cGFnZXM+
NDU2LTYxPC9wYWdlcz48dm9sdW1lPjI0PC92b2x1bWU+PG51bWJlcj42PC9udW1iZXI+PGVkaXRp
b24+MTk4MS8wOS8wMTwvZWRpdGlvbj48a2V5d29yZHM+PGtleXdvcmQ+QWJzY2Vzcy9jb21wbGlj
YXRpb25zL2RpYWdub3Npcy8qc3VyZ2VyeTwva2V5d29yZD48a2V5d29yZD5BZG9sZXNjZW50PC9r
ZXl3b3JkPjxrZXl3b3JkPkFkdWx0PC9rZXl3b3JkPjxrZXl3b3JkPkFudXMgRGlzZWFzZXMvY29t
cGxpY2F0aW9ucy9kaWFnbm9zaXMvKnN1cmdlcnk8L2tleXdvcmQ+PGtleXdvcmQ+RGVicmlkZW1l
bnQ8L2tleXdvcmQ+PGtleXdvcmQ+RGlhYmV0ZXMgQ29tcGxpY2F0aW9uczwva2V5d29yZD48a2V5
d29yZD5EcmFpbmFnZTwva2V5d29yZD48a2V5d29yZD5GZW1hbGU8L2tleXdvcmQ+PGtleXdvcmQ+
SHVtYW5zPC9rZXl3b3JkPjxrZXl3b3JkPk1hbGU8L2tleXdvcmQ+PGtleXdvcmQ+TWlkZGxlIEFn
ZWQ8L2tleXdvcmQ+PGtleXdvcmQ+UmVjdGFsIERpc2Vhc2VzL2NvbXBsaWNhdGlvbnMvZGlhZ25v
c2lzLypzdXJnZXJ5PC9rZXl3b3JkPjxrZXl3b3JkPlJlY3RhbCBGaXN0dWxhL2NvbXBsaWNhdGlv
bnM8L2tleXdvcmQ+PC9rZXl3b3Jkcz48ZGF0ZXM+PHllYXI+MTk4MTwveWVhcj48cHViLWRhdGVz
PjxkYXRlPlNlcDwvZGF0ZT48L3B1Yi1kYXRlcz48L2RhdGVzPjxpc2JuPjAwMTItMzcwNiAoUHJp
bnQpJiN4RDswMDEyLTM3MDYgKExpbmtpbmcpPC9pc2JuPjxhY2Nlc3Npb24tbnVtPjcyNzM5ODM8
L2FjY2Vzc2lvbi1udW0+PHVybHM+PHJlbGF0ZWQtdXJscz48dXJsPmh0dHBzOi8vd3d3Lm5jYmku
bmxtLm5paC5nb3YvcHVibWVkLzcyNzM5ODM8L3VybD48L3JlbGF0ZWQtdXJscz48L3VybHM+PGVs
ZWN0cm9uaWMtcmVzb3VyY2UtbnVtPjEwLjEwMDcvQkYwMjYyNjc4MzwvZWxlY3Ryb25pYy1yZXNv
dXJjZS1udW0+PC9yZWNvcmQ+PC9DaXRlPjwvRW5kTm90ZT4A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QYXJrczwvQXV0aG9yPjxZZWFyPjE5NzY8L1llYXI+PFJl
Y051bT4xNzE8L1JlY051bT48RGlzcGxheVRleHQ+PHN0eWxlIGZhY2U9InN1cGVyc2NyaXB0Ij5b
MjMsIDI4XTwvc3R5bGU+PC9EaXNwbGF5VGV4dD48cmVjb3JkPjxyZWMtbnVtYmVyPjE3MTwvcmVj
LW51bWJlcj48Zm9yZWlnbi1rZXlzPjxrZXkgYXBwPSJFTiIgZGItaWQ9ImVzenY1Zjl4cTBycGRh
ZXdyd3VwejUweDV4YTJmZHZ3cGV2cyIgdGltZXN0YW1wPSIwIj4xNzE8L2tleT48L2ZvcmVpZ24t
a2V5cz48cmVmLXR5cGUgbmFtZT0iSm91cm5hbCBBcnRpY2xlIj4xNzwvcmVmLXR5cGU+PGNvbnRy
aWJ1dG9ycz48YXV0aG9ycz48YXV0aG9yPlBhcmtzLCBBLiBHLjwvYXV0aG9yPjxhdXRob3I+R29y
ZG9uLCBQLiBILjwvYXV0aG9yPjxhdXRob3I+SGFyZGNhc3RsZSwgSi4gRC48L2F1dGhvcj48L2F1
dGhvcnM+PC9jb250cmlidXRvcnM+PHRpdGxlcz48dGl0bGU+QSBjbGFzc2lmaWNhdGlvbiBvZiBm
aXN0dWxhLWluLWFubzwvdGl0bGU+PHNlY29uZGFyeS10aXRsZT5CciBKIFN1cmc8L3NlY29uZGFy
eS10aXRsZT48L3RpdGxlcz48cGVyaW9kaWNhbD48ZnVsbC10aXRsZT5CciBKIFN1cmc8L2Z1bGwt
dGl0bGU+PC9wZXJpb2RpY2FsPjxwYWdlcz4xLTEyPC9wYWdlcz48dm9sdW1lPjYzPC92b2x1bWU+
PG51bWJlcj4xPC9udW1iZXI+PGVkaXRpb24+MTk3Ni8wMS8wMTwvZWRpdGlvbj48a2V5d29yZHM+
PGtleXdvcmQ+QWJzY2Vzcy9ldGlvbG9neTwva2V5d29yZD48a2V5d29yZD5BbmFsIENhbmFsL2Fu
YXRvbXkgJmFtcDsgaGlzdG9sb2d5L3BhdGhvbG9neTwva2V5d29yZD48a2V5d29yZD5IdW1hbnM8
L2tleXdvcmQ+PGtleXdvcmQ+TXVzY2xlcy9hbmF0b215ICZhbXA7IGhpc3RvbG9neTwva2V5d29y
ZD48a2V5d29yZD5QZWx2aXMvYW5hdG9teSAmYW1wOyBoaXN0b2xvZ3k8L2tleXdvcmQ+PGtleXdv
cmQ+UmVjdGFsIEZpc3R1bGEvKmNsYXNzaWZpY2F0aW9uL2V0aW9sb2d5L3BhdGhvbG9neS9zdXJn
ZXJ5PC9rZXl3b3JkPjxrZXl3b3JkPlJlY3R1bS9hbmF0b215ICZhbXA7IGhpc3RvbG9neS9wYXRo
b2xvZ3k8L2tleXdvcmQ+PC9rZXl3b3Jkcz48ZGF0ZXM+PHllYXI+MTk3NjwveWVhcj48cHViLWRh
dGVzPjxkYXRlPkphbjwvZGF0ZT48L3B1Yi1kYXRlcz48L2RhdGVzPjxpc2JuPjAwMDctMTMyMyAo
UHJpbnQpJiN4RDswMDA3LTEzMjMgKExpbmtpbmcpPC9pc2JuPjxhY2Nlc3Npb24tbnVtPjEyNjc4
Njc8L2FjY2Vzc2lvbi1udW0+PHVybHM+PHJlbGF0ZWQtdXJscz48dXJsPmh0dHBzOi8vd3d3Lm5j
YmkubmxtLm5paC5nb3YvcHVibWVkLzEyNjc4Njc8L3VybD48L3JlbGF0ZWQtdXJscz48L3VybHM+
PGVsZWN0cm9uaWMtcmVzb3VyY2UtbnVtPjEwLjEwMDIvYmpzLjE4MDA2MzAxMDI8L2VsZWN0cm9u
aWMtcmVzb3VyY2UtbnVtPjwvcmVjb3JkPjwvQ2l0ZT48Q2l0ZT48QXV0aG9yPlByYXNhZDwvQXV0
aG9yPjxZZWFyPjE5ODE8L1llYXI+PFJlY051bT4xNjU8L1JlY051bT48cmVjb3JkPjxyZWMtbnVt
YmVyPjE2NTwvcmVjLW51bWJlcj48Zm9yZWlnbi1rZXlzPjxrZXkgYXBwPSJFTiIgZGItaWQ9ImVz
enY1Zjl4cTBycGRhZXdyd3VwejUweDV4YTJmZHZ3cGV2cyIgdGltZXN0YW1wPSIwIj4xNjU8L2tl
eT48L2ZvcmVpZ24ta2V5cz48cmVmLXR5cGUgbmFtZT0iSm91cm5hbCBBcnRpY2xlIj4xNzwvcmVm
LXR5cGU+PGNvbnRyaWJ1dG9ycz48YXV0aG9ycz48YXV0aG9yPlByYXNhZCwgTS4gTC48L2F1dGhv
cj48YXV0aG9yPlJlYWQsIEQuIFIuPC9hdXRob3I+PGF1dGhvcj5BYmNhcmlhbiwgSC48L2F1dGhv
cj48L2F1dGhvcnM+PC9jb250cmlidXRvcnM+PHRpdGxlcz48dGl0bGU+U3VwcmFsZXZhdG9yIGFi
c2Nlc3M6IGRpYWdub3NpcyBhbmQgdHJlYXRtZW50PC90aXRsZT48c2Vjb25kYXJ5LXRpdGxlPkRp
cyBDb2xvbiBSZWN0dW08L3NlY29uZGFyeS10aXRsZT48L3RpdGxlcz48cGVyaW9kaWNhbD48ZnVs
bC10aXRsZT5EaXMgQ29sb24gUmVjdHVtPC9mdWxsLXRpdGxlPjwvcGVyaW9kaWNhbD48cGFnZXM+
NDU2LTYxPC9wYWdlcz48dm9sdW1lPjI0PC92b2x1bWU+PG51bWJlcj42PC9udW1iZXI+PGVkaXRp
b24+MTk4MS8wOS8wMTwvZWRpdGlvbj48a2V5d29yZHM+PGtleXdvcmQ+QWJzY2Vzcy9jb21wbGlj
YXRpb25zL2RpYWdub3Npcy8qc3VyZ2VyeTwva2V5d29yZD48a2V5d29yZD5BZG9sZXNjZW50PC9r
ZXl3b3JkPjxrZXl3b3JkPkFkdWx0PC9rZXl3b3JkPjxrZXl3b3JkPkFudXMgRGlzZWFzZXMvY29t
cGxpY2F0aW9ucy9kaWFnbm9zaXMvKnN1cmdlcnk8L2tleXdvcmQ+PGtleXdvcmQ+RGVicmlkZW1l
bnQ8L2tleXdvcmQ+PGtleXdvcmQ+RGlhYmV0ZXMgQ29tcGxpY2F0aW9uczwva2V5d29yZD48a2V5
d29yZD5EcmFpbmFnZTwva2V5d29yZD48a2V5d29yZD5GZW1hbGU8L2tleXdvcmQ+PGtleXdvcmQ+
SHVtYW5zPC9rZXl3b3JkPjxrZXl3b3JkPk1hbGU8L2tleXdvcmQ+PGtleXdvcmQ+TWlkZGxlIEFn
ZWQ8L2tleXdvcmQ+PGtleXdvcmQ+UmVjdGFsIERpc2Vhc2VzL2NvbXBsaWNhdGlvbnMvZGlhZ25v
c2lzLypzdXJnZXJ5PC9rZXl3b3JkPjxrZXl3b3JkPlJlY3RhbCBGaXN0dWxhL2NvbXBsaWNhdGlv
bnM8L2tleXdvcmQ+PC9rZXl3b3Jkcz48ZGF0ZXM+PHllYXI+MTk4MTwveWVhcj48cHViLWRhdGVz
PjxkYXRlPlNlcDwvZGF0ZT48L3B1Yi1kYXRlcz48L2RhdGVzPjxpc2JuPjAwMTItMzcwNiAoUHJp
bnQpJiN4RDswMDEyLTM3MDYgKExpbmtpbmcpPC9pc2JuPjxhY2Nlc3Npb24tbnVtPjcyNzM5ODM8
L2FjY2Vzc2lvbi1udW0+PHVybHM+PHJlbGF0ZWQtdXJscz48dXJsPmh0dHBzOi8vd3d3Lm5jYmku
bmxtLm5paC5nb3YvcHVibWVkLzcyNzM5ODM8L3VybD48L3JlbGF0ZWQtdXJscz48L3VybHM+PGVs
ZWN0cm9uaWMtcmVzb3VyY2UtbnVtPjEwLjEwMDcvQkYwMjYyNjc4MzwvZWxlY3Ryb25pYy1yZXNv
dXJjZS1udW0+PC9yZWNvcmQ+PC9DaXRlPjwvRW5kTm90ZT4A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FA62CD" w:rsidRPr="006749CC">
        <w:rPr>
          <w:rFonts w:ascii="Book Antiqua" w:eastAsia="Book Antiqua" w:hAnsi="Book Antiqua" w:cs="Book Antiqua"/>
          <w:color w:val="000000"/>
        </w:rPr>
      </w:r>
      <w:r w:rsidR="00FA62CD"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23,</w:t>
      </w:r>
      <w:r w:rsidR="00F526A5" w:rsidRPr="006749CC">
        <w:rPr>
          <w:rFonts w:ascii="Book Antiqua" w:eastAsia="Book Antiqua" w:hAnsi="Book Antiqua" w:cs="Book Antiqua"/>
          <w:color w:val="000000"/>
          <w:vertAlign w:val="superscript"/>
        </w:rPr>
        <w:t>28]</w:t>
      </w:r>
      <w:r w:rsidR="00FA62CD"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Therefore, it is possible that </w:t>
      </w:r>
      <w:proofErr w:type="spellStart"/>
      <w:r w:rsidRPr="006749CC">
        <w:rPr>
          <w:rFonts w:ascii="Book Antiqua" w:eastAsia="Book Antiqua" w:hAnsi="Book Antiqua" w:cs="Book Antiqua"/>
          <w:color w:val="000000"/>
        </w:rPr>
        <w:t>supralevator</w:t>
      </w:r>
      <w:proofErr w:type="spellEnd"/>
      <w:r w:rsidRPr="006749CC">
        <w:rPr>
          <w:rFonts w:ascii="Book Antiqua" w:eastAsia="Book Antiqua" w:hAnsi="Book Antiqua" w:cs="Book Antiqua"/>
          <w:color w:val="000000"/>
        </w:rPr>
        <w:t xml:space="preserve"> fistulas with a high rectal opening or high fistulas extending into the </w:t>
      </w:r>
      <w:proofErr w:type="spellStart"/>
      <w:r w:rsidRPr="006749CC">
        <w:rPr>
          <w:rFonts w:ascii="Book Antiqua" w:eastAsia="Book Antiqua" w:hAnsi="Book Antiqua" w:cs="Book Antiqua"/>
          <w:color w:val="000000"/>
        </w:rPr>
        <w:t>levator</w:t>
      </w:r>
      <w:proofErr w:type="spellEnd"/>
      <w:r w:rsidRPr="006749CC">
        <w:rPr>
          <w:rFonts w:ascii="Book Antiqua" w:eastAsia="Book Antiqua" w:hAnsi="Book Antiqua" w:cs="Book Antiqua"/>
          <w:color w:val="000000"/>
        </w:rPr>
        <w:t xml:space="preserve"> muscle were erroneously categorized as </w:t>
      </w:r>
      <w:proofErr w:type="spellStart"/>
      <w:r w:rsidRPr="006749CC">
        <w:rPr>
          <w:rFonts w:ascii="Book Antiqua" w:eastAsia="Book Antiqua" w:hAnsi="Book Antiqua" w:cs="Book Antiqua"/>
          <w:color w:val="000000"/>
        </w:rPr>
        <w:t>extrasphincteric</w:t>
      </w:r>
      <w:proofErr w:type="spellEnd"/>
      <w:r w:rsidRPr="006749CC">
        <w:rPr>
          <w:rFonts w:ascii="Book Antiqua" w:eastAsia="Book Antiqua" w:hAnsi="Book Antiqua" w:cs="Book Antiqua"/>
          <w:color w:val="000000"/>
        </w:rPr>
        <w:t xml:space="preserve"> fistulas. As most </w:t>
      </w:r>
      <w:proofErr w:type="spellStart"/>
      <w:r w:rsidRPr="006749CC">
        <w:rPr>
          <w:rFonts w:ascii="Book Antiqua" w:eastAsia="Book Antiqua" w:hAnsi="Book Antiqua" w:cs="Book Antiqua"/>
          <w:color w:val="000000"/>
        </w:rPr>
        <w:t>extrasphincteric</w:t>
      </w:r>
      <w:proofErr w:type="spellEnd"/>
      <w:r w:rsidRPr="006749CC">
        <w:rPr>
          <w:rFonts w:ascii="Book Antiqua" w:eastAsia="Book Antiqua" w:hAnsi="Book Antiqua" w:cs="Book Antiqua"/>
          <w:color w:val="000000"/>
        </w:rPr>
        <w:t xml:space="preserve"> fistulas were iatrogenic, the second possibility is that this etiology has </w:t>
      </w:r>
      <w:r w:rsidR="00DC7CA1" w:rsidRPr="006749CC">
        <w:rPr>
          <w:rFonts w:ascii="Book Antiqua" w:eastAsia="Book Antiqua" w:hAnsi="Book Antiqua" w:cs="Book Antiqua"/>
          <w:color w:val="000000"/>
        </w:rPr>
        <w:t xml:space="preserve">decreased </w:t>
      </w:r>
      <w:r w:rsidRPr="006749CC">
        <w:rPr>
          <w:rFonts w:ascii="Book Antiqua" w:eastAsia="Book Antiqua" w:hAnsi="Book Antiqua" w:cs="Book Antiqua"/>
          <w:color w:val="000000"/>
        </w:rPr>
        <w:t>drastically over time due to a better understanding of anorectal anatomy and availability of advanced radiological techniques</w:t>
      </w:r>
      <w:r w:rsidR="00FA62CD"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FA62CD"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FA62CD"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w:t>
      </w:r>
    </w:p>
    <w:p w14:paraId="2639D562" w14:textId="080E99E5" w:rsidR="00BE19A1" w:rsidRPr="006749CC" w:rsidRDefault="005876EA"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 xml:space="preserve">Another strength of MRI is that it can </w:t>
      </w:r>
      <w:r w:rsidR="00654067" w:rsidRPr="006749CC">
        <w:rPr>
          <w:rFonts w:ascii="Book Antiqua" w:eastAsia="Book Antiqua" w:hAnsi="Book Antiqua" w:cs="Book Antiqua"/>
          <w:color w:val="000000"/>
        </w:rPr>
        <w:t xml:space="preserve">help to </w:t>
      </w:r>
      <w:r w:rsidR="00DC7CA1" w:rsidRPr="006749CC">
        <w:rPr>
          <w:rFonts w:ascii="Book Antiqua" w:eastAsia="Book Antiqua" w:hAnsi="Book Antiqua" w:cs="Book Antiqua"/>
          <w:color w:val="000000"/>
        </w:rPr>
        <w:t xml:space="preserve">accurately </w:t>
      </w:r>
      <w:r w:rsidRPr="006749CC">
        <w:rPr>
          <w:rFonts w:ascii="Book Antiqua" w:eastAsia="Book Antiqua" w:hAnsi="Book Antiqua" w:cs="Book Antiqua"/>
          <w:color w:val="000000"/>
        </w:rPr>
        <w:t>classify the fistula, which significantly aid</w:t>
      </w:r>
      <w:r w:rsidR="00DC7CA1"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w:t>
      </w:r>
      <w:r w:rsidR="00DC7CA1" w:rsidRPr="006749CC">
        <w:rPr>
          <w:rFonts w:ascii="Book Antiqua" w:eastAsia="Book Antiqua" w:hAnsi="Book Antiqua" w:cs="Book Antiqua"/>
          <w:color w:val="000000"/>
        </w:rPr>
        <w:t xml:space="preserve">in </w:t>
      </w:r>
      <w:r w:rsidRPr="006749CC">
        <w:rPr>
          <w:rFonts w:ascii="Book Antiqua" w:eastAsia="Book Antiqua" w:hAnsi="Book Antiqua" w:cs="Book Antiqua"/>
          <w:color w:val="000000"/>
        </w:rPr>
        <w:t xml:space="preserve">management (Figure 2). It was observed that the commonly used Parks and St James’s University Hospital (SJUH) grading systems neither stratified fistulas </w:t>
      </w:r>
      <w:r w:rsidR="00DC7CA1" w:rsidRPr="006749CC">
        <w:rPr>
          <w:rFonts w:ascii="Book Antiqua" w:eastAsia="Book Antiqua" w:hAnsi="Book Antiqua" w:cs="Book Antiqua"/>
          <w:color w:val="000000"/>
        </w:rPr>
        <w:t>by</w:t>
      </w:r>
      <w:r w:rsidRPr="006749CC">
        <w:rPr>
          <w:rFonts w:ascii="Book Antiqua" w:eastAsia="Book Antiqua" w:hAnsi="Book Antiqua" w:cs="Book Antiqua"/>
          <w:color w:val="000000"/>
        </w:rPr>
        <w:t xml:space="preserve"> their severity nor guided in their management</w:t>
      </w:r>
      <w:r w:rsidR="00FA62CD" w:rsidRPr="006749CC">
        <w:rPr>
          <w:rFonts w:ascii="Book Antiqua" w:eastAsia="Book Antiqua" w:hAnsi="Book Antiqua" w:cs="Book Antiqua"/>
          <w:color w:val="000000"/>
        </w:rPr>
        <w:fldChar w:fldCharType="begin">
          <w:fldData xml:space="preserve">PEVuZE5vdGU+PENpdGU+PEF1dGhvcj5QYXJrczwvQXV0aG9yPjxZZWFyPjE5NzY8L1llYXI+PFJl
Y051bT4xNzE8L1JlY051bT48RGlzcGxheVRleHQ+PHN0eWxlIGZhY2U9InN1cGVyc2NyaXB0Ij5b
MjgsIDI5XTwvc3R5bGU+PC9EaXNwbGF5VGV4dD48cmVjb3JkPjxyZWMtbnVtYmVyPjE3MTwvcmVj
LW51bWJlcj48Zm9yZWlnbi1rZXlzPjxrZXkgYXBwPSJFTiIgZGItaWQ9ImVzenY1Zjl4cTBycGRh
ZXdyd3VwejUweDV4YTJmZHZ3cGV2cyIgdGltZXN0YW1wPSIwIj4xNzE8L2tleT48L2ZvcmVpZ24t
a2V5cz48cmVmLXR5cGUgbmFtZT0iSm91cm5hbCBBcnRpY2xlIj4xNzwvcmVmLXR5cGU+PGNvbnRy
aWJ1dG9ycz48YXV0aG9ycz48YXV0aG9yPlBhcmtzLCBBLiBHLjwvYXV0aG9yPjxhdXRob3I+R29y
ZG9uLCBQLiBILjwvYXV0aG9yPjxhdXRob3I+SGFyZGNhc3RsZSwgSi4gRC48L2F1dGhvcj48L2F1
dGhvcnM+PC9jb250cmlidXRvcnM+PHRpdGxlcz48dGl0bGU+QSBjbGFzc2lmaWNhdGlvbiBvZiBm
aXN0dWxhLWluLWFubzwvdGl0bGU+PHNlY29uZGFyeS10aXRsZT5CciBKIFN1cmc8L3NlY29uZGFy
eS10aXRsZT48L3RpdGxlcz48cGVyaW9kaWNhbD48ZnVsbC10aXRsZT5CciBKIFN1cmc8L2Z1bGwt
dGl0bGU+PC9wZXJpb2RpY2FsPjxwYWdlcz4xLTEyPC9wYWdlcz48dm9sdW1lPjYzPC92b2x1bWU+
PG51bWJlcj4xPC9udW1iZXI+PGVkaXRpb24+MTk3Ni8wMS8wMTwvZWRpdGlvbj48a2V5d29yZHM+
PGtleXdvcmQ+QWJzY2Vzcy9ldGlvbG9neTwva2V5d29yZD48a2V5d29yZD5BbmFsIENhbmFsL2Fu
YXRvbXkgJmFtcDsgaGlzdG9sb2d5L3BhdGhvbG9neTwva2V5d29yZD48a2V5d29yZD5IdW1hbnM8
L2tleXdvcmQ+PGtleXdvcmQ+TXVzY2xlcy9hbmF0b215ICZhbXA7IGhpc3RvbG9neTwva2V5d29y
ZD48a2V5d29yZD5QZWx2aXMvYW5hdG9teSAmYW1wOyBoaXN0b2xvZ3k8L2tleXdvcmQ+PGtleXdv
cmQ+UmVjdGFsIEZpc3R1bGEvKmNsYXNzaWZpY2F0aW9uL2V0aW9sb2d5L3BhdGhvbG9neS9zdXJn
ZXJ5PC9rZXl3b3JkPjxrZXl3b3JkPlJlY3R1bS9hbmF0b215ICZhbXA7IGhpc3RvbG9neS9wYXRo
b2xvZ3k8L2tleXdvcmQ+PC9rZXl3b3Jkcz48ZGF0ZXM+PHllYXI+MTk3NjwveWVhcj48cHViLWRh
dGVzPjxkYXRlPkphbjwvZGF0ZT48L3B1Yi1kYXRlcz48L2RhdGVzPjxpc2JuPjAwMDctMTMyMyAo
UHJpbnQpJiN4RDswMDA3LTEzMjMgKExpbmtpbmcpPC9pc2JuPjxhY2Nlc3Npb24tbnVtPjEyNjc4
Njc8L2FjY2Vzc2lvbi1udW0+PHVybHM+PHJlbGF0ZWQtdXJscz48dXJsPmh0dHBzOi8vd3d3Lm5j
YmkubmxtLm5paC5nb3YvcHVibWVkLzEyNjc4Njc8L3VybD48L3JlbGF0ZWQtdXJscz48L3VybHM+
PGVsZWN0cm9uaWMtcmVzb3VyY2UtbnVtPjEwLjEwMDIvYmpzLjE4MDA2MzAxMDI8L2VsZWN0cm9u
aWMtcmVzb3VyY2UtbnVtPjwvcmVjb3JkPjwvQ2l0ZT48Q2l0ZT48QXV0aG9yPk1vcnJpczwvQXV0
aG9yPjxZZWFyPjIwMDA8L1llYXI+PFJlY051bT4xNzk8L1JlY051bT48cmVjb3JkPjxyZWMtbnVt
YmVyPjE3OTwvcmVjLW51bWJlcj48Zm9yZWlnbi1rZXlzPjxrZXkgYXBwPSJFTiIgZGItaWQ9ImVz
enY1Zjl4cTBycGRhZXdyd3VwejUweDV4YTJmZHZ3cGV2cyIgdGltZXN0YW1wPSIwIj4xNzk8L2tl
eT48L2ZvcmVpZ24ta2V5cz48cmVmLXR5cGUgbmFtZT0iSm91cm5hbCBBcnRpY2xlIj4xNzwvcmVm
LXR5cGU+PGNvbnRyaWJ1dG9ycz48YXV0aG9ycz48YXV0aG9yPk1vcnJpcywgSi48L2F1dGhvcj48
YXV0aG9yPlNwZW5jZXIsIEouIEEuPC9hdXRob3I+PGF1dGhvcj5BbWJyb3NlLCBOLiBTLjwvYXV0
aG9yPjwvYXV0aG9ycz48L2NvbnRyaWJ1dG9ycz48YXV0aC1hZGRyZXNzPkRlcGFydG1lbnRzIG9m
IENsaW5pY2FsIFJhZGlvbG9neSwgU3QgSmFtZXMmYXBvcztzIFVuaXZlcnNpdHkgSG9zcGl0YWws
IEJlY2tldHQgU3QsIExlZWRzIExTOSA3VEYsIEVuZ2xhbmQuPC9hdXRoLWFkZHJlc3M+PHRpdGxl
cz48dGl0bGU+TVIgaW1hZ2luZyBjbGFzc2lmaWNhdGlvbiBvZiBwZXJpYW5hbCBmaXN0dWxhcyBh
bmQgaXRzIGltcGxpY2F0aW9ucyBmb3IgcGF0aWVudCBtYW5hZ2VtZW50PC90aXRsZT48c2Vjb25k
YXJ5LXRpdGxlPlJhZGlvZ3JhcGhpY3M8L3NlY29uZGFyeS10aXRsZT48L3RpdGxlcz48cGVyaW9k
aWNhbD48ZnVsbC10aXRsZT5SYWRpb2dyYXBoaWNzPC9mdWxsLXRpdGxlPjwvcGVyaW9kaWNhbD48
cGFnZXM+NjIzLTM1OyBkaXNjdXNzaW9uIDYzNS03PC9wYWdlcz48dm9sdW1lPjIwPC92b2x1bWU+
PG51bWJlcj4zPC9udW1iZXI+PGVkaXRpb24+MjAwMC8wNi8wMjwvZWRpdGlvbj48a2V5d29yZHM+
PGtleXdvcmQ+QW5hbCBDYW5hbC9wYXRob2xvZ3kvc3VyZ2VyeTwva2V5d29yZD48a2V5d29yZD5I
dW1hbnM8L2tleXdvcmQ+PGtleXdvcmQ+Kk1hZ25ldGljIFJlc29uYW5jZSBJbWFnaW5nPC9rZXl3
b3JkPjxrZXl3b3JkPlByb2dub3Npczwva2V5d29yZD48a2V5d29yZD5SZWN0YWwgRmlzdHVsYS8q
ZGlhZ25vc2lzL3N1cmdlcnk8L2tleXdvcmQ+PGtleXdvcmQ+UmVjdHVtL3BhdGhvbG9neS9zdXJn
ZXJ5PC9rZXl3b3JkPjwva2V5d29yZHM+PGRhdGVzPjx5ZWFyPjIwMDA8L3llYXI+PHB1Yi1kYXRl
cz48ZGF0ZT5NYXktSnVuPC9kYXRlPjwvcHViLWRhdGVzPjwvZGF0ZXM+PGlzYm4+MDI3MS01MzMz
IChQcmludCkmI3hEOzAyNzEtNTMzMyAoTGlua2luZyk8L2lzYm4+PGFjY2Vzc2lvbi1udW0+MTA4
MzUxMTY8L2FjY2Vzc2lvbi1udW0+PHVybHM+PHJlbGF0ZWQtdXJscz48dXJsPmh0dHBzOi8vd3d3
Lm5jYmkubmxtLm5paC5nb3YvcHVibWVkLzEwODM1MTE2PC91cmw+PC9yZWxhdGVkLXVybHM+PC91
cmxzPjxlbGVjdHJvbmljLXJlc291cmNlLW51bT4xMC4xMTQ4L3JhZGlvZ3JhcGhpY3MuMjAuMy5n
MDBtYzE1NjIzPC9lbGVjdHJvbmljLXJlc291cmNlLW51bT48L3JlY29yZD48L0NpdGU+PC9FbmRO
b3RlPn==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QYXJrczwvQXV0aG9yPjxZZWFyPjE5NzY8L1llYXI+PFJl
Y051bT4xNzE8L1JlY051bT48RGlzcGxheVRleHQ+PHN0eWxlIGZhY2U9InN1cGVyc2NyaXB0Ij5b
MjgsIDI5XTwvc3R5bGU+PC9EaXNwbGF5VGV4dD48cmVjb3JkPjxyZWMtbnVtYmVyPjE3MTwvcmVj
LW51bWJlcj48Zm9yZWlnbi1rZXlzPjxrZXkgYXBwPSJFTiIgZGItaWQ9ImVzenY1Zjl4cTBycGRh
ZXdyd3VwejUweDV4YTJmZHZ3cGV2cyIgdGltZXN0YW1wPSIwIj4xNzE8L2tleT48L2ZvcmVpZ24t
a2V5cz48cmVmLXR5cGUgbmFtZT0iSm91cm5hbCBBcnRpY2xlIj4xNzwvcmVmLXR5cGU+PGNvbnRy
aWJ1dG9ycz48YXV0aG9ycz48YXV0aG9yPlBhcmtzLCBBLiBHLjwvYXV0aG9yPjxhdXRob3I+R29y
ZG9uLCBQLiBILjwvYXV0aG9yPjxhdXRob3I+SGFyZGNhc3RsZSwgSi4gRC48L2F1dGhvcj48L2F1
dGhvcnM+PC9jb250cmlidXRvcnM+PHRpdGxlcz48dGl0bGU+QSBjbGFzc2lmaWNhdGlvbiBvZiBm
aXN0dWxhLWluLWFubzwvdGl0bGU+PHNlY29uZGFyeS10aXRsZT5CciBKIFN1cmc8L3NlY29uZGFy
eS10aXRsZT48L3RpdGxlcz48cGVyaW9kaWNhbD48ZnVsbC10aXRsZT5CciBKIFN1cmc8L2Z1bGwt
dGl0bGU+PC9wZXJpb2RpY2FsPjxwYWdlcz4xLTEyPC9wYWdlcz48dm9sdW1lPjYzPC92b2x1bWU+
PG51bWJlcj4xPC9udW1iZXI+PGVkaXRpb24+MTk3Ni8wMS8wMTwvZWRpdGlvbj48a2V5d29yZHM+
PGtleXdvcmQ+QWJzY2Vzcy9ldGlvbG9neTwva2V5d29yZD48a2V5d29yZD5BbmFsIENhbmFsL2Fu
YXRvbXkgJmFtcDsgaGlzdG9sb2d5L3BhdGhvbG9neTwva2V5d29yZD48a2V5d29yZD5IdW1hbnM8
L2tleXdvcmQ+PGtleXdvcmQ+TXVzY2xlcy9hbmF0b215ICZhbXA7IGhpc3RvbG9neTwva2V5d29y
ZD48a2V5d29yZD5QZWx2aXMvYW5hdG9teSAmYW1wOyBoaXN0b2xvZ3k8L2tleXdvcmQ+PGtleXdv
cmQ+UmVjdGFsIEZpc3R1bGEvKmNsYXNzaWZpY2F0aW9uL2V0aW9sb2d5L3BhdGhvbG9neS9zdXJn
ZXJ5PC9rZXl3b3JkPjxrZXl3b3JkPlJlY3R1bS9hbmF0b215ICZhbXA7IGhpc3RvbG9neS9wYXRo
b2xvZ3k8L2tleXdvcmQ+PC9rZXl3b3Jkcz48ZGF0ZXM+PHllYXI+MTk3NjwveWVhcj48cHViLWRh
dGVzPjxkYXRlPkphbjwvZGF0ZT48L3B1Yi1kYXRlcz48L2RhdGVzPjxpc2JuPjAwMDctMTMyMyAo
UHJpbnQpJiN4RDswMDA3LTEzMjMgKExpbmtpbmcpPC9pc2JuPjxhY2Nlc3Npb24tbnVtPjEyNjc4
Njc8L2FjY2Vzc2lvbi1udW0+PHVybHM+PHJlbGF0ZWQtdXJscz48dXJsPmh0dHBzOi8vd3d3Lm5j
YmkubmxtLm5paC5nb3YvcHVibWVkLzEyNjc4Njc8L3VybD48L3JlbGF0ZWQtdXJscz48L3VybHM+
PGVsZWN0cm9uaWMtcmVzb3VyY2UtbnVtPjEwLjEwMDIvYmpzLjE4MDA2MzAxMDI8L2VsZWN0cm9u
aWMtcmVzb3VyY2UtbnVtPjwvcmVjb3JkPjwvQ2l0ZT48Q2l0ZT48QXV0aG9yPk1vcnJpczwvQXV0
aG9yPjxZZWFyPjIwMDA8L1llYXI+PFJlY051bT4xNzk8L1JlY051bT48cmVjb3JkPjxyZWMtbnVt
YmVyPjE3OTwvcmVjLW51bWJlcj48Zm9yZWlnbi1rZXlzPjxrZXkgYXBwPSJFTiIgZGItaWQ9ImVz
enY1Zjl4cTBycGRhZXdyd3VwejUweDV4YTJmZHZ3cGV2cyIgdGltZXN0YW1wPSIwIj4xNzk8L2tl
eT48L2ZvcmVpZ24ta2V5cz48cmVmLXR5cGUgbmFtZT0iSm91cm5hbCBBcnRpY2xlIj4xNzwvcmVm
LXR5cGU+PGNvbnRyaWJ1dG9ycz48YXV0aG9ycz48YXV0aG9yPk1vcnJpcywgSi48L2F1dGhvcj48
YXV0aG9yPlNwZW5jZXIsIEouIEEuPC9hdXRob3I+PGF1dGhvcj5BbWJyb3NlLCBOLiBTLjwvYXV0
aG9yPjwvYXV0aG9ycz48L2NvbnRyaWJ1dG9ycz48YXV0aC1hZGRyZXNzPkRlcGFydG1lbnRzIG9m
IENsaW5pY2FsIFJhZGlvbG9neSwgU3QgSmFtZXMmYXBvcztzIFVuaXZlcnNpdHkgSG9zcGl0YWws
IEJlY2tldHQgU3QsIExlZWRzIExTOSA3VEYsIEVuZ2xhbmQuPC9hdXRoLWFkZHJlc3M+PHRpdGxl
cz48dGl0bGU+TVIgaW1hZ2luZyBjbGFzc2lmaWNhdGlvbiBvZiBwZXJpYW5hbCBmaXN0dWxhcyBh
bmQgaXRzIGltcGxpY2F0aW9ucyBmb3IgcGF0aWVudCBtYW5hZ2VtZW50PC90aXRsZT48c2Vjb25k
YXJ5LXRpdGxlPlJhZGlvZ3JhcGhpY3M8L3NlY29uZGFyeS10aXRsZT48L3RpdGxlcz48cGVyaW9k
aWNhbD48ZnVsbC10aXRsZT5SYWRpb2dyYXBoaWNzPC9mdWxsLXRpdGxlPjwvcGVyaW9kaWNhbD48
cGFnZXM+NjIzLTM1OyBkaXNjdXNzaW9uIDYzNS03PC9wYWdlcz48dm9sdW1lPjIwPC92b2x1bWU+
PG51bWJlcj4zPC9udW1iZXI+PGVkaXRpb24+MjAwMC8wNi8wMjwvZWRpdGlvbj48a2V5d29yZHM+
PGtleXdvcmQ+QW5hbCBDYW5hbC9wYXRob2xvZ3kvc3VyZ2VyeTwva2V5d29yZD48a2V5d29yZD5I
dW1hbnM8L2tleXdvcmQ+PGtleXdvcmQ+Kk1hZ25ldGljIFJlc29uYW5jZSBJbWFnaW5nPC9rZXl3
b3JkPjxrZXl3b3JkPlByb2dub3Npczwva2V5d29yZD48a2V5d29yZD5SZWN0YWwgRmlzdHVsYS8q
ZGlhZ25vc2lzL3N1cmdlcnk8L2tleXdvcmQ+PGtleXdvcmQ+UmVjdHVtL3BhdGhvbG9neS9zdXJn
ZXJ5PC9rZXl3b3JkPjwva2V5d29yZHM+PGRhdGVzPjx5ZWFyPjIwMDA8L3llYXI+PHB1Yi1kYXRl
cz48ZGF0ZT5NYXktSnVuPC9kYXRlPjwvcHViLWRhdGVzPjwvZGF0ZXM+PGlzYm4+MDI3MS01MzMz
IChQcmludCkmI3hEOzAyNzEtNTMzMyAoTGlua2luZyk8L2lzYm4+PGFjY2Vzc2lvbi1udW0+MTA4
MzUxMTY8L2FjY2Vzc2lvbi1udW0+PHVybHM+PHJlbGF0ZWQtdXJscz48dXJsPmh0dHBzOi8vd3d3
Lm5jYmkubmxtLm5paC5nb3YvcHVibWVkLzEwODM1MTE2PC91cmw+PC9yZWxhdGVkLXVybHM+PC91
cmxzPjxlbGVjdHJvbmljLXJlc291cmNlLW51bT4xMC4xMTQ4L3JhZGlvZ3JhcGhpY3MuMjAuMy5n
MDBtYzE1NjIzPC9lbGVjdHJvbmljLXJlc291cmNlLW51bT48L3JlY29yZD48L0NpdGU+PC9FbmRO
b3RlPn==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FA62CD" w:rsidRPr="006749CC">
        <w:rPr>
          <w:rFonts w:ascii="Book Antiqua" w:eastAsia="Book Antiqua" w:hAnsi="Book Antiqua" w:cs="Book Antiqua"/>
          <w:color w:val="000000"/>
        </w:rPr>
      </w:r>
      <w:r w:rsidR="00FA62CD"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28,</w:t>
      </w:r>
      <w:r w:rsidR="00F526A5" w:rsidRPr="006749CC">
        <w:rPr>
          <w:rFonts w:ascii="Book Antiqua" w:eastAsia="Book Antiqua" w:hAnsi="Book Antiqua" w:cs="Book Antiqua"/>
          <w:color w:val="000000"/>
          <w:vertAlign w:val="superscript"/>
        </w:rPr>
        <w:t>29]</w:t>
      </w:r>
      <w:r w:rsidR="00FA62CD"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For example, a low </w:t>
      </w:r>
      <w:proofErr w:type="spellStart"/>
      <w:r w:rsidRPr="006749CC">
        <w:rPr>
          <w:rFonts w:ascii="Book Antiqua" w:eastAsia="Book Antiqua" w:hAnsi="Book Antiqua" w:cs="Book Antiqua"/>
          <w:color w:val="000000"/>
        </w:rPr>
        <w:t>transsphincteric</w:t>
      </w:r>
      <w:proofErr w:type="spellEnd"/>
      <w:r w:rsidRPr="006749CC">
        <w:rPr>
          <w:rFonts w:ascii="Book Antiqua" w:eastAsia="Book Antiqua" w:hAnsi="Book Antiqua" w:cs="Book Antiqua"/>
          <w:color w:val="000000"/>
        </w:rPr>
        <w:t xml:space="preserve"> fistula with two small branches involving just 1 cm of external anal sphincter would be Parks grade II and SJUH grade IV (Table 6). </w:t>
      </w:r>
      <w:r w:rsidR="00DC7CA1" w:rsidRPr="006749CC">
        <w:rPr>
          <w:rFonts w:ascii="Book Antiqua" w:eastAsia="Book Antiqua" w:hAnsi="Book Antiqua" w:cs="Book Antiqua"/>
          <w:color w:val="000000"/>
        </w:rPr>
        <w:t xml:space="preserve">Such SJUH high-grade </w:t>
      </w:r>
      <w:r w:rsidRPr="006749CC">
        <w:rPr>
          <w:rFonts w:ascii="Book Antiqua" w:eastAsia="Book Antiqua" w:hAnsi="Book Antiqua" w:cs="Book Antiqua"/>
          <w:color w:val="000000"/>
        </w:rPr>
        <w:t>fistula</w:t>
      </w:r>
      <w:r w:rsidR="00DC7CA1"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can be managed safely with fistulotomy. On the other hand, a high horseshoe </w:t>
      </w:r>
      <w:proofErr w:type="spellStart"/>
      <w:r w:rsidRPr="006749CC">
        <w:rPr>
          <w:rFonts w:ascii="Book Antiqua" w:eastAsia="Book Antiqua" w:hAnsi="Book Antiqua" w:cs="Book Antiqua"/>
          <w:color w:val="000000"/>
        </w:rPr>
        <w:t>intersphincteric</w:t>
      </w:r>
      <w:proofErr w:type="spellEnd"/>
      <w:r w:rsidRPr="006749CC">
        <w:rPr>
          <w:rFonts w:ascii="Book Antiqua" w:eastAsia="Book Antiqua" w:hAnsi="Book Antiqua" w:cs="Book Antiqua"/>
          <w:color w:val="000000"/>
        </w:rPr>
        <w:t xml:space="preserve"> fistula would be Parks grade I and SJUH grade II but is a complex fistula </w:t>
      </w:r>
      <w:r w:rsidR="00DC7CA1" w:rsidRPr="006749CC">
        <w:rPr>
          <w:rFonts w:ascii="Book Antiqua" w:eastAsia="Book Antiqua" w:hAnsi="Book Antiqua" w:cs="Book Antiqua"/>
          <w:color w:val="000000"/>
        </w:rPr>
        <w:t xml:space="preserve">that </w:t>
      </w:r>
      <w:r w:rsidRPr="006749CC">
        <w:rPr>
          <w:rFonts w:ascii="Book Antiqua" w:eastAsia="Book Antiqua" w:hAnsi="Book Antiqua" w:cs="Book Antiqua"/>
          <w:color w:val="000000"/>
        </w:rPr>
        <w:t>cannot be</w:t>
      </w:r>
      <w:r w:rsidR="00D17773">
        <w:rPr>
          <w:rFonts w:ascii="Book Antiqua" w:eastAsia="Book Antiqua" w:hAnsi="Book Antiqua" w:cs="Book Antiqua"/>
          <w:color w:val="000000"/>
        </w:rPr>
        <w:t xml:space="preserve"> safely</w:t>
      </w:r>
      <w:r w:rsidRPr="006749CC">
        <w:rPr>
          <w:rFonts w:ascii="Book Antiqua" w:eastAsia="Book Antiqua" w:hAnsi="Book Antiqua" w:cs="Book Antiqua"/>
          <w:color w:val="000000"/>
        </w:rPr>
        <w:t xml:space="preserve"> managed by fistulotomy. </w:t>
      </w:r>
      <w:r w:rsidR="00DC7CA1" w:rsidRPr="006749CC">
        <w:rPr>
          <w:rFonts w:ascii="Book Antiqua" w:eastAsia="Book Antiqua" w:hAnsi="Book Antiqua" w:cs="Book Antiqua"/>
          <w:color w:val="000000"/>
        </w:rPr>
        <w:t>As neither</w:t>
      </w:r>
      <w:r w:rsidRPr="006749CC">
        <w:rPr>
          <w:rFonts w:ascii="Book Antiqua" w:eastAsia="Book Antiqua" w:hAnsi="Book Antiqua" w:cs="Book Antiqua"/>
          <w:color w:val="000000"/>
        </w:rPr>
        <w:t xml:space="preserve"> classification </w:t>
      </w:r>
      <w:r w:rsidR="00AA05BF" w:rsidRPr="006749CC">
        <w:rPr>
          <w:rFonts w:ascii="Book Antiqua" w:eastAsia="Book Antiqua" w:hAnsi="Book Antiqua" w:cs="Book Antiqua"/>
          <w:color w:val="000000"/>
        </w:rPr>
        <w:t>was useful</w:t>
      </w:r>
      <w:r w:rsidRPr="006749CC">
        <w:rPr>
          <w:rFonts w:ascii="Book Antiqua" w:eastAsia="Book Antiqua" w:hAnsi="Book Antiqua" w:cs="Book Antiqua"/>
          <w:color w:val="000000"/>
        </w:rPr>
        <w:t xml:space="preserve"> to operating surgeons</w:t>
      </w:r>
      <w:r w:rsidR="00AA05BF"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a new Garg classification was </w:t>
      </w:r>
      <w:r w:rsidR="00AA05BF" w:rsidRPr="006749CC">
        <w:rPr>
          <w:rFonts w:ascii="Book Antiqua" w:eastAsia="Book Antiqua" w:hAnsi="Book Antiqua" w:cs="Book Antiqua"/>
          <w:color w:val="000000"/>
        </w:rPr>
        <w:t xml:space="preserve">derived </w:t>
      </w:r>
      <w:r w:rsidRPr="006749CC">
        <w:rPr>
          <w:rFonts w:ascii="Book Antiqua" w:eastAsia="Book Antiqua" w:hAnsi="Book Antiqua" w:cs="Book Antiqua"/>
          <w:color w:val="000000"/>
        </w:rPr>
        <w:t xml:space="preserve">from the </w:t>
      </w:r>
      <w:r w:rsidR="00AA05BF" w:rsidRPr="006749CC">
        <w:rPr>
          <w:rFonts w:ascii="Book Antiqua" w:eastAsia="Book Antiqua" w:hAnsi="Book Antiqua" w:cs="Book Antiqua"/>
          <w:color w:val="000000"/>
        </w:rPr>
        <w:t xml:space="preserve">experience in the </w:t>
      </w:r>
      <w:r w:rsidRPr="006749CC">
        <w:rPr>
          <w:rFonts w:ascii="Book Antiqua" w:eastAsia="Book Antiqua" w:hAnsi="Book Antiqua" w:cs="Book Antiqua"/>
          <w:color w:val="000000"/>
        </w:rPr>
        <w:t>present cohort</w:t>
      </w:r>
      <w:r w:rsidR="00FA62CD" w:rsidRPr="006749CC">
        <w:rPr>
          <w:rFonts w:ascii="Book Antiqua" w:eastAsia="Book Antiqua" w:hAnsi="Book Antiqua" w:cs="Book Antiqua"/>
          <w:color w:val="000000"/>
        </w:rPr>
        <w:fldChar w:fldCharType="begin">
          <w:fldData xml:space="preserve">PEVuZE5vdGU+PENpdGU+PEF1dGhvcj5HYXJnPC9BdXRob3I+PFllYXI+MjAyMDwvWWVhcj48UmVj
TnVtPjU0MjwvUmVjTnVtPjxEaXNwbGF5VGV4dD48c3R5bGUgZmFjZT0ic3VwZXJzY3JpcHQiPlsx
MiwgMzBdPC9zdHlsZT48L0Rpc3BsYXlUZXh0PjxyZWNvcmQ+PHJlYy1udW1iZXI+NTQyPC9yZWMt
bnVtYmVyPjxmb3JlaWduLWtleXM+PGtleSBhcHA9IkVOIiBkYi1pZD0iZXN6djVmOXhxMHJwZGFl
d3J3dXB6NTB4NXhhMmZkdndwZXZzIiB0aW1lc3RhbXA9IjE2MDYwNTQ0MDkiPjU0Mjwva2V5Pjwv
Zm9yZWlnbi1rZXlzPjxyZWYtdHlwZSBuYW1lPSJKb3VybmFsIEFydGljbGUiPjE3PC9yZWYtdHlw
ZT48Y29udHJpYnV0b3JzPjxhdXRob3JzPjxhdXRob3I+R2FyZywgUC48L2F1dGhvcj48YXV0aG9y
PlNvZGhpLCBTLiBTLjwvYXV0aG9yPjxhdXRob3I+R2FyZywgTi48L2F1dGhvcj48L2F1dGhvcnM+
PC9jb250cmlidXRvcnM+PGF1dGgtYWRkcmVzcz5EZXBhcnRtZW50IG9mIENvbG9yZWN0YWwgU3Vy
Z2VyeSwgR2FyZyBGaXN0dWxhIFJlc2VhcmNoIEluc3RpdHV0ZSwgUGFuY2hrdWxhLCBIYXJ5YW5h
LCBJbmRpYS4mI3hEO0RlcGFydG1lbnQgb2YgR2VuZXJhbCBTdXJnZXJ5LCBEYXlhbmFuZCBNZWRp
Y2FsIENvbGxlZ2UgYW5kIEhvc3BpdGFsLCBMdWRoaWFuYSwgUHVuamFiLCBJbmRpYS4mI3hEO0Rl
cGFydG1lbnQgb2YgR2VuZXJhbCBTdXJnZXJ5LCBHb3Zlcm5tZW50IE1lZGljYWwgQ29sbGVnZSBh
bmQgSG9zcGl0YWwsIENoYW5kaWdhcmgsIEluZGlhLjwvYXV0aC1hZGRyZXNzPjx0aXRsZXM+PHRp
dGxlPk1hbmFnZW1lbnQgb2YgQ29tcGxleCBDcnlwdG9nbGFuZHVsYXIgQW5hbCBGaXN0dWxhOiBD
aGFsbGVuZ2VzIGFuZCBTb2x1dGlvbnM8L3RpdGxlPjxzZWNvbmRhcnktdGl0bGU+Q2xpbiBFeHAg
R2FzdHJvZW50ZXJvbDwvc2Vjb25kYXJ5LXRpdGxlPjwvdGl0bGVzPjxwZXJpb2RpY2FsPjxmdWxs
LXRpdGxlPkNsaW4gRXhwIEdhc3Ryb2VudGVyb2w8L2Z1bGwtdGl0bGU+PC9wZXJpb2RpY2FsPjxw
YWdlcz41NTUtNTY3PC9wYWdlcz48dm9sdW1lPjEzPC92b2x1bWU+PGVkaXRpb24+MjAyMC8xMS8x
OTwvZWRpdGlvbj48a2V5d29yZHM+PGtleXdvcmQ+YW5hbCBmaXN0dWxhPC9rZXl3b3JkPjxrZXl3
b3JkPmNsYXNzaWZpY2F0aW9uPC9rZXl3b3JkPjxrZXl3b3JkPmZpc3R1bG90b215PC9rZXl3b3Jk
PjxrZXl3b3JkPmluY29udGluZW5jZTwva2V5d29yZD48a2V5d29yZD5yZWN1cnJlbmNlPC9rZXl3
b3JkPjxrZXl3b3JkPnNwaGluY3Rlcjwva2V5d29yZD48L2tleXdvcmRzPjxkYXRlcz48eWVhcj4y
MDIwPC95ZWFyPjwvZGF0ZXM+PGlzYm4+MTE3OC03MDIzIChQcmludCkmI3hEOzExNzgtNzAyMyAo
TGlua2luZyk8L2lzYm4+PGFjY2Vzc2lvbi1udW0+MzMyMDQxMzY8L2FjY2Vzc2lvbi1udW0+PHVy
bHM+PHJlbGF0ZWQtdXJscz48dXJsPmh0dHBzOi8vd3d3Lm5jYmkubmxtLm5paC5nb3YvcHVibWVk
LzMzMjA0MTM2PC91cmw+PC9yZWxhdGVkLXVybHM+PC91cmxzPjxjdXN0b20yPlBNQzc2Njc1ODc8
L2N1c3RvbTI+PGVsZWN0cm9uaWMtcmVzb3VyY2UtbnVtPjEwLjIxNDcvQ0VHLlMxOTg3OTY8L2Vs
ZWN0cm9uaWMtcmVzb3VyY2UtbnVtPjwvcmVjb3JkPjwvQ2l0ZT48Q2l0ZT48QXV0aG9yPlRhbzwv
QXV0aG9yPjxZZWFyPjIwMjA8L1llYXI+PFJlY051bT41Njk8L1JlY051bT48cmVjb3JkPjxyZWMt
bnVtYmVyPjU2OTwvcmVjLW51bWJlcj48Zm9yZWlnbi1rZXlzPjxrZXkgYXBwPSJFTiIgZGItaWQ9
ImVzenY1Zjl4cTBycGRhZXdyd3VwejUweDV4YTJmZHZ3cGV2cyIgdGltZXN0YW1wPSIxNjA4NTcw
NTY1Ij41Njk8L2tleT48L2ZvcmVpZ24ta2V5cz48cmVmLXR5cGUgbmFtZT0iSm91cm5hbCBBcnRp
Y2xlIj4xNzwvcmVmLXR5cGU+PGNvbnRyaWJ1dG9ycz48YXV0aG9ycz48YXV0aG9yPlRhbywgWS48
L2F1dGhvcj48YXV0aG9yPlpoZW5nLCBZLjwvYXV0aG9yPjxhdXRob3I+SGFuLCBKLiBHLjwvYXV0
aG9yPjxhdXRob3I+V2FuZywgWi4gSi48L2F1dGhvcj48YXV0aG9yPkN1aSwgSi4gSi48L2F1dGhv
cj48YXV0aG9yPlpoYW8sIEIuIEMuPC9hdXRob3I+PGF1dGhvcj5ZYW5nLCBYLiBRLjwvYXV0aG9y
PjwvYXV0aG9ycz48L2NvbnRyaWJ1dG9ycz48YXV0aC1hZGRyZXNzPkRlcGFydG1lbnQgb2YgR2Vu
ZXJhbCBTdXJnZXJ5LCBCZWlqaW5nIENoYW95YW5nIEhvc3BpdGFsLCBDYXBpdGFsIE1lZGljYWwg
VW5pdmVyc2l0eSwgQmVpamluZywgQ2hpbmEgKG1haW5sYW5kKS48L2F1dGgtYWRkcmVzcz48dGl0
bGVzPjx0aXRsZT5Mb25nLVRlcm0gQ2xpbmljYWwgUmVzdWx0cyBvZiBVc2Ugb2YgYW4gQW5hbCBG
aXN0dWxhIFBsdWcgZm9yIFRyZWF0bWVudCBvZiBMb3cgVHJhbnMtU3BoaW5jdGVyaWMgQW5hbCBG
aXN0dWxhczwvdGl0bGU+PHNlY29uZGFyeS10aXRsZT5NZWQgU2NpIE1vbml0PC9zZWNvbmRhcnkt
dGl0bGU+PC90aXRsZXM+PHBlcmlvZGljYWw+PGZ1bGwtdGl0bGU+TWVkIFNjaSBNb25pdDwvZnVs
bC10aXRsZT48L3BlcmlvZGljYWw+PHBhZ2VzPmU5MjgxODE8L3BhZ2VzPjx2b2x1bWU+MjY8L3Zv
bHVtZT48ZWRpdGlvbj4yMDIwLzEyLzA3PC9lZGl0aW9uPjxkYXRlcz48eWVhcj4yMDIwPC95ZWFy
PjxwdWItZGF0ZXM+PGRhdGU+RGVjIDY8L2RhdGU+PC9wdWItZGF0ZXM+PC9kYXRlcz48aXNibj4x
NjQzLTM3NTAgKEVsZWN0cm9uaWMpJiN4RDsxMjM0LTEwMTAgKExpbmtpbmcpPC9pc2JuPjxhY2Nl
c3Npb24tbnVtPjMzMjc5OTI3PC9hY2Nlc3Npb24tbnVtPjx1cmxzPjxyZWxhdGVkLXVybHM+PHVy
bD5odHRwczovL3d3dy5uY2JpLm5sbS5uaWguZ292L3B1Ym1lZC8zMzI3OTkyNzwvdXJsPjwvcmVs
YXRlZC11cmxzPjwvdXJscz48Y3VzdG9tMj5QTUM3NzI3MDc3PC9jdXN0b20yPjxlbGVjdHJvbmlj
LXJlc291cmNlLW51bT4xMC4xMjY1OS9NU00uOTI4MTgxPC9lbGVjdHJvbmljLXJlc291cmNlLW51
bT48L3JlY29yZD48L0NpdGU+PC9FbmROb3RlPn==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HYXJnPC9BdXRob3I+PFllYXI+MjAyMDwvWWVhcj48UmVj
TnVtPjU0MjwvUmVjTnVtPjxEaXNwbGF5VGV4dD48c3R5bGUgZmFjZT0ic3VwZXJzY3JpcHQiPlsx
MiwgMzBdPC9zdHlsZT48L0Rpc3BsYXlUZXh0PjxyZWNvcmQ+PHJlYy1udW1iZXI+NTQyPC9yZWMt
bnVtYmVyPjxmb3JlaWduLWtleXM+PGtleSBhcHA9IkVOIiBkYi1pZD0iZXN6djVmOXhxMHJwZGFl
d3J3dXB6NTB4NXhhMmZkdndwZXZzIiB0aW1lc3RhbXA9IjE2MDYwNTQ0MDkiPjU0Mjwva2V5Pjwv
Zm9yZWlnbi1rZXlzPjxyZWYtdHlwZSBuYW1lPSJKb3VybmFsIEFydGljbGUiPjE3PC9yZWYtdHlw
ZT48Y29udHJpYnV0b3JzPjxhdXRob3JzPjxhdXRob3I+R2FyZywgUC48L2F1dGhvcj48YXV0aG9y
PlNvZGhpLCBTLiBTLjwvYXV0aG9yPjxhdXRob3I+R2FyZywgTi48L2F1dGhvcj48L2F1dGhvcnM+
PC9jb250cmlidXRvcnM+PGF1dGgtYWRkcmVzcz5EZXBhcnRtZW50IG9mIENvbG9yZWN0YWwgU3Vy
Z2VyeSwgR2FyZyBGaXN0dWxhIFJlc2VhcmNoIEluc3RpdHV0ZSwgUGFuY2hrdWxhLCBIYXJ5YW5h
LCBJbmRpYS4mI3hEO0RlcGFydG1lbnQgb2YgR2VuZXJhbCBTdXJnZXJ5LCBEYXlhbmFuZCBNZWRp
Y2FsIENvbGxlZ2UgYW5kIEhvc3BpdGFsLCBMdWRoaWFuYSwgUHVuamFiLCBJbmRpYS4mI3hEO0Rl
cGFydG1lbnQgb2YgR2VuZXJhbCBTdXJnZXJ5LCBHb3Zlcm5tZW50IE1lZGljYWwgQ29sbGVnZSBh
bmQgSG9zcGl0YWwsIENoYW5kaWdhcmgsIEluZGlhLjwvYXV0aC1hZGRyZXNzPjx0aXRsZXM+PHRp
dGxlPk1hbmFnZW1lbnQgb2YgQ29tcGxleCBDcnlwdG9nbGFuZHVsYXIgQW5hbCBGaXN0dWxhOiBD
aGFsbGVuZ2VzIGFuZCBTb2x1dGlvbnM8L3RpdGxlPjxzZWNvbmRhcnktdGl0bGU+Q2xpbiBFeHAg
R2FzdHJvZW50ZXJvbDwvc2Vjb25kYXJ5LXRpdGxlPjwvdGl0bGVzPjxwZXJpb2RpY2FsPjxmdWxs
LXRpdGxlPkNsaW4gRXhwIEdhc3Ryb2VudGVyb2w8L2Z1bGwtdGl0bGU+PC9wZXJpb2RpY2FsPjxw
YWdlcz41NTUtNTY3PC9wYWdlcz48dm9sdW1lPjEzPC92b2x1bWU+PGVkaXRpb24+MjAyMC8xMS8x
OTwvZWRpdGlvbj48a2V5d29yZHM+PGtleXdvcmQ+YW5hbCBmaXN0dWxhPC9rZXl3b3JkPjxrZXl3
b3JkPmNsYXNzaWZpY2F0aW9uPC9rZXl3b3JkPjxrZXl3b3JkPmZpc3R1bG90b215PC9rZXl3b3Jk
PjxrZXl3b3JkPmluY29udGluZW5jZTwva2V5d29yZD48a2V5d29yZD5yZWN1cnJlbmNlPC9rZXl3
b3JkPjxrZXl3b3JkPnNwaGluY3Rlcjwva2V5d29yZD48L2tleXdvcmRzPjxkYXRlcz48eWVhcj4y
MDIwPC95ZWFyPjwvZGF0ZXM+PGlzYm4+MTE3OC03MDIzIChQcmludCkmI3hEOzExNzgtNzAyMyAo
TGlua2luZyk8L2lzYm4+PGFjY2Vzc2lvbi1udW0+MzMyMDQxMzY8L2FjY2Vzc2lvbi1udW0+PHVy
bHM+PHJlbGF0ZWQtdXJscz48dXJsPmh0dHBzOi8vd3d3Lm5jYmkubmxtLm5paC5nb3YvcHVibWVk
LzMzMjA0MTM2PC91cmw+PC9yZWxhdGVkLXVybHM+PC91cmxzPjxjdXN0b20yPlBNQzc2Njc1ODc8
L2N1c3RvbTI+PGVsZWN0cm9uaWMtcmVzb3VyY2UtbnVtPjEwLjIxNDcvQ0VHLlMxOTg3OTY8L2Vs
ZWN0cm9uaWMtcmVzb3VyY2UtbnVtPjwvcmVjb3JkPjwvQ2l0ZT48Q2l0ZT48QXV0aG9yPlRhbzwv
QXV0aG9yPjxZZWFyPjIwMjA8L1llYXI+PFJlY051bT41Njk8L1JlY051bT48cmVjb3JkPjxyZWMt
bnVtYmVyPjU2OTwvcmVjLW51bWJlcj48Zm9yZWlnbi1rZXlzPjxrZXkgYXBwPSJFTiIgZGItaWQ9
ImVzenY1Zjl4cTBycGRhZXdyd3VwejUweDV4YTJmZHZ3cGV2cyIgdGltZXN0YW1wPSIxNjA4NTcw
NTY1Ij41Njk8L2tleT48L2ZvcmVpZ24ta2V5cz48cmVmLXR5cGUgbmFtZT0iSm91cm5hbCBBcnRp
Y2xlIj4xNzwvcmVmLXR5cGU+PGNvbnRyaWJ1dG9ycz48YXV0aG9ycz48YXV0aG9yPlRhbywgWS48
L2F1dGhvcj48YXV0aG9yPlpoZW5nLCBZLjwvYXV0aG9yPjxhdXRob3I+SGFuLCBKLiBHLjwvYXV0
aG9yPjxhdXRob3I+V2FuZywgWi4gSi48L2F1dGhvcj48YXV0aG9yPkN1aSwgSi4gSi48L2F1dGhv
cj48YXV0aG9yPlpoYW8sIEIuIEMuPC9hdXRob3I+PGF1dGhvcj5ZYW5nLCBYLiBRLjwvYXV0aG9y
PjwvYXV0aG9ycz48L2NvbnRyaWJ1dG9ycz48YXV0aC1hZGRyZXNzPkRlcGFydG1lbnQgb2YgR2Vu
ZXJhbCBTdXJnZXJ5LCBCZWlqaW5nIENoYW95YW5nIEhvc3BpdGFsLCBDYXBpdGFsIE1lZGljYWwg
VW5pdmVyc2l0eSwgQmVpamluZywgQ2hpbmEgKG1haW5sYW5kKS48L2F1dGgtYWRkcmVzcz48dGl0
bGVzPjx0aXRsZT5Mb25nLVRlcm0gQ2xpbmljYWwgUmVzdWx0cyBvZiBVc2Ugb2YgYW4gQW5hbCBG
aXN0dWxhIFBsdWcgZm9yIFRyZWF0bWVudCBvZiBMb3cgVHJhbnMtU3BoaW5jdGVyaWMgQW5hbCBG
aXN0dWxhczwvdGl0bGU+PHNlY29uZGFyeS10aXRsZT5NZWQgU2NpIE1vbml0PC9zZWNvbmRhcnkt
dGl0bGU+PC90aXRsZXM+PHBlcmlvZGljYWw+PGZ1bGwtdGl0bGU+TWVkIFNjaSBNb25pdDwvZnVs
bC10aXRsZT48L3BlcmlvZGljYWw+PHBhZ2VzPmU5MjgxODE8L3BhZ2VzPjx2b2x1bWU+MjY8L3Zv
bHVtZT48ZWRpdGlvbj4yMDIwLzEyLzA3PC9lZGl0aW9uPjxkYXRlcz48eWVhcj4yMDIwPC95ZWFy
PjxwdWItZGF0ZXM+PGRhdGU+RGVjIDY8L2RhdGU+PC9wdWItZGF0ZXM+PC9kYXRlcz48aXNibj4x
NjQzLTM3NTAgKEVsZWN0cm9uaWMpJiN4RDsxMjM0LTEwMTAgKExpbmtpbmcpPC9pc2JuPjxhY2Nl
c3Npb24tbnVtPjMzMjc5OTI3PC9hY2Nlc3Npb24tbnVtPjx1cmxzPjxyZWxhdGVkLXVybHM+PHVy
bD5odHRwczovL3d3dy5uY2JpLm5sbS5uaWguZ292L3B1Ym1lZC8zMzI3OTkyNzwvdXJsPjwvcmVs
YXRlZC11cmxzPjwvdXJscz48Y3VzdG9tMj5QTUM3NzI3MDc3PC9jdXN0b20yPjxlbGVjdHJvbmlj
LXJlc291cmNlLW51bT4xMC4xMjY1OS9NU00uOTI4MTgxPC9lbGVjdHJvbmljLXJlc291cmNlLW51
bT48L3JlY29yZD48L0NpdGU+PC9FbmROb3RlPn==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FA62CD" w:rsidRPr="006749CC">
        <w:rPr>
          <w:rFonts w:ascii="Book Antiqua" w:eastAsia="Book Antiqua" w:hAnsi="Book Antiqua" w:cs="Book Antiqua"/>
          <w:color w:val="000000"/>
        </w:rPr>
      </w:r>
      <w:r w:rsidR="00FA62CD"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2,</w:t>
      </w:r>
      <w:r w:rsidR="00F526A5" w:rsidRPr="006749CC">
        <w:rPr>
          <w:rFonts w:ascii="Book Antiqua" w:eastAsia="Book Antiqua" w:hAnsi="Book Antiqua" w:cs="Book Antiqua"/>
          <w:color w:val="000000"/>
          <w:vertAlign w:val="superscript"/>
        </w:rPr>
        <w:t>30]</w:t>
      </w:r>
      <w:r w:rsidR="00FA62CD"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Table 6).</w:t>
      </w:r>
    </w:p>
    <w:p w14:paraId="13BBD1A4" w14:textId="78EC22DE" w:rsidR="00BE19A1" w:rsidRPr="006749CC" w:rsidRDefault="005876EA"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The Garg classification categorizes fistulas as low or high depending on the involvement of the external anal sphincter (EAS</w:t>
      </w:r>
      <w:r w:rsidR="00AA05BF" w:rsidRPr="006749CC">
        <w:rPr>
          <w:rFonts w:ascii="Book Antiqua" w:eastAsia="Book Antiqua" w:hAnsi="Book Antiqua" w:cs="Book Antiqua"/>
          <w:color w:val="000000"/>
        </w:rPr>
        <w:t>, Table 6)</w:t>
      </w:r>
      <w:r w:rsidR="006B36A9"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6B36A9"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6B36A9"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w:t>
      </w:r>
      <w:r w:rsidR="00AA05BF" w:rsidRPr="006749CC">
        <w:rPr>
          <w:rFonts w:ascii="Book Antiqua" w:eastAsia="Book Antiqua" w:hAnsi="Book Antiqua" w:cs="Book Antiqua"/>
          <w:color w:val="000000"/>
        </w:rPr>
        <w:t>F</w:t>
      </w:r>
      <w:r w:rsidRPr="006749CC">
        <w:rPr>
          <w:rFonts w:ascii="Book Antiqua" w:eastAsia="Book Antiqua" w:hAnsi="Book Antiqua" w:cs="Book Antiqua"/>
          <w:color w:val="000000"/>
        </w:rPr>
        <w:t xml:space="preserve">istulas involving less than one-third of the EAS are classified as low fistulas and those involving more than one-third of the EAS are </w:t>
      </w:r>
      <w:r w:rsidR="00AA05BF" w:rsidRPr="006749CC">
        <w:rPr>
          <w:rFonts w:ascii="Book Antiqua" w:eastAsia="Book Antiqua" w:hAnsi="Book Antiqua" w:cs="Book Antiqua"/>
          <w:color w:val="000000"/>
        </w:rPr>
        <w:t xml:space="preserve">classified </w:t>
      </w:r>
      <w:r w:rsidRPr="006749CC">
        <w:rPr>
          <w:rFonts w:ascii="Book Antiqua" w:eastAsia="Book Antiqua" w:hAnsi="Book Antiqua" w:cs="Book Antiqua"/>
          <w:color w:val="000000"/>
        </w:rPr>
        <w:t>as high fistulas</w:t>
      </w:r>
      <w:r w:rsidR="006B36A9"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6B36A9"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6B36A9"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Grades I and II are low fistulas </w:t>
      </w:r>
      <w:r w:rsidR="00AA05BF" w:rsidRPr="006749CC">
        <w:rPr>
          <w:rFonts w:ascii="Book Antiqua" w:eastAsia="Book Antiqua" w:hAnsi="Book Antiqua" w:cs="Book Antiqua"/>
          <w:color w:val="000000"/>
        </w:rPr>
        <w:t xml:space="preserve">and </w:t>
      </w:r>
      <w:r w:rsidRPr="006749CC">
        <w:rPr>
          <w:rFonts w:ascii="Book Antiqua" w:eastAsia="Book Antiqua" w:hAnsi="Book Antiqua" w:cs="Book Antiqua"/>
          <w:color w:val="000000"/>
        </w:rPr>
        <w:t>grade</w:t>
      </w:r>
      <w:r w:rsidR="00AA05BF"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III-V are high fistulas (Table 6)</w:t>
      </w:r>
      <w:r w:rsidR="006B36A9"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6B36A9"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6B36A9"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The Garg </w:t>
      </w:r>
      <w:r w:rsidRPr="006749CC">
        <w:rPr>
          <w:rFonts w:ascii="Book Antiqua" w:eastAsia="Book Antiqua" w:hAnsi="Book Antiqua" w:cs="Book Antiqua"/>
          <w:color w:val="000000"/>
        </w:rPr>
        <w:lastRenderedPageBreak/>
        <w:t xml:space="preserve">classification classifies fistulas </w:t>
      </w:r>
      <w:r w:rsidR="00AA05BF" w:rsidRPr="006749CC">
        <w:rPr>
          <w:rFonts w:ascii="Book Antiqua" w:eastAsia="Book Antiqua" w:hAnsi="Book Antiqua" w:cs="Book Antiqua"/>
          <w:color w:val="000000"/>
        </w:rPr>
        <w:t>by</w:t>
      </w:r>
      <w:r w:rsidRPr="006749CC">
        <w:rPr>
          <w:rFonts w:ascii="Book Antiqua" w:eastAsia="Book Antiqua" w:hAnsi="Book Antiqua" w:cs="Book Antiqua"/>
          <w:color w:val="000000"/>
        </w:rPr>
        <w:t xml:space="preserve"> increasing severity and guides in their management</w:t>
      </w:r>
      <w:r w:rsidR="00675FBF" w:rsidRPr="006749CC">
        <w:rPr>
          <w:rFonts w:ascii="Book Antiqua" w:eastAsia="Book Antiqua" w:hAnsi="Book Antiqua" w:cs="Book Antiqua"/>
          <w:color w:val="000000"/>
        </w:rPr>
        <w:fldChar w:fldCharType="begin">
          <w:fldData xml:space="preserve">PEVuZE5vdGU+PENpdGU+PEF1dGhvcj5HYXJnPC9BdXRob3I+PFllYXI+MjAyMDwvWWVhcj48UmVj
TnVtPjU0MjwvUmVjTnVtPjxEaXNwbGF5VGV4dD48c3R5bGUgZmFjZT0ic3VwZXJzY3JpcHQiPlsx
MiwgMzBdPC9zdHlsZT48L0Rpc3BsYXlUZXh0PjxyZWNvcmQ+PHJlYy1udW1iZXI+NTQyPC9yZWMt
bnVtYmVyPjxmb3JlaWduLWtleXM+PGtleSBhcHA9IkVOIiBkYi1pZD0iZXN6djVmOXhxMHJwZGFl
d3J3dXB6NTB4NXhhMmZkdndwZXZzIiB0aW1lc3RhbXA9IjE2MDYwNTQ0MDkiPjU0Mjwva2V5Pjwv
Zm9yZWlnbi1rZXlzPjxyZWYtdHlwZSBuYW1lPSJKb3VybmFsIEFydGljbGUiPjE3PC9yZWYtdHlw
ZT48Y29udHJpYnV0b3JzPjxhdXRob3JzPjxhdXRob3I+R2FyZywgUC48L2F1dGhvcj48YXV0aG9y
PlNvZGhpLCBTLiBTLjwvYXV0aG9yPjxhdXRob3I+R2FyZywgTi48L2F1dGhvcj48L2F1dGhvcnM+
PC9jb250cmlidXRvcnM+PGF1dGgtYWRkcmVzcz5EZXBhcnRtZW50IG9mIENvbG9yZWN0YWwgU3Vy
Z2VyeSwgR2FyZyBGaXN0dWxhIFJlc2VhcmNoIEluc3RpdHV0ZSwgUGFuY2hrdWxhLCBIYXJ5YW5h
LCBJbmRpYS4mI3hEO0RlcGFydG1lbnQgb2YgR2VuZXJhbCBTdXJnZXJ5LCBEYXlhbmFuZCBNZWRp
Y2FsIENvbGxlZ2UgYW5kIEhvc3BpdGFsLCBMdWRoaWFuYSwgUHVuamFiLCBJbmRpYS4mI3hEO0Rl
cGFydG1lbnQgb2YgR2VuZXJhbCBTdXJnZXJ5LCBHb3Zlcm5tZW50IE1lZGljYWwgQ29sbGVnZSBh
bmQgSG9zcGl0YWwsIENoYW5kaWdhcmgsIEluZGlhLjwvYXV0aC1hZGRyZXNzPjx0aXRsZXM+PHRp
dGxlPk1hbmFnZW1lbnQgb2YgQ29tcGxleCBDcnlwdG9nbGFuZHVsYXIgQW5hbCBGaXN0dWxhOiBD
aGFsbGVuZ2VzIGFuZCBTb2x1dGlvbnM8L3RpdGxlPjxzZWNvbmRhcnktdGl0bGU+Q2xpbiBFeHAg
R2FzdHJvZW50ZXJvbDwvc2Vjb25kYXJ5LXRpdGxlPjwvdGl0bGVzPjxwZXJpb2RpY2FsPjxmdWxs
LXRpdGxlPkNsaW4gRXhwIEdhc3Ryb2VudGVyb2w8L2Z1bGwtdGl0bGU+PC9wZXJpb2RpY2FsPjxw
YWdlcz41NTUtNTY3PC9wYWdlcz48dm9sdW1lPjEzPC92b2x1bWU+PGVkaXRpb24+MjAyMC8xMS8x
OTwvZWRpdGlvbj48a2V5d29yZHM+PGtleXdvcmQ+YW5hbCBmaXN0dWxhPC9rZXl3b3JkPjxrZXl3
b3JkPmNsYXNzaWZpY2F0aW9uPC9rZXl3b3JkPjxrZXl3b3JkPmZpc3R1bG90b215PC9rZXl3b3Jk
PjxrZXl3b3JkPmluY29udGluZW5jZTwva2V5d29yZD48a2V5d29yZD5yZWN1cnJlbmNlPC9rZXl3
b3JkPjxrZXl3b3JkPnNwaGluY3Rlcjwva2V5d29yZD48L2tleXdvcmRzPjxkYXRlcz48eWVhcj4y
MDIwPC95ZWFyPjwvZGF0ZXM+PGlzYm4+MTE3OC03MDIzIChQcmludCkmI3hEOzExNzgtNzAyMyAo
TGlua2luZyk8L2lzYm4+PGFjY2Vzc2lvbi1udW0+MzMyMDQxMzY8L2FjY2Vzc2lvbi1udW0+PHVy
bHM+PHJlbGF0ZWQtdXJscz48dXJsPmh0dHBzOi8vd3d3Lm5jYmkubmxtLm5paC5nb3YvcHVibWVk
LzMzMjA0MTM2PC91cmw+PC9yZWxhdGVkLXVybHM+PC91cmxzPjxjdXN0b20yPlBNQzc2Njc1ODc8
L2N1c3RvbTI+PGVsZWN0cm9uaWMtcmVzb3VyY2UtbnVtPjEwLjIxNDcvQ0VHLlMxOTg3OTY8L2Vs
ZWN0cm9uaWMtcmVzb3VyY2UtbnVtPjwvcmVjb3JkPjwvQ2l0ZT48Q2l0ZT48QXV0aG9yPlRhbzwv
QXV0aG9yPjxZZWFyPjIwMjA8L1llYXI+PFJlY051bT41Njk8L1JlY051bT48cmVjb3JkPjxyZWMt
bnVtYmVyPjU2OTwvcmVjLW51bWJlcj48Zm9yZWlnbi1rZXlzPjxrZXkgYXBwPSJFTiIgZGItaWQ9
ImVzenY1Zjl4cTBycGRhZXdyd3VwejUweDV4YTJmZHZ3cGV2cyIgdGltZXN0YW1wPSIxNjA4NTcw
NTY1Ij41Njk8L2tleT48L2ZvcmVpZ24ta2V5cz48cmVmLXR5cGUgbmFtZT0iSm91cm5hbCBBcnRp
Y2xlIj4xNzwvcmVmLXR5cGU+PGNvbnRyaWJ1dG9ycz48YXV0aG9ycz48YXV0aG9yPlRhbywgWS48
L2F1dGhvcj48YXV0aG9yPlpoZW5nLCBZLjwvYXV0aG9yPjxhdXRob3I+SGFuLCBKLiBHLjwvYXV0
aG9yPjxhdXRob3I+V2FuZywgWi4gSi48L2F1dGhvcj48YXV0aG9yPkN1aSwgSi4gSi48L2F1dGhv
cj48YXV0aG9yPlpoYW8sIEIuIEMuPC9hdXRob3I+PGF1dGhvcj5ZYW5nLCBYLiBRLjwvYXV0aG9y
PjwvYXV0aG9ycz48L2NvbnRyaWJ1dG9ycz48YXV0aC1hZGRyZXNzPkRlcGFydG1lbnQgb2YgR2Vu
ZXJhbCBTdXJnZXJ5LCBCZWlqaW5nIENoYW95YW5nIEhvc3BpdGFsLCBDYXBpdGFsIE1lZGljYWwg
VW5pdmVyc2l0eSwgQmVpamluZywgQ2hpbmEgKG1haW5sYW5kKS48L2F1dGgtYWRkcmVzcz48dGl0
bGVzPjx0aXRsZT5Mb25nLVRlcm0gQ2xpbmljYWwgUmVzdWx0cyBvZiBVc2Ugb2YgYW4gQW5hbCBG
aXN0dWxhIFBsdWcgZm9yIFRyZWF0bWVudCBvZiBMb3cgVHJhbnMtU3BoaW5jdGVyaWMgQW5hbCBG
aXN0dWxhczwvdGl0bGU+PHNlY29uZGFyeS10aXRsZT5NZWQgU2NpIE1vbml0PC9zZWNvbmRhcnkt
dGl0bGU+PC90aXRsZXM+PHBlcmlvZGljYWw+PGZ1bGwtdGl0bGU+TWVkIFNjaSBNb25pdDwvZnVs
bC10aXRsZT48L3BlcmlvZGljYWw+PHBhZ2VzPmU5MjgxODE8L3BhZ2VzPjx2b2x1bWU+MjY8L3Zv
bHVtZT48ZWRpdGlvbj4yMDIwLzEyLzA3PC9lZGl0aW9uPjxkYXRlcz48eWVhcj4yMDIwPC95ZWFy
PjxwdWItZGF0ZXM+PGRhdGU+RGVjIDY8L2RhdGU+PC9wdWItZGF0ZXM+PC9kYXRlcz48aXNibj4x
NjQzLTM3NTAgKEVsZWN0cm9uaWMpJiN4RDsxMjM0LTEwMTAgKExpbmtpbmcpPC9pc2JuPjxhY2Nl
c3Npb24tbnVtPjMzMjc5OTI3PC9hY2Nlc3Npb24tbnVtPjx1cmxzPjxyZWxhdGVkLXVybHM+PHVy
bD5odHRwczovL3d3dy5uY2JpLm5sbS5uaWguZ292L3B1Ym1lZC8zMzI3OTkyNzwvdXJsPjwvcmVs
YXRlZC11cmxzPjwvdXJscz48Y3VzdG9tMj5QTUM3NzI3MDc3PC9jdXN0b20yPjxlbGVjdHJvbmlj
LXJlc291cmNlLW51bT4xMC4xMjY1OS9NU00uOTI4MTgxPC9lbGVjdHJvbmljLXJlc291cmNlLW51
bT48L3JlY29yZD48L0NpdGU+PC9FbmROb3RlPn==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HYXJnPC9BdXRob3I+PFllYXI+MjAyMDwvWWVhcj48UmVj
TnVtPjU0MjwvUmVjTnVtPjxEaXNwbGF5VGV4dD48c3R5bGUgZmFjZT0ic3VwZXJzY3JpcHQiPlsx
MiwgMzBdPC9zdHlsZT48L0Rpc3BsYXlUZXh0PjxyZWNvcmQ+PHJlYy1udW1iZXI+NTQyPC9yZWMt
bnVtYmVyPjxmb3JlaWduLWtleXM+PGtleSBhcHA9IkVOIiBkYi1pZD0iZXN6djVmOXhxMHJwZGFl
d3J3dXB6NTB4NXhhMmZkdndwZXZzIiB0aW1lc3RhbXA9IjE2MDYwNTQ0MDkiPjU0Mjwva2V5Pjwv
Zm9yZWlnbi1rZXlzPjxyZWYtdHlwZSBuYW1lPSJKb3VybmFsIEFydGljbGUiPjE3PC9yZWYtdHlw
ZT48Y29udHJpYnV0b3JzPjxhdXRob3JzPjxhdXRob3I+R2FyZywgUC48L2F1dGhvcj48YXV0aG9y
PlNvZGhpLCBTLiBTLjwvYXV0aG9yPjxhdXRob3I+R2FyZywgTi48L2F1dGhvcj48L2F1dGhvcnM+
PC9jb250cmlidXRvcnM+PGF1dGgtYWRkcmVzcz5EZXBhcnRtZW50IG9mIENvbG9yZWN0YWwgU3Vy
Z2VyeSwgR2FyZyBGaXN0dWxhIFJlc2VhcmNoIEluc3RpdHV0ZSwgUGFuY2hrdWxhLCBIYXJ5YW5h
LCBJbmRpYS4mI3hEO0RlcGFydG1lbnQgb2YgR2VuZXJhbCBTdXJnZXJ5LCBEYXlhbmFuZCBNZWRp
Y2FsIENvbGxlZ2UgYW5kIEhvc3BpdGFsLCBMdWRoaWFuYSwgUHVuamFiLCBJbmRpYS4mI3hEO0Rl
cGFydG1lbnQgb2YgR2VuZXJhbCBTdXJnZXJ5LCBHb3Zlcm5tZW50IE1lZGljYWwgQ29sbGVnZSBh
bmQgSG9zcGl0YWwsIENoYW5kaWdhcmgsIEluZGlhLjwvYXV0aC1hZGRyZXNzPjx0aXRsZXM+PHRp
dGxlPk1hbmFnZW1lbnQgb2YgQ29tcGxleCBDcnlwdG9nbGFuZHVsYXIgQW5hbCBGaXN0dWxhOiBD
aGFsbGVuZ2VzIGFuZCBTb2x1dGlvbnM8L3RpdGxlPjxzZWNvbmRhcnktdGl0bGU+Q2xpbiBFeHAg
R2FzdHJvZW50ZXJvbDwvc2Vjb25kYXJ5LXRpdGxlPjwvdGl0bGVzPjxwZXJpb2RpY2FsPjxmdWxs
LXRpdGxlPkNsaW4gRXhwIEdhc3Ryb2VudGVyb2w8L2Z1bGwtdGl0bGU+PC9wZXJpb2RpY2FsPjxw
YWdlcz41NTUtNTY3PC9wYWdlcz48dm9sdW1lPjEzPC92b2x1bWU+PGVkaXRpb24+MjAyMC8xMS8x
OTwvZWRpdGlvbj48a2V5d29yZHM+PGtleXdvcmQ+YW5hbCBmaXN0dWxhPC9rZXl3b3JkPjxrZXl3
b3JkPmNsYXNzaWZpY2F0aW9uPC9rZXl3b3JkPjxrZXl3b3JkPmZpc3R1bG90b215PC9rZXl3b3Jk
PjxrZXl3b3JkPmluY29udGluZW5jZTwva2V5d29yZD48a2V5d29yZD5yZWN1cnJlbmNlPC9rZXl3
b3JkPjxrZXl3b3JkPnNwaGluY3Rlcjwva2V5d29yZD48L2tleXdvcmRzPjxkYXRlcz48eWVhcj4y
MDIwPC95ZWFyPjwvZGF0ZXM+PGlzYm4+MTE3OC03MDIzIChQcmludCkmI3hEOzExNzgtNzAyMyAo
TGlua2luZyk8L2lzYm4+PGFjY2Vzc2lvbi1udW0+MzMyMDQxMzY8L2FjY2Vzc2lvbi1udW0+PHVy
bHM+PHJlbGF0ZWQtdXJscz48dXJsPmh0dHBzOi8vd3d3Lm5jYmkubmxtLm5paC5nb3YvcHVibWVk
LzMzMjA0MTM2PC91cmw+PC9yZWxhdGVkLXVybHM+PC91cmxzPjxjdXN0b20yPlBNQzc2Njc1ODc8
L2N1c3RvbTI+PGVsZWN0cm9uaWMtcmVzb3VyY2UtbnVtPjEwLjIxNDcvQ0VHLlMxOTg3OTY8L2Vs
ZWN0cm9uaWMtcmVzb3VyY2UtbnVtPjwvcmVjb3JkPjwvQ2l0ZT48Q2l0ZT48QXV0aG9yPlRhbzwv
QXV0aG9yPjxZZWFyPjIwMjA8L1llYXI+PFJlY051bT41Njk8L1JlY051bT48cmVjb3JkPjxyZWMt
bnVtYmVyPjU2OTwvcmVjLW51bWJlcj48Zm9yZWlnbi1rZXlzPjxrZXkgYXBwPSJFTiIgZGItaWQ9
ImVzenY1Zjl4cTBycGRhZXdyd3VwejUweDV4YTJmZHZ3cGV2cyIgdGltZXN0YW1wPSIxNjA4NTcw
NTY1Ij41Njk8L2tleT48L2ZvcmVpZ24ta2V5cz48cmVmLXR5cGUgbmFtZT0iSm91cm5hbCBBcnRp
Y2xlIj4xNzwvcmVmLXR5cGU+PGNvbnRyaWJ1dG9ycz48YXV0aG9ycz48YXV0aG9yPlRhbywgWS48
L2F1dGhvcj48YXV0aG9yPlpoZW5nLCBZLjwvYXV0aG9yPjxhdXRob3I+SGFuLCBKLiBHLjwvYXV0
aG9yPjxhdXRob3I+V2FuZywgWi4gSi48L2F1dGhvcj48YXV0aG9yPkN1aSwgSi4gSi48L2F1dGhv
cj48YXV0aG9yPlpoYW8sIEIuIEMuPC9hdXRob3I+PGF1dGhvcj5ZYW5nLCBYLiBRLjwvYXV0aG9y
PjwvYXV0aG9ycz48L2NvbnRyaWJ1dG9ycz48YXV0aC1hZGRyZXNzPkRlcGFydG1lbnQgb2YgR2Vu
ZXJhbCBTdXJnZXJ5LCBCZWlqaW5nIENoYW95YW5nIEhvc3BpdGFsLCBDYXBpdGFsIE1lZGljYWwg
VW5pdmVyc2l0eSwgQmVpamluZywgQ2hpbmEgKG1haW5sYW5kKS48L2F1dGgtYWRkcmVzcz48dGl0
bGVzPjx0aXRsZT5Mb25nLVRlcm0gQ2xpbmljYWwgUmVzdWx0cyBvZiBVc2Ugb2YgYW4gQW5hbCBG
aXN0dWxhIFBsdWcgZm9yIFRyZWF0bWVudCBvZiBMb3cgVHJhbnMtU3BoaW5jdGVyaWMgQW5hbCBG
aXN0dWxhczwvdGl0bGU+PHNlY29uZGFyeS10aXRsZT5NZWQgU2NpIE1vbml0PC9zZWNvbmRhcnkt
dGl0bGU+PC90aXRsZXM+PHBlcmlvZGljYWw+PGZ1bGwtdGl0bGU+TWVkIFNjaSBNb25pdDwvZnVs
bC10aXRsZT48L3BlcmlvZGljYWw+PHBhZ2VzPmU5MjgxODE8L3BhZ2VzPjx2b2x1bWU+MjY8L3Zv
bHVtZT48ZWRpdGlvbj4yMDIwLzEyLzA3PC9lZGl0aW9uPjxkYXRlcz48eWVhcj4yMDIwPC95ZWFy
PjxwdWItZGF0ZXM+PGRhdGU+RGVjIDY8L2RhdGU+PC9wdWItZGF0ZXM+PC9kYXRlcz48aXNibj4x
NjQzLTM3NTAgKEVsZWN0cm9uaWMpJiN4RDsxMjM0LTEwMTAgKExpbmtpbmcpPC9pc2JuPjxhY2Nl
c3Npb24tbnVtPjMzMjc5OTI3PC9hY2Nlc3Npb24tbnVtPjx1cmxzPjxyZWxhdGVkLXVybHM+PHVy
bD5odHRwczovL3d3dy5uY2JpLm5sbS5uaWguZ292L3B1Ym1lZC8zMzI3OTkyNzwvdXJsPjwvcmVs
YXRlZC11cmxzPjwvdXJscz48Y3VzdG9tMj5QTUM3NzI3MDc3PC9jdXN0b20yPjxlbGVjdHJvbmlj
LXJlc291cmNlLW51bT4xMC4xMjY1OS9NU00uOTI4MTgxPC9lbGVjdHJvbmljLXJlc291cmNlLW51
bT48L3JlY29yZD48L0NpdGU+PC9FbmROb3RlPn==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675FBF" w:rsidRPr="006749CC">
        <w:rPr>
          <w:rFonts w:ascii="Book Antiqua" w:eastAsia="Book Antiqua" w:hAnsi="Book Antiqua" w:cs="Book Antiqua"/>
          <w:color w:val="000000"/>
        </w:rPr>
      </w:r>
      <w:r w:rsidR="00675FBF"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2,</w:t>
      </w:r>
      <w:r w:rsidR="00F526A5" w:rsidRPr="006749CC">
        <w:rPr>
          <w:rFonts w:ascii="Book Antiqua" w:eastAsia="Book Antiqua" w:hAnsi="Book Antiqua" w:cs="Book Antiqua"/>
          <w:color w:val="000000"/>
          <w:vertAlign w:val="superscript"/>
        </w:rPr>
        <w:t>30]</w:t>
      </w:r>
      <w:r w:rsidR="00675FBF"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Grade</w:t>
      </w:r>
      <w:r w:rsidR="00AA05BF"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I-II are classified as simple fistulas and are safely amenable to fistulotomy</w:t>
      </w:r>
      <w:r w:rsidR="00675FBF" w:rsidRPr="006749CC">
        <w:rPr>
          <w:rFonts w:ascii="Book Antiqua" w:eastAsia="Book Antiqua" w:hAnsi="Book Antiqua" w:cs="Book Antiqua"/>
          <w:color w:val="000000"/>
        </w:rPr>
        <w:fldChar w:fldCharType="begin">
          <w:fldData xml:space="preserve">PEVuZE5vdGU+PENpdGU+PEF1dGhvcj5HYXJnPC9BdXRob3I+PFllYXI+MjAyMDwvWWVhcj48UmVj
TnVtPjU0MjwvUmVjTnVtPjxEaXNwbGF5VGV4dD48c3R5bGUgZmFjZT0ic3VwZXJzY3JpcHQiPlsx
MiwgMzBdPC9zdHlsZT48L0Rpc3BsYXlUZXh0PjxyZWNvcmQ+PHJlYy1udW1iZXI+NTQyPC9yZWMt
bnVtYmVyPjxmb3JlaWduLWtleXM+PGtleSBhcHA9IkVOIiBkYi1pZD0iZXN6djVmOXhxMHJwZGFl
d3J3dXB6NTB4NXhhMmZkdndwZXZzIiB0aW1lc3RhbXA9IjE2MDYwNTQ0MDkiPjU0Mjwva2V5Pjwv
Zm9yZWlnbi1rZXlzPjxyZWYtdHlwZSBuYW1lPSJKb3VybmFsIEFydGljbGUiPjE3PC9yZWYtdHlw
ZT48Y29udHJpYnV0b3JzPjxhdXRob3JzPjxhdXRob3I+R2FyZywgUC48L2F1dGhvcj48YXV0aG9y
PlNvZGhpLCBTLiBTLjwvYXV0aG9yPjxhdXRob3I+R2FyZywgTi48L2F1dGhvcj48L2F1dGhvcnM+
PC9jb250cmlidXRvcnM+PGF1dGgtYWRkcmVzcz5EZXBhcnRtZW50IG9mIENvbG9yZWN0YWwgU3Vy
Z2VyeSwgR2FyZyBGaXN0dWxhIFJlc2VhcmNoIEluc3RpdHV0ZSwgUGFuY2hrdWxhLCBIYXJ5YW5h
LCBJbmRpYS4mI3hEO0RlcGFydG1lbnQgb2YgR2VuZXJhbCBTdXJnZXJ5LCBEYXlhbmFuZCBNZWRp
Y2FsIENvbGxlZ2UgYW5kIEhvc3BpdGFsLCBMdWRoaWFuYSwgUHVuamFiLCBJbmRpYS4mI3hEO0Rl
cGFydG1lbnQgb2YgR2VuZXJhbCBTdXJnZXJ5LCBHb3Zlcm5tZW50IE1lZGljYWwgQ29sbGVnZSBh
bmQgSG9zcGl0YWwsIENoYW5kaWdhcmgsIEluZGlhLjwvYXV0aC1hZGRyZXNzPjx0aXRsZXM+PHRp
dGxlPk1hbmFnZW1lbnQgb2YgQ29tcGxleCBDcnlwdG9nbGFuZHVsYXIgQW5hbCBGaXN0dWxhOiBD
aGFsbGVuZ2VzIGFuZCBTb2x1dGlvbnM8L3RpdGxlPjxzZWNvbmRhcnktdGl0bGU+Q2xpbiBFeHAg
R2FzdHJvZW50ZXJvbDwvc2Vjb25kYXJ5LXRpdGxlPjwvdGl0bGVzPjxwZXJpb2RpY2FsPjxmdWxs
LXRpdGxlPkNsaW4gRXhwIEdhc3Ryb2VudGVyb2w8L2Z1bGwtdGl0bGU+PC9wZXJpb2RpY2FsPjxw
YWdlcz41NTUtNTY3PC9wYWdlcz48dm9sdW1lPjEzPC92b2x1bWU+PGVkaXRpb24+MjAyMC8xMS8x
OTwvZWRpdGlvbj48a2V5d29yZHM+PGtleXdvcmQ+YW5hbCBmaXN0dWxhPC9rZXl3b3JkPjxrZXl3
b3JkPmNsYXNzaWZpY2F0aW9uPC9rZXl3b3JkPjxrZXl3b3JkPmZpc3R1bG90b215PC9rZXl3b3Jk
PjxrZXl3b3JkPmluY29udGluZW5jZTwva2V5d29yZD48a2V5d29yZD5yZWN1cnJlbmNlPC9rZXl3
b3JkPjxrZXl3b3JkPnNwaGluY3Rlcjwva2V5d29yZD48L2tleXdvcmRzPjxkYXRlcz48eWVhcj4y
MDIwPC95ZWFyPjwvZGF0ZXM+PGlzYm4+MTE3OC03MDIzIChQcmludCkmI3hEOzExNzgtNzAyMyAo
TGlua2luZyk8L2lzYm4+PGFjY2Vzc2lvbi1udW0+MzMyMDQxMzY8L2FjY2Vzc2lvbi1udW0+PHVy
bHM+PHJlbGF0ZWQtdXJscz48dXJsPmh0dHBzOi8vd3d3Lm5jYmkubmxtLm5paC5nb3YvcHVibWVk
LzMzMjA0MTM2PC91cmw+PC9yZWxhdGVkLXVybHM+PC91cmxzPjxjdXN0b20yPlBNQzc2Njc1ODc8
L2N1c3RvbTI+PGVsZWN0cm9uaWMtcmVzb3VyY2UtbnVtPjEwLjIxNDcvQ0VHLlMxOTg3OTY8L2Vs
ZWN0cm9uaWMtcmVzb3VyY2UtbnVtPjwvcmVjb3JkPjwvQ2l0ZT48Q2l0ZT48QXV0aG9yPlRhbzwv
QXV0aG9yPjxZZWFyPjIwMjA8L1llYXI+PFJlY051bT41Njk8L1JlY051bT48cmVjb3JkPjxyZWMt
bnVtYmVyPjU2OTwvcmVjLW51bWJlcj48Zm9yZWlnbi1rZXlzPjxrZXkgYXBwPSJFTiIgZGItaWQ9
ImVzenY1Zjl4cTBycGRhZXdyd3VwejUweDV4YTJmZHZ3cGV2cyIgdGltZXN0YW1wPSIxNjA4NTcw
NTY1Ij41Njk8L2tleT48L2ZvcmVpZ24ta2V5cz48cmVmLXR5cGUgbmFtZT0iSm91cm5hbCBBcnRp
Y2xlIj4xNzwvcmVmLXR5cGU+PGNvbnRyaWJ1dG9ycz48YXV0aG9ycz48YXV0aG9yPlRhbywgWS48
L2F1dGhvcj48YXV0aG9yPlpoZW5nLCBZLjwvYXV0aG9yPjxhdXRob3I+SGFuLCBKLiBHLjwvYXV0
aG9yPjxhdXRob3I+V2FuZywgWi4gSi48L2F1dGhvcj48YXV0aG9yPkN1aSwgSi4gSi48L2F1dGhv
cj48YXV0aG9yPlpoYW8sIEIuIEMuPC9hdXRob3I+PGF1dGhvcj5ZYW5nLCBYLiBRLjwvYXV0aG9y
PjwvYXV0aG9ycz48L2NvbnRyaWJ1dG9ycz48YXV0aC1hZGRyZXNzPkRlcGFydG1lbnQgb2YgR2Vu
ZXJhbCBTdXJnZXJ5LCBCZWlqaW5nIENoYW95YW5nIEhvc3BpdGFsLCBDYXBpdGFsIE1lZGljYWwg
VW5pdmVyc2l0eSwgQmVpamluZywgQ2hpbmEgKG1haW5sYW5kKS48L2F1dGgtYWRkcmVzcz48dGl0
bGVzPjx0aXRsZT5Mb25nLVRlcm0gQ2xpbmljYWwgUmVzdWx0cyBvZiBVc2Ugb2YgYW4gQW5hbCBG
aXN0dWxhIFBsdWcgZm9yIFRyZWF0bWVudCBvZiBMb3cgVHJhbnMtU3BoaW5jdGVyaWMgQW5hbCBG
aXN0dWxhczwvdGl0bGU+PHNlY29uZGFyeS10aXRsZT5NZWQgU2NpIE1vbml0PC9zZWNvbmRhcnkt
dGl0bGU+PC90aXRsZXM+PHBlcmlvZGljYWw+PGZ1bGwtdGl0bGU+TWVkIFNjaSBNb25pdDwvZnVs
bC10aXRsZT48L3BlcmlvZGljYWw+PHBhZ2VzPmU5MjgxODE8L3BhZ2VzPjx2b2x1bWU+MjY8L3Zv
bHVtZT48ZWRpdGlvbj4yMDIwLzEyLzA3PC9lZGl0aW9uPjxkYXRlcz48eWVhcj4yMDIwPC95ZWFy
PjxwdWItZGF0ZXM+PGRhdGU+RGVjIDY8L2RhdGU+PC9wdWItZGF0ZXM+PC9kYXRlcz48aXNibj4x
NjQzLTM3NTAgKEVsZWN0cm9uaWMpJiN4RDsxMjM0LTEwMTAgKExpbmtpbmcpPC9pc2JuPjxhY2Nl
c3Npb24tbnVtPjMzMjc5OTI3PC9hY2Nlc3Npb24tbnVtPjx1cmxzPjxyZWxhdGVkLXVybHM+PHVy
bD5odHRwczovL3d3dy5uY2JpLm5sbS5uaWguZ292L3B1Ym1lZC8zMzI3OTkyNzwvdXJsPjwvcmVs
YXRlZC11cmxzPjwvdXJscz48Y3VzdG9tMj5QTUM3NzI3MDc3PC9jdXN0b20yPjxlbGVjdHJvbmlj
LXJlc291cmNlLW51bT4xMC4xMjY1OS9NU00uOTI4MTgxPC9lbGVjdHJvbmljLXJlc291cmNlLW51
bT48L3JlY29yZD48L0NpdGU+PC9FbmROb3RlPn==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HYXJnPC9BdXRob3I+PFllYXI+MjAyMDwvWWVhcj48UmVj
TnVtPjU0MjwvUmVjTnVtPjxEaXNwbGF5VGV4dD48c3R5bGUgZmFjZT0ic3VwZXJzY3JpcHQiPlsx
MiwgMzBdPC9zdHlsZT48L0Rpc3BsYXlUZXh0PjxyZWNvcmQ+PHJlYy1udW1iZXI+NTQyPC9yZWMt
bnVtYmVyPjxmb3JlaWduLWtleXM+PGtleSBhcHA9IkVOIiBkYi1pZD0iZXN6djVmOXhxMHJwZGFl
d3J3dXB6NTB4NXhhMmZkdndwZXZzIiB0aW1lc3RhbXA9IjE2MDYwNTQ0MDkiPjU0Mjwva2V5Pjwv
Zm9yZWlnbi1rZXlzPjxyZWYtdHlwZSBuYW1lPSJKb3VybmFsIEFydGljbGUiPjE3PC9yZWYtdHlw
ZT48Y29udHJpYnV0b3JzPjxhdXRob3JzPjxhdXRob3I+R2FyZywgUC48L2F1dGhvcj48YXV0aG9y
PlNvZGhpLCBTLiBTLjwvYXV0aG9yPjxhdXRob3I+R2FyZywgTi48L2F1dGhvcj48L2F1dGhvcnM+
PC9jb250cmlidXRvcnM+PGF1dGgtYWRkcmVzcz5EZXBhcnRtZW50IG9mIENvbG9yZWN0YWwgU3Vy
Z2VyeSwgR2FyZyBGaXN0dWxhIFJlc2VhcmNoIEluc3RpdHV0ZSwgUGFuY2hrdWxhLCBIYXJ5YW5h
LCBJbmRpYS4mI3hEO0RlcGFydG1lbnQgb2YgR2VuZXJhbCBTdXJnZXJ5LCBEYXlhbmFuZCBNZWRp
Y2FsIENvbGxlZ2UgYW5kIEhvc3BpdGFsLCBMdWRoaWFuYSwgUHVuamFiLCBJbmRpYS4mI3hEO0Rl
cGFydG1lbnQgb2YgR2VuZXJhbCBTdXJnZXJ5LCBHb3Zlcm5tZW50IE1lZGljYWwgQ29sbGVnZSBh
bmQgSG9zcGl0YWwsIENoYW5kaWdhcmgsIEluZGlhLjwvYXV0aC1hZGRyZXNzPjx0aXRsZXM+PHRp
dGxlPk1hbmFnZW1lbnQgb2YgQ29tcGxleCBDcnlwdG9nbGFuZHVsYXIgQW5hbCBGaXN0dWxhOiBD
aGFsbGVuZ2VzIGFuZCBTb2x1dGlvbnM8L3RpdGxlPjxzZWNvbmRhcnktdGl0bGU+Q2xpbiBFeHAg
R2FzdHJvZW50ZXJvbDwvc2Vjb25kYXJ5LXRpdGxlPjwvdGl0bGVzPjxwZXJpb2RpY2FsPjxmdWxs
LXRpdGxlPkNsaW4gRXhwIEdhc3Ryb2VudGVyb2w8L2Z1bGwtdGl0bGU+PC9wZXJpb2RpY2FsPjxw
YWdlcz41NTUtNTY3PC9wYWdlcz48dm9sdW1lPjEzPC92b2x1bWU+PGVkaXRpb24+MjAyMC8xMS8x
OTwvZWRpdGlvbj48a2V5d29yZHM+PGtleXdvcmQ+YW5hbCBmaXN0dWxhPC9rZXl3b3JkPjxrZXl3
b3JkPmNsYXNzaWZpY2F0aW9uPC9rZXl3b3JkPjxrZXl3b3JkPmZpc3R1bG90b215PC9rZXl3b3Jk
PjxrZXl3b3JkPmluY29udGluZW5jZTwva2V5d29yZD48a2V5d29yZD5yZWN1cnJlbmNlPC9rZXl3
b3JkPjxrZXl3b3JkPnNwaGluY3Rlcjwva2V5d29yZD48L2tleXdvcmRzPjxkYXRlcz48eWVhcj4y
MDIwPC95ZWFyPjwvZGF0ZXM+PGlzYm4+MTE3OC03MDIzIChQcmludCkmI3hEOzExNzgtNzAyMyAo
TGlua2luZyk8L2lzYm4+PGFjY2Vzc2lvbi1udW0+MzMyMDQxMzY8L2FjY2Vzc2lvbi1udW0+PHVy
bHM+PHJlbGF0ZWQtdXJscz48dXJsPmh0dHBzOi8vd3d3Lm5jYmkubmxtLm5paC5nb3YvcHVibWVk
LzMzMjA0MTM2PC91cmw+PC9yZWxhdGVkLXVybHM+PC91cmxzPjxjdXN0b20yPlBNQzc2Njc1ODc8
L2N1c3RvbTI+PGVsZWN0cm9uaWMtcmVzb3VyY2UtbnVtPjEwLjIxNDcvQ0VHLlMxOTg3OTY8L2Vs
ZWN0cm9uaWMtcmVzb3VyY2UtbnVtPjwvcmVjb3JkPjwvQ2l0ZT48Q2l0ZT48QXV0aG9yPlRhbzwv
QXV0aG9yPjxZZWFyPjIwMjA8L1llYXI+PFJlY051bT41Njk8L1JlY051bT48cmVjb3JkPjxyZWMt
bnVtYmVyPjU2OTwvcmVjLW51bWJlcj48Zm9yZWlnbi1rZXlzPjxrZXkgYXBwPSJFTiIgZGItaWQ9
ImVzenY1Zjl4cTBycGRhZXdyd3VwejUweDV4YTJmZHZ3cGV2cyIgdGltZXN0YW1wPSIxNjA4NTcw
NTY1Ij41Njk8L2tleT48L2ZvcmVpZ24ta2V5cz48cmVmLXR5cGUgbmFtZT0iSm91cm5hbCBBcnRp
Y2xlIj4xNzwvcmVmLXR5cGU+PGNvbnRyaWJ1dG9ycz48YXV0aG9ycz48YXV0aG9yPlRhbywgWS48
L2F1dGhvcj48YXV0aG9yPlpoZW5nLCBZLjwvYXV0aG9yPjxhdXRob3I+SGFuLCBKLiBHLjwvYXV0
aG9yPjxhdXRob3I+V2FuZywgWi4gSi48L2F1dGhvcj48YXV0aG9yPkN1aSwgSi4gSi48L2F1dGhv
cj48YXV0aG9yPlpoYW8sIEIuIEMuPC9hdXRob3I+PGF1dGhvcj5ZYW5nLCBYLiBRLjwvYXV0aG9y
PjwvYXV0aG9ycz48L2NvbnRyaWJ1dG9ycz48YXV0aC1hZGRyZXNzPkRlcGFydG1lbnQgb2YgR2Vu
ZXJhbCBTdXJnZXJ5LCBCZWlqaW5nIENoYW95YW5nIEhvc3BpdGFsLCBDYXBpdGFsIE1lZGljYWwg
VW5pdmVyc2l0eSwgQmVpamluZywgQ2hpbmEgKG1haW5sYW5kKS48L2F1dGgtYWRkcmVzcz48dGl0
bGVzPjx0aXRsZT5Mb25nLVRlcm0gQ2xpbmljYWwgUmVzdWx0cyBvZiBVc2Ugb2YgYW4gQW5hbCBG
aXN0dWxhIFBsdWcgZm9yIFRyZWF0bWVudCBvZiBMb3cgVHJhbnMtU3BoaW5jdGVyaWMgQW5hbCBG
aXN0dWxhczwvdGl0bGU+PHNlY29uZGFyeS10aXRsZT5NZWQgU2NpIE1vbml0PC9zZWNvbmRhcnkt
dGl0bGU+PC90aXRsZXM+PHBlcmlvZGljYWw+PGZ1bGwtdGl0bGU+TWVkIFNjaSBNb25pdDwvZnVs
bC10aXRsZT48L3BlcmlvZGljYWw+PHBhZ2VzPmU5MjgxODE8L3BhZ2VzPjx2b2x1bWU+MjY8L3Zv
bHVtZT48ZWRpdGlvbj4yMDIwLzEyLzA3PC9lZGl0aW9uPjxkYXRlcz48eWVhcj4yMDIwPC95ZWFy
PjxwdWItZGF0ZXM+PGRhdGU+RGVjIDY8L2RhdGU+PC9wdWItZGF0ZXM+PC9kYXRlcz48aXNibj4x
NjQzLTM3NTAgKEVsZWN0cm9uaWMpJiN4RDsxMjM0LTEwMTAgKExpbmtpbmcpPC9pc2JuPjxhY2Nl
c3Npb24tbnVtPjMzMjc5OTI3PC9hY2Nlc3Npb24tbnVtPjx1cmxzPjxyZWxhdGVkLXVybHM+PHVy
bD5odHRwczovL3d3dy5uY2JpLm5sbS5uaWguZ292L3B1Ym1lZC8zMzI3OTkyNzwvdXJsPjwvcmVs
YXRlZC11cmxzPjwvdXJscz48Y3VzdG9tMj5QTUM3NzI3MDc3PC9jdXN0b20yPjxlbGVjdHJvbmlj
LXJlc291cmNlLW51bT4xMC4xMjY1OS9NU00uOTI4MTgxPC9lbGVjdHJvbmljLXJlc291cmNlLW51
bT48L3JlY29yZD48L0NpdGU+PC9FbmROb3RlPn==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675FBF" w:rsidRPr="006749CC">
        <w:rPr>
          <w:rFonts w:ascii="Book Antiqua" w:eastAsia="Book Antiqua" w:hAnsi="Book Antiqua" w:cs="Book Antiqua"/>
          <w:color w:val="000000"/>
        </w:rPr>
      </w:r>
      <w:r w:rsidR="00675FBF"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2,</w:t>
      </w:r>
      <w:r w:rsidR="00F526A5" w:rsidRPr="006749CC">
        <w:rPr>
          <w:rFonts w:ascii="Book Antiqua" w:eastAsia="Book Antiqua" w:hAnsi="Book Antiqua" w:cs="Book Antiqua"/>
          <w:color w:val="000000"/>
          <w:vertAlign w:val="superscript"/>
        </w:rPr>
        <w:t>30]</w:t>
      </w:r>
      <w:r w:rsidR="00675FBF"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w:t>
      </w:r>
      <w:r w:rsidR="00AA05BF" w:rsidRPr="006749CC">
        <w:rPr>
          <w:rFonts w:ascii="Book Antiqua" w:eastAsia="Book Antiqua" w:hAnsi="Book Antiqua" w:cs="Book Antiqua"/>
          <w:color w:val="000000"/>
        </w:rPr>
        <w:t>G</w:t>
      </w:r>
      <w:r w:rsidRPr="006749CC">
        <w:rPr>
          <w:rFonts w:ascii="Book Antiqua" w:eastAsia="Book Antiqua" w:hAnsi="Book Antiqua" w:cs="Book Antiqua"/>
          <w:color w:val="000000"/>
        </w:rPr>
        <w:t>rade</w:t>
      </w:r>
      <w:r w:rsidR="00AA05BF"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III-V are classified as complex fistulas, </w:t>
      </w:r>
      <w:r w:rsidR="00AA05BF" w:rsidRPr="006749CC">
        <w:rPr>
          <w:rFonts w:ascii="Book Antiqua" w:eastAsia="Book Antiqua" w:hAnsi="Book Antiqua" w:cs="Book Antiqua"/>
          <w:color w:val="000000"/>
        </w:rPr>
        <w:t>for which fi</w:t>
      </w:r>
      <w:r w:rsidRPr="006749CC">
        <w:rPr>
          <w:rFonts w:ascii="Book Antiqua" w:eastAsia="Book Antiqua" w:hAnsi="Book Antiqua" w:cs="Book Antiqua"/>
          <w:color w:val="000000"/>
        </w:rPr>
        <w:t>stulotomy is contraindicated and a sphincter-sparing procedure is recommended</w:t>
      </w:r>
      <w:r w:rsidR="00675FBF" w:rsidRPr="006749CC">
        <w:rPr>
          <w:rFonts w:ascii="Book Antiqua" w:eastAsia="Book Antiqua" w:hAnsi="Book Antiqua" w:cs="Book Antiqua"/>
          <w:color w:val="000000"/>
        </w:rPr>
        <w:fldChar w:fldCharType="begin">
          <w:fldData xml:space="preserve">PEVuZE5vdGU+PENpdGU+PEF1dGhvcj5HYXJnPC9BdXRob3I+PFllYXI+MjAyMDwvWWVhcj48UmVj
TnVtPjU0MjwvUmVjTnVtPjxEaXNwbGF5VGV4dD48c3R5bGUgZmFjZT0ic3VwZXJzY3JpcHQiPlsx
MiwgMzBdPC9zdHlsZT48L0Rpc3BsYXlUZXh0PjxyZWNvcmQ+PHJlYy1udW1iZXI+NTQyPC9yZWMt
bnVtYmVyPjxmb3JlaWduLWtleXM+PGtleSBhcHA9IkVOIiBkYi1pZD0iZXN6djVmOXhxMHJwZGFl
d3J3dXB6NTB4NXhhMmZkdndwZXZzIiB0aW1lc3RhbXA9IjE2MDYwNTQ0MDkiPjU0Mjwva2V5Pjwv
Zm9yZWlnbi1rZXlzPjxyZWYtdHlwZSBuYW1lPSJKb3VybmFsIEFydGljbGUiPjE3PC9yZWYtdHlw
ZT48Y29udHJpYnV0b3JzPjxhdXRob3JzPjxhdXRob3I+R2FyZywgUC48L2F1dGhvcj48YXV0aG9y
PlNvZGhpLCBTLiBTLjwvYXV0aG9yPjxhdXRob3I+R2FyZywgTi48L2F1dGhvcj48L2F1dGhvcnM+
PC9jb250cmlidXRvcnM+PGF1dGgtYWRkcmVzcz5EZXBhcnRtZW50IG9mIENvbG9yZWN0YWwgU3Vy
Z2VyeSwgR2FyZyBGaXN0dWxhIFJlc2VhcmNoIEluc3RpdHV0ZSwgUGFuY2hrdWxhLCBIYXJ5YW5h
LCBJbmRpYS4mI3hEO0RlcGFydG1lbnQgb2YgR2VuZXJhbCBTdXJnZXJ5LCBEYXlhbmFuZCBNZWRp
Y2FsIENvbGxlZ2UgYW5kIEhvc3BpdGFsLCBMdWRoaWFuYSwgUHVuamFiLCBJbmRpYS4mI3hEO0Rl
cGFydG1lbnQgb2YgR2VuZXJhbCBTdXJnZXJ5LCBHb3Zlcm5tZW50IE1lZGljYWwgQ29sbGVnZSBh
bmQgSG9zcGl0YWwsIENoYW5kaWdhcmgsIEluZGlhLjwvYXV0aC1hZGRyZXNzPjx0aXRsZXM+PHRp
dGxlPk1hbmFnZW1lbnQgb2YgQ29tcGxleCBDcnlwdG9nbGFuZHVsYXIgQW5hbCBGaXN0dWxhOiBD
aGFsbGVuZ2VzIGFuZCBTb2x1dGlvbnM8L3RpdGxlPjxzZWNvbmRhcnktdGl0bGU+Q2xpbiBFeHAg
R2FzdHJvZW50ZXJvbDwvc2Vjb25kYXJ5LXRpdGxlPjwvdGl0bGVzPjxwZXJpb2RpY2FsPjxmdWxs
LXRpdGxlPkNsaW4gRXhwIEdhc3Ryb2VudGVyb2w8L2Z1bGwtdGl0bGU+PC9wZXJpb2RpY2FsPjxw
YWdlcz41NTUtNTY3PC9wYWdlcz48dm9sdW1lPjEzPC92b2x1bWU+PGVkaXRpb24+MjAyMC8xMS8x
OTwvZWRpdGlvbj48a2V5d29yZHM+PGtleXdvcmQ+YW5hbCBmaXN0dWxhPC9rZXl3b3JkPjxrZXl3
b3JkPmNsYXNzaWZpY2F0aW9uPC9rZXl3b3JkPjxrZXl3b3JkPmZpc3R1bG90b215PC9rZXl3b3Jk
PjxrZXl3b3JkPmluY29udGluZW5jZTwva2V5d29yZD48a2V5d29yZD5yZWN1cnJlbmNlPC9rZXl3
b3JkPjxrZXl3b3JkPnNwaGluY3Rlcjwva2V5d29yZD48L2tleXdvcmRzPjxkYXRlcz48eWVhcj4y
MDIwPC95ZWFyPjwvZGF0ZXM+PGlzYm4+MTE3OC03MDIzIChQcmludCkmI3hEOzExNzgtNzAyMyAo
TGlua2luZyk8L2lzYm4+PGFjY2Vzc2lvbi1udW0+MzMyMDQxMzY8L2FjY2Vzc2lvbi1udW0+PHVy
bHM+PHJlbGF0ZWQtdXJscz48dXJsPmh0dHBzOi8vd3d3Lm5jYmkubmxtLm5paC5nb3YvcHVibWVk
LzMzMjA0MTM2PC91cmw+PC9yZWxhdGVkLXVybHM+PC91cmxzPjxjdXN0b20yPlBNQzc2Njc1ODc8
L2N1c3RvbTI+PGVsZWN0cm9uaWMtcmVzb3VyY2UtbnVtPjEwLjIxNDcvQ0VHLlMxOTg3OTY8L2Vs
ZWN0cm9uaWMtcmVzb3VyY2UtbnVtPjwvcmVjb3JkPjwvQ2l0ZT48Q2l0ZT48QXV0aG9yPlRhbzwv
QXV0aG9yPjxZZWFyPjIwMjA8L1llYXI+PFJlY051bT41Njk8L1JlY051bT48cmVjb3JkPjxyZWMt
bnVtYmVyPjU2OTwvcmVjLW51bWJlcj48Zm9yZWlnbi1rZXlzPjxrZXkgYXBwPSJFTiIgZGItaWQ9
ImVzenY1Zjl4cTBycGRhZXdyd3VwejUweDV4YTJmZHZ3cGV2cyIgdGltZXN0YW1wPSIxNjA4NTcw
NTY1Ij41Njk8L2tleT48L2ZvcmVpZ24ta2V5cz48cmVmLXR5cGUgbmFtZT0iSm91cm5hbCBBcnRp
Y2xlIj4xNzwvcmVmLXR5cGU+PGNvbnRyaWJ1dG9ycz48YXV0aG9ycz48YXV0aG9yPlRhbywgWS48
L2F1dGhvcj48YXV0aG9yPlpoZW5nLCBZLjwvYXV0aG9yPjxhdXRob3I+SGFuLCBKLiBHLjwvYXV0
aG9yPjxhdXRob3I+V2FuZywgWi4gSi48L2F1dGhvcj48YXV0aG9yPkN1aSwgSi4gSi48L2F1dGhv
cj48YXV0aG9yPlpoYW8sIEIuIEMuPC9hdXRob3I+PGF1dGhvcj5ZYW5nLCBYLiBRLjwvYXV0aG9y
PjwvYXV0aG9ycz48L2NvbnRyaWJ1dG9ycz48YXV0aC1hZGRyZXNzPkRlcGFydG1lbnQgb2YgR2Vu
ZXJhbCBTdXJnZXJ5LCBCZWlqaW5nIENoYW95YW5nIEhvc3BpdGFsLCBDYXBpdGFsIE1lZGljYWwg
VW5pdmVyc2l0eSwgQmVpamluZywgQ2hpbmEgKG1haW5sYW5kKS48L2F1dGgtYWRkcmVzcz48dGl0
bGVzPjx0aXRsZT5Mb25nLVRlcm0gQ2xpbmljYWwgUmVzdWx0cyBvZiBVc2Ugb2YgYW4gQW5hbCBG
aXN0dWxhIFBsdWcgZm9yIFRyZWF0bWVudCBvZiBMb3cgVHJhbnMtU3BoaW5jdGVyaWMgQW5hbCBG
aXN0dWxhczwvdGl0bGU+PHNlY29uZGFyeS10aXRsZT5NZWQgU2NpIE1vbml0PC9zZWNvbmRhcnkt
dGl0bGU+PC90aXRsZXM+PHBlcmlvZGljYWw+PGZ1bGwtdGl0bGU+TWVkIFNjaSBNb25pdDwvZnVs
bC10aXRsZT48L3BlcmlvZGljYWw+PHBhZ2VzPmU5MjgxODE8L3BhZ2VzPjx2b2x1bWU+MjY8L3Zv
bHVtZT48ZWRpdGlvbj4yMDIwLzEyLzA3PC9lZGl0aW9uPjxkYXRlcz48eWVhcj4yMDIwPC95ZWFy
PjxwdWItZGF0ZXM+PGRhdGU+RGVjIDY8L2RhdGU+PC9wdWItZGF0ZXM+PC9kYXRlcz48aXNibj4x
NjQzLTM3NTAgKEVsZWN0cm9uaWMpJiN4RDsxMjM0LTEwMTAgKExpbmtpbmcpPC9pc2JuPjxhY2Nl
c3Npb24tbnVtPjMzMjc5OTI3PC9hY2Nlc3Npb24tbnVtPjx1cmxzPjxyZWxhdGVkLXVybHM+PHVy
bD5odHRwczovL3d3dy5uY2JpLm5sbS5uaWguZ292L3B1Ym1lZC8zMzI3OTkyNzwvdXJsPjwvcmVs
YXRlZC11cmxzPjwvdXJscz48Y3VzdG9tMj5QTUM3NzI3MDc3PC9jdXN0b20yPjxlbGVjdHJvbmlj
LXJlc291cmNlLW51bT4xMC4xMjY1OS9NU00uOTI4MTgxPC9lbGVjdHJvbmljLXJlc291cmNlLW51
bT48L3JlY29yZD48L0NpdGU+PC9FbmROb3RlPn==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HYXJnPC9BdXRob3I+PFllYXI+MjAyMDwvWWVhcj48UmVj
TnVtPjU0MjwvUmVjTnVtPjxEaXNwbGF5VGV4dD48c3R5bGUgZmFjZT0ic3VwZXJzY3JpcHQiPlsx
MiwgMzBdPC9zdHlsZT48L0Rpc3BsYXlUZXh0PjxyZWNvcmQ+PHJlYy1udW1iZXI+NTQyPC9yZWMt
bnVtYmVyPjxmb3JlaWduLWtleXM+PGtleSBhcHA9IkVOIiBkYi1pZD0iZXN6djVmOXhxMHJwZGFl
d3J3dXB6NTB4NXhhMmZkdndwZXZzIiB0aW1lc3RhbXA9IjE2MDYwNTQ0MDkiPjU0Mjwva2V5Pjwv
Zm9yZWlnbi1rZXlzPjxyZWYtdHlwZSBuYW1lPSJKb3VybmFsIEFydGljbGUiPjE3PC9yZWYtdHlw
ZT48Y29udHJpYnV0b3JzPjxhdXRob3JzPjxhdXRob3I+R2FyZywgUC48L2F1dGhvcj48YXV0aG9y
PlNvZGhpLCBTLiBTLjwvYXV0aG9yPjxhdXRob3I+R2FyZywgTi48L2F1dGhvcj48L2F1dGhvcnM+
PC9jb250cmlidXRvcnM+PGF1dGgtYWRkcmVzcz5EZXBhcnRtZW50IG9mIENvbG9yZWN0YWwgU3Vy
Z2VyeSwgR2FyZyBGaXN0dWxhIFJlc2VhcmNoIEluc3RpdHV0ZSwgUGFuY2hrdWxhLCBIYXJ5YW5h
LCBJbmRpYS4mI3hEO0RlcGFydG1lbnQgb2YgR2VuZXJhbCBTdXJnZXJ5LCBEYXlhbmFuZCBNZWRp
Y2FsIENvbGxlZ2UgYW5kIEhvc3BpdGFsLCBMdWRoaWFuYSwgUHVuamFiLCBJbmRpYS4mI3hEO0Rl
cGFydG1lbnQgb2YgR2VuZXJhbCBTdXJnZXJ5LCBHb3Zlcm5tZW50IE1lZGljYWwgQ29sbGVnZSBh
bmQgSG9zcGl0YWwsIENoYW5kaWdhcmgsIEluZGlhLjwvYXV0aC1hZGRyZXNzPjx0aXRsZXM+PHRp
dGxlPk1hbmFnZW1lbnQgb2YgQ29tcGxleCBDcnlwdG9nbGFuZHVsYXIgQW5hbCBGaXN0dWxhOiBD
aGFsbGVuZ2VzIGFuZCBTb2x1dGlvbnM8L3RpdGxlPjxzZWNvbmRhcnktdGl0bGU+Q2xpbiBFeHAg
R2FzdHJvZW50ZXJvbDwvc2Vjb25kYXJ5LXRpdGxlPjwvdGl0bGVzPjxwZXJpb2RpY2FsPjxmdWxs
LXRpdGxlPkNsaW4gRXhwIEdhc3Ryb2VudGVyb2w8L2Z1bGwtdGl0bGU+PC9wZXJpb2RpY2FsPjxw
YWdlcz41NTUtNTY3PC9wYWdlcz48dm9sdW1lPjEzPC92b2x1bWU+PGVkaXRpb24+MjAyMC8xMS8x
OTwvZWRpdGlvbj48a2V5d29yZHM+PGtleXdvcmQ+YW5hbCBmaXN0dWxhPC9rZXl3b3JkPjxrZXl3
b3JkPmNsYXNzaWZpY2F0aW9uPC9rZXl3b3JkPjxrZXl3b3JkPmZpc3R1bG90b215PC9rZXl3b3Jk
PjxrZXl3b3JkPmluY29udGluZW5jZTwva2V5d29yZD48a2V5d29yZD5yZWN1cnJlbmNlPC9rZXl3
b3JkPjxrZXl3b3JkPnNwaGluY3Rlcjwva2V5d29yZD48L2tleXdvcmRzPjxkYXRlcz48eWVhcj4y
MDIwPC95ZWFyPjwvZGF0ZXM+PGlzYm4+MTE3OC03MDIzIChQcmludCkmI3hEOzExNzgtNzAyMyAo
TGlua2luZyk8L2lzYm4+PGFjY2Vzc2lvbi1udW0+MzMyMDQxMzY8L2FjY2Vzc2lvbi1udW0+PHVy
bHM+PHJlbGF0ZWQtdXJscz48dXJsPmh0dHBzOi8vd3d3Lm5jYmkubmxtLm5paC5nb3YvcHVibWVk
LzMzMjA0MTM2PC91cmw+PC9yZWxhdGVkLXVybHM+PC91cmxzPjxjdXN0b20yPlBNQzc2Njc1ODc8
L2N1c3RvbTI+PGVsZWN0cm9uaWMtcmVzb3VyY2UtbnVtPjEwLjIxNDcvQ0VHLlMxOTg3OTY8L2Vs
ZWN0cm9uaWMtcmVzb3VyY2UtbnVtPjwvcmVjb3JkPjwvQ2l0ZT48Q2l0ZT48QXV0aG9yPlRhbzwv
QXV0aG9yPjxZZWFyPjIwMjA8L1llYXI+PFJlY051bT41Njk8L1JlY051bT48cmVjb3JkPjxyZWMt
bnVtYmVyPjU2OTwvcmVjLW51bWJlcj48Zm9yZWlnbi1rZXlzPjxrZXkgYXBwPSJFTiIgZGItaWQ9
ImVzenY1Zjl4cTBycGRhZXdyd3VwejUweDV4YTJmZHZ3cGV2cyIgdGltZXN0YW1wPSIxNjA4NTcw
NTY1Ij41Njk8L2tleT48L2ZvcmVpZ24ta2V5cz48cmVmLXR5cGUgbmFtZT0iSm91cm5hbCBBcnRp
Y2xlIj4xNzwvcmVmLXR5cGU+PGNvbnRyaWJ1dG9ycz48YXV0aG9ycz48YXV0aG9yPlRhbywgWS48
L2F1dGhvcj48YXV0aG9yPlpoZW5nLCBZLjwvYXV0aG9yPjxhdXRob3I+SGFuLCBKLiBHLjwvYXV0
aG9yPjxhdXRob3I+V2FuZywgWi4gSi48L2F1dGhvcj48YXV0aG9yPkN1aSwgSi4gSi48L2F1dGhv
cj48YXV0aG9yPlpoYW8sIEIuIEMuPC9hdXRob3I+PGF1dGhvcj5ZYW5nLCBYLiBRLjwvYXV0aG9y
PjwvYXV0aG9ycz48L2NvbnRyaWJ1dG9ycz48YXV0aC1hZGRyZXNzPkRlcGFydG1lbnQgb2YgR2Vu
ZXJhbCBTdXJnZXJ5LCBCZWlqaW5nIENoYW95YW5nIEhvc3BpdGFsLCBDYXBpdGFsIE1lZGljYWwg
VW5pdmVyc2l0eSwgQmVpamluZywgQ2hpbmEgKG1haW5sYW5kKS48L2F1dGgtYWRkcmVzcz48dGl0
bGVzPjx0aXRsZT5Mb25nLVRlcm0gQ2xpbmljYWwgUmVzdWx0cyBvZiBVc2Ugb2YgYW4gQW5hbCBG
aXN0dWxhIFBsdWcgZm9yIFRyZWF0bWVudCBvZiBMb3cgVHJhbnMtU3BoaW5jdGVyaWMgQW5hbCBG
aXN0dWxhczwvdGl0bGU+PHNlY29uZGFyeS10aXRsZT5NZWQgU2NpIE1vbml0PC9zZWNvbmRhcnkt
dGl0bGU+PC90aXRsZXM+PHBlcmlvZGljYWw+PGZ1bGwtdGl0bGU+TWVkIFNjaSBNb25pdDwvZnVs
bC10aXRsZT48L3BlcmlvZGljYWw+PHBhZ2VzPmU5MjgxODE8L3BhZ2VzPjx2b2x1bWU+MjY8L3Zv
bHVtZT48ZWRpdGlvbj4yMDIwLzEyLzA3PC9lZGl0aW9uPjxkYXRlcz48eWVhcj4yMDIwPC95ZWFy
PjxwdWItZGF0ZXM+PGRhdGU+RGVjIDY8L2RhdGU+PC9wdWItZGF0ZXM+PC9kYXRlcz48aXNibj4x
NjQzLTM3NTAgKEVsZWN0cm9uaWMpJiN4RDsxMjM0LTEwMTAgKExpbmtpbmcpPC9pc2JuPjxhY2Nl
c3Npb24tbnVtPjMzMjc5OTI3PC9hY2Nlc3Npb24tbnVtPjx1cmxzPjxyZWxhdGVkLXVybHM+PHVy
bD5odHRwczovL3d3dy5uY2JpLm5sbS5uaWguZ292L3B1Ym1lZC8zMzI3OTkyNzwvdXJsPjwvcmVs
YXRlZC11cmxzPjwvdXJscz48Y3VzdG9tMj5QTUM3NzI3MDc3PC9jdXN0b20yPjxlbGVjdHJvbmlj
LXJlc291cmNlLW51bT4xMC4xMjY1OS9NU00uOTI4MTgxPC9lbGVjdHJvbmljLXJlc291cmNlLW51
bT48L3JlY29yZD48L0NpdGU+PC9FbmROb3RlPn==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675FBF" w:rsidRPr="006749CC">
        <w:rPr>
          <w:rFonts w:ascii="Book Antiqua" w:eastAsia="Book Antiqua" w:hAnsi="Book Antiqua" w:cs="Book Antiqua"/>
          <w:color w:val="000000"/>
        </w:rPr>
      </w:r>
      <w:r w:rsidR="00675FBF"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2,</w:t>
      </w:r>
      <w:r w:rsidR="00F526A5" w:rsidRPr="006749CC">
        <w:rPr>
          <w:rFonts w:ascii="Book Antiqua" w:eastAsia="Book Antiqua" w:hAnsi="Book Antiqua" w:cs="Book Antiqua"/>
          <w:color w:val="000000"/>
          <w:vertAlign w:val="superscript"/>
        </w:rPr>
        <w:t>30]</w:t>
      </w:r>
      <w:r w:rsidR="00675FBF"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The </w:t>
      </w:r>
      <w:r w:rsidR="00AA05BF" w:rsidRPr="006749CC">
        <w:rPr>
          <w:rFonts w:ascii="Book Antiqua" w:eastAsia="Book Antiqua" w:hAnsi="Book Antiqua" w:cs="Book Antiqua"/>
          <w:color w:val="000000"/>
        </w:rPr>
        <w:t xml:space="preserve">increased </w:t>
      </w:r>
      <w:r w:rsidRPr="006749CC">
        <w:rPr>
          <w:rFonts w:ascii="Book Antiqua" w:eastAsia="Book Antiqua" w:hAnsi="Book Antiqua" w:cs="Book Antiqua"/>
          <w:color w:val="000000"/>
        </w:rPr>
        <w:t xml:space="preserve">utility of the Garg classification over other classifications </w:t>
      </w:r>
      <w:r w:rsidR="00AA05BF" w:rsidRPr="006749CC">
        <w:rPr>
          <w:rFonts w:ascii="Book Antiqua" w:eastAsia="Book Antiqua" w:hAnsi="Book Antiqua" w:cs="Book Antiqua"/>
          <w:color w:val="000000"/>
        </w:rPr>
        <w:t>was</w:t>
      </w:r>
      <w:r w:rsidRPr="006749CC">
        <w:rPr>
          <w:rFonts w:ascii="Book Antiqua" w:eastAsia="Book Antiqua" w:hAnsi="Book Antiqua" w:cs="Book Antiqua"/>
          <w:color w:val="000000"/>
        </w:rPr>
        <w:t xml:space="preserve"> demonstrated in a recent </w:t>
      </w:r>
      <w:r w:rsidR="00AA05BF" w:rsidRPr="006749CC">
        <w:rPr>
          <w:rFonts w:ascii="Book Antiqua" w:eastAsia="Book Antiqua" w:hAnsi="Book Antiqua" w:cs="Book Antiqua"/>
          <w:color w:val="000000"/>
        </w:rPr>
        <w:t xml:space="preserve">comparative </w:t>
      </w:r>
      <w:r w:rsidRPr="006749CC">
        <w:rPr>
          <w:rFonts w:ascii="Book Antiqua" w:eastAsia="Book Antiqua" w:hAnsi="Book Antiqua" w:cs="Book Antiqua"/>
          <w:color w:val="000000"/>
        </w:rPr>
        <w:t xml:space="preserve">study </w:t>
      </w:r>
      <w:r w:rsidR="00AA05BF" w:rsidRPr="006749CC">
        <w:rPr>
          <w:rFonts w:ascii="Book Antiqua" w:eastAsia="Book Antiqua" w:hAnsi="Book Antiqua" w:cs="Book Antiqua"/>
          <w:color w:val="000000"/>
        </w:rPr>
        <w:t>of</w:t>
      </w:r>
      <w:r w:rsidRPr="006749CC">
        <w:rPr>
          <w:rFonts w:ascii="Book Antiqua" w:eastAsia="Book Antiqua" w:hAnsi="Book Antiqua" w:cs="Book Antiqua"/>
          <w:color w:val="000000"/>
        </w:rPr>
        <w:t xml:space="preserve"> 848 patients</w:t>
      </w:r>
      <w:r w:rsidR="00675FBF"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675FBF"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675FBF"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w:t>
      </w:r>
    </w:p>
    <w:p w14:paraId="27664D88" w14:textId="75A1ADDF" w:rsidR="00BE19A1" w:rsidRPr="006749CC" w:rsidRDefault="005876EA"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 xml:space="preserve">Another vital insight gained in </w:t>
      </w:r>
      <w:r w:rsidR="00AA05BF" w:rsidRPr="006749CC">
        <w:rPr>
          <w:rFonts w:ascii="Book Antiqua" w:eastAsia="Book Antiqua" w:hAnsi="Book Antiqua" w:cs="Book Antiqua"/>
          <w:color w:val="000000"/>
        </w:rPr>
        <w:t>this</w:t>
      </w:r>
      <w:r w:rsidRPr="006749CC">
        <w:rPr>
          <w:rFonts w:ascii="Book Antiqua" w:eastAsia="Book Antiqua" w:hAnsi="Book Antiqua" w:cs="Book Antiqua"/>
          <w:color w:val="000000"/>
        </w:rPr>
        <w:t xml:space="preserve"> study was regarding the management of fistulas with a non</w:t>
      </w:r>
      <w:r w:rsidR="007E3ADD">
        <w:rPr>
          <w:rFonts w:ascii="Book Antiqua" w:eastAsia="Book Antiqua" w:hAnsi="Book Antiqua" w:cs="Book Antiqua"/>
          <w:color w:val="000000"/>
        </w:rPr>
        <w:t>-</w:t>
      </w:r>
      <w:r w:rsidRPr="006749CC">
        <w:rPr>
          <w:rFonts w:ascii="Book Antiqua" w:eastAsia="Book Antiqua" w:hAnsi="Book Antiqua" w:cs="Book Antiqua"/>
          <w:color w:val="000000"/>
        </w:rPr>
        <w:t xml:space="preserve">locatable IO. </w:t>
      </w:r>
      <w:r w:rsidR="00D17773">
        <w:rPr>
          <w:rFonts w:ascii="Book Antiqua" w:eastAsia="Book Antiqua" w:hAnsi="Book Antiqua" w:cs="Book Antiqua"/>
          <w:color w:val="000000"/>
        </w:rPr>
        <w:t>Studies have shown that i</w:t>
      </w:r>
      <w:r w:rsidRPr="006749CC">
        <w:rPr>
          <w:rFonts w:ascii="Book Antiqua" w:eastAsia="Book Antiqua" w:hAnsi="Book Antiqua" w:cs="Book Antiqua"/>
          <w:color w:val="000000"/>
        </w:rPr>
        <w:t xml:space="preserve">nability to accurately locate the IO has been associated with a </w:t>
      </w:r>
      <w:r w:rsidR="00AA05BF" w:rsidRPr="006749CC">
        <w:rPr>
          <w:rFonts w:ascii="Book Antiqua" w:eastAsia="Book Antiqua" w:hAnsi="Book Antiqua" w:cs="Book Antiqua"/>
          <w:color w:val="000000"/>
        </w:rPr>
        <w:t xml:space="preserve">greater </w:t>
      </w:r>
      <w:r w:rsidRPr="006749CC">
        <w:rPr>
          <w:rFonts w:ascii="Book Antiqua" w:eastAsia="Book Antiqua" w:hAnsi="Book Antiqua" w:cs="Book Antiqua"/>
          <w:color w:val="000000"/>
        </w:rPr>
        <w:t xml:space="preserve">than 50% </w:t>
      </w:r>
      <w:r w:rsidR="00D17773">
        <w:rPr>
          <w:rFonts w:ascii="Book Antiqua" w:eastAsia="Book Antiqua" w:hAnsi="Book Antiqua" w:cs="Book Antiqua"/>
          <w:color w:val="000000"/>
        </w:rPr>
        <w:t xml:space="preserve">or up to 20-fold increase in </w:t>
      </w:r>
      <w:r w:rsidRPr="006749CC">
        <w:rPr>
          <w:rFonts w:ascii="Book Antiqua" w:eastAsia="Book Antiqua" w:hAnsi="Book Antiqua" w:cs="Book Antiqua"/>
          <w:color w:val="000000"/>
        </w:rPr>
        <w:t>risk of recurrence</w:t>
      </w:r>
      <w:r w:rsidR="00D17773">
        <w:rPr>
          <w:rFonts w:ascii="Book Antiqua" w:eastAsia="Book Antiqua" w:hAnsi="Book Antiqua" w:cs="Book Antiqua"/>
          <w:color w:val="000000"/>
        </w:rPr>
        <w:t xml:space="preserve"> of fistulas.</w:t>
      </w:r>
      <w:r w:rsidR="00675FBF" w:rsidRPr="006749CC">
        <w:rPr>
          <w:rFonts w:ascii="Book Antiqua" w:eastAsia="Book Antiqua" w:hAnsi="Book Antiqua" w:cs="Book Antiqua"/>
          <w:color w:val="000000"/>
        </w:rPr>
        <w:fldChar w:fldCharType="begin"/>
      </w:r>
      <w:r w:rsidR="00F526A5" w:rsidRPr="006749CC">
        <w:rPr>
          <w:rFonts w:ascii="Book Antiqua" w:eastAsia="Book Antiqua" w:hAnsi="Book Antiqua" w:cs="Book Antiqua"/>
          <w:color w:val="000000"/>
        </w:rPr>
        <w:instrText xml:space="preserve"> ADDIN EN.CITE &lt;EndNote&gt;&lt;Cite&gt;&lt;Author&gt;Sygut&lt;/Author&gt;&lt;Year&gt;2010&lt;/Year&gt;&lt;RecNum&gt;481&lt;/RecNum&gt;&lt;DisplayText&gt;&lt;style face="superscript"&gt;[31]&lt;/style&gt;&lt;/DisplayText&gt;&lt;record&gt;&lt;rec-number&gt;481&lt;/rec-number&gt;&lt;foreign-keys&gt;&lt;key app="EN" db-id="eszv5f9xq0rpdaewrwupz50x5xa2fdvwpevs" timestamp="0"&gt;481&lt;/key&gt;&lt;/foreign-keys&gt;&lt;ref-type name="Journal Article"&gt;17&lt;/ref-type&gt;&lt;contributors&gt;&lt;authors&gt;&lt;author&gt;Sygut, A.&lt;/author&gt;&lt;author&gt;Mik, M.&lt;/author&gt;&lt;author&gt;Trzcinski, R.&lt;/author&gt;&lt;author&gt;Dziki, A.&lt;/author&gt;&lt;/authors&gt;&lt;/contributors&gt;&lt;auth-address&gt;Department of General and Colorectal Surgery, Medical University of Lodz, Lodz, Plac Hallera 1, 90-647, Poland. sygut@toya.net.pl&lt;/auth-address&gt;&lt;titles&gt;&lt;title&gt;How the location of the internal opening of anal fistulas affect the treatment results of primary transsphincteric fistulas&lt;/title&gt;&lt;secondary-title&gt;Langenbecks Arch Surg&lt;/secondary-title&gt;&lt;/titles&gt;&lt;periodical&gt;&lt;full-title&gt;Langenbecks Arch Surg&lt;/full-title&gt;&lt;/periodical&gt;&lt;pages&gt;1055-9&lt;/pages&gt;&lt;volume&gt;395&lt;/volume&gt;&lt;number&gt;8&lt;/number&gt;&lt;edition&gt;2009/11/20&lt;/edition&gt;&lt;keywords&gt;&lt;keyword&gt;Adolescent&lt;/keyword&gt;&lt;keyword&gt;Adult&lt;/keyword&gt;&lt;keyword&gt;Anal Canal/diagnostic imaging/*surgery&lt;/keyword&gt;&lt;keyword&gt;*Endosonography&lt;/keyword&gt;&lt;keyword&gt;Female&lt;/keyword&gt;&lt;keyword&gt;Follow-Up Studies&lt;/keyword&gt;&lt;keyword&gt;Humans&lt;/keyword&gt;&lt;keyword&gt;Male&lt;/keyword&gt;&lt;keyword&gt;Middle Aged&lt;/keyword&gt;&lt;keyword&gt;Rectal Fistula/diagnostic imaging/*surgery&lt;/keyword&gt;&lt;keyword&gt;Recurrence&lt;/keyword&gt;&lt;keyword&gt;Risk&lt;/keyword&gt;&lt;keyword&gt;Sensitivity and Specificity&lt;/keyword&gt;&lt;keyword&gt;Wound Healing/physiology&lt;/keyword&gt;&lt;keyword&gt;Young Adult&lt;/keyword&gt;&lt;/keywords&gt;&lt;dates&gt;&lt;year&gt;2010&lt;/year&gt;&lt;pub-dates&gt;&lt;date&gt;Nov&lt;/date&gt;&lt;/pub-dates&gt;&lt;/dates&gt;&lt;isbn&gt;1435-2451 (Electronic)&amp;#xD;1435-2443 (Linking)&lt;/isbn&gt;&lt;accession-num&gt;19924437&lt;/accession-num&gt;&lt;urls&gt;&lt;related-urls&gt;&lt;url&gt;https://www.ncbi.nlm.nih.gov/pubmed/19924437&lt;/url&gt;&lt;/related-urls&gt;&lt;/urls&gt;&lt;electronic-resource-num&gt;10.1007/s00423-009-0562-0&lt;/electronic-resource-num&gt;&lt;/record&gt;&lt;/Cite&gt;&lt;/EndNote&gt;</w:instrText>
      </w:r>
      <w:r w:rsidR="00675FBF" w:rsidRPr="006749CC">
        <w:rPr>
          <w:rFonts w:ascii="Book Antiqua" w:eastAsia="Book Antiqua" w:hAnsi="Book Antiqua" w:cs="Book Antiqua"/>
          <w:color w:val="000000"/>
        </w:rPr>
        <w:fldChar w:fldCharType="separate"/>
      </w:r>
      <w:r w:rsidR="00F526A5" w:rsidRPr="006749CC">
        <w:rPr>
          <w:rFonts w:ascii="Book Antiqua" w:eastAsia="Book Antiqua" w:hAnsi="Book Antiqua" w:cs="Book Antiqua"/>
          <w:color w:val="000000"/>
          <w:vertAlign w:val="superscript"/>
        </w:rPr>
        <w:t>[31]</w:t>
      </w:r>
      <w:r w:rsidR="00675FBF"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It has also been shown that of all the risk factors responsible for recurrence, the inability to locate the </w:t>
      </w:r>
      <w:r w:rsidR="007E3ADD">
        <w:rPr>
          <w:rFonts w:ascii="Book Antiqua" w:eastAsia="Book Antiqua" w:hAnsi="Book Antiqua" w:cs="Book Antiqua"/>
          <w:color w:val="000000"/>
        </w:rPr>
        <w:t>IO</w:t>
      </w:r>
      <w:r w:rsidRPr="006749CC">
        <w:rPr>
          <w:rFonts w:ascii="Book Antiqua" w:eastAsia="Book Antiqua" w:hAnsi="Book Antiqua" w:cs="Book Antiqua"/>
          <w:color w:val="000000"/>
        </w:rPr>
        <w:t xml:space="preserve"> was associated with the highest recurrence risk</w:t>
      </w:r>
      <w:r w:rsidR="00675FBF" w:rsidRPr="006749CC">
        <w:rPr>
          <w:rFonts w:ascii="Book Antiqua" w:eastAsia="Book Antiqua" w:hAnsi="Book Antiqua" w:cs="Book Antiqua"/>
          <w:color w:val="000000"/>
        </w:rPr>
        <w:fldChar w:fldCharType="begin">
          <w:fldData xml:space="preserve">PEVuZE5vdGU+PENpdGU+PEF1dGhvcj5NZWk8L0F1dGhvcj48WWVhcj4yMDE5PC9ZZWFyPjxSZWNO
dW0+NTQwPC9SZWNOdW0+PERpc3BsYXlUZXh0PjxzdHlsZSBmYWNlPSJzdXBlcnNjcmlwdCI+WzMy
XTwvc3R5bGU+PC9EaXNwbGF5VGV4dD48cmVjb3JkPjxyZWMtbnVtYmVyPjU0MDwvcmVjLW51bWJl
cj48Zm9yZWlnbi1rZXlzPjxrZXkgYXBwPSJFTiIgZGItaWQ9ImVzenY1Zjl4cTBycGRhZXdyd3Vw
ejUweDV4YTJmZHZ3cGV2cyIgdGltZXN0YW1wPSIxNTk5MzMwNzA1Ij41NDA8L2tleT48L2ZvcmVp
Z24ta2V5cz48cmVmLXR5cGUgbmFtZT0iSm91cm5hbCBBcnRpY2xlIj4xNzwvcmVmLXR5cGU+PGNv
bnRyaWJ1dG9ycz48YXV0aG9ycz48YXV0aG9yPk1laSwgWi48L2F1dGhvcj48YXV0aG9yPldhbmcs
IFEuPC9hdXRob3I+PGF1dGhvcj5aaGFuZywgWS48L2F1dGhvcj48YXV0aG9yPkxpdSwgUC48L2F1
dGhvcj48YXV0aG9yPkdlLCBNLjwvYXV0aG9yPjxhdXRob3I+RHUsIFAuPC9hdXRob3I+PGF1dGhv
cj5ZYW5nLCBXLjwvYXV0aG9yPjxhdXRob3I+SGUsIFkuPC9hdXRob3I+PC9hdXRob3JzPjwvY29u
dHJpYnV0b3JzPjxhdXRoLWFkZHJlc3M+RGVwYXJ0bWVudCBvZiBBbm9yZWN0YWwgU3VyZ2VyeSwg
U2h1Z3VhbmcgSG9zcGl0YWwsIFNoYW5naGFpIFVuaXZlcnNpdHkgb2YgVHJhZGl0aW9uYWwgQ2hp
bmVzZSBNZWRpY2luZSwgU2hhbmdoYWksIENoaW5hOyBBbm9yZWN0YWwgRGlzZWFzZSBJbnN0aXR1
dGUgb2YgU2h1Z3VhbmcgSG9zcGl0YWwsIFNoYW5naGFpLCBDaGluYS4gRWxlY3Ryb25pYyBhZGRy
ZXNzOiBoZXJybWF5b3JAMTI2LmNvbS4mI3hEO0RlcGFydG1lbnQgb2YgQW5vcmVjdGFsIFN1cmdl
cnksIFNodWd1YW5nIEhvc3BpdGFsLCBTaGFuZ2hhaSBVbml2ZXJzaXR5IG9mIFRyYWRpdGlvbmFs
IENoaW5lc2UgTWVkaWNpbmUsIFNoYW5naGFpLCBDaGluYTsgQW5vcmVjdGFsIERpc2Vhc2UgSW5z
dGl0dXRlIG9mIFNodWd1YW5nIEhvc3BpdGFsLCBTaGFuZ2hhaSwgQ2hpbmEuJiN4RDtEZXBhcnRt
ZW50IG9mIFBoYXJtYWN5LCBCZWlqaW5nIEFuemhlbiBIb3NwaXRhbCwgQ2FwaXRhbCBNZWRpY2Fs
IFVuaXZlcnNpdHksIEJlaWppbmcsIENoaW5hLiYjeEQ7RGVwYXJ0bWVudCBvZiBDb2xvcmVjdGFs
IFN1cmdlcnksIENoYW5naGFpIEhvc3BpdGFsLCBTZWNvbmQgTWlsaXRhcnkgTWVkaWNhbCBVbml2
ZXJzaXR5LCBTaGFuZ2hhaSwgQ2hpbmEuJiN4RDtEZXBhcnRtZW50IG9mIEdlbmVyYWwgU3VyZ2Vy
eSwgU2h1Z3VhbmcgSG9zcGl0YWwsIFNoYW5naGFpIFVuaXZlcnNpdHkgb2YgVHJhZGl0aW9uYWwg
Q2hpbmVzZSBNZWRpY2luZSwgU2hhbmdoYWksIENoaW5hLiYjeEQ7RGVwYXJ0bWVudCBvZiBBbm9y
ZWN0YWwgU3VyZ2VyeSwgU2h1Z3VhbmcgSG9zcGl0YWwsIFNoYW5naGFpIFVuaXZlcnNpdHkgb2Yg
VHJhZGl0aW9uYWwgQ2hpbmVzZSBNZWRpY2luZSwgU2hhbmdoYWksIENoaW5hOyBBbm9yZWN0YWwg
RGlzZWFzZSBJbnN0aXR1dGUgb2YgU2h1Z3VhbmcgSG9zcGl0YWwsIFNoYW5naGFpLCBDaGluYS4g
RWxlY3Ryb25pYyBhZGRyZXNzOiB5YW5nd2VpeWlzaGlAMTYzLmNvbS4mI3hEO1dlc3QgQ2hpbmEg
U2Nob29sIG9mIE1lZGljaW5lL1dlc3QgQ2hpbmEgSG9zcGl0YWwsIFNpY2h1YW4gVW5pdmVyc2l0
eSwgQ2hlbmdkdSwgU2ljaHVhbiwgUGVvcGxlJmFwb3M7cyBSZXB1YmxpYyBvZiBDaGluYTsgVGhl
IEluc3RpdHV0ZSBvZiBHZW5ldGljcyBhbmQgTW9sZWN1bGFyIE1lZGljaW5lLCBXZXN0ZXJuIEdl
bmVyYWwgSG9zcGl0YWwsIFVuaXZlcnNpdHkgb2YgRWRpbmJ1cmdoLCBVSy48L2F1dGgtYWRkcmVz
cz48dGl0bGVzPjx0aXRsZT5SaXNrIEZhY3RvcnMgZm9yIFJlY3VycmVuY2UgYWZ0ZXIgYW5hbCBm
aXN0dWxhIHN1cmdlcnk6IEEgbWV0YS1hbmFseXNpczwvdGl0bGU+PHNlY29uZGFyeS10aXRsZT5J
bnQgSiBTdXJnPC9zZWNvbmRhcnktdGl0bGU+PC90aXRsZXM+PHBlcmlvZGljYWw+PGZ1bGwtdGl0
bGU+SW50IEogU3VyZzwvZnVsbC10aXRsZT48L3BlcmlvZGljYWw+PHBhZ2VzPjE1My0xNjQ8L3Bh
Z2VzPjx2b2x1bWU+Njk8L3ZvbHVtZT48ZWRpdGlvbj4yMDE5LzA4LzExPC9lZGl0aW9uPjxrZXl3
b3Jkcz48a2V5d29yZD5BZHVsdDwva2V5d29yZD48a2V5d29yZD5GZW1hbGU8L2tleXdvcmQ+PGtl
eXdvcmQ+SHVtYW5zPC9rZXl3b3JkPjxrZXl3b3JkPk1hbGU8L2tleXdvcmQ+PGtleXdvcmQ+UG9z
dG9wZXJhdGl2ZSBDb21wbGljYXRpb25zL2V0aW9sb2d5PC9rZXl3b3JkPjxrZXl3b3JkPlJlY3Rh
bCBGaXN0dWxhL2V0aW9sb2d5LypzdXJnZXJ5PC9rZXl3b3JkPjxrZXl3b3JkPlJlY3VycmVuY2U8
L2tleXdvcmQ+PGtleXdvcmQ+UmlzayBGYWN0b3JzPC9rZXl3b3JkPjxrZXl3b3JkPkFuYWwgZmlz
dHVsYTwva2V5d29yZD48a2V5d29yZD5NZXRhLUFuYWx5c2lzPC9rZXl3b3JkPjxrZXl3b3JkPlJp
c2sgZmFjdG9yPC9rZXl3b3JkPjxrZXl3b3JkPlN1cmdpY2FsIHRyZWF0bWVudDwva2V5d29yZD48
L2tleXdvcmRzPjxkYXRlcz48eWVhcj4yMDE5PC95ZWFyPjxwdWItZGF0ZXM+PGRhdGU+U2VwPC9k
YXRlPjwvcHViLWRhdGVzPjwvZGF0ZXM+PGlzYm4+MTc0My05MTU5IChFbGVjdHJvbmljKSYjeEQ7
MTc0My05MTU5IChMaW5raW5nKTwvaXNibj48YWNjZXNzaW9uLW51bT4zMTQwMDUwNDwvYWNjZXNz
aW9uLW51bT48dXJscz48cmVsYXRlZC11cmxzPjx1cmw+aHR0cHM6Ly93d3cubmNiaS5ubG0ubmlo
Lmdvdi9wdWJtZWQvMzE0MDA1MDQ8L3VybD48L3JlbGF0ZWQtdXJscz48L3VybHM+PGVsZWN0cm9u
aWMtcmVzb3VyY2UtbnVtPjEwLjEwMTYvai5panN1LjIwMTkuMDguMDAzPC9lbGVjdHJvbmljLXJl
c291cmNlLW51bT48L3JlY29yZD48L0NpdGU+PC9FbmROb3RlPgB=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NZWk8L0F1dGhvcj48WWVhcj4yMDE5PC9ZZWFyPjxSZWNO
dW0+NTQwPC9SZWNOdW0+PERpc3BsYXlUZXh0PjxzdHlsZSBmYWNlPSJzdXBlcnNjcmlwdCI+WzMy
XTwvc3R5bGU+PC9EaXNwbGF5VGV4dD48cmVjb3JkPjxyZWMtbnVtYmVyPjU0MDwvcmVjLW51bWJl
cj48Zm9yZWlnbi1rZXlzPjxrZXkgYXBwPSJFTiIgZGItaWQ9ImVzenY1Zjl4cTBycGRhZXdyd3Vw
ejUweDV4YTJmZHZ3cGV2cyIgdGltZXN0YW1wPSIxNTk5MzMwNzA1Ij41NDA8L2tleT48L2ZvcmVp
Z24ta2V5cz48cmVmLXR5cGUgbmFtZT0iSm91cm5hbCBBcnRpY2xlIj4xNzwvcmVmLXR5cGU+PGNv
bnRyaWJ1dG9ycz48YXV0aG9ycz48YXV0aG9yPk1laSwgWi48L2F1dGhvcj48YXV0aG9yPldhbmcs
IFEuPC9hdXRob3I+PGF1dGhvcj5aaGFuZywgWS48L2F1dGhvcj48YXV0aG9yPkxpdSwgUC48L2F1
dGhvcj48YXV0aG9yPkdlLCBNLjwvYXV0aG9yPjxhdXRob3I+RHUsIFAuPC9hdXRob3I+PGF1dGhv
cj5ZYW5nLCBXLjwvYXV0aG9yPjxhdXRob3I+SGUsIFkuPC9hdXRob3I+PC9hdXRob3JzPjwvY29u
dHJpYnV0b3JzPjxhdXRoLWFkZHJlc3M+RGVwYXJ0bWVudCBvZiBBbm9yZWN0YWwgU3VyZ2VyeSwg
U2h1Z3VhbmcgSG9zcGl0YWwsIFNoYW5naGFpIFVuaXZlcnNpdHkgb2YgVHJhZGl0aW9uYWwgQ2hp
bmVzZSBNZWRpY2luZSwgU2hhbmdoYWksIENoaW5hOyBBbm9yZWN0YWwgRGlzZWFzZSBJbnN0aXR1
dGUgb2YgU2h1Z3VhbmcgSG9zcGl0YWwsIFNoYW5naGFpLCBDaGluYS4gRWxlY3Ryb25pYyBhZGRy
ZXNzOiBoZXJybWF5b3JAMTI2LmNvbS4mI3hEO0RlcGFydG1lbnQgb2YgQW5vcmVjdGFsIFN1cmdl
cnksIFNodWd1YW5nIEhvc3BpdGFsLCBTaGFuZ2hhaSBVbml2ZXJzaXR5IG9mIFRyYWRpdGlvbmFs
IENoaW5lc2UgTWVkaWNpbmUsIFNoYW5naGFpLCBDaGluYTsgQW5vcmVjdGFsIERpc2Vhc2UgSW5z
dGl0dXRlIG9mIFNodWd1YW5nIEhvc3BpdGFsLCBTaGFuZ2hhaSwgQ2hpbmEuJiN4RDtEZXBhcnRt
ZW50IG9mIFBoYXJtYWN5LCBCZWlqaW5nIEFuemhlbiBIb3NwaXRhbCwgQ2FwaXRhbCBNZWRpY2Fs
IFVuaXZlcnNpdHksIEJlaWppbmcsIENoaW5hLiYjeEQ7RGVwYXJ0bWVudCBvZiBDb2xvcmVjdGFs
IFN1cmdlcnksIENoYW5naGFpIEhvc3BpdGFsLCBTZWNvbmQgTWlsaXRhcnkgTWVkaWNhbCBVbml2
ZXJzaXR5LCBTaGFuZ2hhaSwgQ2hpbmEuJiN4RDtEZXBhcnRtZW50IG9mIEdlbmVyYWwgU3VyZ2Vy
eSwgU2h1Z3VhbmcgSG9zcGl0YWwsIFNoYW5naGFpIFVuaXZlcnNpdHkgb2YgVHJhZGl0aW9uYWwg
Q2hpbmVzZSBNZWRpY2luZSwgU2hhbmdoYWksIENoaW5hLiYjeEQ7RGVwYXJ0bWVudCBvZiBBbm9y
ZWN0YWwgU3VyZ2VyeSwgU2h1Z3VhbmcgSG9zcGl0YWwsIFNoYW5naGFpIFVuaXZlcnNpdHkgb2Yg
VHJhZGl0aW9uYWwgQ2hpbmVzZSBNZWRpY2luZSwgU2hhbmdoYWksIENoaW5hOyBBbm9yZWN0YWwg
RGlzZWFzZSBJbnN0aXR1dGUgb2YgU2h1Z3VhbmcgSG9zcGl0YWwsIFNoYW5naGFpLCBDaGluYS4g
RWxlY3Ryb25pYyBhZGRyZXNzOiB5YW5nd2VpeWlzaGlAMTYzLmNvbS4mI3hEO1dlc3QgQ2hpbmEg
U2Nob29sIG9mIE1lZGljaW5lL1dlc3QgQ2hpbmEgSG9zcGl0YWwsIFNpY2h1YW4gVW5pdmVyc2l0
eSwgQ2hlbmdkdSwgU2ljaHVhbiwgUGVvcGxlJmFwb3M7cyBSZXB1YmxpYyBvZiBDaGluYTsgVGhl
IEluc3RpdHV0ZSBvZiBHZW5ldGljcyBhbmQgTW9sZWN1bGFyIE1lZGljaW5lLCBXZXN0ZXJuIEdl
bmVyYWwgSG9zcGl0YWwsIFVuaXZlcnNpdHkgb2YgRWRpbmJ1cmdoLCBVSy48L2F1dGgtYWRkcmVz
cz48dGl0bGVzPjx0aXRsZT5SaXNrIEZhY3RvcnMgZm9yIFJlY3VycmVuY2UgYWZ0ZXIgYW5hbCBm
aXN0dWxhIHN1cmdlcnk6IEEgbWV0YS1hbmFseXNpczwvdGl0bGU+PHNlY29uZGFyeS10aXRsZT5J
bnQgSiBTdXJnPC9zZWNvbmRhcnktdGl0bGU+PC90aXRsZXM+PHBlcmlvZGljYWw+PGZ1bGwtdGl0
bGU+SW50IEogU3VyZzwvZnVsbC10aXRsZT48L3BlcmlvZGljYWw+PHBhZ2VzPjE1My0xNjQ8L3Bh
Z2VzPjx2b2x1bWU+Njk8L3ZvbHVtZT48ZWRpdGlvbj4yMDE5LzA4LzExPC9lZGl0aW9uPjxrZXl3
b3Jkcz48a2V5d29yZD5BZHVsdDwva2V5d29yZD48a2V5d29yZD5GZW1hbGU8L2tleXdvcmQ+PGtl
eXdvcmQ+SHVtYW5zPC9rZXl3b3JkPjxrZXl3b3JkPk1hbGU8L2tleXdvcmQ+PGtleXdvcmQ+UG9z
dG9wZXJhdGl2ZSBDb21wbGljYXRpb25zL2V0aW9sb2d5PC9rZXl3b3JkPjxrZXl3b3JkPlJlY3Rh
bCBGaXN0dWxhL2V0aW9sb2d5LypzdXJnZXJ5PC9rZXl3b3JkPjxrZXl3b3JkPlJlY3VycmVuY2U8
L2tleXdvcmQ+PGtleXdvcmQ+UmlzayBGYWN0b3JzPC9rZXl3b3JkPjxrZXl3b3JkPkFuYWwgZmlz
dHVsYTwva2V5d29yZD48a2V5d29yZD5NZXRhLUFuYWx5c2lzPC9rZXl3b3JkPjxrZXl3b3JkPlJp
c2sgZmFjdG9yPC9rZXl3b3JkPjxrZXl3b3JkPlN1cmdpY2FsIHRyZWF0bWVudDwva2V5d29yZD48
L2tleXdvcmRzPjxkYXRlcz48eWVhcj4yMDE5PC95ZWFyPjxwdWItZGF0ZXM+PGRhdGU+U2VwPC9k
YXRlPjwvcHViLWRhdGVzPjwvZGF0ZXM+PGlzYm4+MTc0My05MTU5IChFbGVjdHJvbmljKSYjeEQ7
MTc0My05MTU5IChMaW5raW5nKTwvaXNibj48YWNjZXNzaW9uLW51bT4zMTQwMDUwNDwvYWNjZXNz
aW9uLW51bT48dXJscz48cmVsYXRlZC11cmxzPjx1cmw+aHR0cHM6Ly93d3cubmNiaS5ubG0ubmlo
Lmdvdi9wdWJtZWQvMzE0MDA1MDQ8L3VybD48L3JlbGF0ZWQtdXJscz48L3VybHM+PGVsZWN0cm9u
aWMtcmVzb3VyY2UtbnVtPjEwLjEwMTYvai5panN1LjIwMTkuMDguMDAzPC9lbGVjdHJvbmljLXJl
c291cmNlLW51bT48L3JlY29yZD48L0NpdGU+PC9FbmROb3RlPgB=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675FBF" w:rsidRPr="006749CC">
        <w:rPr>
          <w:rFonts w:ascii="Book Antiqua" w:eastAsia="Book Antiqua" w:hAnsi="Book Antiqua" w:cs="Book Antiqua"/>
          <w:color w:val="000000"/>
        </w:rPr>
      </w:r>
      <w:r w:rsidR="00675FBF" w:rsidRPr="006749CC">
        <w:rPr>
          <w:rFonts w:ascii="Book Antiqua" w:eastAsia="Book Antiqua" w:hAnsi="Book Antiqua" w:cs="Book Antiqua"/>
          <w:color w:val="000000"/>
        </w:rPr>
        <w:fldChar w:fldCharType="separate"/>
      </w:r>
      <w:r w:rsidR="00F526A5" w:rsidRPr="006749CC">
        <w:rPr>
          <w:rFonts w:ascii="Book Antiqua" w:eastAsia="Book Antiqua" w:hAnsi="Book Antiqua" w:cs="Book Antiqua"/>
          <w:color w:val="000000"/>
          <w:vertAlign w:val="superscript"/>
        </w:rPr>
        <w:t>[32]</w:t>
      </w:r>
      <w:r w:rsidR="00675FBF"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w:t>
      </w:r>
    </w:p>
    <w:p w14:paraId="1AB922CA" w14:textId="6D1AC3E4" w:rsidR="00BE19A1" w:rsidRPr="006749CC" w:rsidRDefault="005876EA"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 xml:space="preserve">The </w:t>
      </w:r>
      <w:r w:rsidR="002D56A0" w:rsidRPr="006749CC">
        <w:rPr>
          <w:rFonts w:ascii="Book Antiqua" w:eastAsia="Book Antiqua" w:hAnsi="Book Antiqua" w:cs="Book Antiqua"/>
          <w:color w:val="000000"/>
        </w:rPr>
        <w:t xml:space="preserve">steps followed to locate the </w:t>
      </w:r>
      <w:r w:rsidRPr="006749CC">
        <w:rPr>
          <w:rFonts w:ascii="Book Antiqua" w:eastAsia="Book Antiqua" w:hAnsi="Book Antiqua" w:cs="Book Antiqua"/>
          <w:color w:val="000000"/>
        </w:rPr>
        <w:t xml:space="preserve">IO of the fistula </w:t>
      </w:r>
      <w:r w:rsidR="002D56A0" w:rsidRPr="006749CC">
        <w:rPr>
          <w:rFonts w:ascii="Book Antiqua" w:eastAsia="Book Antiqua" w:hAnsi="Book Antiqua" w:cs="Book Antiqua"/>
          <w:color w:val="000000"/>
        </w:rPr>
        <w:t xml:space="preserve">were </w:t>
      </w:r>
      <w:r w:rsidRPr="006749CC">
        <w:rPr>
          <w:rFonts w:ascii="Book Antiqua" w:eastAsia="Book Antiqua" w:hAnsi="Book Antiqua" w:cs="Book Antiqua"/>
          <w:color w:val="000000"/>
        </w:rPr>
        <w:t xml:space="preserve">clinical examination </w:t>
      </w:r>
      <w:r w:rsidR="002D56A0" w:rsidRPr="006749CC">
        <w:rPr>
          <w:rFonts w:ascii="Book Antiqua" w:eastAsia="Book Antiqua" w:hAnsi="Book Antiqua" w:cs="Book Antiqua"/>
          <w:color w:val="000000"/>
        </w:rPr>
        <w:t xml:space="preserve">by </w:t>
      </w:r>
      <w:r w:rsidRPr="006749CC">
        <w:rPr>
          <w:rFonts w:ascii="Book Antiqua" w:eastAsia="Book Antiqua" w:hAnsi="Book Antiqua" w:cs="Book Antiqua"/>
          <w:color w:val="000000"/>
        </w:rPr>
        <w:t xml:space="preserve">palpating the area of maximum induration, pulling </w:t>
      </w:r>
      <w:r w:rsidR="002D56A0" w:rsidRPr="006749CC">
        <w:rPr>
          <w:rFonts w:ascii="Book Antiqua" w:eastAsia="Book Antiqua" w:hAnsi="Book Antiqua" w:cs="Book Antiqua"/>
          <w:color w:val="000000"/>
        </w:rPr>
        <w:t xml:space="preserve">on </w:t>
      </w:r>
      <w:r w:rsidRPr="006749CC">
        <w:rPr>
          <w:rFonts w:ascii="Book Antiqua" w:eastAsia="Book Antiqua" w:hAnsi="Book Antiqua" w:cs="Book Antiqua"/>
          <w:color w:val="000000"/>
        </w:rPr>
        <w:t xml:space="preserve">the external opening </w:t>
      </w:r>
      <w:r w:rsidR="002D56A0" w:rsidRPr="006749CC">
        <w:rPr>
          <w:rFonts w:ascii="Book Antiqua" w:eastAsia="Book Antiqua" w:hAnsi="Book Antiqua" w:cs="Book Antiqua"/>
          <w:color w:val="000000"/>
        </w:rPr>
        <w:t xml:space="preserve">to find </w:t>
      </w:r>
      <w:r w:rsidRPr="006749CC">
        <w:rPr>
          <w:rFonts w:ascii="Book Antiqua" w:eastAsia="Book Antiqua" w:hAnsi="Book Antiqua" w:cs="Book Antiqua"/>
          <w:color w:val="000000"/>
        </w:rPr>
        <w:t xml:space="preserve">the point of dimpling in the anal canal </w:t>
      </w:r>
      <w:r w:rsidR="002D56A0" w:rsidRPr="006749CC">
        <w:rPr>
          <w:rFonts w:ascii="Book Antiqua" w:eastAsia="Book Antiqua" w:hAnsi="Book Antiqua" w:cs="Book Antiqua"/>
          <w:color w:val="000000"/>
        </w:rPr>
        <w:t xml:space="preserve">by </w:t>
      </w:r>
      <w:r w:rsidRPr="006749CC">
        <w:rPr>
          <w:rFonts w:ascii="Book Antiqua" w:eastAsia="Book Antiqua" w:hAnsi="Book Antiqua" w:cs="Book Antiqua"/>
          <w:color w:val="000000"/>
        </w:rPr>
        <w:t>visual inspection</w:t>
      </w:r>
      <w:r w:rsidR="00997F87">
        <w:rPr>
          <w:rFonts w:ascii="Book Antiqua" w:eastAsia="Book Antiqua" w:hAnsi="Book Antiqua" w:cs="Book Antiqua"/>
          <w:color w:val="000000"/>
        </w:rPr>
        <w:t xml:space="preserve"> of the anal canal</w:t>
      </w:r>
      <w:r w:rsidRPr="006749CC">
        <w:rPr>
          <w:rFonts w:ascii="Book Antiqua" w:eastAsia="Book Antiqua" w:hAnsi="Book Antiqua" w:cs="Book Antiqua"/>
          <w:color w:val="000000"/>
        </w:rPr>
        <w:t xml:space="preserve">, intraoperative injection of colored solution through the external opening to </w:t>
      </w:r>
      <w:r w:rsidR="002D56A0" w:rsidRPr="006749CC">
        <w:rPr>
          <w:rFonts w:ascii="Book Antiqua" w:eastAsia="Book Antiqua" w:hAnsi="Book Antiqua" w:cs="Book Antiqua"/>
          <w:color w:val="000000"/>
        </w:rPr>
        <w:t xml:space="preserve">find </w:t>
      </w:r>
      <w:r w:rsidRPr="006749CC">
        <w:rPr>
          <w:rFonts w:ascii="Book Antiqua" w:eastAsia="Book Antiqua" w:hAnsi="Book Antiqua" w:cs="Book Antiqua"/>
          <w:color w:val="000000"/>
        </w:rPr>
        <w:t>its egress from the anus, and a detailed MRI analysis</w:t>
      </w:r>
      <w:r w:rsidR="00DE5626"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DE5626"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DE5626"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w:t>
      </w:r>
      <w:r w:rsidR="002D56A0" w:rsidRPr="006749CC">
        <w:rPr>
          <w:rFonts w:ascii="Book Antiqua" w:eastAsia="Book Antiqua" w:hAnsi="Book Antiqua" w:cs="Book Antiqua"/>
          <w:color w:val="000000"/>
        </w:rPr>
        <w:t xml:space="preserve">If </w:t>
      </w:r>
      <w:r w:rsidR="00997F87">
        <w:rPr>
          <w:rFonts w:ascii="Book Antiqua" w:eastAsia="Book Antiqua" w:hAnsi="Book Antiqua" w:cs="Book Antiqua"/>
          <w:color w:val="000000"/>
        </w:rPr>
        <w:t xml:space="preserve">all these were </w:t>
      </w:r>
      <w:r w:rsidR="002D56A0" w:rsidRPr="006749CC">
        <w:rPr>
          <w:rFonts w:ascii="Book Antiqua" w:eastAsia="Book Antiqua" w:hAnsi="Book Antiqua" w:cs="Book Antiqua"/>
          <w:color w:val="000000"/>
        </w:rPr>
        <w:t>not successful</w:t>
      </w:r>
      <w:r w:rsidR="00997F87">
        <w:rPr>
          <w:rFonts w:ascii="Book Antiqua" w:eastAsia="Book Antiqua" w:hAnsi="Book Antiqua" w:cs="Book Antiqua"/>
          <w:color w:val="000000"/>
        </w:rPr>
        <w:t xml:space="preserve"> in locating IO</w:t>
      </w:r>
      <w:r w:rsidR="002D56A0" w:rsidRPr="006749CC">
        <w:rPr>
          <w:rFonts w:ascii="Book Antiqua" w:eastAsia="Book Antiqua" w:hAnsi="Book Antiqua" w:cs="Book Antiqua"/>
          <w:color w:val="000000"/>
        </w:rPr>
        <w:t xml:space="preserve">, </w:t>
      </w:r>
      <w:r w:rsidR="00AA52FA">
        <w:rPr>
          <w:rFonts w:ascii="Book Antiqua" w:eastAsia="Book Antiqua" w:hAnsi="Book Antiqua" w:cs="Book Antiqua"/>
          <w:color w:val="000000"/>
        </w:rPr>
        <w:t xml:space="preserve">the </w:t>
      </w:r>
      <w:r w:rsidRPr="006749CC">
        <w:rPr>
          <w:rFonts w:ascii="Book Antiqua" w:eastAsia="Book Antiqua" w:hAnsi="Book Antiqua" w:cs="Book Antiqua"/>
          <w:color w:val="000000"/>
        </w:rPr>
        <w:t xml:space="preserve">fistula </w:t>
      </w:r>
      <w:r w:rsidR="002D56A0" w:rsidRPr="006749CC">
        <w:rPr>
          <w:rFonts w:ascii="Book Antiqua" w:eastAsia="Book Antiqua" w:hAnsi="Book Antiqua" w:cs="Book Antiqua"/>
          <w:color w:val="000000"/>
        </w:rPr>
        <w:t>was</w:t>
      </w:r>
      <w:r w:rsidRPr="006749CC">
        <w:rPr>
          <w:rFonts w:ascii="Book Antiqua" w:eastAsia="Book Antiqua" w:hAnsi="Book Antiqua" w:cs="Book Antiqua"/>
          <w:color w:val="000000"/>
        </w:rPr>
        <w:t xml:space="preserve"> categorized as IO-non-locatable</w:t>
      </w:r>
      <w:r w:rsidR="002D56A0" w:rsidRPr="006749CC">
        <w:rPr>
          <w:rFonts w:ascii="Book Antiqua" w:eastAsia="Book Antiqua" w:hAnsi="Book Antiqua" w:cs="Book Antiqua"/>
          <w:color w:val="000000"/>
        </w:rPr>
        <w:t xml:space="preserve"> and </w:t>
      </w:r>
      <w:r w:rsidR="00AA52FA">
        <w:rPr>
          <w:rFonts w:ascii="Book Antiqua" w:eastAsia="Book Antiqua" w:hAnsi="Book Antiqua" w:cs="Book Antiqua"/>
          <w:color w:val="000000"/>
        </w:rPr>
        <w:t>was</w:t>
      </w:r>
      <w:r w:rsidRPr="006749CC">
        <w:rPr>
          <w:rFonts w:ascii="Book Antiqua" w:eastAsia="Book Antiqua" w:hAnsi="Book Antiqua" w:cs="Book Antiqua"/>
          <w:color w:val="000000"/>
        </w:rPr>
        <w:t xml:space="preserve"> managed with a three-step </w:t>
      </w:r>
      <w:r w:rsidR="00997F87">
        <w:rPr>
          <w:rFonts w:ascii="Book Antiqua" w:eastAsia="Book Antiqua" w:hAnsi="Book Antiqua" w:cs="Book Antiqua"/>
          <w:color w:val="000000"/>
        </w:rPr>
        <w:t xml:space="preserve">protocol (known as </w:t>
      </w:r>
      <w:r w:rsidRPr="006749CC">
        <w:rPr>
          <w:rFonts w:ascii="Book Antiqua" w:eastAsia="Book Antiqua" w:hAnsi="Book Antiqua" w:cs="Book Antiqua"/>
          <w:color w:val="000000"/>
        </w:rPr>
        <w:t>Garg protocol</w:t>
      </w:r>
      <w:r w:rsidR="00997F87">
        <w:rPr>
          <w:rFonts w:ascii="Book Antiqua" w:eastAsia="Book Antiqua" w:hAnsi="Book Antiqua" w:cs="Book Antiqua"/>
          <w:color w:val="000000"/>
        </w:rPr>
        <w:t>)</w:t>
      </w:r>
      <w:r w:rsidRPr="006749CC">
        <w:rPr>
          <w:rFonts w:ascii="Book Antiqua" w:eastAsia="Book Antiqua" w:hAnsi="Book Antiqua" w:cs="Book Antiqua"/>
          <w:color w:val="000000"/>
        </w:rPr>
        <w:t xml:space="preserve">. First, </w:t>
      </w:r>
      <w:r w:rsidR="002D56A0"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 xml:space="preserve">MRI was reassessed in detail. Second, in non-horseshoe fistulas, the site </w:t>
      </w:r>
      <w:r w:rsidR="002D56A0" w:rsidRPr="006749CC">
        <w:rPr>
          <w:rFonts w:ascii="Book Antiqua" w:eastAsia="Book Antiqua" w:hAnsi="Book Antiqua" w:cs="Book Antiqua"/>
          <w:color w:val="000000"/>
        </w:rPr>
        <w:t xml:space="preserve">of closest contact of </w:t>
      </w:r>
      <w:r w:rsidRPr="006749CC">
        <w:rPr>
          <w:rFonts w:ascii="Book Antiqua" w:eastAsia="Book Antiqua" w:hAnsi="Book Antiqua" w:cs="Book Antiqua"/>
          <w:color w:val="000000"/>
        </w:rPr>
        <w:t>the fistula tract to the sphincter complex was identified. The IO was assumed to be located at that site, and the fistula was managed accordingly. Third, in horseshoe fistulas, the IO was assumed to be in the posterior midline for posterior horseshoe and anterior midline for anterior horseshoe fistulas</w:t>
      </w:r>
      <w:r w:rsidR="00DE5626"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DE5626"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DE5626"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The outcome</w:t>
      </w:r>
      <w:r w:rsidR="00E62C5D"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w:t>
      </w:r>
      <w:r w:rsidR="00F817B7" w:rsidRPr="006749CC">
        <w:rPr>
          <w:rFonts w:ascii="Book Antiqua" w:eastAsia="Book Antiqua" w:hAnsi="Book Antiqua" w:cs="Book Antiqua"/>
          <w:color w:val="000000"/>
        </w:rPr>
        <w:t xml:space="preserve">of </w:t>
      </w:r>
      <w:r w:rsidRPr="006749CC">
        <w:rPr>
          <w:rFonts w:ascii="Book Antiqua" w:eastAsia="Book Antiqua" w:hAnsi="Book Antiqua" w:cs="Book Antiqua"/>
          <w:color w:val="000000"/>
        </w:rPr>
        <w:t xml:space="preserve">fistula healing rate and objective incontinence score in IO-non-locatable and IO-locatable groups compared </w:t>
      </w:r>
      <w:r w:rsidR="00997F87">
        <w:rPr>
          <w:rFonts w:ascii="Book Antiqua" w:eastAsia="Book Antiqua" w:hAnsi="Book Antiqua" w:cs="Book Antiqua"/>
          <w:color w:val="000000"/>
        </w:rPr>
        <w:t xml:space="preserve">in </w:t>
      </w:r>
      <w:r w:rsidRPr="006749CC">
        <w:rPr>
          <w:rFonts w:ascii="Book Antiqua" w:eastAsia="Book Antiqua" w:hAnsi="Book Antiqua" w:cs="Book Antiqua"/>
          <w:color w:val="000000"/>
        </w:rPr>
        <w:t>700 patients</w:t>
      </w:r>
      <w:r w:rsidR="00F817B7" w:rsidRPr="006749CC">
        <w:rPr>
          <w:rFonts w:ascii="Book Antiqua" w:eastAsia="Book Antiqua" w:hAnsi="Book Antiqua" w:cs="Book Antiqua"/>
          <w:color w:val="000000"/>
        </w:rPr>
        <w:t xml:space="preserve"> with</w:t>
      </w:r>
      <w:r w:rsidRPr="006749CC">
        <w:rPr>
          <w:rFonts w:ascii="Book Antiqua" w:eastAsia="Book Antiqua" w:hAnsi="Book Antiqua" w:cs="Book Antiqua"/>
          <w:color w:val="000000"/>
        </w:rPr>
        <w:t xml:space="preserve"> </w:t>
      </w:r>
      <w:r w:rsidR="00F817B7" w:rsidRPr="006749CC">
        <w:rPr>
          <w:rFonts w:ascii="Book Antiqua" w:eastAsia="Book Antiqua" w:hAnsi="Book Antiqua" w:cs="Book Antiqua"/>
          <w:color w:val="000000"/>
        </w:rPr>
        <w:t xml:space="preserve">564 </w:t>
      </w:r>
      <w:r w:rsidRPr="006749CC">
        <w:rPr>
          <w:rFonts w:ascii="Book Antiqua" w:eastAsia="Book Antiqua" w:hAnsi="Book Antiqua" w:cs="Book Antiqua"/>
          <w:color w:val="000000"/>
        </w:rPr>
        <w:t>IO-locatable</w:t>
      </w:r>
      <w:r w:rsidR="00F817B7"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and </w:t>
      </w:r>
      <w:r w:rsidR="00F817B7" w:rsidRPr="006749CC">
        <w:rPr>
          <w:rFonts w:ascii="Book Antiqua" w:eastAsia="Book Antiqua" w:hAnsi="Book Antiqua" w:cs="Book Antiqua"/>
          <w:color w:val="000000"/>
        </w:rPr>
        <w:t xml:space="preserve">145 </w:t>
      </w:r>
      <w:r w:rsidRPr="006749CC">
        <w:rPr>
          <w:rFonts w:ascii="Book Antiqua" w:eastAsia="Book Antiqua" w:hAnsi="Book Antiqua" w:cs="Book Antiqua"/>
          <w:color w:val="000000"/>
        </w:rPr>
        <w:t>IO-no</w:t>
      </w:r>
      <w:r w:rsidR="00361DAF">
        <w:rPr>
          <w:rFonts w:ascii="Book Antiqua" w:eastAsia="Book Antiqua" w:hAnsi="Book Antiqua" w:cs="Book Antiqua"/>
          <w:color w:val="000000"/>
        </w:rPr>
        <w:t>n</w:t>
      </w:r>
      <w:r w:rsidRPr="006749CC">
        <w:rPr>
          <w:rFonts w:ascii="Book Antiqua" w:eastAsia="Book Antiqua" w:hAnsi="Book Antiqua" w:cs="Book Antiqua"/>
          <w:color w:val="000000"/>
        </w:rPr>
        <w:t>-locatable</w:t>
      </w:r>
      <w:r w:rsidR="00F817B7" w:rsidRPr="006749CC">
        <w:rPr>
          <w:rFonts w:ascii="Book Antiqua" w:eastAsia="Book Antiqua" w:hAnsi="Book Antiqua" w:cs="Book Antiqua"/>
          <w:color w:val="000000"/>
        </w:rPr>
        <w:t xml:space="preserve"> fistulas</w:t>
      </w:r>
      <w:r w:rsidRPr="006749CC">
        <w:rPr>
          <w:rFonts w:ascii="Book Antiqua" w:eastAsia="Book Antiqua" w:hAnsi="Book Antiqua" w:cs="Book Antiqua"/>
          <w:color w:val="000000"/>
        </w:rPr>
        <w:t>. The healing rate</w:t>
      </w:r>
      <w:r w:rsidR="00F817B7"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w:t>
      </w:r>
      <w:r w:rsidR="00F817B7" w:rsidRPr="006749CC">
        <w:rPr>
          <w:rFonts w:ascii="Book Antiqua" w:eastAsia="Book Antiqua" w:hAnsi="Book Antiqua" w:cs="Book Antiqua"/>
          <w:color w:val="000000"/>
        </w:rPr>
        <w:t xml:space="preserve">were </w:t>
      </w:r>
      <w:r w:rsidRPr="006749CC">
        <w:rPr>
          <w:rFonts w:ascii="Book Antiqua" w:eastAsia="Book Antiqua" w:hAnsi="Book Antiqua" w:cs="Book Antiqua"/>
          <w:color w:val="000000"/>
        </w:rPr>
        <w:t xml:space="preserve">89% </w:t>
      </w:r>
      <w:r w:rsidR="00997F87">
        <w:rPr>
          <w:rFonts w:ascii="Book Antiqua" w:eastAsia="Book Antiqua" w:hAnsi="Book Antiqua" w:cs="Book Antiqua"/>
          <w:color w:val="000000"/>
        </w:rPr>
        <w:t xml:space="preserve">in </w:t>
      </w:r>
      <w:r w:rsidRPr="006749CC">
        <w:rPr>
          <w:rFonts w:ascii="Book Antiqua" w:eastAsia="Book Antiqua" w:hAnsi="Book Antiqua" w:cs="Book Antiqua"/>
          <w:color w:val="000000"/>
        </w:rPr>
        <w:t xml:space="preserve">IO-locatable </w:t>
      </w:r>
      <w:r w:rsidR="00F817B7" w:rsidRPr="006749CC">
        <w:rPr>
          <w:rFonts w:ascii="Book Antiqua" w:eastAsia="Book Antiqua" w:hAnsi="Book Antiqua" w:cs="Book Antiqua"/>
          <w:color w:val="000000"/>
        </w:rPr>
        <w:t xml:space="preserve">and 90% in </w:t>
      </w:r>
      <w:r w:rsidRPr="006749CC">
        <w:rPr>
          <w:rFonts w:ascii="Book Antiqua" w:eastAsia="Book Antiqua" w:hAnsi="Book Antiqua" w:cs="Book Antiqua"/>
          <w:color w:val="000000"/>
        </w:rPr>
        <w:t>IO</w:t>
      </w:r>
      <w:r w:rsidR="00790174">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non-locatable </w:t>
      </w:r>
      <w:r w:rsidR="00F817B7" w:rsidRPr="006749CC">
        <w:rPr>
          <w:rFonts w:ascii="Book Antiqua" w:eastAsia="Book Antiqua" w:hAnsi="Book Antiqua" w:cs="Book Antiqua"/>
          <w:color w:val="000000"/>
        </w:rPr>
        <w:t xml:space="preserve">fistulas </w:t>
      </w:r>
      <w:r w:rsidRPr="006749CC">
        <w:rPr>
          <w:rFonts w:ascii="Book Antiqua" w:eastAsia="Book Antiqua" w:hAnsi="Book Antiqua" w:cs="Book Antiqua"/>
          <w:color w:val="000000"/>
        </w:rPr>
        <w:t>(</w:t>
      </w:r>
      <w:r w:rsidRPr="006749CC">
        <w:rPr>
          <w:rFonts w:ascii="Book Antiqua" w:eastAsia="Book Antiqua" w:hAnsi="Book Antiqua" w:cs="Book Antiqua"/>
          <w:i/>
          <w:iCs/>
          <w:color w:val="000000"/>
        </w:rPr>
        <w:t>P</w:t>
      </w:r>
      <w:r w:rsidRPr="006749CC">
        <w:rPr>
          <w:rFonts w:ascii="Book Antiqua" w:eastAsia="Book Antiqua" w:hAnsi="Book Antiqua" w:cs="Book Antiqua"/>
          <w:color w:val="000000"/>
        </w:rPr>
        <w:t xml:space="preserve"> = 0.55, not significant)</w:t>
      </w:r>
      <w:r w:rsidR="00DE5626"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DE5626"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DE5626"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The change</w:t>
      </w:r>
      <w:r w:rsidR="00F817B7"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in </w:t>
      </w:r>
      <w:r w:rsidR="00F817B7"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objective continence score after surgery were 0.051 ±</w:t>
      </w:r>
      <w:r w:rsidR="00F817B7"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0.74 </w:t>
      </w:r>
      <w:r w:rsidR="00F817B7" w:rsidRPr="006749CC">
        <w:rPr>
          <w:rFonts w:ascii="Book Antiqua" w:eastAsia="Book Antiqua" w:hAnsi="Book Antiqua" w:cs="Book Antiqua"/>
          <w:color w:val="000000"/>
        </w:rPr>
        <w:t xml:space="preserve">in IO-locatable </w:t>
      </w:r>
      <w:r w:rsidRPr="006749CC">
        <w:rPr>
          <w:rFonts w:ascii="Book Antiqua" w:eastAsia="Book Antiqua" w:hAnsi="Book Antiqua" w:cs="Book Antiqua"/>
          <w:color w:val="000000"/>
        </w:rPr>
        <w:t xml:space="preserve">and </w:t>
      </w:r>
      <w:r w:rsidR="00F817B7" w:rsidRPr="006749CC">
        <w:rPr>
          <w:rFonts w:ascii="Book Antiqua" w:eastAsia="Book Antiqua" w:hAnsi="Book Antiqua" w:cs="Book Antiqua"/>
          <w:color w:val="000000"/>
        </w:rPr>
        <w:t xml:space="preserve"> </w:t>
      </w:r>
      <w:r w:rsidR="00F817B7" w:rsidRPr="006749CC">
        <w:rPr>
          <w:rFonts w:ascii="Book Antiqua" w:eastAsia="Book Antiqua" w:hAnsi="Book Antiqua" w:cs="Book Antiqua"/>
          <w:color w:val="000000"/>
        </w:rPr>
        <w:lastRenderedPageBreak/>
        <w:t xml:space="preserve">0.090 ± 0.52 </w:t>
      </w:r>
      <w:proofErr w:type="spellStart"/>
      <w:r w:rsidR="00997F87">
        <w:rPr>
          <w:rFonts w:ascii="Book Antiqua" w:eastAsia="Book Antiqua" w:hAnsi="Book Antiqua" w:cs="Book Antiqua"/>
          <w:color w:val="000000"/>
        </w:rPr>
        <w:t>in</w:t>
      </w:r>
      <w:r w:rsidRPr="006749CC">
        <w:rPr>
          <w:rFonts w:ascii="Book Antiqua" w:eastAsia="Book Antiqua" w:hAnsi="Book Antiqua" w:cs="Book Antiqua"/>
          <w:color w:val="000000"/>
        </w:rPr>
        <w:t>IO</w:t>
      </w:r>
      <w:proofErr w:type="spellEnd"/>
      <w:r w:rsidR="00790174">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non-locatable </w:t>
      </w:r>
      <w:r w:rsidR="00F817B7" w:rsidRPr="006749CC">
        <w:rPr>
          <w:rFonts w:ascii="Book Antiqua" w:eastAsia="Book Antiqua" w:hAnsi="Book Antiqua" w:cs="Book Antiqua"/>
          <w:color w:val="000000"/>
        </w:rPr>
        <w:t>fistulas</w:t>
      </w:r>
      <w:r w:rsidRPr="006749CC">
        <w:rPr>
          <w:rFonts w:ascii="Book Antiqua" w:eastAsia="Book Antiqua" w:hAnsi="Book Antiqua" w:cs="Book Antiqua"/>
          <w:color w:val="000000"/>
        </w:rPr>
        <w:t xml:space="preserve"> (</w:t>
      </w:r>
      <w:r w:rsidRPr="006749CC">
        <w:rPr>
          <w:rFonts w:ascii="Book Antiqua" w:eastAsia="Book Antiqua" w:hAnsi="Book Antiqua" w:cs="Book Antiqua"/>
          <w:i/>
          <w:iCs/>
          <w:color w:val="000000"/>
        </w:rPr>
        <w:t>P</w:t>
      </w:r>
      <w:r w:rsidRPr="006749CC">
        <w:rPr>
          <w:rFonts w:ascii="Book Antiqua" w:eastAsia="Book Antiqua" w:hAnsi="Book Antiqua" w:cs="Book Antiqua"/>
          <w:color w:val="000000"/>
        </w:rPr>
        <w:t xml:space="preserve"> = 0.28, not significant)</w:t>
      </w:r>
      <w:r w:rsidR="00DE5626" w:rsidRPr="006749CC">
        <w:rPr>
          <w:rFonts w:ascii="Book Antiqua" w:eastAsia="Book Antiqua" w:hAnsi="Book Antiqua" w:cs="Book Antiqua"/>
          <w:color w:val="000000"/>
          <w:vertAlign w:val="superscript"/>
        </w:rPr>
        <w:fldChar w:fldCharType="begin"/>
      </w:r>
      <w:r w:rsidR="00AB5212" w:rsidRPr="006749CC">
        <w:rPr>
          <w:rFonts w:ascii="Book Antiqua" w:eastAsia="Book Antiqua" w:hAnsi="Book Antiqua" w:cs="Book Antiqua"/>
          <w:color w:val="000000"/>
          <w:vertAlign w:val="superscript"/>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DE5626" w:rsidRPr="006749CC">
        <w:rPr>
          <w:rFonts w:ascii="Book Antiqua" w:eastAsia="Book Antiqua" w:hAnsi="Book Antiqua" w:cs="Book Antiqua"/>
          <w:color w:val="000000"/>
          <w:vertAlign w:val="superscript"/>
        </w:rPr>
        <w:fldChar w:fldCharType="separate"/>
      </w:r>
      <w:r w:rsidR="00AB5212" w:rsidRPr="006749CC">
        <w:rPr>
          <w:rFonts w:ascii="Book Antiqua" w:eastAsia="Book Antiqua" w:hAnsi="Book Antiqua" w:cs="Book Antiqua"/>
          <w:color w:val="000000"/>
          <w:vertAlign w:val="superscript"/>
        </w:rPr>
        <w:t>[12]</w:t>
      </w:r>
      <w:r w:rsidR="00DE5626" w:rsidRPr="006749CC">
        <w:rPr>
          <w:rFonts w:ascii="Book Antiqua" w:eastAsia="Book Antiqua" w:hAnsi="Book Antiqua" w:cs="Book Antiqua"/>
          <w:color w:val="000000"/>
          <w:vertAlign w:val="superscript"/>
        </w:rPr>
        <w:fldChar w:fldCharType="end"/>
      </w:r>
      <w:r w:rsidRPr="006749CC">
        <w:rPr>
          <w:rFonts w:ascii="Book Antiqua" w:eastAsia="Book Antiqua" w:hAnsi="Book Antiqua" w:cs="Book Antiqua"/>
          <w:color w:val="000000"/>
        </w:rPr>
        <w:t xml:space="preserve">. </w:t>
      </w:r>
      <w:r w:rsidR="00F817B7" w:rsidRPr="006749CC">
        <w:rPr>
          <w:rFonts w:ascii="Book Antiqua" w:eastAsia="Book Antiqua" w:hAnsi="Book Antiqua" w:cs="Book Antiqua"/>
          <w:color w:val="000000"/>
        </w:rPr>
        <w:t>The</w:t>
      </w:r>
      <w:r w:rsidRPr="006749CC">
        <w:rPr>
          <w:rFonts w:ascii="Book Antiqua" w:eastAsia="Book Antiqua" w:hAnsi="Book Antiqua" w:cs="Book Antiqua"/>
          <w:color w:val="000000"/>
        </w:rPr>
        <w:t xml:space="preserve"> three-step protocol </w:t>
      </w:r>
      <w:r w:rsidR="00F817B7" w:rsidRPr="006749CC">
        <w:rPr>
          <w:rFonts w:ascii="Book Antiqua" w:eastAsia="Book Antiqua" w:hAnsi="Book Antiqua" w:cs="Book Antiqua"/>
          <w:color w:val="000000"/>
        </w:rPr>
        <w:t xml:space="preserve">was </w:t>
      </w:r>
      <w:r w:rsidR="00997F87">
        <w:rPr>
          <w:rFonts w:ascii="Book Antiqua" w:eastAsia="Book Antiqua" w:hAnsi="Book Antiqua" w:cs="Book Antiqua"/>
          <w:color w:val="000000"/>
        </w:rPr>
        <w:t xml:space="preserve">quite </w:t>
      </w:r>
      <w:r w:rsidRPr="006749CC">
        <w:rPr>
          <w:rFonts w:ascii="Book Antiqua" w:eastAsia="Book Antiqua" w:hAnsi="Book Antiqua" w:cs="Book Antiqua"/>
          <w:color w:val="000000"/>
        </w:rPr>
        <w:t>effective in managing fistulas in which the IO was no</w:t>
      </w:r>
      <w:r w:rsidR="00F817B7" w:rsidRPr="006749CC">
        <w:rPr>
          <w:rFonts w:ascii="Book Antiqua" w:eastAsia="Book Antiqua" w:hAnsi="Book Antiqua" w:cs="Book Antiqua"/>
          <w:color w:val="000000"/>
        </w:rPr>
        <w:t>n</w:t>
      </w:r>
      <w:r w:rsidRPr="006749CC">
        <w:rPr>
          <w:rFonts w:ascii="Book Antiqua" w:eastAsia="Book Antiqua" w:hAnsi="Book Antiqua" w:cs="Book Antiqua"/>
          <w:color w:val="000000"/>
        </w:rPr>
        <w:t>-</w:t>
      </w:r>
      <w:proofErr w:type="gramStart"/>
      <w:r w:rsidRPr="006749CC">
        <w:rPr>
          <w:rFonts w:ascii="Book Antiqua" w:eastAsia="Book Antiqua" w:hAnsi="Book Antiqua" w:cs="Book Antiqua"/>
          <w:color w:val="000000"/>
        </w:rPr>
        <w:t>locatable</w:t>
      </w:r>
      <w:r w:rsidRPr="006749CC">
        <w:rPr>
          <w:rFonts w:ascii="Book Antiqua" w:eastAsia="Book Antiqua" w:hAnsi="Book Antiqua" w:cs="Book Antiqua"/>
          <w:color w:val="000000"/>
          <w:vertAlign w:val="superscript"/>
        </w:rPr>
        <w:t>[</w:t>
      </w:r>
      <w:proofErr w:type="gramEnd"/>
      <w:r w:rsidRPr="006749CC">
        <w:rPr>
          <w:rFonts w:ascii="Book Antiqua" w:eastAsia="Book Antiqua" w:hAnsi="Book Antiqua" w:cs="Book Antiqua"/>
          <w:color w:val="000000"/>
          <w:vertAlign w:val="superscript"/>
        </w:rPr>
        <w:t>1]</w:t>
      </w:r>
      <w:r w:rsidRPr="006749CC">
        <w:rPr>
          <w:rFonts w:ascii="Book Antiqua" w:eastAsia="Book Antiqua" w:hAnsi="Book Antiqua" w:cs="Book Antiqua"/>
          <w:color w:val="000000"/>
        </w:rPr>
        <w:t>.</w:t>
      </w:r>
    </w:p>
    <w:p w14:paraId="4B7864B1" w14:textId="1662CAFF" w:rsidR="00BE19A1" w:rsidRPr="006749CC" w:rsidRDefault="005876EA"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Th</w:t>
      </w:r>
      <w:r w:rsidR="00F817B7" w:rsidRPr="006749CC">
        <w:rPr>
          <w:rFonts w:ascii="Book Antiqua" w:eastAsia="Book Antiqua" w:hAnsi="Book Antiqua" w:cs="Book Antiqua"/>
          <w:color w:val="000000"/>
        </w:rPr>
        <w:t>is</w:t>
      </w:r>
      <w:r w:rsidRPr="006749CC">
        <w:rPr>
          <w:rFonts w:ascii="Book Antiqua" w:eastAsia="Book Antiqua" w:hAnsi="Book Antiqua" w:cs="Book Antiqua"/>
          <w:color w:val="000000"/>
        </w:rPr>
        <w:t xml:space="preserve"> study has a few limitations. First, only four </w:t>
      </w:r>
      <w:r w:rsidR="00F817B7" w:rsidRPr="006749CC">
        <w:rPr>
          <w:rFonts w:ascii="Book Antiqua" w:eastAsia="Book Antiqua" w:hAnsi="Book Antiqua" w:cs="Book Antiqua"/>
          <w:color w:val="000000"/>
        </w:rPr>
        <w:t xml:space="preserve">different </w:t>
      </w:r>
      <w:r w:rsidRPr="006749CC">
        <w:rPr>
          <w:rFonts w:ascii="Book Antiqua" w:eastAsia="Book Antiqua" w:hAnsi="Book Antiqua" w:cs="Book Antiqua"/>
          <w:color w:val="000000"/>
        </w:rPr>
        <w:t xml:space="preserve">procedures </w:t>
      </w:r>
      <w:r w:rsidR="00F817B7" w:rsidRPr="006749CC">
        <w:rPr>
          <w:rFonts w:ascii="Book Antiqua" w:eastAsia="Book Antiqua" w:hAnsi="Book Antiqua" w:cs="Book Antiqua"/>
          <w:color w:val="000000"/>
        </w:rPr>
        <w:t xml:space="preserve">were </w:t>
      </w:r>
      <w:r w:rsidRPr="006749CC">
        <w:rPr>
          <w:rFonts w:ascii="Book Antiqua" w:eastAsia="Book Antiqua" w:hAnsi="Book Antiqua" w:cs="Book Antiqua"/>
          <w:color w:val="000000"/>
        </w:rPr>
        <w:t>performed. Of th</w:t>
      </w:r>
      <w:r w:rsidR="00F817B7" w:rsidRPr="006749CC">
        <w:rPr>
          <w:rFonts w:ascii="Book Antiqua" w:eastAsia="Book Antiqua" w:hAnsi="Book Antiqua" w:cs="Book Antiqua"/>
          <w:color w:val="000000"/>
        </w:rPr>
        <w:t>o</w:t>
      </w:r>
      <w:r w:rsidRPr="006749CC">
        <w:rPr>
          <w:rFonts w:ascii="Book Antiqua" w:eastAsia="Book Antiqua" w:hAnsi="Book Antiqua" w:cs="Book Antiqua"/>
          <w:color w:val="000000"/>
        </w:rPr>
        <w:t>se, TROPIS and PERFACT, were done for the first time in th</w:t>
      </w:r>
      <w:r w:rsidR="007E1A0B" w:rsidRPr="006749CC">
        <w:rPr>
          <w:rFonts w:ascii="Book Antiqua" w:eastAsia="Book Antiqua" w:hAnsi="Book Antiqua" w:cs="Book Antiqua"/>
          <w:color w:val="000000"/>
        </w:rPr>
        <w:t>is</w:t>
      </w:r>
      <w:r w:rsidRPr="006749CC">
        <w:rPr>
          <w:rFonts w:ascii="Book Antiqua" w:eastAsia="Book Antiqua" w:hAnsi="Book Antiqua" w:cs="Book Antiqua"/>
          <w:color w:val="000000"/>
        </w:rPr>
        <w:t xml:space="preserve"> study. </w:t>
      </w:r>
      <w:r w:rsidR="00A05871" w:rsidRPr="006749CC">
        <w:rPr>
          <w:rFonts w:ascii="Book Antiqua" w:eastAsia="Book Antiqua" w:hAnsi="Book Antiqua" w:cs="Book Antiqua"/>
          <w:color w:val="000000"/>
        </w:rPr>
        <w:t>Alt</w:t>
      </w:r>
      <w:r w:rsidRPr="006749CC">
        <w:rPr>
          <w:rFonts w:ascii="Book Antiqua" w:eastAsia="Book Antiqua" w:hAnsi="Book Antiqua" w:cs="Book Antiqua"/>
          <w:color w:val="000000"/>
        </w:rPr>
        <w:t>hough the concept of TROPIS</w:t>
      </w:r>
      <w:r w:rsidR="003C6B71" w:rsidRPr="006749CC">
        <w:rPr>
          <w:rFonts w:ascii="Book Antiqua" w:eastAsia="Book Antiqua" w:hAnsi="Book Antiqua" w:cs="Book Antiqua"/>
          <w:color w:val="000000"/>
        </w:rPr>
        <w:t xml:space="preserve">, the </w:t>
      </w:r>
      <w:r w:rsidRPr="006749CC">
        <w:rPr>
          <w:rFonts w:ascii="Book Antiqua" w:eastAsia="Book Antiqua" w:hAnsi="Book Antiqua" w:cs="Book Antiqua"/>
          <w:color w:val="000000"/>
        </w:rPr>
        <w:t xml:space="preserve">laying opening of </w:t>
      </w:r>
      <w:r w:rsidR="003C6B71" w:rsidRPr="006749CC">
        <w:rPr>
          <w:rFonts w:ascii="Book Antiqua" w:eastAsia="Book Antiqua" w:hAnsi="Book Antiqua" w:cs="Book Antiqua"/>
          <w:color w:val="000000"/>
        </w:rPr>
        <w:t xml:space="preserve">the </w:t>
      </w:r>
      <w:proofErr w:type="spellStart"/>
      <w:r w:rsidRPr="006749CC">
        <w:rPr>
          <w:rFonts w:ascii="Book Antiqua" w:eastAsia="Book Antiqua" w:hAnsi="Book Antiqua" w:cs="Book Antiqua"/>
          <w:color w:val="000000"/>
        </w:rPr>
        <w:t>intersphincteric</w:t>
      </w:r>
      <w:proofErr w:type="spellEnd"/>
      <w:r w:rsidRPr="006749CC">
        <w:rPr>
          <w:rFonts w:ascii="Book Antiqua" w:eastAsia="Book Antiqua" w:hAnsi="Book Antiqua" w:cs="Book Antiqua"/>
          <w:color w:val="000000"/>
        </w:rPr>
        <w:t xml:space="preserve"> portion of the fistula tract in the anal canal</w:t>
      </w:r>
      <w:r w:rsidR="003C6B71"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has been </w:t>
      </w:r>
      <w:r w:rsidR="003C6B71" w:rsidRPr="006749CC">
        <w:rPr>
          <w:rFonts w:ascii="Book Antiqua" w:eastAsia="Book Antiqua" w:hAnsi="Book Antiqua" w:cs="Book Antiqua"/>
          <w:color w:val="000000"/>
        </w:rPr>
        <w:t xml:space="preserve">used </w:t>
      </w:r>
      <w:r w:rsidRPr="006749CC">
        <w:rPr>
          <w:rFonts w:ascii="Book Antiqua" w:eastAsia="Book Antiqua" w:hAnsi="Book Antiqua" w:cs="Book Antiqua"/>
          <w:color w:val="000000"/>
        </w:rPr>
        <w:t>in subsequent studies in other centers</w:t>
      </w:r>
      <w:r w:rsidR="00DE5626" w:rsidRPr="006749CC">
        <w:rPr>
          <w:rFonts w:ascii="Book Antiqua" w:eastAsia="Book Antiqua" w:hAnsi="Book Antiqua" w:cs="Book Antiqua"/>
          <w:color w:val="000000"/>
        </w:rPr>
        <w:fldChar w:fldCharType="begin">
          <w:fldData xml:space="preserve">PEVuZE5vdGU+PENpdGU+PEF1dGhvcj5TYW1hbGF2aWNpdXM8L0F1dGhvcj48WWVhcj4yMDIwPC9Z
ZWFyPjxSZWNOdW0+NTMyPC9SZWNOdW0+PERpc3BsYXlUZXh0PjxzdHlsZSBmYWNlPSJzdXBlcnNj
cmlwdCI+WzMzLTM1XTwvc3R5bGU+PC9EaXNwbGF5VGV4dD48cmVjb3JkPjxyZWMtbnVtYmVyPjUz
MjwvcmVjLW51bWJlcj48Zm9yZWlnbi1rZXlzPjxrZXkgYXBwPSJFTiIgZGItaWQ9ImVzenY1Zjl4
cTBycGRhZXdyd3VwejUweDV4YTJmZHZ3cGV2cyIgdGltZXN0YW1wPSIwIj41MzI8L2tleT48L2Zv
cmVpZ24ta2V5cz48cmVmLXR5cGUgbmFtZT0iSm91cm5hbCBBcnRpY2xlIj4xNzwvcmVmLXR5cGU+
PGNvbnRyaWJ1dG9ycz48YXV0aG9ycz48YXV0aG9yPlNhbWFsYXZpY2l1cywgTi4gRS48L2F1dGhv
cj48YXV0aG9yPktsaW1hc2F1c2tpZW5lLCBWLjwvYXV0aG9yPjxhdXRob3I+RHVsc2thcywgQS48
L2F1dGhvcj48L2F1dGhvcnM+PC9jb250cmlidXRvcnM+PGF1dGgtYWRkcmVzcz5EZXBhcnRtZW50
IG9mIFN1cmdlcnksIEtsYWlwZWRhIFVuaXZlcnNpdHkgSG9zcGl0YWwsIEtsYWlwZWRhLCBMaXRo
dWFuaWEuJiN4RDtJbnN0aXR1dGUgb2YgQ2xpbmljYWwgTWVkaWNpbmUsIEZhY3VsdHkgb2YgTWVk
aWNpbmUsIFZpbG5pdXMgVW5pdmVyc2l0eSwgVmlsbml1cywgTGl0aHVhbmlhLiYjeEQ7RGVwYXJ0
bWVudCBvZiBHZW5lcmFsIGFuZCBBYmRvbWluYWwgU3VyZ2VyeSBhbmQgT25jb2xvZ3ksIE5hdGlv
bmFsIENhbmNlciBJbnN0aXR1dGUsIFZpbG5pdXMsIExpdGh1YW5pYS4mI3hEO0ZhY3VsdHkgb2Yg
SGVhbHRoIENhcmUsIFVuaXZlcnNpdHkgb2YgQXBwbGllZCBTY2llbmNlcywgVmlsbml1cywgTGl0
aHVhbmlhLjwvYXV0aC1hZGRyZXNzPjx0aXRsZXM+PHRpdGxlPkludHJhLWFuYWwgZmlzdHVsb3Rv
bXkgd2l0aCBtYXJzdXBpYWxpemF0aW9uIGZvciByZWN1cnJlbnQgaGlnaCBpbnRlcnNwaGluY3Rl
cmljIGZpc3R1bGEgLSBhIHZpZGVvIHZpZ25ldHRlPC90aXRsZT48c2Vjb25kYXJ5LXRpdGxlPkNv
bG9yZWN0YWwgRGlzPC9zZWNvbmRhcnktdGl0bGU+PC90aXRsZXM+PHBlcmlvZGljYWw+PGZ1bGwt
dGl0bGU+Q29sb3JlY3RhbCBEaXM8L2Z1bGwtdGl0bGU+PC9wZXJpb2RpY2FsPjxwYWdlcz4xNDUw
LTE0NTE8L3BhZ2VzPjx2b2x1bWU+MjI8L3ZvbHVtZT48bnVtYmVyPjEwPC9udW1iZXI+PGVkaXRp
b24+MjAyMC8wNC8xNDwvZWRpdGlvbj48ZGF0ZXM+PHllYXI+MjAyMDwveWVhcj48cHViLWRhdGVz
PjxkYXRlPk9jdDwvZGF0ZT48L3B1Yi1kYXRlcz48L2RhdGVzPjxpc2JuPjE0NjMtMTMxOCAoRWxl
Y3Ryb25pYykmI3hEOzE0NjItODkxMCAoTGlua2luZyk8L2lzYm4+PGFjY2Vzc2lvbi1udW0+MzIy
ODE3Mjg8L2FjY2Vzc2lvbi1udW0+PHVybHM+PHJlbGF0ZWQtdXJscz48dXJsPmh0dHBzOi8vd3d3
Lm5jYmkubmxtLm5paC5nb3YvcHVibWVkLzMyMjgxNzI4PC91cmw+PC9yZWxhdGVkLXVybHM+PC91
cmxzPjxlbGVjdHJvbmljLXJlc291cmNlLW51bT4xMC4xMTExL2NvZGkuMTUwNzE8L2VsZWN0cm9u
aWMtcmVzb3VyY2UtbnVtPjwvcmVjb3JkPjwvQ2l0ZT48Q2l0ZT48QXV0aG9yPk9tYXI8L0F1dGhv
cj48WWVhcj4yMDE5PC9ZZWFyPjxSZWNOdW0+NDUzPC9SZWNOdW0+PHJlY29yZD48cmVjLW51bWJl
cj40NTM8L3JlYy1udW1iZXI+PGZvcmVpZ24ta2V5cz48a2V5IGFwcD0iRU4iIGRiLWlkPSJlc3p2
NWY5eHEwcnBkYWV3cnd1cHo1MHg1eGEyZmR2d3BldnMiIHRpbWVzdGFtcD0iMCI+NDUzPC9rZXk+
PC9mb3JlaWduLWtleXM+PHJlZi10eXBlIG5hbWU9IkpvdXJuYWwgQXJ0aWNsZSI+MTc8L3JlZi10
eXBlPjxjb250cmlidXRvcnM+PGF1dGhvcnM+PGF1dGhvcj5PbWFyLCBXLjwvYXV0aG9yPjxhdXRo
b3I+QWxxYXNhYnksIEEuPC9hdXRob3I+PGF1dGhvcj5BYmRlbG5hYnksIE0uPC9hdXRob3I+PGF1
dGhvcj5Zb3Vzc2VmLCBNLjwvYXV0aG9yPjxhdXRob3I+U2hhbGFieSwgTS48L2F1dGhvcj48YXV0
aG9yPkFud2FyIEFiZGVsLVJhemlrLCBNLjwvYXV0aG9yPjxhdXRob3I+RW1pbGUsIFMuIEguPC9h
dXRob3I+PC9hdXRob3JzPjwvY29udHJpYnV0b3JzPjxhdXRoLWFkZHJlc3M+Q29sb3JlY3RhbCBT
dXJnZXJ5IFVuaXQsIERlcGFydG1lbnQgb2YgR2VuZXJhbCBTdXJnZXJ5LCBNYW5zb3VyYSBVbml2
ZXJzaXR5IEhvc3BpdGFscywgTWFuc291cmEgVW5pdmVyc2l0eSwgRGFrYWhsaXlhLCBFZ3lwdC48
L2F1dGgtYWRkcmVzcz48dGl0bGVzPjx0aXRsZT5EcmFpbmFnZSBTZXRvbiBWZXJzdXMgRXh0ZXJu
YWwgQW5hbCBTcGhpbmN0ZXItU3BhcmluZyBTZXRvbiBBZnRlciBSZXJvdXRpbmcgb2YgdGhlIEZp
c3R1bGEgVHJhY3QgaW4gdGhlIFRyZWF0bWVudCBvZiBDb21wbGV4IEFuYWwgRmlzdHVsYTogQSBS
YW5kb21pemVkIENvbnRyb2xsZWQgVHJpYWw8L3RpdGxlPjxzZWNvbmRhcnktdGl0bGU+RGlzIENv
bG9uIFJlY3R1bTwvc2Vjb25kYXJ5LXRpdGxlPjwvdGl0bGVzPjxwZXJpb2RpY2FsPjxmdWxsLXRp
dGxlPkRpcyBDb2xvbiBSZWN0dW08L2Z1bGwtdGl0bGU+PC9wZXJpb2RpY2FsPjxwYWdlcz45ODAt
OTg3PC9wYWdlcz48dm9sdW1lPjYyPC92b2x1bWU+PG51bWJlcj44PC9udW1iZXI+PGVkaXRpb24+
MjAxOS8wNi8wNTwvZWRpdGlvbj48a2V5d29yZHM+PGtleXdvcmQ+QWR1bHQ8L2tleXdvcmQ+PGtl
eXdvcmQ+QW5hbCBDYW5hbC8qc3VyZ2VyeTwva2V5d29yZD48a2V5d29yZD5EaWdlc3RpdmUgU3lz
dGVtIFN1cmdpY2FsIFByb2NlZHVyZXMvKm1ldGhvZHM8L2tleXdvcmQ+PGtleXdvcmQ+RHJhaW5h
Z2UvKm1ldGhvZHM8L2tleXdvcmQ+PGtleXdvcmQ+RWd5cHQvZXBpZGVtaW9sb2d5PC9rZXl3b3Jk
PjxrZXl3b3JkPkZlbWFsZTwva2V5d29yZD48a2V5d29yZD5Gb2xsb3ctVXAgU3R1ZGllczwva2V5
d29yZD48a2V5d29yZD5IdW1hbnM8L2tleXdvcmQ+PGtleXdvcmQ+SW5jaWRlbmNlPC9rZXl3b3Jk
PjxrZXl3b3JkPk1hbGU8L2tleXdvcmQ+PGtleXdvcmQ+TWlkZGxlIEFnZWQ8L2tleXdvcmQ+PGtl
eXdvcmQ+T3JnYW4gU3BhcmluZyBUcmVhdG1lbnRzLyptZXRob2RzPC9rZXl3b3JkPjxrZXl3b3Jk
PlBvc3RvcGVyYXRpdmUgQ29tcGxpY2F0aW9ucy9lcGlkZW1pb2xvZ3k8L2tleXdvcmQ+PGtleXdv
cmQ+UHJvc3BlY3RpdmUgU3R1ZGllczwva2V5d29yZD48a2V5d29yZD5SZWN0YWwgRmlzdHVsYS8q
c3VyZ2VyeTwva2V5d29yZD48a2V5d29yZD5SZWN1cnJlbmNlPC9rZXl3b3JkPjxrZXl3b3JkPlNp
bmdsZS1CbGluZCBNZXRob2Q8L2tleXdvcmQ+PGtleXdvcmQ+U3V0dXJlIFRlY2huaXF1ZXMvKmlu
c3RydW1lbnRhdGlvbjwva2V5d29yZD48a2V5d29yZD4qU3V0dXJlczwva2V5d29yZD48a2V5d29y
ZD5UcmVhdG1lbnQgT3V0Y29tZTwva2V5d29yZD48a2V5d29yZD5Zb3VuZyBBZHVsdDwva2V5d29y
ZD48L2tleXdvcmRzPjxkYXRlcz48eWVhcj4yMDE5PC95ZWFyPjxwdWItZGF0ZXM+PGRhdGU+QXVn
PC9kYXRlPjwvcHViLWRhdGVzPjwvZGF0ZXM+PGlzYm4+MTUzMC0wMzU4IChFbGVjdHJvbmljKSYj
eEQ7MDAxMi0zNzA2IChMaW5raW5nKTwvaXNibj48YWNjZXNzaW9uLW51bT4zMTE2MjM3NjwvYWNj
ZXNzaW9uLW51bT48dXJscz48cmVsYXRlZC11cmxzPjx1cmw+aHR0cHM6Ly93d3cubmNiaS5ubG0u
bmloLmdvdi9wdWJtZWQvMzExNjIzNzY8L3VybD48L3JlbGF0ZWQtdXJscz48L3VybHM+PGVsZWN0
cm9uaWMtcmVzb3VyY2UtbnVtPjEwLjEwOTcvRENSLjAwMDAwMDAwMDAwMDE0MTY8L2VsZWN0cm9u
aWMtcmVzb3VyY2UtbnVtPjwvcmVjb3JkPjwvQ2l0ZT48Q2l0ZT48QXV0aG9yPkVsLVNhaWQ8L0F1
dGhvcj48WWVhcj4yMDE5PC9ZZWFyPjxSZWNOdW0+NDkwPC9SZWNOdW0+PHJlY29yZD48cmVjLW51
bWJlcj40OTA8L3JlYy1udW1iZXI+PGZvcmVpZ24ta2V5cz48a2V5IGFwcD0iRU4iIGRiLWlkPSJl
c3p2NWY5eHEwcnBkYWV3cnd1cHo1MHg1eGEyZmR2d3BldnMiIHRpbWVzdGFtcD0iMCI+NDkwPC9r
ZXk+PC9mb3JlaWduLWtleXM+PHJlZi10eXBlIG5hbWU9IkpvdXJuYWwgQXJ0aWNsZSI+MTc8L3Jl
Zi10eXBlPjxjb250cmlidXRvcnM+PGF1dGhvcnM+PGF1dGhvcj5FbC1TYWlkLCBNLjwvYXV0aG9y
PjxhdXRob3I+RW1pbGUsIFMuPC9hdXRob3I+PGF1dGhvcj5TaGFsYWJ5LCBNLjwvYXV0aG9yPjxh
dXRob3I+QWJkZWwtUmF6aWssIE0uIEEuPC9hdXRob3I+PGF1dGhvcj5FbGJheiwgUy4gQS48L2F1
dGhvcj48YXV0aG9yPkVsc2hvYmFreSwgQS48L2F1dGhvcj48YXV0aG9yPkVsa2FmZmFzLCBILjwv
YXV0aG9yPjxhdXRob3I+S2hhZmFneSwgVy48L2F1dGhvcj48L2F1dGhvcnM+PC9jb250cmlidXRv
cnM+PGF1dGgtYWRkcmVzcz5HZW5lcmFsIFN1cmdlcnkgRGVwYXJ0bWVudCwgQ29sb3JlY3RhbCBT
dXJnZXJ5IFVuaXQsIE1hbnNvdXJhIFVuaXZlcnNpdHkgSG9zcGl0YWxzLCBNYW5zb3VyYSBVbml2
ZXJzaXR5LCBNYW5zb3VyYSBDaXR5LCBFZ3lwdC4mI3hEO0dlbmVyYWwgU3VyZ2VyeSBEZXBhcnRt
ZW50LCBDb2xvcmVjdGFsIFN1cmdlcnkgVW5pdCwgTWFuc291cmEgVW5pdmVyc2l0eSBIb3NwaXRh
bHMsIE1hbnNvdXJhIFVuaXZlcnNpdHksIE1hbnNvdXJhIENpdHksIEVneXB0LiBFbGVjdHJvbmlj
IGFkZHJlc3M6IFNhbWVoMjAwQGhvdG1haWwuY29tLjwvYXV0aC1hZGRyZXNzPjx0aXRsZXM+PHRp
dGxlPk91dGNvbWUgb2YgTW9kaWZpZWQgUGFyayZhcG9zO3MgVGVjaG5pcXVlIGZvciBUcmVhdG1l
bnQgb2YgQ29tcGxleCBBbmFsIEZpc3R1bGE8L3RpdGxlPjxzZWNvbmRhcnktdGl0bGU+SiBTdXJn
IFJlczwvc2Vjb25kYXJ5LXRpdGxlPjwvdGl0bGVzPjxwZXJpb2RpY2FsPjxmdWxsLXRpdGxlPkog
U3VyZyBSZXM8L2Z1bGwtdGl0bGU+PC9wZXJpb2RpY2FsPjxwYWdlcz41MzYtNTQyPC9wYWdlcz48
dm9sdW1lPjIzNTwvdm9sdW1lPjxlZGl0aW9uPjIwMTkvMDEvMzA8L2VkaXRpb24+PGtleXdvcmRz
PjxrZXl3b3JkPkFkdWx0PC9rZXl3b3JkPjxrZXl3b3JkPkZlbWFsZTwva2V5d29yZD48a2V5d29y
ZD5IdW1hbnM8L2tleXdvcmQ+PGtleXdvcmQ+TWFsZTwva2V5d29yZD48a2V5d29yZD5NaWRkbGUg
QWdlZDwva2V5d29yZD48a2V5d29yZD5Qcm9zcGVjdGl2ZSBTdHVkaWVzPC9rZXl3b3JkPjxrZXl3
b3JkPlF1YWxpdHkgb2YgTGlmZTwva2V5d29yZD48a2V5d29yZD5SZWN0YWwgRmlzdHVsYS8qc3Vy
Z2VyeTwva2V5d29yZD48a2V5d29yZD5SZWN1cnJlbmNlPC9rZXl3b3JkPjxrZXl3b3JkPlNwaGlu
Y3Rlcm90b215LyptZXRob2RzL3N0YXRpc3RpY3MgJmFtcDsgbnVtZXJpY2FsIGRhdGE8L2tleXdv
cmQ+PGtleXdvcmQ+VHJlYXRtZW50IE91dGNvbWU8L2tleXdvcmQ+PGtleXdvcmQ+WW91bmcgQWR1
bHQ8L2tleXdvcmQ+PGtleXdvcmQ+KkNvbXBsZXggYW5hbCBmaXN0dWxhPC9rZXl3b3JkPjxrZXl3
b3JkPipNb2RpZmllZCBQYXJrPC9rZXl3b3JkPjxrZXl3b3JkPipPdXRjb21lczwva2V5d29yZD48
a2V5d29yZD4qVGVjaG5pcXVlPC9rZXl3b3JkPjwva2V5d29yZHM+PGRhdGVzPjx5ZWFyPjIwMTk8
L3llYXI+PHB1Yi1kYXRlcz48ZGF0ZT5NYXI8L2RhdGU+PC9wdWItZGF0ZXM+PC9kYXRlcz48aXNi
bj4xMDk1LTg2NzMgKEVsZWN0cm9uaWMpJiN4RDswMDIyLTQ4MDQgKExpbmtpbmcpPC9pc2JuPjxh
Y2Nlc3Npb24tbnVtPjMwNjkxODQwPC9hY2Nlc3Npb24tbnVtPjx1cmxzPjxyZWxhdGVkLXVybHM+
PHVybD5odHRwczovL3d3dy5uY2JpLm5sbS5uaWguZ292L3B1Ym1lZC8zMDY5MTg0MDwvdXJsPjwv
cmVsYXRlZC11cmxzPjwvdXJscz48ZWxlY3Ryb25pYy1yZXNvdXJjZS1udW0+MTAuMTAxNi9qLmpz
cy4yMDE4LjEwLjA1NTwvZWxlY3Ryb25pYy1yZXNvdXJjZS1udW0+PC9yZWNvcmQ+PC9DaXRlPjwv
RW5kTm90ZT4A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TYW1hbGF2aWNpdXM8L0F1dGhvcj48WWVhcj4yMDIwPC9Z
ZWFyPjxSZWNOdW0+NTMyPC9SZWNOdW0+PERpc3BsYXlUZXh0PjxzdHlsZSBmYWNlPSJzdXBlcnNj
cmlwdCI+WzMzLTM1XTwvc3R5bGU+PC9EaXNwbGF5VGV4dD48cmVjb3JkPjxyZWMtbnVtYmVyPjUz
MjwvcmVjLW51bWJlcj48Zm9yZWlnbi1rZXlzPjxrZXkgYXBwPSJFTiIgZGItaWQ9ImVzenY1Zjl4
cTBycGRhZXdyd3VwejUweDV4YTJmZHZ3cGV2cyIgdGltZXN0YW1wPSIwIj41MzI8L2tleT48L2Zv
cmVpZ24ta2V5cz48cmVmLXR5cGUgbmFtZT0iSm91cm5hbCBBcnRpY2xlIj4xNzwvcmVmLXR5cGU+
PGNvbnRyaWJ1dG9ycz48YXV0aG9ycz48YXV0aG9yPlNhbWFsYXZpY2l1cywgTi4gRS48L2F1dGhv
cj48YXV0aG9yPktsaW1hc2F1c2tpZW5lLCBWLjwvYXV0aG9yPjxhdXRob3I+RHVsc2thcywgQS48
L2F1dGhvcj48L2F1dGhvcnM+PC9jb250cmlidXRvcnM+PGF1dGgtYWRkcmVzcz5EZXBhcnRtZW50
IG9mIFN1cmdlcnksIEtsYWlwZWRhIFVuaXZlcnNpdHkgSG9zcGl0YWwsIEtsYWlwZWRhLCBMaXRo
dWFuaWEuJiN4RDtJbnN0aXR1dGUgb2YgQ2xpbmljYWwgTWVkaWNpbmUsIEZhY3VsdHkgb2YgTWVk
aWNpbmUsIFZpbG5pdXMgVW5pdmVyc2l0eSwgVmlsbml1cywgTGl0aHVhbmlhLiYjeEQ7RGVwYXJ0
bWVudCBvZiBHZW5lcmFsIGFuZCBBYmRvbWluYWwgU3VyZ2VyeSBhbmQgT25jb2xvZ3ksIE5hdGlv
bmFsIENhbmNlciBJbnN0aXR1dGUsIFZpbG5pdXMsIExpdGh1YW5pYS4mI3hEO0ZhY3VsdHkgb2Yg
SGVhbHRoIENhcmUsIFVuaXZlcnNpdHkgb2YgQXBwbGllZCBTY2llbmNlcywgVmlsbml1cywgTGl0
aHVhbmlhLjwvYXV0aC1hZGRyZXNzPjx0aXRsZXM+PHRpdGxlPkludHJhLWFuYWwgZmlzdHVsb3Rv
bXkgd2l0aCBtYXJzdXBpYWxpemF0aW9uIGZvciByZWN1cnJlbnQgaGlnaCBpbnRlcnNwaGluY3Rl
cmljIGZpc3R1bGEgLSBhIHZpZGVvIHZpZ25ldHRlPC90aXRsZT48c2Vjb25kYXJ5LXRpdGxlPkNv
bG9yZWN0YWwgRGlzPC9zZWNvbmRhcnktdGl0bGU+PC90aXRsZXM+PHBlcmlvZGljYWw+PGZ1bGwt
dGl0bGU+Q29sb3JlY3RhbCBEaXM8L2Z1bGwtdGl0bGU+PC9wZXJpb2RpY2FsPjxwYWdlcz4xNDUw
LTE0NTE8L3BhZ2VzPjx2b2x1bWU+MjI8L3ZvbHVtZT48bnVtYmVyPjEwPC9udW1iZXI+PGVkaXRp
b24+MjAyMC8wNC8xNDwvZWRpdGlvbj48ZGF0ZXM+PHllYXI+MjAyMDwveWVhcj48cHViLWRhdGVz
PjxkYXRlPk9jdDwvZGF0ZT48L3B1Yi1kYXRlcz48L2RhdGVzPjxpc2JuPjE0NjMtMTMxOCAoRWxl
Y3Ryb25pYykmI3hEOzE0NjItODkxMCAoTGlua2luZyk8L2lzYm4+PGFjY2Vzc2lvbi1udW0+MzIy
ODE3Mjg8L2FjY2Vzc2lvbi1udW0+PHVybHM+PHJlbGF0ZWQtdXJscz48dXJsPmh0dHBzOi8vd3d3
Lm5jYmkubmxtLm5paC5nb3YvcHVibWVkLzMyMjgxNzI4PC91cmw+PC9yZWxhdGVkLXVybHM+PC91
cmxzPjxlbGVjdHJvbmljLXJlc291cmNlLW51bT4xMC4xMTExL2NvZGkuMTUwNzE8L2VsZWN0cm9u
aWMtcmVzb3VyY2UtbnVtPjwvcmVjb3JkPjwvQ2l0ZT48Q2l0ZT48QXV0aG9yPk9tYXI8L0F1dGhv
cj48WWVhcj4yMDE5PC9ZZWFyPjxSZWNOdW0+NDUzPC9SZWNOdW0+PHJlY29yZD48cmVjLW51bWJl
cj40NTM8L3JlYy1udW1iZXI+PGZvcmVpZ24ta2V5cz48a2V5IGFwcD0iRU4iIGRiLWlkPSJlc3p2
NWY5eHEwcnBkYWV3cnd1cHo1MHg1eGEyZmR2d3BldnMiIHRpbWVzdGFtcD0iMCI+NDUzPC9rZXk+
PC9mb3JlaWduLWtleXM+PHJlZi10eXBlIG5hbWU9IkpvdXJuYWwgQXJ0aWNsZSI+MTc8L3JlZi10
eXBlPjxjb250cmlidXRvcnM+PGF1dGhvcnM+PGF1dGhvcj5PbWFyLCBXLjwvYXV0aG9yPjxhdXRo
b3I+QWxxYXNhYnksIEEuPC9hdXRob3I+PGF1dGhvcj5BYmRlbG5hYnksIE0uPC9hdXRob3I+PGF1
dGhvcj5Zb3Vzc2VmLCBNLjwvYXV0aG9yPjxhdXRob3I+U2hhbGFieSwgTS48L2F1dGhvcj48YXV0
aG9yPkFud2FyIEFiZGVsLVJhemlrLCBNLjwvYXV0aG9yPjxhdXRob3I+RW1pbGUsIFMuIEguPC9h
dXRob3I+PC9hdXRob3JzPjwvY29udHJpYnV0b3JzPjxhdXRoLWFkZHJlc3M+Q29sb3JlY3RhbCBT
dXJnZXJ5IFVuaXQsIERlcGFydG1lbnQgb2YgR2VuZXJhbCBTdXJnZXJ5LCBNYW5zb3VyYSBVbml2
ZXJzaXR5IEhvc3BpdGFscywgTWFuc291cmEgVW5pdmVyc2l0eSwgRGFrYWhsaXlhLCBFZ3lwdC48
L2F1dGgtYWRkcmVzcz48dGl0bGVzPjx0aXRsZT5EcmFpbmFnZSBTZXRvbiBWZXJzdXMgRXh0ZXJu
YWwgQW5hbCBTcGhpbmN0ZXItU3BhcmluZyBTZXRvbiBBZnRlciBSZXJvdXRpbmcgb2YgdGhlIEZp
c3R1bGEgVHJhY3QgaW4gdGhlIFRyZWF0bWVudCBvZiBDb21wbGV4IEFuYWwgRmlzdHVsYTogQSBS
YW5kb21pemVkIENvbnRyb2xsZWQgVHJpYWw8L3RpdGxlPjxzZWNvbmRhcnktdGl0bGU+RGlzIENv
bG9uIFJlY3R1bTwvc2Vjb25kYXJ5LXRpdGxlPjwvdGl0bGVzPjxwZXJpb2RpY2FsPjxmdWxsLXRp
dGxlPkRpcyBDb2xvbiBSZWN0dW08L2Z1bGwtdGl0bGU+PC9wZXJpb2RpY2FsPjxwYWdlcz45ODAt
OTg3PC9wYWdlcz48dm9sdW1lPjYyPC92b2x1bWU+PG51bWJlcj44PC9udW1iZXI+PGVkaXRpb24+
MjAxOS8wNi8wNTwvZWRpdGlvbj48a2V5d29yZHM+PGtleXdvcmQ+QWR1bHQ8L2tleXdvcmQ+PGtl
eXdvcmQ+QW5hbCBDYW5hbC8qc3VyZ2VyeTwva2V5d29yZD48a2V5d29yZD5EaWdlc3RpdmUgU3lz
dGVtIFN1cmdpY2FsIFByb2NlZHVyZXMvKm1ldGhvZHM8L2tleXdvcmQ+PGtleXdvcmQ+RHJhaW5h
Z2UvKm1ldGhvZHM8L2tleXdvcmQ+PGtleXdvcmQ+RWd5cHQvZXBpZGVtaW9sb2d5PC9rZXl3b3Jk
PjxrZXl3b3JkPkZlbWFsZTwva2V5d29yZD48a2V5d29yZD5Gb2xsb3ctVXAgU3R1ZGllczwva2V5
d29yZD48a2V5d29yZD5IdW1hbnM8L2tleXdvcmQ+PGtleXdvcmQ+SW5jaWRlbmNlPC9rZXl3b3Jk
PjxrZXl3b3JkPk1hbGU8L2tleXdvcmQ+PGtleXdvcmQ+TWlkZGxlIEFnZWQ8L2tleXdvcmQ+PGtl
eXdvcmQ+T3JnYW4gU3BhcmluZyBUcmVhdG1lbnRzLyptZXRob2RzPC9rZXl3b3JkPjxrZXl3b3Jk
PlBvc3RvcGVyYXRpdmUgQ29tcGxpY2F0aW9ucy9lcGlkZW1pb2xvZ3k8L2tleXdvcmQ+PGtleXdv
cmQ+UHJvc3BlY3RpdmUgU3R1ZGllczwva2V5d29yZD48a2V5d29yZD5SZWN0YWwgRmlzdHVsYS8q
c3VyZ2VyeTwva2V5d29yZD48a2V5d29yZD5SZWN1cnJlbmNlPC9rZXl3b3JkPjxrZXl3b3JkPlNp
bmdsZS1CbGluZCBNZXRob2Q8L2tleXdvcmQ+PGtleXdvcmQ+U3V0dXJlIFRlY2huaXF1ZXMvKmlu
c3RydW1lbnRhdGlvbjwva2V5d29yZD48a2V5d29yZD4qU3V0dXJlczwva2V5d29yZD48a2V5d29y
ZD5UcmVhdG1lbnQgT3V0Y29tZTwva2V5d29yZD48a2V5d29yZD5Zb3VuZyBBZHVsdDwva2V5d29y
ZD48L2tleXdvcmRzPjxkYXRlcz48eWVhcj4yMDE5PC95ZWFyPjxwdWItZGF0ZXM+PGRhdGU+QXVn
PC9kYXRlPjwvcHViLWRhdGVzPjwvZGF0ZXM+PGlzYm4+MTUzMC0wMzU4IChFbGVjdHJvbmljKSYj
eEQ7MDAxMi0zNzA2IChMaW5raW5nKTwvaXNibj48YWNjZXNzaW9uLW51bT4zMTE2MjM3NjwvYWNj
ZXNzaW9uLW51bT48dXJscz48cmVsYXRlZC11cmxzPjx1cmw+aHR0cHM6Ly93d3cubmNiaS5ubG0u
bmloLmdvdi9wdWJtZWQvMzExNjIzNzY8L3VybD48L3JlbGF0ZWQtdXJscz48L3VybHM+PGVsZWN0
cm9uaWMtcmVzb3VyY2UtbnVtPjEwLjEwOTcvRENSLjAwMDAwMDAwMDAwMDE0MTY8L2VsZWN0cm9u
aWMtcmVzb3VyY2UtbnVtPjwvcmVjb3JkPjwvQ2l0ZT48Q2l0ZT48QXV0aG9yPkVsLVNhaWQ8L0F1
dGhvcj48WWVhcj4yMDE5PC9ZZWFyPjxSZWNOdW0+NDkwPC9SZWNOdW0+PHJlY29yZD48cmVjLW51
bWJlcj40OTA8L3JlYy1udW1iZXI+PGZvcmVpZ24ta2V5cz48a2V5IGFwcD0iRU4iIGRiLWlkPSJl
c3p2NWY5eHEwcnBkYWV3cnd1cHo1MHg1eGEyZmR2d3BldnMiIHRpbWVzdGFtcD0iMCI+NDkwPC9r
ZXk+PC9mb3JlaWduLWtleXM+PHJlZi10eXBlIG5hbWU9IkpvdXJuYWwgQXJ0aWNsZSI+MTc8L3Jl
Zi10eXBlPjxjb250cmlidXRvcnM+PGF1dGhvcnM+PGF1dGhvcj5FbC1TYWlkLCBNLjwvYXV0aG9y
PjxhdXRob3I+RW1pbGUsIFMuPC9hdXRob3I+PGF1dGhvcj5TaGFsYWJ5LCBNLjwvYXV0aG9yPjxh
dXRob3I+QWJkZWwtUmF6aWssIE0uIEEuPC9hdXRob3I+PGF1dGhvcj5FbGJheiwgUy4gQS48L2F1
dGhvcj48YXV0aG9yPkVsc2hvYmFreSwgQS48L2F1dGhvcj48YXV0aG9yPkVsa2FmZmFzLCBILjwv
YXV0aG9yPjxhdXRob3I+S2hhZmFneSwgVy48L2F1dGhvcj48L2F1dGhvcnM+PC9jb250cmlidXRv
cnM+PGF1dGgtYWRkcmVzcz5HZW5lcmFsIFN1cmdlcnkgRGVwYXJ0bWVudCwgQ29sb3JlY3RhbCBT
dXJnZXJ5IFVuaXQsIE1hbnNvdXJhIFVuaXZlcnNpdHkgSG9zcGl0YWxzLCBNYW5zb3VyYSBVbml2
ZXJzaXR5LCBNYW5zb3VyYSBDaXR5LCBFZ3lwdC4mI3hEO0dlbmVyYWwgU3VyZ2VyeSBEZXBhcnRt
ZW50LCBDb2xvcmVjdGFsIFN1cmdlcnkgVW5pdCwgTWFuc291cmEgVW5pdmVyc2l0eSBIb3NwaXRh
bHMsIE1hbnNvdXJhIFVuaXZlcnNpdHksIE1hbnNvdXJhIENpdHksIEVneXB0LiBFbGVjdHJvbmlj
IGFkZHJlc3M6IFNhbWVoMjAwQGhvdG1haWwuY29tLjwvYXV0aC1hZGRyZXNzPjx0aXRsZXM+PHRp
dGxlPk91dGNvbWUgb2YgTW9kaWZpZWQgUGFyayZhcG9zO3MgVGVjaG5pcXVlIGZvciBUcmVhdG1l
bnQgb2YgQ29tcGxleCBBbmFsIEZpc3R1bGE8L3RpdGxlPjxzZWNvbmRhcnktdGl0bGU+SiBTdXJn
IFJlczwvc2Vjb25kYXJ5LXRpdGxlPjwvdGl0bGVzPjxwZXJpb2RpY2FsPjxmdWxsLXRpdGxlPkog
U3VyZyBSZXM8L2Z1bGwtdGl0bGU+PC9wZXJpb2RpY2FsPjxwYWdlcz41MzYtNTQyPC9wYWdlcz48
dm9sdW1lPjIzNTwvdm9sdW1lPjxlZGl0aW9uPjIwMTkvMDEvMzA8L2VkaXRpb24+PGtleXdvcmRz
PjxrZXl3b3JkPkFkdWx0PC9rZXl3b3JkPjxrZXl3b3JkPkZlbWFsZTwva2V5d29yZD48a2V5d29y
ZD5IdW1hbnM8L2tleXdvcmQ+PGtleXdvcmQ+TWFsZTwva2V5d29yZD48a2V5d29yZD5NaWRkbGUg
QWdlZDwva2V5d29yZD48a2V5d29yZD5Qcm9zcGVjdGl2ZSBTdHVkaWVzPC9rZXl3b3JkPjxrZXl3
b3JkPlF1YWxpdHkgb2YgTGlmZTwva2V5d29yZD48a2V5d29yZD5SZWN0YWwgRmlzdHVsYS8qc3Vy
Z2VyeTwva2V5d29yZD48a2V5d29yZD5SZWN1cnJlbmNlPC9rZXl3b3JkPjxrZXl3b3JkPlNwaGlu
Y3Rlcm90b215LyptZXRob2RzL3N0YXRpc3RpY3MgJmFtcDsgbnVtZXJpY2FsIGRhdGE8L2tleXdv
cmQ+PGtleXdvcmQ+VHJlYXRtZW50IE91dGNvbWU8L2tleXdvcmQ+PGtleXdvcmQ+WW91bmcgQWR1
bHQ8L2tleXdvcmQ+PGtleXdvcmQ+KkNvbXBsZXggYW5hbCBmaXN0dWxhPC9rZXl3b3JkPjxrZXl3
b3JkPipNb2RpZmllZCBQYXJrPC9rZXl3b3JkPjxrZXl3b3JkPipPdXRjb21lczwva2V5d29yZD48
a2V5d29yZD4qVGVjaG5pcXVlPC9rZXl3b3JkPjwva2V5d29yZHM+PGRhdGVzPjx5ZWFyPjIwMTk8
L3llYXI+PHB1Yi1kYXRlcz48ZGF0ZT5NYXI8L2RhdGU+PC9wdWItZGF0ZXM+PC9kYXRlcz48aXNi
bj4xMDk1LTg2NzMgKEVsZWN0cm9uaWMpJiN4RDswMDIyLTQ4MDQgKExpbmtpbmcpPC9pc2JuPjxh
Y2Nlc3Npb24tbnVtPjMwNjkxODQwPC9hY2Nlc3Npb24tbnVtPjx1cmxzPjxyZWxhdGVkLXVybHM+
PHVybD5odHRwczovL3d3dy5uY2JpLm5sbS5uaWguZ292L3B1Ym1lZC8zMDY5MTg0MDwvdXJsPjwv
cmVsYXRlZC11cmxzPjwvdXJscz48ZWxlY3Ryb25pYy1yZXNvdXJjZS1udW0+MTAuMTAxNi9qLmpz
cy4yMDE4LjEwLjA1NTwvZWxlY3Ryb25pYy1yZXNvdXJjZS1udW0+PC9yZWNvcmQ+PC9DaXRlPjwv
RW5kTm90ZT4A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DE5626" w:rsidRPr="006749CC">
        <w:rPr>
          <w:rFonts w:ascii="Book Antiqua" w:eastAsia="Book Antiqua" w:hAnsi="Book Antiqua" w:cs="Book Antiqua"/>
          <w:color w:val="000000"/>
        </w:rPr>
      </w:r>
      <w:r w:rsidR="00DE5626" w:rsidRPr="006749CC">
        <w:rPr>
          <w:rFonts w:ascii="Book Antiqua" w:eastAsia="Book Antiqua" w:hAnsi="Book Antiqua" w:cs="Book Antiqua"/>
          <w:color w:val="000000"/>
        </w:rPr>
        <w:fldChar w:fldCharType="separate"/>
      </w:r>
      <w:r w:rsidR="00F526A5" w:rsidRPr="006749CC">
        <w:rPr>
          <w:rFonts w:ascii="Book Antiqua" w:eastAsia="Book Antiqua" w:hAnsi="Book Antiqua" w:cs="Book Antiqua"/>
          <w:color w:val="000000"/>
          <w:vertAlign w:val="superscript"/>
        </w:rPr>
        <w:t>[33-35]</w:t>
      </w:r>
      <w:r w:rsidR="00DE5626"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long-term, primarily randomized controlled trials, are needed to corroborate the efficacy of this procedure. Second, </w:t>
      </w:r>
      <w:r w:rsidR="003C6B71" w:rsidRPr="006749CC">
        <w:rPr>
          <w:rFonts w:ascii="Book Antiqua" w:eastAsia="Book Antiqua" w:hAnsi="Book Antiqua" w:cs="Book Antiqua"/>
          <w:color w:val="000000"/>
        </w:rPr>
        <w:t>al</w:t>
      </w:r>
      <w:r w:rsidRPr="006749CC">
        <w:rPr>
          <w:rFonts w:ascii="Book Antiqua" w:eastAsia="Book Antiqua" w:hAnsi="Book Antiqua" w:cs="Book Antiqua"/>
          <w:color w:val="000000"/>
        </w:rPr>
        <w:t xml:space="preserve">though continence was assessed by objective continence scores, anal manometry would have added more value to the study. Apart from high recurrence rate, incontinence is </w:t>
      </w:r>
      <w:r w:rsidR="00F31135" w:rsidRPr="006749CC">
        <w:rPr>
          <w:rFonts w:ascii="Book Antiqua" w:eastAsia="Book Antiqua" w:hAnsi="Book Antiqua" w:cs="Book Antiqua"/>
          <w:color w:val="000000"/>
        </w:rPr>
        <w:t xml:space="preserve">the </w:t>
      </w:r>
      <w:r w:rsidR="003C6B71" w:rsidRPr="006749CC">
        <w:rPr>
          <w:rFonts w:ascii="Book Antiqua" w:eastAsia="Book Antiqua" w:hAnsi="Book Antiqua" w:cs="Book Antiqua"/>
          <w:color w:val="000000"/>
        </w:rPr>
        <w:t xml:space="preserve">most </w:t>
      </w:r>
      <w:r w:rsidRPr="006749CC">
        <w:rPr>
          <w:rFonts w:ascii="Book Antiqua" w:eastAsia="Book Antiqua" w:hAnsi="Book Antiqua" w:cs="Book Antiqua"/>
          <w:color w:val="000000"/>
        </w:rPr>
        <w:t xml:space="preserve">challenging issue in </w:t>
      </w:r>
      <w:r w:rsidR="003C6B71"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 xml:space="preserve">management of high complex anal fistulas. </w:t>
      </w:r>
      <w:r w:rsidR="003C6B71" w:rsidRPr="006749CC">
        <w:rPr>
          <w:rFonts w:ascii="Book Antiqua" w:eastAsia="Book Antiqua" w:hAnsi="Book Antiqua" w:cs="Book Antiqua"/>
          <w:color w:val="000000"/>
        </w:rPr>
        <w:t>T</w:t>
      </w:r>
      <w:r w:rsidRPr="006749CC">
        <w:rPr>
          <w:rFonts w:ascii="Book Antiqua" w:eastAsia="Book Antiqua" w:hAnsi="Book Antiqua" w:cs="Book Antiqua"/>
          <w:color w:val="000000"/>
        </w:rPr>
        <w:t xml:space="preserve">horough and accurate assessment of continence before and after fistula surgery is very important for patient satisfaction and objective evaluation of success of any fistula procedure. Therefore, incorporation of anal manometry in the patient evaluation would have </w:t>
      </w:r>
      <w:r w:rsidR="003C6B71" w:rsidRPr="006749CC">
        <w:rPr>
          <w:rFonts w:ascii="Book Antiqua" w:eastAsia="Book Antiqua" w:hAnsi="Book Antiqua" w:cs="Book Antiqua"/>
          <w:color w:val="000000"/>
        </w:rPr>
        <w:t xml:space="preserve">strengthened </w:t>
      </w:r>
      <w:r w:rsidRPr="006749CC">
        <w:rPr>
          <w:rFonts w:ascii="Book Antiqua" w:eastAsia="Book Antiqua" w:hAnsi="Book Antiqua" w:cs="Book Antiqua"/>
          <w:color w:val="000000"/>
        </w:rPr>
        <w:t xml:space="preserve">the </w:t>
      </w:r>
      <w:r w:rsidR="003C6B71" w:rsidRPr="006749CC">
        <w:rPr>
          <w:rFonts w:ascii="Book Antiqua" w:eastAsia="Book Antiqua" w:hAnsi="Book Antiqua" w:cs="Book Antiqua"/>
          <w:color w:val="000000"/>
        </w:rPr>
        <w:t>results</w:t>
      </w:r>
      <w:r w:rsidRPr="006749CC">
        <w:rPr>
          <w:rFonts w:ascii="Book Antiqua" w:eastAsia="Book Antiqua" w:hAnsi="Book Antiqua" w:cs="Book Antiqua"/>
          <w:color w:val="000000"/>
        </w:rPr>
        <w:t>.</w:t>
      </w:r>
    </w:p>
    <w:bookmarkEnd w:id="25"/>
    <w:bookmarkEnd w:id="26"/>
    <w:p w14:paraId="64BBB4D0" w14:textId="77777777" w:rsidR="00BE19A1" w:rsidRPr="006749CC" w:rsidRDefault="00BE19A1" w:rsidP="00066E57">
      <w:pPr>
        <w:adjustRightInd w:val="0"/>
        <w:snapToGrid w:val="0"/>
        <w:spacing w:line="360" w:lineRule="auto"/>
        <w:jc w:val="both"/>
        <w:rPr>
          <w:rFonts w:ascii="Book Antiqua" w:hAnsi="Book Antiqua"/>
        </w:rPr>
      </w:pPr>
    </w:p>
    <w:p w14:paraId="10147997"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aps/>
          <w:color w:val="000000"/>
          <w:u w:val="single"/>
        </w:rPr>
        <w:t>CONCLUSION</w:t>
      </w:r>
    </w:p>
    <w:p w14:paraId="7C894A27" w14:textId="227A2849" w:rsidR="00BE19A1" w:rsidRPr="006749CC" w:rsidRDefault="005876EA" w:rsidP="00066E57">
      <w:pPr>
        <w:adjustRightInd w:val="0"/>
        <w:snapToGrid w:val="0"/>
        <w:spacing w:line="360" w:lineRule="auto"/>
        <w:jc w:val="both"/>
        <w:rPr>
          <w:rFonts w:ascii="Book Antiqua" w:hAnsi="Book Antiqua"/>
        </w:rPr>
      </w:pPr>
      <w:bookmarkStart w:id="27" w:name="OLE_LINK8"/>
      <w:bookmarkStart w:id="28" w:name="OLE_LINK7"/>
      <w:r w:rsidRPr="006749CC">
        <w:rPr>
          <w:rFonts w:ascii="Book Antiqua" w:eastAsia="Book Antiqua" w:hAnsi="Book Antiqua" w:cs="Book Antiqua"/>
          <w:color w:val="000000"/>
        </w:rPr>
        <w:t xml:space="preserve">To conclude, this is the most extensive study of anal fistulas operated by a single surgeon. It </w:t>
      </w:r>
      <w:r w:rsidR="003C6B71" w:rsidRPr="006749CC">
        <w:rPr>
          <w:rFonts w:ascii="Book Antiqua" w:eastAsia="Book Antiqua" w:hAnsi="Book Antiqua" w:cs="Book Antiqua"/>
          <w:color w:val="000000"/>
        </w:rPr>
        <w:t xml:space="preserve">shows </w:t>
      </w:r>
      <w:r w:rsidRPr="006749CC">
        <w:rPr>
          <w:rFonts w:ascii="Book Antiqua" w:eastAsia="Book Antiqua" w:hAnsi="Book Antiqua" w:cs="Book Antiqua"/>
          <w:color w:val="000000"/>
        </w:rPr>
        <w:t xml:space="preserve">that a high success rate can be achieved even in complex fistulas by </w:t>
      </w:r>
      <w:r w:rsidR="003C6B71" w:rsidRPr="006749CC">
        <w:rPr>
          <w:rFonts w:ascii="Book Antiqua" w:eastAsia="Book Antiqua" w:hAnsi="Book Antiqua" w:cs="Book Antiqua"/>
          <w:color w:val="000000"/>
        </w:rPr>
        <w:t xml:space="preserve">adherence to </w:t>
      </w:r>
      <w:r w:rsidR="00790174">
        <w:rPr>
          <w:rFonts w:ascii="Book Antiqua" w:eastAsia="Book Antiqua" w:hAnsi="Book Antiqua" w:cs="Book Antiqua"/>
          <w:color w:val="000000"/>
        </w:rPr>
        <w:t>a</w:t>
      </w:r>
      <w:r w:rsidRPr="006749CC">
        <w:rPr>
          <w:rFonts w:ascii="Book Antiqua" w:eastAsia="Book Antiqua" w:hAnsi="Book Antiqua" w:cs="Book Antiqua"/>
          <w:color w:val="000000"/>
        </w:rPr>
        <w:t xml:space="preserve"> </w:t>
      </w:r>
      <w:r w:rsidR="00790174" w:rsidRPr="006749CC">
        <w:rPr>
          <w:rFonts w:ascii="Book Antiqua" w:eastAsia="Book Antiqua" w:hAnsi="Book Antiqua" w:cs="Book Antiqua"/>
          <w:color w:val="000000"/>
        </w:rPr>
        <w:t xml:space="preserve">systematic </w:t>
      </w:r>
      <w:r w:rsidRPr="006749CC">
        <w:rPr>
          <w:rFonts w:ascii="Book Antiqua" w:eastAsia="Book Antiqua" w:hAnsi="Book Antiqua" w:cs="Book Antiqua"/>
          <w:color w:val="000000"/>
        </w:rPr>
        <w:t xml:space="preserve">algorithm </w:t>
      </w:r>
      <w:r w:rsidR="003C6B71" w:rsidRPr="006749CC">
        <w:rPr>
          <w:rFonts w:ascii="Book Antiqua" w:eastAsia="Book Antiqua" w:hAnsi="Book Antiqua" w:cs="Book Antiqua"/>
          <w:color w:val="000000"/>
        </w:rPr>
        <w:t xml:space="preserve">including </w:t>
      </w:r>
      <w:r w:rsidRPr="006749CC">
        <w:rPr>
          <w:rFonts w:ascii="Book Antiqua" w:eastAsia="Book Antiqua" w:hAnsi="Book Antiqua" w:cs="Book Antiqua"/>
          <w:color w:val="000000"/>
        </w:rPr>
        <w:t xml:space="preserve">detailed radiological assessment, </w:t>
      </w:r>
      <w:r w:rsidR="003C6B71" w:rsidRPr="006749CC">
        <w:rPr>
          <w:rFonts w:ascii="Book Antiqua" w:eastAsia="Book Antiqua" w:hAnsi="Book Antiqua" w:cs="Book Antiqua"/>
          <w:color w:val="000000"/>
        </w:rPr>
        <w:t xml:space="preserve">accurate </w:t>
      </w:r>
      <w:r w:rsidRPr="006749CC">
        <w:rPr>
          <w:rFonts w:ascii="Book Antiqua" w:eastAsia="Book Antiqua" w:hAnsi="Book Antiqua" w:cs="Book Antiqua"/>
          <w:color w:val="000000"/>
        </w:rPr>
        <w:t>fistula</w:t>
      </w:r>
      <w:r w:rsidR="003C6B71" w:rsidRPr="006749CC">
        <w:rPr>
          <w:rFonts w:ascii="Book Antiqua" w:eastAsia="Book Antiqua" w:hAnsi="Book Antiqua" w:cs="Book Antiqua"/>
          <w:color w:val="000000"/>
        </w:rPr>
        <w:t xml:space="preserve"> classification</w:t>
      </w:r>
      <w:r w:rsidR="00462D32" w:rsidRPr="006749CC">
        <w:rPr>
          <w:rFonts w:ascii="Book Antiqua" w:eastAsia="Book Antiqua" w:hAnsi="Book Antiqua" w:cs="Book Antiqua"/>
          <w:color w:val="000000"/>
        </w:rPr>
        <w:t>,</w:t>
      </w:r>
      <w:r w:rsidR="003C6B71"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and following the </w:t>
      </w:r>
      <w:r w:rsidR="00462D32" w:rsidRPr="006749CC">
        <w:rPr>
          <w:rFonts w:ascii="Book Antiqua" w:eastAsia="Book Antiqua" w:hAnsi="Book Antiqua" w:cs="Book Antiqua"/>
          <w:color w:val="000000"/>
        </w:rPr>
        <w:t xml:space="preserve">ISTAC and DRAPED </w:t>
      </w:r>
      <w:r w:rsidRPr="006749CC">
        <w:rPr>
          <w:rFonts w:ascii="Book Antiqua" w:eastAsia="Book Antiqua" w:hAnsi="Book Antiqua" w:cs="Book Antiqua"/>
          <w:color w:val="000000"/>
        </w:rPr>
        <w:t xml:space="preserve">cardinal principles of fistula management. Even refractory fistulas with a non-locatable </w:t>
      </w:r>
      <w:r w:rsidR="007E3ADD">
        <w:rPr>
          <w:rFonts w:ascii="Book Antiqua" w:eastAsia="Book Antiqua" w:hAnsi="Book Antiqua" w:cs="Book Antiqua"/>
          <w:color w:val="000000"/>
        </w:rPr>
        <w:t>IO</w:t>
      </w:r>
      <w:r w:rsidRPr="006749CC">
        <w:rPr>
          <w:rFonts w:ascii="Book Antiqua" w:eastAsia="Book Antiqua" w:hAnsi="Book Antiqua" w:cs="Book Antiqua"/>
          <w:color w:val="000000"/>
        </w:rPr>
        <w:t xml:space="preserve"> can be safely and successfully managed by following a simple three-step</w:t>
      </w:r>
      <w:r w:rsidR="00DE5626"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protocol</w:t>
      </w:r>
      <w:r w:rsidR="00C62DF6">
        <w:rPr>
          <w:rFonts w:ascii="Book Antiqua" w:eastAsia="Book Antiqua" w:hAnsi="Book Antiqua" w:cs="Book Antiqua"/>
          <w:color w:val="000000"/>
        </w:rPr>
        <w:t xml:space="preserve"> (Garg protocol)</w:t>
      </w:r>
      <w:r w:rsidRPr="006749CC">
        <w:rPr>
          <w:rFonts w:ascii="Book Antiqua" w:eastAsia="Book Antiqua" w:hAnsi="Book Antiqua" w:cs="Book Antiqua"/>
          <w:color w:val="000000"/>
        </w:rPr>
        <w:t xml:space="preserve">. Fistulas with an associated abscess </w:t>
      </w:r>
      <w:r w:rsidR="00462D32" w:rsidRPr="006749CC">
        <w:rPr>
          <w:rFonts w:ascii="Book Antiqua" w:eastAsia="Book Antiqua" w:hAnsi="Book Antiqua" w:cs="Book Antiqua"/>
          <w:color w:val="000000"/>
        </w:rPr>
        <w:t xml:space="preserve">can </w:t>
      </w:r>
      <w:r w:rsidRPr="006749CC">
        <w:rPr>
          <w:rFonts w:ascii="Book Antiqua" w:eastAsia="Book Antiqua" w:hAnsi="Book Antiqua" w:cs="Book Antiqua"/>
          <w:color w:val="000000"/>
        </w:rPr>
        <w:t xml:space="preserve">be managed </w:t>
      </w:r>
      <w:r w:rsidR="00462D32" w:rsidRPr="006749CC">
        <w:rPr>
          <w:rFonts w:ascii="Book Antiqua" w:eastAsia="Book Antiqua" w:hAnsi="Book Antiqua" w:cs="Book Antiqua"/>
          <w:color w:val="000000"/>
        </w:rPr>
        <w:t xml:space="preserve">safely and successfully </w:t>
      </w:r>
      <w:r w:rsidRPr="006749CC">
        <w:rPr>
          <w:rFonts w:ascii="Book Antiqua" w:eastAsia="Book Antiqua" w:hAnsi="Book Antiqua" w:cs="Book Antiqua"/>
          <w:color w:val="000000"/>
        </w:rPr>
        <w:t>by definitive fistula surgery</w:t>
      </w:r>
      <w:r w:rsidR="007E1A0B" w:rsidRPr="006749CC">
        <w:rPr>
          <w:rFonts w:ascii="Book Antiqua" w:eastAsia="Book Antiqua" w:hAnsi="Book Antiqua" w:cs="Book Antiqua"/>
          <w:color w:val="000000"/>
        </w:rPr>
        <w:t xml:space="preserve"> on initial presentation</w:t>
      </w:r>
      <w:r w:rsidRPr="006749CC">
        <w:rPr>
          <w:rFonts w:ascii="Book Antiqua" w:eastAsia="Book Antiqua" w:hAnsi="Book Antiqua" w:cs="Book Antiqua"/>
          <w:color w:val="000000"/>
        </w:rPr>
        <w:t xml:space="preserve">. Finally, a dedicated fistula center </w:t>
      </w:r>
      <w:r w:rsidR="00B108ED" w:rsidRPr="006749CC">
        <w:rPr>
          <w:rFonts w:ascii="Book Antiqua" w:eastAsia="Book Antiqua" w:hAnsi="Book Antiqua" w:cs="Book Antiqua"/>
          <w:color w:val="000000"/>
        </w:rPr>
        <w:t>is optimally focused</w:t>
      </w:r>
      <w:r w:rsidRPr="006749CC">
        <w:rPr>
          <w:rFonts w:ascii="Book Antiqua" w:eastAsia="Book Antiqua" w:hAnsi="Book Antiqua" w:cs="Book Antiqua"/>
          <w:color w:val="000000"/>
        </w:rPr>
        <w:t xml:space="preserve"> to gain adequate experience and achieve a high success rate. Therefore, dedicated anal fistula centers are needed in different regions worldwide to </w:t>
      </w:r>
      <w:r w:rsidR="00462D32" w:rsidRPr="006749CC">
        <w:rPr>
          <w:rFonts w:ascii="Book Antiqua" w:eastAsia="Book Antiqua" w:hAnsi="Book Antiqua" w:cs="Book Antiqua"/>
          <w:color w:val="000000"/>
        </w:rPr>
        <w:t xml:space="preserve">serve </w:t>
      </w:r>
      <w:r w:rsidRPr="006749CC">
        <w:rPr>
          <w:rFonts w:ascii="Book Antiqua" w:eastAsia="Book Antiqua" w:hAnsi="Book Antiqua" w:cs="Book Antiqua"/>
          <w:color w:val="000000"/>
        </w:rPr>
        <w:t xml:space="preserve">as referral </w:t>
      </w:r>
      <w:r w:rsidRPr="006749CC">
        <w:rPr>
          <w:rFonts w:ascii="Book Antiqua" w:eastAsia="Book Antiqua" w:hAnsi="Book Antiqua" w:cs="Book Antiqua"/>
          <w:color w:val="000000"/>
        </w:rPr>
        <w:lastRenderedPageBreak/>
        <w:t xml:space="preserve">centers and centers of excellence for teaching. </w:t>
      </w:r>
      <w:r w:rsidR="00462D32" w:rsidRPr="006749CC">
        <w:rPr>
          <w:rFonts w:ascii="Book Antiqua" w:eastAsia="Book Antiqua" w:hAnsi="Book Antiqua" w:cs="Book Antiqua"/>
          <w:color w:val="000000"/>
        </w:rPr>
        <w:t xml:space="preserve">That </w:t>
      </w:r>
      <w:r w:rsidRPr="006749CC">
        <w:rPr>
          <w:rFonts w:ascii="Book Antiqua" w:eastAsia="Book Antiqua" w:hAnsi="Book Antiqua" w:cs="Book Antiqua"/>
          <w:color w:val="000000"/>
        </w:rPr>
        <w:t>would go a long way in effectively managing this intractable disease.</w:t>
      </w:r>
    </w:p>
    <w:bookmarkEnd w:id="27"/>
    <w:bookmarkEnd w:id="28"/>
    <w:p w14:paraId="39EEB221" w14:textId="77777777" w:rsidR="00BE19A1" w:rsidRPr="006749CC" w:rsidRDefault="00BE19A1" w:rsidP="00066E57">
      <w:pPr>
        <w:adjustRightInd w:val="0"/>
        <w:snapToGrid w:val="0"/>
        <w:spacing w:line="360" w:lineRule="auto"/>
        <w:jc w:val="both"/>
        <w:rPr>
          <w:rFonts w:ascii="Book Antiqua" w:hAnsi="Book Antiqua"/>
        </w:rPr>
      </w:pPr>
    </w:p>
    <w:p w14:paraId="15346E7D"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aps/>
          <w:color w:val="000000"/>
          <w:u w:val="single"/>
        </w:rPr>
        <w:t>ARTICLE HIGHLIGHTS</w:t>
      </w:r>
    </w:p>
    <w:p w14:paraId="177F645D"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i/>
          <w:color w:val="000000"/>
        </w:rPr>
        <w:t>Research background</w:t>
      </w:r>
    </w:p>
    <w:p w14:paraId="0D3A0B0C" w14:textId="1CEEEF29"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Anal fistula is a disease dreaded by both patients and surgeons</w:t>
      </w:r>
      <w:r w:rsidR="00462D32"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because the treatment of complex fistulas is very challenging. The two main </w:t>
      </w:r>
      <w:r w:rsidR="00462D32" w:rsidRPr="006749CC">
        <w:rPr>
          <w:rFonts w:ascii="Book Antiqua" w:eastAsia="Book Antiqua" w:hAnsi="Book Antiqua" w:cs="Book Antiqua"/>
          <w:color w:val="000000"/>
        </w:rPr>
        <w:t xml:space="preserve">challenges </w:t>
      </w:r>
      <w:r w:rsidRPr="006749CC">
        <w:rPr>
          <w:rFonts w:ascii="Book Antiqua" w:eastAsia="Book Antiqua" w:hAnsi="Book Antiqua" w:cs="Book Antiqua"/>
          <w:color w:val="000000"/>
        </w:rPr>
        <w:t>are high risk of recurrence and da</w:t>
      </w:r>
      <w:r w:rsidR="00462D32" w:rsidRPr="006749CC">
        <w:rPr>
          <w:rFonts w:ascii="Book Antiqua" w:eastAsia="Book Antiqua" w:hAnsi="Book Antiqua" w:cs="Book Antiqua"/>
          <w:color w:val="000000"/>
        </w:rPr>
        <w:t>ma</w:t>
      </w:r>
      <w:r w:rsidRPr="006749CC">
        <w:rPr>
          <w:rFonts w:ascii="Book Antiqua" w:eastAsia="Book Antiqua" w:hAnsi="Book Antiqua" w:cs="Book Antiqua"/>
          <w:color w:val="000000"/>
        </w:rPr>
        <w:t xml:space="preserve">ge </w:t>
      </w:r>
      <w:r w:rsidR="00462D32" w:rsidRPr="006749CC">
        <w:rPr>
          <w:rFonts w:ascii="Book Antiqua" w:eastAsia="Book Antiqua" w:hAnsi="Book Antiqua" w:cs="Book Antiqua"/>
          <w:color w:val="000000"/>
        </w:rPr>
        <w:t xml:space="preserve">of </w:t>
      </w:r>
      <w:r w:rsidRPr="006749CC">
        <w:rPr>
          <w:rFonts w:ascii="Book Antiqua" w:eastAsia="Book Antiqua" w:hAnsi="Book Antiqua" w:cs="Book Antiqua"/>
          <w:color w:val="000000"/>
        </w:rPr>
        <w:t xml:space="preserve">the anal sphincters </w:t>
      </w:r>
      <w:r w:rsidR="00462D32" w:rsidRPr="006749CC">
        <w:rPr>
          <w:rFonts w:ascii="Book Antiqua" w:eastAsia="Book Antiqua" w:hAnsi="Book Antiqua" w:cs="Book Antiqua"/>
          <w:color w:val="000000"/>
        </w:rPr>
        <w:t xml:space="preserve">that </w:t>
      </w:r>
      <w:r w:rsidRPr="006749CC">
        <w:rPr>
          <w:rFonts w:ascii="Book Antiqua" w:eastAsia="Book Antiqua" w:hAnsi="Book Antiqua" w:cs="Book Antiqua"/>
          <w:color w:val="000000"/>
        </w:rPr>
        <w:t>lead</w:t>
      </w:r>
      <w:r w:rsidR="00462D32"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to loss of control over bowel motions</w:t>
      </w:r>
      <w:r w:rsidR="00462D32" w:rsidRPr="006749CC">
        <w:rPr>
          <w:rFonts w:ascii="Book Antiqua" w:eastAsia="Book Antiqua" w:hAnsi="Book Antiqua" w:cs="Book Antiqua"/>
          <w:color w:val="000000"/>
        </w:rPr>
        <w:t xml:space="preserve"> </w:t>
      </w:r>
      <w:r w:rsidR="00C62DF6">
        <w:rPr>
          <w:rFonts w:ascii="Book Antiqua" w:eastAsia="Book Antiqua" w:hAnsi="Book Antiqua" w:cs="Book Antiqua"/>
          <w:color w:val="000000"/>
        </w:rPr>
        <w:t>(anal</w:t>
      </w:r>
      <w:r w:rsidR="00462D32" w:rsidRPr="006749CC">
        <w:rPr>
          <w:rFonts w:ascii="Book Antiqua" w:eastAsia="Book Antiqua" w:hAnsi="Book Antiqua" w:cs="Book Antiqua"/>
          <w:color w:val="000000"/>
        </w:rPr>
        <w:t xml:space="preserve"> incontinence</w:t>
      </w:r>
      <w:r w:rsidR="00C62DF6">
        <w:rPr>
          <w:rFonts w:ascii="Book Antiqua" w:eastAsia="Book Antiqua" w:hAnsi="Book Antiqua" w:cs="Book Antiqua"/>
          <w:color w:val="000000"/>
        </w:rPr>
        <w:t>)</w:t>
      </w:r>
      <w:r w:rsidRPr="006749CC">
        <w:rPr>
          <w:rFonts w:ascii="Book Antiqua" w:eastAsia="Book Antiqua" w:hAnsi="Book Antiqua" w:cs="Book Antiqua"/>
          <w:color w:val="000000"/>
        </w:rPr>
        <w:t>.</w:t>
      </w:r>
    </w:p>
    <w:p w14:paraId="06C674E0" w14:textId="77777777" w:rsidR="00BE19A1" w:rsidRPr="006749CC" w:rsidRDefault="00BE19A1" w:rsidP="00066E57">
      <w:pPr>
        <w:adjustRightInd w:val="0"/>
        <w:snapToGrid w:val="0"/>
        <w:spacing w:line="360" w:lineRule="auto"/>
        <w:jc w:val="both"/>
        <w:rPr>
          <w:rFonts w:ascii="Book Antiqua" w:hAnsi="Book Antiqua"/>
        </w:rPr>
      </w:pPr>
    </w:p>
    <w:p w14:paraId="067E5A9E"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i/>
          <w:color w:val="000000"/>
        </w:rPr>
        <w:t>Research motivation</w:t>
      </w:r>
    </w:p>
    <w:p w14:paraId="38671D71" w14:textId="2F5D472A"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 xml:space="preserve">An effort was made to manage anal fistulas with </w:t>
      </w:r>
      <w:r w:rsidR="00462D32" w:rsidRPr="006749CC">
        <w:rPr>
          <w:rFonts w:ascii="Book Antiqua" w:eastAsia="Book Antiqua" w:hAnsi="Book Antiqua" w:cs="Book Antiqua"/>
          <w:color w:val="000000"/>
        </w:rPr>
        <w:t xml:space="preserve">a </w:t>
      </w:r>
      <w:r w:rsidRPr="006749CC">
        <w:rPr>
          <w:rFonts w:ascii="Book Antiqua" w:eastAsia="Book Antiqua" w:hAnsi="Book Antiqua" w:cs="Book Antiqua"/>
          <w:color w:val="000000"/>
        </w:rPr>
        <w:t xml:space="preserve">high success rate </w:t>
      </w:r>
      <w:r w:rsidR="00462D32" w:rsidRPr="006749CC">
        <w:rPr>
          <w:rFonts w:ascii="Book Antiqua" w:eastAsia="Book Antiqua" w:hAnsi="Book Antiqua" w:cs="Book Antiqua"/>
          <w:color w:val="000000"/>
        </w:rPr>
        <w:t xml:space="preserve">and </w:t>
      </w:r>
      <w:r w:rsidRPr="006749CC">
        <w:rPr>
          <w:rFonts w:ascii="Book Antiqua" w:eastAsia="Book Antiqua" w:hAnsi="Book Antiqua" w:cs="Book Antiqua"/>
          <w:color w:val="000000"/>
        </w:rPr>
        <w:t>minimum loss of continence.</w:t>
      </w:r>
    </w:p>
    <w:p w14:paraId="66E13ACF" w14:textId="77777777" w:rsidR="00BE19A1" w:rsidRPr="006749CC" w:rsidRDefault="00BE19A1" w:rsidP="00066E57">
      <w:pPr>
        <w:adjustRightInd w:val="0"/>
        <w:snapToGrid w:val="0"/>
        <w:spacing w:line="360" w:lineRule="auto"/>
        <w:jc w:val="both"/>
        <w:rPr>
          <w:rFonts w:ascii="Book Antiqua" w:hAnsi="Book Antiqua"/>
        </w:rPr>
      </w:pPr>
    </w:p>
    <w:p w14:paraId="699A1155"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i/>
          <w:color w:val="000000"/>
        </w:rPr>
        <w:t>Research objectives</w:t>
      </w:r>
    </w:p>
    <w:p w14:paraId="5697C690" w14:textId="6D2FB8D9"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To develop sphincter-sparing procedures to manage high complex anal fistula</w:t>
      </w:r>
      <w:r w:rsidR="00462D32" w:rsidRPr="006749CC">
        <w:rPr>
          <w:rFonts w:ascii="Book Antiqua" w:eastAsia="Book Antiqua" w:hAnsi="Book Antiqua" w:cs="Book Antiqua"/>
          <w:color w:val="000000"/>
        </w:rPr>
        <w:t>s</w:t>
      </w:r>
      <w:r w:rsidRPr="006749CC">
        <w:rPr>
          <w:rFonts w:ascii="Book Antiqua" w:eastAsia="Book Antiqua" w:hAnsi="Book Antiqua" w:cs="Book Antiqua"/>
          <w:color w:val="000000"/>
        </w:rPr>
        <w:t>. Apart from being sphincter-saving, these procedures should also have high healing rates.</w:t>
      </w:r>
    </w:p>
    <w:p w14:paraId="17A9769B" w14:textId="77777777" w:rsidR="00BE19A1" w:rsidRPr="006749CC" w:rsidRDefault="00BE19A1" w:rsidP="00066E57">
      <w:pPr>
        <w:adjustRightInd w:val="0"/>
        <w:snapToGrid w:val="0"/>
        <w:spacing w:line="360" w:lineRule="auto"/>
        <w:jc w:val="both"/>
        <w:rPr>
          <w:rFonts w:ascii="Book Antiqua" w:hAnsi="Book Antiqua"/>
        </w:rPr>
      </w:pPr>
    </w:p>
    <w:p w14:paraId="5B37C830"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i/>
          <w:color w:val="000000"/>
        </w:rPr>
        <w:t>Research methods</w:t>
      </w:r>
    </w:p>
    <w:p w14:paraId="0607B5E7" w14:textId="264258B4"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 xml:space="preserve">Two </w:t>
      </w:r>
      <w:r w:rsidR="006749CC" w:rsidRPr="006749CC">
        <w:rPr>
          <w:rFonts w:ascii="Book Antiqua" w:eastAsia="Book Antiqua" w:hAnsi="Book Antiqua" w:cs="Book Antiqua"/>
          <w:color w:val="000000"/>
        </w:rPr>
        <w:t>innovative</w:t>
      </w:r>
      <w:r w:rsidR="00462D32"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sphincter-sparing procedures, </w:t>
      </w:r>
      <w:proofErr w:type="spellStart"/>
      <w:r w:rsidR="00462D32" w:rsidRPr="006749CC">
        <w:rPr>
          <w:rFonts w:ascii="Book Antiqua" w:eastAsia="Book Antiqua" w:hAnsi="Book Antiqua" w:cs="Book Antiqua"/>
          <w:color w:val="000000"/>
        </w:rPr>
        <w:t>t</w:t>
      </w:r>
      <w:r w:rsidRPr="006749CC">
        <w:rPr>
          <w:rFonts w:ascii="Book Antiqua" w:eastAsia="Book Antiqua" w:hAnsi="Book Antiqua" w:cs="Book Antiqua"/>
          <w:color w:val="000000"/>
        </w:rPr>
        <w:t>ransanal</w:t>
      </w:r>
      <w:proofErr w:type="spellEnd"/>
      <w:r w:rsidRPr="006749CC">
        <w:rPr>
          <w:rFonts w:ascii="Book Antiqua" w:eastAsia="Book Antiqua" w:hAnsi="Book Antiqua" w:cs="Book Antiqua"/>
          <w:color w:val="000000"/>
        </w:rPr>
        <w:t xml:space="preserve"> opening of </w:t>
      </w:r>
      <w:proofErr w:type="spellStart"/>
      <w:r w:rsidRPr="006749CC">
        <w:rPr>
          <w:rFonts w:ascii="Book Antiqua" w:eastAsia="Book Antiqua" w:hAnsi="Book Antiqua" w:cs="Book Antiqua"/>
          <w:color w:val="000000"/>
        </w:rPr>
        <w:t>intersphincteric</w:t>
      </w:r>
      <w:proofErr w:type="spellEnd"/>
      <w:r w:rsidRPr="006749CC">
        <w:rPr>
          <w:rFonts w:ascii="Book Antiqua" w:eastAsia="Book Antiqua" w:hAnsi="Book Antiqua" w:cs="Book Antiqua"/>
          <w:color w:val="000000"/>
        </w:rPr>
        <w:t xml:space="preserve"> space (TROPIS) and </w:t>
      </w:r>
      <w:r w:rsidR="00462D32" w:rsidRPr="006749CC">
        <w:rPr>
          <w:rFonts w:ascii="Book Antiqua" w:eastAsia="Book Antiqua" w:hAnsi="Book Antiqua" w:cs="Book Antiqua"/>
          <w:color w:val="000000"/>
        </w:rPr>
        <w:t>p</w:t>
      </w:r>
      <w:r w:rsidRPr="006749CC">
        <w:rPr>
          <w:rFonts w:ascii="Book Antiqua" w:eastAsia="Book Antiqua" w:hAnsi="Book Antiqua" w:cs="Book Antiqua"/>
          <w:color w:val="000000"/>
        </w:rPr>
        <w:t xml:space="preserve">roximal superficial cauterization of the </w:t>
      </w:r>
      <w:r w:rsidR="007E3ADD">
        <w:rPr>
          <w:rFonts w:ascii="Book Antiqua" w:eastAsia="Book Antiqua" w:hAnsi="Book Antiqua" w:cs="Book Antiqua"/>
          <w:color w:val="000000"/>
        </w:rPr>
        <w:t>IO</w:t>
      </w:r>
      <w:r w:rsidRPr="006749CC">
        <w:rPr>
          <w:rFonts w:ascii="Book Antiqua" w:eastAsia="Book Antiqua" w:hAnsi="Book Antiqua" w:cs="Book Antiqua"/>
          <w:color w:val="000000"/>
        </w:rPr>
        <w:t xml:space="preserve"> and emptying regularly of fistula tracts and curettage of tracts (PERFACT) were </w:t>
      </w:r>
      <w:r w:rsidR="00462D32" w:rsidRPr="006749CC">
        <w:rPr>
          <w:rFonts w:ascii="Book Antiqua" w:eastAsia="Book Antiqua" w:hAnsi="Book Antiqua" w:cs="Book Antiqua"/>
          <w:color w:val="000000"/>
        </w:rPr>
        <w:t>developed</w:t>
      </w:r>
      <w:r w:rsidRPr="006749CC">
        <w:rPr>
          <w:rFonts w:ascii="Book Antiqua" w:eastAsia="Book Antiqua" w:hAnsi="Book Antiqua" w:cs="Book Antiqua"/>
          <w:color w:val="000000"/>
        </w:rPr>
        <w:t xml:space="preserve">. The results </w:t>
      </w:r>
      <w:r w:rsidR="00462D32" w:rsidRPr="006749CC">
        <w:rPr>
          <w:rFonts w:ascii="Book Antiqua" w:eastAsia="Book Antiqua" w:hAnsi="Book Antiqua" w:cs="Book Antiqua"/>
          <w:color w:val="000000"/>
        </w:rPr>
        <w:t xml:space="preserve">achieved with the use </w:t>
      </w:r>
      <w:r w:rsidRPr="006749CC">
        <w:rPr>
          <w:rFonts w:ascii="Book Antiqua" w:eastAsia="Book Antiqua" w:hAnsi="Book Antiqua" w:cs="Book Antiqua"/>
          <w:color w:val="000000"/>
        </w:rPr>
        <w:t>of th</w:t>
      </w:r>
      <w:r w:rsidR="00462D32" w:rsidRPr="006749CC">
        <w:rPr>
          <w:rFonts w:ascii="Book Antiqua" w:eastAsia="Book Antiqua" w:hAnsi="Book Antiqua" w:cs="Book Antiqua"/>
          <w:color w:val="000000"/>
        </w:rPr>
        <w:t>o</w:t>
      </w:r>
      <w:r w:rsidRPr="006749CC">
        <w:rPr>
          <w:rFonts w:ascii="Book Antiqua" w:eastAsia="Book Antiqua" w:hAnsi="Book Antiqua" w:cs="Book Antiqua"/>
          <w:color w:val="000000"/>
        </w:rPr>
        <w:t xml:space="preserve">se two procedures in high complex fistulas were evaluated. </w:t>
      </w:r>
      <w:r w:rsidR="00462D32" w:rsidRPr="006749CC">
        <w:rPr>
          <w:rFonts w:ascii="Book Antiqua" w:eastAsia="Book Antiqua" w:hAnsi="Book Antiqua" w:cs="Book Antiqua"/>
          <w:color w:val="000000"/>
        </w:rPr>
        <w:t>T</w:t>
      </w:r>
      <w:r w:rsidRPr="006749CC">
        <w:rPr>
          <w:rFonts w:ascii="Book Antiqua" w:eastAsia="Book Antiqua" w:hAnsi="Book Antiqua" w:cs="Book Antiqua"/>
          <w:color w:val="000000"/>
        </w:rPr>
        <w:t xml:space="preserve">he results of fistulotomy in low fistulas </w:t>
      </w:r>
      <w:r w:rsidR="007E3ADD">
        <w:rPr>
          <w:rFonts w:ascii="Book Antiqua" w:eastAsia="Book Antiqua" w:hAnsi="Book Antiqua" w:cs="Book Antiqua"/>
          <w:color w:val="000000"/>
        </w:rPr>
        <w:t>AFP</w:t>
      </w:r>
      <w:r w:rsidRPr="006749CC">
        <w:rPr>
          <w:rFonts w:ascii="Book Antiqua" w:eastAsia="Book Antiqua" w:hAnsi="Book Antiqua" w:cs="Book Antiqua"/>
          <w:color w:val="000000"/>
        </w:rPr>
        <w:t xml:space="preserve"> procedure</w:t>
      </w:r>
      <w:r w:rsidR="00462D32"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performed in early </w:t>
      </w:r>
      <w:r w:rsidR="00462D32" w:rsidRPr="006749CC">
        <w:rPr>
          <w:rFonts w:ascii="Book Antiqua" w:eastAsia="Book Antiqua" w:hAnsi="Book Antiqua" w:cs="Book Antiqua"/>
          <w:color w:val="000000"/>
        </w:rPr>
        <w:t xml:space="preserve">phase </w:t>
      </w:r>
      <w:r w:rsidRPr="006749CC">
        <w:rPr>
          <w:rFonts w:ascii="Book Antiqua" w:eastAsia="Book Antiqua" w:hAnsi="Book Antiqua" w:cs="Book Antiqua"/>
          <w:color w:val="000000"/>
        </w:rPr>
        <w:t xml:space="preserve">of the study were also </w:t>
      </w:r>
      <w:r w:rsidR="00517659" w:rsidRPr="006749CC">
        <w:rPr>
          <w:rFonts w:ascii="Book Antiqua" w:eastAsia="Book Antiqua" w:hAnsi="Book Antiqua" w:cs="Book Antiqua"/>
          <w:color w:val="000000"/>
        </w:rPr>
        <w:t>analyzed</w:t>
      </w:r>
      <w:r w:rsidRPr="006749CC">
        <w:rPr>
          <w:rFonts w:ascii="Book Antiqua" w:eastAsia="Book Antiqua" w:hAnsi="Book Antiqua" w:cs="Book Antiqua"/>
          <w:color w:val="000000"/>
        </w:rPr>
        <w:t>.</w:t>
      </w:r>
    </w:p>
    <w:p w14:paraId="70DA17F0" w14:textId="77777777" w:rsidR="00BE19A1" w:rsidRPr="006749CC" w:rsidRDefault="00BE19A1" w:rsidP="00066E57">
      <w:pPr>
        <w:adjustRightInd w:val="0"/>
        <w:snapToGrid w:val="0"/>
        <w:spacing w:line="360" w:lineRule="auto"/>
        <w:jc w:val="both"/>
        <w:rPr>
          <w:rFonts w:ascii="Book Antiqua" w:hAnsi="Book Antiqua"/>
        </w:rPr>
      </w:pPr>
    </w:p>
    <w:p w14:paraId="79D534CA"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i/>
          <w:color w:val="000000"/>
        </w:rPr>
        <w:t>Research results</w:t>
      </w:r>
    </w:p>
    <w:p w14:paraId="03572B16" w14:textId="7D8A7754"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lastRenderedPageBreak/>
        <w:t>A</w:t>
      </w:r>
      <w:r w:rsidR="007E3ADD">
        <w:rPr>
          <w:rFonts w:ascii="Book Antiqua" w:eastAsia="Book Antiqua" w:hAnsi="Book Antiqua" w:cs="Book Antiqua"/>
          <w:color w:val="000000"/>
        </w:rPr>
        <w:t>FP</w:t>
      </w:r>
      <w:r w:rsidRPr="006749CC">
        <w:rPr>
          <w:rFonts w:ascii="Book Antiqua" w:eastAsia="Book Antiqua" w:hAnsi="Book Antiqua" w:cs="Book Antiqua"/>
          <w:color w:val="000000"/>
        </w:rPr>
        <w:t xml:space="preserve"> </w:t>
      </w:r>
      <w:r w:rsidR="00517659" w:rsidRPr="006749CC">
        <w:rPr>
          <w:rFonts w:ascii="Book Antiqua" w:eastAsia="Book Antiqua" w:hAnsi="Book Antiqua" w:cs="Book Antiqua"/>
          <w:color w:val="000000"/>
        </w:rPr>
        <w:t xml:space="preserve">procedures </w:t>
      </w:r>
      <w:r w:rsidRPr="006749CC">
        <w:rPr>
          <w:rFonts w:ascii="Book Antiqua" w:eastAsia="Book Antiqua" w:hAnsi="Book Antiqua" w:cs="Book Antiqua"/>
          <w:color w:val="000000"/>
        </w:rPr>
        <w:t>had very low healing rates (19%)</w:t>
      </w:r>
      <w:r w:rsidR="00517659"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fistulotomy </w:t>
      </w:r>
      <w:r w:rsidR="00517659" w:rsidRPr="006749CC">
        <w:rPr>
          <w:rFonts w:ascii="Book Antiqua" w:eastAsia="Book Antiqua" w:hAnsi="Book Antiqua" w:cs="Book Antiqua"/>
          <w:color w:val="000000"/>
        </w:rPr>
        <w:t>had</w:t>
      </w:r>
      <w:r w:rsidRPr="006749CC">
        <w:rPr>
          <w:rFonts w:ascii="Book Antiqua" w:eastAsia="Book Antiqua" w:hAnsi="Book Antiqua" w:cs="Book Antiqua"/>
          <w:color w:val="000000"/>
        </w:rPr>
        <w:t xml:space="preserve"> </w:t>
      </w:r>
      <w:r w:rsidR="00517659" w:rsidRPr="006749CC">
        <w:rPr>
          <w:rFonts w:ascii="Book Antiqua" w:eastAsia="Book Antiqua" w:hAnsi="Book Antiqua" w:cs="Book Antiqua"/>
          <w:color w:val="000000"/>
        </w:rPr>
        <w:t xml:space="preserve">a </w:t>
      </w:r>
      <w:r w:rsidRPr="006749CC">
        <w:rPr>
          <w:rFonts w:ascii="Book Antiqua" w:eastAsia="Book Antiqua" w:hAnsi="Book Antiqua" w:cs="Book Antiqua"/>
          <w:color w:val="000000"/>
        </w:rPr>
        <w:t xml:space="preserve">very high success rate (98.6%) with minimal loss of incontinence. However, the patient selection had to be done judiciously. Garg classification was extremely helpful in identifying patients suitable for fistulotomy. In high complex fistulas, </w:t>
      </w:r>
      <w:r w:rsidR="00517659"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 xml:space="preserve">PERFACT procedure </w:t>
      </w:r>
      <w:r w:rsidR="00517659" w:rsidRPr="006749CC">
        <w:rPr>
          <w:rFonts w:ascii="Book Antiqua" w:eastAsia="Book Antiqua" w:hAnsi="Book Antiqua" w:cs="Book Antiqua"/>
          <w:color w:val="000000"/>
        </w:rPr>
        <w:t xml:space="preserve">had a </w:t>
      </w:r>
      <w:r w:rsidRPr="006749CC">
        <w:rPr>
          <w:rFonts w:ascii="Book Antiqua" w:eastAsia="Book Antiqua" w:hAnsi="Book Antiqua" w:cs="Book Antiqua"/>
          <w:color w:val="000000"/>
        </w:rPr>
        <w:t xml:space="preserve">good </w:t>
      </w:r>
      <w:r w:rsidR="00517659" w:rsidRPr="006749CC">
        <w:rPr>
          <w:rFonts w:ascii="Book Antiqua" w:eastAsia="Book Antiqua" w:hAnsi="Book Antiqua" w:cs="Book Antiqua"/>
          <w:color w:val="000000"/>
        </w:rPr>
        <w:t xml:space="preserve">86% </w:t>
      </w:r>
      <w:r w:rsidRPr="006749CC">
        <w:rPr>
          <w:rFonts w:ascii="Book Antiqua" w:eastAsia="Book Antiqua" w:hAnsi="Book Antiqua" w:cs="Book Antiqua"/>
          <w:color w:val="000000"/>
        </w:rPr>
        <w:t xml:space="preserve">success rate initially but </w:t>
      </w:r>
      <w:r w:rsidR="00517659" w:rsidRPr="006749CC">
        <w:rPr>
          <w:rFonts w:ascii="Book Antiqua" w:eastAsia="Book Antiqua" w:hAnsi="Book Antiqua" w:cs="Book Antiqua"/>
          <w:color w:val="000000"/>
        </w:rPr>
        <w:t xml:space="preserve">it </w:t>
      </w:r>
      <w:r w:rsidRPr="006749CC">
        <w:rPr>
          <w:rFonts w:ascii="Book Antiqua" w:eastAsia="Book Antiqua" w:hAnsi="Book Antiqua" w:cs="Book Antiqua"/>
          <w:color w:val="000000"/>
        </w:rPr>
        <w:t xml:space="preserve">declined </w:t>
      </w:r>
      <w:r w:rsidR="00517659" w:rsidRPr="006749CC">
        <w:rPr>
          <w:rFonts w:ascii="Book Antiqua" w:eastAsia="Book Antiqua" w:hAnsi="Book Antiqua" w:cs="Book Antiqua"/>
          <w:color w:val="000000"/>
        </w:rPr>
        <w:t xml:space="preserve">to </w:t>
      </w:r>
      <w:r w:rsidRPr="006749CC">
        <w:rPr>
          <w:rFonts w:ascii="Book Antiqua" w:eastAsia="Book Antiqua" w:hAnsi="Book Antiqua" w:cs="Book Antiqua"/>
          <w:color w:val="000000"/>
        </w:rPr>
        <w:t xml:space="preserve">50% </w:t>
      </w:r>
      <w:r w:rsidR="00517659" w:rsidRPr="006749CC">
        <w:rPr>
          <w:rFonts w:ascii="Book Antiqua" w:eastAsia="Book Antiqua" w:hAnsi="Book Antiqua" w:cs="Book Antiqua"/>
          <w:color w:val="000000"/>
        </w:rPr>
        <w:t xml:space="preserve">during </w:t>
      </w:r>
      <w:r w:rsidRPr="006749CC">
        <w:rPr>
          <w:rFonts w:ascii="Book Antiqua" w:eastAsia="Book Antiqua" w:hAnsi="Book Antiqua" w:cs="Book Antiqua"/>
          <w:color w:val="000000"/>
        </w:rPr>
        <w:t xml:space="preserve">long-term follow-up. </w:t>
      </w:r>
      <w:r w:rsidR="00517659"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 xml:space="preserve">TROPIS procedure </w:t>
      </w:r>
      <w:r w:rsidR="00517659" w:rsidRPr="006749CC">
        <w:rPr>
          <w:rFonts w:ascii="Book Antiqua" w:eastAsia="Book Antiqua" w:hAnsi="Book Antiqua" w:cs="Book Antiqua"/>
          <w:color w:val="000000"/>
        </w:rPr>
        <w:t xml:space="preserve">had a </w:t>
      </w:r>
      <w:r w:rsidRPr="006749CC">
        <w:rPr>
          <w:rFonts w:ascii="Book Antiqua" w:eastAsia="Book Antiqua" w:hAnsi="Book Antiqua" w:cs="Book Antiqua"/>
          <w:color w:val="000000"/>
        </w:rPr>
        <w:t xml:space="preserve">reasonably high </w:t>
      </w:r>
      <w:r w:rsidR="00517659" w:rsidRPr="006749CC">
        <w:rPr>
          <w:rFonts w:ascii="Book Antiqua" w:eastAsia="Book Antiqua" w:hAnsi="Book Antiqua" w:cs="Book Antiqua"/>
          <w:color w:val="000000"/>
        </w:rPr>
        <w:t xml:space="preserve">86% </w:t>
      </w:r>
      <w:r w:rsidRPr="006749CC">
        <w:rPr>
          <w:rFonts w:ascii="Book Antiqua" w:eastAsia="Book Antiqua" w:hAnsi="Book Antiqua" w:cs="Book Antiqua"/>
          <w:color w:val="000000"/>
        </w:rPr>
        <w:t xml:space="preserve">success rate with insignificant risk to continence in high complex fistulas even on long-term follow-up. TROPIS </w:t>
      </w:r>
      <w:r w:rsidR="00517659" w:rsidRPr="006749CC">
        <w:rPr>
          <w:rFonts w:ascii="Book Antiqua" w:eastAsia="Book Antiqua" w:hAnsi="Book Antiqua" w:cs="Book Antiqua"/>
          <w:color w:val="000000"/>
        </w:rPr>
        <w:t xml:space="preserve">thus </w:t>
      </w:r>
      <w:r w:rsidRPr="006749CC">
        <w:rPr>
          <w:rFonts w:ascii="Book Antiqua" w:eastAsia="Book Antiqua" w:hAnsi="Book Antiqua" w:cs="Book Antiqua"/>
          <w:color w:val="000000"/>
        </w:rPr>
        <w:t>became the procedure of choice for high complex fistulas at our center.</w:t>
      </w:r>
    </w:p>
    <w:p w14:paraId="421CAEA7" w14:textId="77777777" w:rsidR="00BE19A1" w:rsidRPr="006749CC" w:rsidRDefault="00BE19A1" w:rsidP="00066E57">
      <w:pPr>
        <w:adjustRightInd w:val="0"/>
        <w:snapToGrid w:val="0"/>
        <w:spacing w:line="360" w:lineRule="auto"/>
        <w:jc w:val="both"/>
        <w:rPr>
          <w:rFonts w:ascii="Book Antiqua" w:hAnsi="Book Antiqua"/>
        </w:rPr>
      </w:pPr>
    </w:p>
    <w:p w14:paraId="61651754"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i/>
          <w:color w:val="000000"/>
        </w:rPr>
        <w:t>Research conclusions</w:t>
      </w:r>
    </w:p>
    <w:p w14:paraId="7E3CE979" w14:textId="22838A20"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 xml:space="preserve">Fistulotomy leads to excellent results in low fistulas </w:t>
      </w:r>
      <w:r w:rsidR="00517659" w:rsidRPr="006749CC">
        <w:rPr>
          <w:rFonts w:ascii="Book Antiqua" w:eastAsia="Book Antiqua" w:hAnsi="Book Antiqua" w:cs="Book Antiqua"/>
          <w:color w:val="000000"/>
        </w:rPr>
        <w:t xml:space="preserve">and </w:t>
      </w:r>
      <w:r w:rsidRPr="006749CC">
        <w:rPr>
          <w:rFonts w:ascii="Book Antiqua" w:eastAsia="Book Antiqua" w:hAnsi="Book Antiqua" w:cs="Book Antiqua"/>
          <w:color w:val="000000"/>
        </w:rPr>
        <w:t xml:space="preserve">TROPIS leads to reasonably high healing rates in high complex fistulas. The risk </w:t>
      </w:r>
      <w:r w:rsidR="00517659" w:rsidRPr="006749CC">
        <w:rPr>
          <w:rFonts w:ascii="Book Antiqua" w:eastAsia="Book Antiqua" w:hAnsi="Book Antiqua" w:cs="Book Antiqua"/>
          <w:color w:val="000000"/>
        </w:rPr>
        <w:t xml:space="preserve">of </w:t>
      </w:r>
      <w:r w:rsidRPr="006749CC">
        <w:rPr>
          <w:rFonts w:ascii="Book Antiqua" w:eastAsia="Book Antiqua" w:hAnsi="Book Antiqua" w:cs="Book Antiqua"/>
          <w:color w:val="000000"/>
        </w:rPr>
        <w:t xml:space="preserve">continence is minimal if patient selection is done appropriately using </w:t>
      </w:r>
      <w:r w:rsidR="00517659"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Garg classification.</w:t>
      </w:r>
    </w:p>
    <w:p w14:paraId="01D5BFBF" w14:textId="77777777" w:rsidR="00BE19A1" w:rsidRPr="006749CC" w:rsidRDefault="00BE19A1" w:rsidP="00066E57">
      <w:pPr>
        <w:adjustRightInd w:val="0"/>
        <w:snapToGrid w:val="0"/>
        <w:spacing w:line="360" w:lineRule="auto"/>
        <w:jc w:val="both"/>
        <w:rPr>
          <w:rFonts w:ascii="Book Antiqua" w:hAnsi="Book Antiqua"/>
        </w:rPr>
      </w:pPr>
    </w:p>
    <w:p w14:paraId="0029AE60"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i/>
          <w:color w:val="000000"/>
        </w:rPr>
        <w:t>Research perspectives</w:t>
      </w:r>
    </w:p>
    <w:p w14:paraId="5A133DE4" w14:textId="6CDAD18C" w:rsidR="00BE19A1" w:rsidRPr="006749CC" w:rsidRDefault="00B108ED"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F</w:t>
      </w:r>
      <w:r w:rsidR="005876EA" w:rsidRPr="006749CC">
        <w:rPr>
          <w:rFonts w:ascii="Book Antiqua" w:eastAsia="Book Antiqua" w:hAnsi="Book Antiqua" w:cs="Book Antiqua"/>
          <w:color w:val="000000"/>
        </w:rPr>
        <w:t xml:space="preserve">uture research should focus on improving the TROPIS procedure and </w:t>
      </w:r>
      <w:r w:rsidR="00517659" w:rsidRPr="006749CC">
        <w:rPr>
          <w:rFonts w:ascii="Book Antiqua" w:eastAsia="Book Antiqua" w:hAnsi="Book Antiqua" w:cs="Book Antiqua"/>
          <w:color w:val="000000"/>
        </w:rPr>
        <w:t xml:space="preserve">developing </w:t>
      </w:r>
      <w:r w:rsidR="006749CC" w:rsidRPr="006749CC">
        <w:rPr>
          <w:rFonts w:ascii="Book Antiqua" w:eastAsia="Book Antiqua" w:hAnsi="Book Antiqua" w:cs="Book Antiqua"/>
          <w:color w:val="000000"/>
        </w:rPr>
        <w:t>innovative</w:t>
      </w:r>
      <w:r w:rsidR="00517659" w:rsidRPr="006749CC">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 xml:space="preserve">sphincter-saving procedures </w:t>
      </w:r>
      <w:r w:rsidR="00517659" w:rsidRPr="006749CC">
        <w:rPr>
          <w:rFonts w:ascii="Book Antiqua" w:eastAsia="Book Antiqua" w:hAnsi="Book Antiqua" w:cs="Book Antiqua"/>
          <w:color w:val="000000"/>
        </w:rPr>
        <w:t xml:space="preserve">that </w:t>
      </w:r>
      <w:r w:rsidR="005876EA" w:rsidRPr="006749CC">
        <w:rPr>
          <w:rFonts w:ascii="Book Antiqua" w:eastAsia="Book Antiqua" w:hAnsi="Book Antiqua" w:cs="Book Antiqua"/>
          <w:color w:val="000000"/>
        </w:rPr>
        <w:t>have even better success rate</w:t>
      </w:r>
      <w:r w:rsidRPr="006749CC">
        <w:rPr>
          <w:rFonts w:ascii="Book Antiqua" w:eastAsia="Book Antiqua" w:hAnsi="Book Antiqua" w:cs="Book Antiqua"/>
          <w:color w:val="000000"/>
        </w:rPr>
        <w:t>s</w:t>
      </w:r>
      <w:r w:rsidR="005876EA" w:rsidRPr="006749CC">
        <w:rPr>
          <w:rFonts w:ascii="Book Antiqua" w:eastAsia="Book Antiqua" w:hAnsi="Book Antiqua" w:cs="Book Antiqua"/>
          <w:color w:val="000000"/>
        </w:rPr>
        <w:t xml:space="preserve"> in high complex anal fistulas.</w:t>
      </w:r>
    </w:p>
    <w:p w14:paraId="2F3A3A53" w14:textId="77777777" w:rsidR="00BE19A1" w:rsidRPr="006749CC" w:rsidRDefault="00BE19A1" w:rsidP="00066E57">
      <w:pPr>
        <w:adjustRightInd w:val="0"/>
        <w:snapToGrid w:val="0"/>
        <w:spacing w:line="360" w:lineRule="auto"/>
        <w:jc w:val="both"/>
        <w:rPr>
          <w:rFonts w:ascii="Book Antiqua" w:hAnsi="Book Antiqua"/>
        </w:rPr>
      </w:pPr>
    </w:p>
    <w:p w14:paraId="5CB5512F" w14:textId="56983E18"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olor w:val="000000"/>
        </w:rPr>
        <w:t>REFERENCES</w:t>
      </w:r>
    </w:p>
    <w:p w14:paraId="2A10289A"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t xml:space="preserve">1 </w:t>
      </w:r>
      <w:r w:rsidRPr="006749CC">
        <w:rPr>
          <w:rFonts w:ascii="Book Antiqua" w:hAnsi="Book Antiqua"/>
          <w:b/>
          <w:bCs/>
        </w:rPr>
        <w:t>Cooper CR</w:t>
      </w:r>
      <w:r w:rsidRPr="006749CC">
        <w:rPr>
          <w:rFonts w:ascii="Book Antiqua" w:hAnsi="Book Antiqua"/>
        </w:rPr>
        <w:t xml:space="preserve">, Keller DS. Perianal Fistulas. </w:t>
      </w:r>
      <w:r w:rsidRPr="006749CC">
        <w:rPr>
          <w:rFonts w:ascii="Book Antiqua" w:hAnsi="Book Antiqua"/>
          <w:i/>
          <w:iCs/>
        </w:rPr>
        <w:t>Dis Colon Rectum</w:t>
      </w:r>
      <w:r w:rsidRPr="006749CC">
        <w:rPr>
          <w:rFonts w:ascii="Book Antiqua" w:hAnsi="Book Antiqua"/>
        </w:rPr>
        <w:t xml:space="preserve"> 2020; </w:t>
      </w:r>
      <w:r w:rsidRPr="006749CC">
        <w:rPr>
          <w:rFonts w:ascii="Book Antiqua" w:hAnsi="Book Antiqua"/>
          <w:b/>
          <w:bCs/>
        </w:rPr>
        <w:t>63</w:t>
      </w:r>
      <w:r w:rsidRPr="006749CC">
        <w:rPr>
          <w:rFonts w:ascii="Book Antiqua" w:hAnsi="Book Antiqua"/>
        </w:rPr>
        <w:t>: 129-132 [PMID: 31914108 DOI: 10.1097/DCR.0000000000001576]</w:t>
      </w:r>
    </w:p>
    <w:p w14:paraId="48F274E3" w14:textId="21A5E5F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t xml:space="preserve">2 </w:t>
      </w:r>
      <w:r w:rsidRPr="006749CC">
        <w:rPr>
          <w:rFonts w:ascii="Book Antiqua" w:hAnsi="Book Antiqua"/>
          <w:b/>
          <w:bCs/>
        </w:rPr>
        <w:t>Abramowitz L</w:t>
      </w:r>
      <w:r w:rsidRPr="006749CC">
        <w:rPr>
          <w:rFonts w:ascii="Book Antiqua" w:hAnsi="Book Antiqua"/>
        </w:rPr>
        <w:t xml:space="preserve">, Soudan D, </w:t>
      </w:r>
      <w:proofErr w:type="spellStart"/>
      <w:r w:rsidRPr="006749CC">
        <w:rPr>
          <w:rFonts w:ascii="Book Antiqua" w:hAnsi="Book Antiqua"/>
        </w:rPr>
        <w:t>Souffran</w:t>
      </w:r>
      <w:proofErr w:type="spellEnd"/>
      <w:r w:rsidRPr="006749CC">
        <w:rPr>
          <w:rFonts w:ascii="Book Antiqua" w:hAnsi="Book Antiqua"/>
        </w:rPr>
        <w:t xml:space="preserve"> M, Bouchard D, </w:t>
      </w:r>
      <w:proofErr w:type="spellStart"/>
      <w:r w:rsidRPr="006749CC">
        <w:rPr>
          <w:rFonts w:ascii="Book Antiqua" w:hAnsi="Book Antiqua"/>
        </w:rPr>
        <w:t>Castinel</w:t>
      </w:r>
      <w:proofErr w:type="spellEnd"/>
      <w:r w:rsidRPr="006749CC">
        <w:rPr>
          <w:rFonts w:ascii="Book Antiqua" w:hAnsi="Book Antiqua"/>
        </w:rPr>
        <w:t xml:space="preserve"> A, </w:t>
      </w:r>
      <w:proofErr w:type="spellStart"/>
      <w:r w:rsidRPr="006749CC">
        <w:rPr>
          <w:rFonts w:ascii="Book Antiqua" w:hAnsi="Book Antiqua"/>
        </w:rPr>
        <w:t>Suduca</w:t>
      </w:r>
      <w:proofErr w:type="spellEnd"/>
      <w:r w:rsidRPr="006749CC">
        <w:rPr>
          <w:rFonts w:ascii="Book Antiqua" w:hAnsi="Book Antiqua"/>
        </w:rPr>
        <w:t xml:space="preserve"> JM, </w:t>
      </w:r>
      <w:proofErr w:type="spellStart"/>
      <w:r w:rsidRPr="006749CC">
        <w:rPr>
          <w:rFonts w:ascii="Book Antiqua" w:hAnsi="Book Antiqua"/>
        </w:rPr>
        <w:t>Staumont</w:t>
      </w:r>
      <w:proofErr w:type="spellEnd"/>
      <w:r w:rsidRPr="006749CC">
        <w:rPr>
          <w:rFonts w:ascii="Book Antiqua" w:hAnsi="Book Antiqua"/>
        </w:rPr>
        <w:t xml:space="preserve"> G, </w:t>
      </w:r>
      <w:proofErr w:type="spellStart"/>
      <w:r w:rsidRPr="006749CC">
        <w:rPr>
          <w:rFonts w:ascii="Book Antiqua" w:hAnsi="Book Antiqua"/>
        </w:rPr>
        <w:t>Devulder</w:t>
      </w:r>
      <w:proofErr w:type="spellEnd"/>
      <w:r w:rsidRPr="006749CC">
        <w:rPr>
          <w:rFonts w:ascii="Book Antiqua" w:hAnsi="Book Antiqua"/>
        </w:rPr>
        <w:t xml:space="preserve"> F, </w:t>
      </w:r>
      <w:proofErr w:type="spellStart"/>
      <w:r w:rsidRPr="006749CC">
        <w:rPr>
          <w:rFonts w:ascii="Book Antiqua" w:hAnsi="Book Antiqua"/>
        </w:rPr>
        <w:t>Pigot</w:t>
      </w:r>
      <w:proofErr w:type="spellEnd"/>
      <w:r w:rsidRPr="006749CC">
        <w:rPr>
          <w:rFonts w:ascii="Book Antiqua" w:hAnsi="Book Antiqua"/>
        </w:rPr>
        <w:t xml:space="preserve"> F, </w:t>
      </w:r>
      <w:proofErr w:type="spellStart"/>
      <w:r w:rsidRPr="006749CC">
        <w:rPr>
          <w:rFonts w:ascii="Book Antiqua" w:hAnsi="Book Antiqua"/>
        </w:rPr>
        <w:t>Ganansia</w:t>
      </w:r>
      <w:proofErr w:type="spellEnd"/>
      <w:r w:rsidRPr="006749CC">
        <w:rPr>
          <w:rFonts w:ascii="Book Antiqua" w:hAnsi="Book Antiqua"/>
        </w:rPr>
        <w:t xml:space="preserve"> R, </w:t>
      </w:r>
      <w:proofErr w:type="spellStart"/>
      <w:r w:rsidRPr="006749CC">
        <w:rPr>
          <w:rFonts w:ascii="Book Antiqua" w:hAnsi="Book Antiqua"/>
        </w:rPr>
        <w:t>Varastet</w:t>
      </w:r>
      <w:proofErr w:type="spellEnd"/>
      <w:r w:rsidRPr="006749CC">
        <w:rPr>
          <w:rFonts w:ascii="Book Antiqua" w:hAnsi="Book Antiqua"/>
        </w:rPr>
        <w:t xml:space="preserve"> M; Groupe de Recherche </w:t>
      </w:r>
      <w:proofErr w:type="spellStart"/>
      <w:r w:rsidRPr="006749CC">
        <w:rPr>
          <w:rFonts w:ascii="Book Antiqua" w:hAnsi="Book Antiqua"/>
        </w:rPr>
        <w:t>en</w:t>
      </w:r>
      <w:proofErr w:type="spellEnd"/>
      <w:r w:rsidRPr="006749CC">
        <w:rPr>
          <w:rFonts w:ascii="Book Antiqua" w:hAnsi="Book Antiqua"/>
        </w:rPr>
        <w:t xml:space="preserve"> </w:t>
      </w:r>
      <w:proofErr w:type="spellStart"/>
      <w:r w:rsidRPr="006749CC">
        <w:rPr>
          <w:rFonts w:ascii="Book Antiqua" w:hAnsi="Book Antiqua"/>
        </w:rPr>
        <w:t>Proctologie</w:t>
      </w:r>
      <w:proofErr w:type="spellEnd"/>
      <w:r w:rsidRPr="006749CC">
        <w:rPr>
          <w:rFonts w:ascii="Book Antiqua" w:hAnsi="Book Antiqua"/>
        </w:rPr>
        <w:t xml:space="preserve"> de la Société </w:t>
      </w:r>
      <w:proofErr w:type="spellStart"/>
      <w:r w:rsidRPr="006749CC">
        <w:rPr>
          <w:rFonts w:ascii="Book Antiqua" w:hAnsi="Book Antiqua"/>
        </w:rPr>
        <w:t>Nationale</w:t>
      </w:r>
      <w:proofErr w:type="spellEnd"/>
      <w:r w:rsidRPr="006749CC">
        <w:rPr>
          <w:rFonts w:ascii="Book Antiqua" w:hAnsi="Book Antiqua"/>
        </w:rPr>
        <w:t xml:space="preserve"> </w:t>
      </w:r>
      <w:proofErr w:type="spellStart"/>
      <w:r w:rsidRPr="006749CC">
        <w:rPr>
          <w:rFonts w:ascii="Book Antiqua" w:hAnsi="Book Antiqua"/>
        </w:rPr>
        <w:t>Française</w:t>
      </w:r>
      <w:proofErr w:type="spellEnd"/>
      <w:r w:rsidRPr="006749CC">
        <w:rPr>
          <w:rFonts w:ascii="Book Antiqua" w:hAnsi="Book Antiqua"/>
        </w:rPr>
        <w:t xml:space="preserve"> de Colo-</w:t>
      </w:r>
      <w:proofErr w:type="spellStart"/>
      <w:r w:rsidRPr="006749CC">
        <w:rPr>
          <w:rFonts w:ascii="Book Antiqua" w:hAnsi="Book Antiqua"/>
        </w:rPr>
        <w:t>Proctologie</w:t>
      </w:r>
      <w:proofErr w:type="spellEnd"/>
      <w:r w:rsidRPr="006749CC">
        <w:rPr>
          <w:rFonts w:ascii="Book Antiqua" w:hAnsi="Book Antiqua"/>
        </w:rPr>
        <w:t xml:space="preserve"> and the Club de </w:t>
      </w:r>
      <w:proofErr w:type="spellStart"/>
      <w:r w:rsidRPr="006749CC">
        <w:rPr>
          <w:rFonts w:ascii="Book Antiqua" w:hAnsi="Book Antiqua"/>
        </w:rPr>
        <w:t>Réflexion</w:t>
      </w:r>
      <w:proofErr w:type="spellEnd"/>
      <w:r w:rsidRPr="006749CC">
        <w:rPr>
          <w:rFonts w:ascii="Book Antiqua" w:hAnsi="Book Antiqua"/>
        </w:rPr>
        <w:t xml:space="preserve"> des Cabinets et Groupe </w:t>
      </w:r>
      <w:proofErr w:type="spellStart"/>
      <w:r w:rsidRPr="006749CC">
        <w:rPr>
          <w:rFonts w:ascii="Book Antiqua" w:hAnsi="Book Antiqua"/>
        </w:rPr>
        <w:t>d'Hépato-Gastroentérologie</w:t>
      </w:r>
      <w:proofErr w:type="spellEnd"/>
      <w:r w:rsidRPr="006749CC">
        <w:rPr>
          <w:rFonts w:ascii="Book Antiqua" w:hAnsi="Book Antiqua"/>
        </w:rPr>
        <w:t>. The outcome of fistulotomy for anal fistula at 1</w:t>
      </w:r>
      <w:r w:rsidR="00015AED" w:rsidRPr="006749CC">
        <w:rPr>
          <w:rFonts w:ascii="Book Antiqua" w:hAnsi="Book Antiqua"/>
        </w:rPr>
        <w:t xml:space="preserve"> </w:t>
      </w:r>
      <w:r w:rsidRPr="006749CC">
        <w:rPr>
          <w:rFonts w:ascii="Book Antiqua" w:hAnsi="Book Antiqua"/>
        </w:rPr>
        <w:t xml:space="preserve">year: a prospective </w:t>
      </w:r>
      <w:proofErr w:type="spellStart"/>
      <w:r w:rsidRPr="006749CC">
        <w:rPr>
          <w:rFonts w:ascii="Book Antiqua" w:hAnsi="Book Antiqua"/>
        </w:rPr>
        <w:t>multicentre</w:t>
      </w:r>
      <w:proofErr w:type="spellEnd"/>
      <w:r w:rsidRPr="006749CC">
        <w:rPr>
          <w:rFonts w:ascii="Book Antiqua" w:hAnsi="Book Antiqua"/>
        </w:rPr>
        <w:t xml:space="preserve"> </w:t>
      </w:r>
      <w:r w:rsidRPr="006749CC">
        <w:rPr>
          <w:rFonts w:ascii="Book Antiqua" w:hAnsi="Book Antiqua"/>
        </w:rPr>
        <w:lastRenderedPageBreak/>
        <w:t xml:space="preserve">French study. </w:t>
      </w:r>
      <w:r w:rsidRPr="006749CC">
        <w:rPr>
          <w:rFonts w:ascii="Book Antiqua" w:hAnsi="Book Antiqua"/>
          <w:i/>
          <w:iCs/>
        </w:rPr>
        <w:t>Colorectal Dis</w:t>
      </w:r>
      <w:r w:rsidRPr="006749CC">
        <w:rPr>
          <w:rFonts w:ascii="Book Antiqua" w:hAnsi="Book Antiqua"/>
        </w:rPr>
        <w:t xml:space="preserve"> 2016; </w:t>
      </w:r>
      <w:r w:rsidRPr="006749CC">
        <w:rPr>
          <w:rFonts w:ascii="Book Antiqua" w:hAnsi="Book Antiqua"/>
          <w:b/>
          <w:bCs/>
        </w:rPr>
        <w:t>18</w:t>
      </w:r>
      <w:r w:rsidRPr="006749CC">
        <w:rPr>
          <w:rFonts w:ascii="Book Antiqua" w:hAnsi="Book Antiqua"/>
        </w:rPr>
        <w:t>: 279-285 [PMID: 26382623 DOI: 10.1111/codi.13121]</w:t>
      </w:r>
    </w:p>
    <w:p w14:paraId="187AF33F"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t xml:space="preserve">3 </w:t>
      </w:r>
      <w:r w:rsidRPr="006749CC">
        <w:rPr>
          <w:rFonts w:ascii="Book Antiqua" w:hAnsi="Book Antiqua"/>
          <w:b/>
          <w:bCs/>
        </w:rPr>
        <w:t>Aly EH</w:t>
      </w:r>
      <w:r w:rsidRPr="006749CC">
        <w:rPr>
          <w:rFonts w:ascii="Book Antiqua" w:hAnsi="Book Antiqua"/>
        </w:rPr>
        <w:t xml:space="preserve">. Is it time to adopt a compulsory sphincter-saving strategy in the treatment algorithm of fistula in </w:t>
      </w:r>
      <w:proofErr w:type="spellStart"/>
      <w:r w:rsidRPr="006749CC">
        <w:rPr>
          <w:rFonts w:ascii="Book Antiqua" w:hAnsi="Book Antiqua"/>
        </w:rPr>
        <w:t>ano</w:t>
      </w:r>
      <w:proofErr w:type="spellEnd"/>
      <w:r w:rsidRPr="006749CC">
        <w:rPr>
          <w:rFonts w:ascii="Book Antiqua" w:hAnsi="Book Antiqua"/>
        </w:rPr>
        <w:t xml:space="preserve">? </w:t>
      </w:r>
      <w:r w:rsidRPr="006749CC">
        <w:rPr>
          <w:rFonts w:ascii="Book Antiqua" w:hAnsi="Book Antiqua"/>
          <w:i/>
          <w:iCs/>
        </w:rPr>
        <w:t>Dis Colon Rectum</w:t>
      </w:r>
      <w:r w:rsidRPr="006749CC">
        <w:rPr>
          <w:rFonts w:ascii="Book Antiqua" w:hAnsi="Book Antiqua"/>
        </w:rPr>
        <w:t xml:space="preserve"> 2014; </w:t>
      </w:r>
      <w:r w:rsidRPr="006749CC">
        <w:rPr>
          <w:rFonts w:ascii="Book Antiqua" w:hAnsi="Book Antiqua"/>
          <w:b/>
          <w:bCs/>
        </w:rPr>
        <w:t>57</w:t>
      </w:r>
      <w:r w:rsidRPr="006749CC">
        <w:rPr>
          <w:rFonts w:ascii="Book Antiqua" w:hAnsi="Book Antiqua"/>
        </w:rPr>
        <w:t>: 1019-1021 [PMID: 25003298 DOI: 10.1097/DCR.0000000000000135]</w:t>
      </w:r>
    </w:p>
    <w:p w14:paraId="3FD27601"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t xml:space="preserve">4 </w:t>
      </w:r>
      <w:proofErr w:type="spellStart"/>
      <w:r w:rsidRPr="006749CC">
        <w:rPr>
          <w:rFonts w:ascii="Book Antiqua" w:hAnsi="Book Antiqua"/>
          <w:b/>
          <w:bCs/>
        </w:rPr>
        <w:t>Theerapol</w:t>
      </w:r>
      <w:proofErr w:type="spellEnd"/>
      <w:r w:rsidRPr="006749CC">
        <w:rPr>
          <w:rFonts w:ascii="Book Antiqua" w:hAnsi="Book Antiqua"/>
          <w:b/>
          <w:bCs/>
        </w:rPr>
        <w:t xml:space="preserve"> A</w:t>
      </w:r>
      <w:r w:rsidRPr="006749CC">
        <w:rPr>
          <w:rFonts w:ascii="Book Antiqua" w:hAnsi="Book Antiqua"/>
        </w:rPr>
        <w:t xml:space="preserve">, So BY, </w:t>
      </w:r>
      <w:proofErr w:type="spellStart"/>
      <w:r w:rsidRPr="006749CC">
        <w:rPr>
          <w:rFonts w:ascii="Book Antiqua" w:hAnsi="Book Antiqua"/>
        </w:rPr>
        <w:t>Ngoi</w:t>
      </w:r>
      <w:proofErr w:type="spellEnd"/>
      <w:r w:rsidRPr="006749CC">
        <w:rPr>
          <w:rFonts w:ascii="Book Antiqua" w:hAnsi="Book Antiqua"/>
        </w:rPr>
        <w:t xml:space="preserve"> SS. Routine use of setons for the treatment of anal fistulae. </w:t>
      </w:r>
      <w:r w:rsidRPr="006749CC">
        <w:rPr>
          <w:rFonts w:ascii="Book Antiqua" w:hAnsi="Book Antiqua"/>
          <w:i/>
          <w:iCs/>
        </w:rPr>
        <w:t>Singapore Med J</w:t>
      </w:r>
      <w:r w:rsidRPr="006749CC">
        <w:rPr>
          <w:rFonts w:ascii="Book Antiqua" w:hAnsi="Book Antiqua"/>
        </w:rPr>
        <w:t xml:space="preserve"> 2002; </w:t>
      </w:r>
      <w:r w:rsidRPr="006749CC">
        <w:rPr>
          <w:rFonts w:ascii="Book Antiqua" w:hAnsi="Book Antiqua"/>
          <w:b/>
          <w:bCs/>
        </w:rPr>
        <w:t>43</w:t>
      </w:r>
      <w:r w:rsidRPr="006749CC">
        <w:rPr>
          <w:rFonts w:ascii="Book Antiqua" w:hAnsi="Book Antiqua"/>
        </w:rPr>
        <w:t>: 305-307 [PMID: 12380728]</w:t>
      </w:r>
    </w:p>
    <w:p w14:paraId="0805CE19"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t xml:space="preserve">5 </w:t>
      </w:r>
      <w:proofErr w:type="spellStart"/>
      <w:r w:rsidRPr="006749CC">
        <w:rPr>
          <w:rFonts w:ascii="Book Antiqua" w:hAnsi="Book Antiqua"/>
          <w:b/>
          <w:bCs/>
        </w:rPr>
        <w:t>Hämäläinen</w:t>
      </w:r>
      <w:proofErr w:type="spellEnd"/>
      <w:r w:rsidRPr="006749CC">
        <w:rPr>
          <w:rFonts w:ascii="Book Antiqua" w:hAnsi="Book Antiqua"/>
          <w:b/>
          <w:bCs/>
        </w:rPr>
        <w:t xml:space="preserve"> KP</w:t>
      </w:r>
      <w:r w:rsidRPr="006749CC">
        <w:rPr>
          <w:rFonts w:ascii="Book Antiqua" w:hAnsi="Book Antiqua"/>
        </w:rPr>
        <w:t xml:space="preserve">, </w:t>
      </w:r>
      <w:proofErr w:type="spellStart"/>
      <w:r w:rsidRPr="006749CC">
        <w:rPr>
          <w:rFonts w:ascii="Book Antiqua" w:hAnsi="Book Antiqua"/>
        </w:rPr>
        <w:t>Sainio</w:t>
      </w:r>
      <w:proofErr w:type="spellEnd"/>
      <w:r w:rsidRPr="006749CC">
        <w:rPr>
          <w:rFonts w:ascii="Book Antiqua" w:hAnsi="Book Antiqua"/>
        </w:rPr>
        <w:t xml:space="preserve"> AP. Cutting seton for anal fistulas: high risk of minor control defects. </w:t>
      </w:r>
      <w:r w:rsidRPr="006749CC">
        <w:rPr>
          <w:rFonts w:ascii="Book Antiqua" w:hAnsi="Book Antiqua"/>
          <w:i/>
          <w:iCs/>
        </w:rPr>
        <w:t>Dis Colon Rectum</w:t>
      </w:r>
      <w:r w:rsidRPr="006749CC">
        <w:rPr>
          <w:rFonts w:ascii="Book Antiqua" w:hAnsi="Book Antiqua"/>
        </w:rPr>
        <w:t xml:space="preserve"> 1997; </w:t>
      </w:r>
      <w:r w:rsidRPr="006749CC">
        <w:rPr>
          <w:rFonts w:ascii="Book Antiqua" w:hAnsi="Book Antiqua"/>
          <w:b/>
          <w:bCs/>
        </w:rPr>
        <w:t>40</w:t>
      </w:r>
      <w:r w:rsidRPr="006749CC">
        <w:rPr>
          <w:rFonts w:ascii="Book Antiqua" w:hAnsi="Book Antiqua"/>
        </w:rPr>
        <w:t>: 1443-6; discussion 1447 [PMID: 9407983 DOI: 10.1007/BF02070710]</w:t>
      </w:r>
    </w:p>
    <w:p w14:paraId="61C03E5E"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t xml:space="preserve">6 </w:t>
      </w:r>
      <w:r w:rsidRPr="006749CC">
        <w:rPr>
          <w:rFonts w:ascii="Book Antiqua" w:hAnsi="Book Antiqua"/>
          <w:b/>
          <w:bCs/>
        </w:rPr>
        <w:t>van der Hagen SJ</w:t>
      </w:r>
      <w:r w:rsidRPr="006749CC">
        <w:rPr>
          <w:rFonts w:ascii="Book Antiqua" w:hAnsi="Book Antiqua"/>
        </w:rPr>
        <w:t xml:space="preserve">, </w:t>
      </w:r>
      <w:proofErr w:type="spellStart"/>
      <w:r w:rsidRPr="006749CC">
        <w:rPr>
          <w:rFonts w:ascii="Book Antiqua" w:hAnsi="Book Antiqua"/>
        </w:rPr>
        <w:t>Baeten</w:t>
      </w:r>
      <w:proofErr w:type="spellEnd"/>
      <w:r w:rsidRPr="006749CC">
        <w:rPr>
          <w:rFonts w:ascii="Book Antiqua" w:hAnsi="Book Antiqua"/>
        </w:rPr>
        <w:t xml:space="preserve"> CG, </w:t>
      </w:r>
      <w:proofErr w:type="spellStart"/>
      <w:r w:rsidRPr="006749CC">
        <w:rPr>
          <w:rFonts w:ascii="Book Antiqua" w:hAnsi="Book Antiqua"/>
        </w:rPr>
        <w:t>Soeters</w:t>
      </w:r>
      <w:proofErr w:type="spellEnd"/>
      <w:r w:rsidRPr="006749CC">
        <w:rPr>
          <w:rFonts w:ascii="Book Antiqua" w:hAnsi="Book Antiqua"/>
        </w:rPr>
        <w:t xml:space="preserve"> PB, Beets-Tan RG, Russel MG, van </w:t>
      </w:r>
      <w:proofErr w:type="spellStart"/>
      <w:r w:rsidRPr="006749CC">
        <w:rPr>
          <w:rFonts w:ascii="Book Antiqua" w:hAnsi="Book Antiqua"/>
        </w:rPr>
        <w:t>Gemert</w:t>
      </w:r>
      <w:proofErr w:type="spellEnd"/>
      <w:r w:rsidRPr="006749CC">
        <w:rPr>
          <w:rFonts w:ascii="Book Antiqua" w:hAnsi="Book Antiqua"/>
        </w:rPr>
        <w:t xml:space="preserve"> WG. Staged mucosal advancement flap for the treatment of complex anal fistulas: pretreatment with noncutting Setons and in case of recurrent multiple abscesses a diverting stoma. </w:t>
      </w:r>
      <w:r w:rsidRPr="006749CC">
        <w:rPr>
          <w:rFonts w:ascii="Book Antiqua" w:hAnsi="Book Antiqua"/>
          <w:i/>
          <w:iCs/>
        </w:rPr>
        <w:t>Colorectal Dis</w:t>
      </w:r>
      <w:r w:rsidRPr="006749CC">
        <w:rPr>
          <w:rFonts w:ascii="Book Antiqua" w:hAnsi="Book Antiqua"/>
        </w:rPr>
        <w:t xml:space="preserve"> 2005; </w:t>
      </w:r>
      <w:r w:rsidRPr="006749CC">
        <w:rPr>
          <w:rFonts w:ascii="Book Antiqua" w:hAnsi="Book Antiqua"/>
          <w:b/>
          <w:bCs/>
        </w:rPr>
        <w:t>7</w:t>
      </w:r>
      <w:r w:rsidRPr="006749CC">
        <w:rPr>
          <w:rFonts w:ascii="Book Antiqua" w:hAnsi="Book Antiqua"/>
        </w:rPr>
        <w:t>: 513-518 [PMID: 16108891 DOI: 10.1111/j.1463-1318.2005.00850.x]</w:t>
      </w:r>
    </w:p>
    <w:p w14:paraId="27257936"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t xml:space="preserve">7 </w:t>
      </w:r>
      <w:proofErr w:type="spellStart"/>
      <w:r w:rsidRPr="006749CC">
        <w:rPr>
          <w:rFonts w:ascii="Book Antiqua" w:hAnsi="Book Antiqua"/>
          <w:b/>
          <w:bCs/>
        </w:rPr>
        <w:t>Meinero</w:t>
      </w:r>
      <w:proofErr w:type="spellEnd"/>
      <w:r w:rsidRPr="006749CC">
        <w:rPr>
          <w:rFonts w:ascii="Book Antiqua" w:hAnsi="Book Antiqua"/>
          <w:b/>
          <w:bCs/>
        </w:rPr>
        <w:t xml:space="preserve"> P</w:t>
      </w:r>
      <w:r w:rsidRPr="006749CC">
        <w:rPr>
          <w:rFonts w:ascii="Book Antiqua" w:hAnsi="Book Antiqua"/>
        </w:rPr>
        <w:t xml:space="preserve">, Mori L. Video-assisted anal fistula treatment (VAAFT): a novel sphincter-saving procedure for treating complex anal fistulas. </w:t>
      </w:r>
      <w:r w:rsidRPr="006749CC">
        <w:rPr>
          <w:rFonts w:ascii="Book Antiqua" w:hAnsi="Book Antiqua"/>
          <w:i/>
          <w:iCs/>
        </w:rPr>
        <w:t xml:space="preserve">Tech </w:t>
      </w:r>
      <w:proofErr w:type="spellStart"/>
      <w:r w:rsidRPr="006749CC">
        <w:rPr>
          <w:rFonts w:ascii="Book Antiqua" w:hAnsi="Book Antiqua"/>
          <w:i/>
          <w:iCs/>
        </w:rPr>
        <w:t>Coloproctol</w:t>
      </w:r>
      <w:proofErr w:type="spellEnd"/>
      <w:r w:rsidRPr="006749CC">
        <w:rPr>
          <w:rFonts w:ascii="Book Antiqua" w:hAnsi="Book Antiqua"/>
        </w:rPr>
        <w:t xml:space="preserve"> 2011; </w:t>
      </w:r>
      <w:r w:rsidRPr="006749CC">
        <w:rPr>
          <w:rFonts w:ascii="Book Antiqua" w:hAnsi="Book Antiqua"/>
          <w:b/>
          <w:bCs/>
        </w:rPr>
        <w:t>15</w:t>
      </w:r>
      <w:r w:rsidRPr="006749CC">
        <w:rPr>
          <w:rFonts w:ascii="Book Antiqua" w:hAnsi="Book Antiqua"/>
        </w:rPr>
        <w:t>: 417-422 [PMID: 22002535 DOI: 10.1007/s10151-011-0769-2]</w:t>
      </w:r>
    </w:p>
    <w:p w14:paraId="63A7D705"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t xml:space="preserve">8 </w:t>
      </w:r>
      <w:r w:rsidRPr="006749CC">
        <w:rPr>
          <w:rFonts w:ascii="Book Antiqua" w:hAnsi="Book Antiqua"/>
          <w:b/>
          <w:bCs/>
        </w:rPr>
        <w:t>Champagne BJ</w:t>
      </w:r>
      <w:r w:rsidRPr="006749CC">
        <w:rPr>
          <w:rFonts w:ascii="Book Antiqua" w:hAnsi="Book Antiqua"/>
        </w:rPr>
        <w:t xml:space="preserve">, O'Connor LM, Ferguson M, </w:t>
      </w:r>
      <w:proofErr w:type="spellStart"/>
      <w:r w:rsidRPr="006749CC">
        <w:rPr>
          <w:rFonts w:ascii="Book Antiqua" w:hAnsi="Book Antiqua"/>
        </w:rPr>
        <w:t>Orangio</w:t>
      </w:r>
      <w:proofErr w:type="spellEnd"/>
      <w:r w:rsidRPr="006749CC">
        <w:rPr>
          <w:rFonts w:ascii="Book Antiqua" w:hAnsi="Book Antiqua"/>
        </w:rPr>
        <w:t xml:space="preserve"> GR, </w:t>
      </w:r>
      <w:proofErr w:type="spellStart"/>
      <w:r w:rsidRPr="006749CC">
        <w:rPr>
          <w:rFonts w:ascii="Book Antiqua" w:hAnsi="Book Antiqua"/>
        </w:rPr>
        <w:t>Schertzer</w:t>
      </w:r>
      <w:proofErr w:type="spellEnd"/>
      <w:r w:rsidRPr="006749CC">
        <w:rPr>
          <w:rFonts w:ascii="Book Antiqua" w:hAnsi="Book Antiqua"/>
        </w:rPr>
        <w:t xml:space="preserve"> ME, Armstrong DN. Efficacy of anal fistula plug in closure of cryptoglandular fistulas: long-term follow-up. </w:t>
      </w:r>
      <w:r w:rsidRPr="006749CC">
        <w:rPr>
          <w:rFonts w:ascii="Book Antiqua" w:hAnsi="Book Antiqua"/>
          <w:i/>
          <w:iCs/>
        </w:rPr>
        <w:t>Dis Colon Rectum</w:t>
      </w:r>
      <w:r w:rsidRPr="006749CC">
        <w:rPr>
          <w:rFonts w:ascii="Book Antiqua" w:hAnsi="Book Antiqua"/>
        </w:rPr>
        <w:t xml:space="preserve"> 2006; </w:t>
      </w:r>
      <w:r w:rsidRPr="006749CC">
        <w:rPr>
          <w:rFonts w:ascii="Book Antiqua" w:hAnsi="Book Antiqua"/>
          <w:b/>
          <w:bCs/>
        </w:rPr>
        <w:t>49</w:t>
      </w:r>
      <w:r w:rsidRPr="006749CC">
        <w:rPr>
          <w:rFonts w:ascii="Book Antiqua" w:hAnsi="Book Antiqua"/>
        </w:rPr>
        <w:t>: 1817-1821 [PMID: 17082891 DOI: 10.1007/s10350-006-0755-3]</w:t>
      </w:r>
    </w:p>
    <w:p w14:paraId="38F0C2D1"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t xml:space="preserve">9 </w:t>
      </w:r>
      <w:proofErr w:type="spellStart"/>
      <w:r w:rsidRPr="006749CC">
        <w:rPr>
          <w:rFonts w:ascii="Book Antiqua" w:hAnsi="Book Antiqua"/>
          <w:b/>
          <w:bCs/>
        </w:rPr>
        <w:t>Prosst</w:t>
      </w:r>
      <w:proofErr w:type="spellEnd"/>
      <w:r w:rsidRPr="006749CC">
        <w:rPr>
          <w:rFonts w:ascii="Book Antiqua" w:hAnsi="Book Antiqua"/>
          <w:b/>
          <w:bCs/>
        </w:rPr>
        <w:t xml:space="preserve"> RL</w:t>
      </w:r>
      <w:r w:rsidRPr="006749CC">
        <w:rPr>
          <w:rFonts w:ascii="Book Antiqua" w:hAnsi="Book Antiqua"/>
        </w:rPr>
        <w:t xml:space="preserve">, Herold A, </w:t>
      </w:r>
      <w:proofErr w:type="spellStart"/>
      <w:r w:rsidRPr="006749CC">
        <w:rPr>
          <w:rFonts w:ascii="Book Antiqua" w:hAnsi="Book Antiqua"/>
        </w:rPr>
        <w:t>Joos</w:t>
      </w:r>
      <w:proofErr w:type="spellEnd"/>
      <w:r w:rsidRPr="006749CC">
        <w:rPr>
          <w:rFonts w:ascii="Book Antiqua" w:hAnsi="Book Antiqua"/>
        </w:rPr>
        <w:t xml:space="preserve"> AK, </w:t>
      </w:r>
      <w:proofErr w:type="spellStart"/>
      <w:r w:rsidRPr="006749CC">
        <w:rPr>
          <w:rFonts w:ascii="Book Antiqua" w:hAnsi="Book Antiqua"/>
        </w:rPr>
        <w:t>Bussen</w:t>
      </w:r>
      <w:proofErr w:type="spellEnd"/>
      <w:r w:rsidRPr="006749CC">
        <w:rPr>
          <w:rFonts w:ascii="Book Antiqua" w:hAnsi="Book Antiqua"/>
        </w:rPr>
        <w:t xml:space="preserve"> D, </w:t>
      </w:r>
      <w:proofErr w:type="spellStart"/>
      <w:r w:rsidRPr="006749CC">
        <w:rPr>
          <w:rFonts w:ascii="Book Antiqua" w:hAnsi="Book Antiqua"/>
        </w:rPr>
        <w:t>Wehrmann</w:t>
      </w:r>
      <w:proofErr w:type="spellEnd"/>
      <w:r w:rsidRPr="006749CC">
        <w:rPr>
          <w:rFonts w:ascii="Book Antiqua" w:hAnsi="Book Antiqua"/>
        </w:rPr>
        <w:t xml:space="preserve"> M, Gottwald T, </w:t>
      </w:r>
      <w:proofErr w:type="spellStart"/>
      <w:r w:rsidRPr="006749CC">
        <w:rPr>
          <w:rFonts w:ascii="Book Antiqua" w:hAnsi="Book Antiqua"/>
        </w:rPr>
        <w:t>Schurr</w:t>
      </w:r>
      <w:proofErr w:type="spellEnd"/>
      <w:r w:rsidRPr="006749CC">
        <w:rPr>
          <w:rFonts w:ascii="Book Antiqua" w:hAnsi="Book Antiqua"/>
        </w:rPr>
        <w:t xml:space="preserve"> MO. The anal fistula claw: the OTSC clip for anal fistula closure. </w:t>
      </w:r>
      <w:r w:rsidRPr="006749CC">
        <w:rPr>
          <w:rFonts w:ascii="Book Antiqua" w:hAnsi="Book Antiqua"/>
          <w:i/>
          <w:iCs/>
        </w:rPr>
        <w:t>Colorectal Dis</w:t>
      </w:r>
      <w:r w:rsidRPr="006749CC">
        <w:rPr>
          <w:rFonts w:ascii="Book Antiqua" w:hAnsi="Book Antiqua"/>
        </w:rPr>
        <w:t xml:space="preserve"> 2012; </w:t>
      </w:r>
      <w:r w:rsidRPr="006749CC">
        <w:rPr>
          <w:rFonts w:ascii="Book Antiqua" w:hAnsi="Book Antiqua"/>
          <w:b/>
          <w:bCs/>
        </w:rPr>
        <w:t>14</w:t>
      </w:r>
      <w:r w:rsidRPr="006749CC">
        <w:rPr>
          <w:rFonts w:ascii="Book Antiqua" w:hAnsi="Book Antiqua"/>
        </w:rPr>
        <w:t>: 1112-1117 [PMID: 22122680 DOI: 10.1111/j.1463-1318.2011.02902.x]</w:t>
      </w:r>
    </w:p>
    <w:p w14:paraId="076EAA44"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t xml:space="preserve">10 </w:t>
      </w:r>
      <w:proofErr w:type="spellStart"/>
      <w:r w:rsidRPr="006749CC">
        <w:rPr>
          <w:rFonts w:ascii="Book Antiqua" w:hAnsi="Book Antiqua"/>
          <w:b/>
          <w:bCs/>
        </w:rPr>
        <w:t>Giamundo</w:t>
      </w:r>
      <w:proofErr w:type="spellEnd"/>
      <w:r w:rsidRPr="006749CC">
        <w:rPr>
          <w:rFonts w:ascii="Book Antiqua" w:hAnsi="Book Antiqua"/>
          <w:b/>
          <w:bCs/>
        </w:rPr>
        <w:t xml:space="preserve"> P</w:t>
      </w:r>
      <w:r w:rsidRPr="006749CC">
        <w:rPr>
          <w:rFonts w:ascii="Book Antiqua" w:hAnsi="Book Antiqua"/>
        </w:rPr>
        <w:t xml:space="preserve">, Geraci M, </w:t>
      </w:r>
      <w:proofErr w:type="spellStart"/>
      <w:r w:rsidRPr="006749CC">
        <w:rPr>
          <w:rFonts w:ascii="Book Antiqua" w:hAnsi="Book Antiqua"/>
        </w:rPr>
        <w:t>Tibaldi</w:t>
      </w:r>
      <w:proofErr w:type="spellEnd"/>
      <w:r w:rsidRPr="006749CC">
        <w:rPr>
          <w:rFonts w:ascii="Book Antiqua" w:hAnsi="Book Antiqua"/>
        </w:rPr>
        <w:t xml:space="preserve"> L, Valente M. Closure of fistula-in-</w:t>
      </w:r>
      <w:proofErr w:type="spellStart"/>
      <w:r w:rsidRPr="006749CC">
        <w:rPr>
          <w:rFonts w:ascii="Book Antiqua" w:hAnsi="Book Antiqua"/>
        </w:rPr>
        <w:t>ano</w:t>
      </w:r>
      <w:proofErr w:type="spellEnd"/>
      <w:r w:rsidRPr="006749CC">
        <w:rPr>
          <w:rFonts w:ascii="Book Antiqua" w:hAnsi="Book Antiqua"/>
        </w:rPr>
        <w:t xml:space="preserve"> with laser--</w:t>
      </w:r>
      <w:proofErr w:type="spellStart"/>
      <w:r w:rsidRPr="006749CC">
        <w:rPr>
          <w:rFonts w:ascii="Book Antiqua" w:hAnsi="Book Antiqua"/>
        </w:rPr>
        <w:t>FiLaC</w:t>
      </w:r>
      <w:proofErr w:type="spellEnd"/>
      <w:r w:rsidRPr="006749CC">
        <w:rPr>
          <w:rFonts w:ascii="Book Antiqua" w:hAnsi="Book Antiqua"/>
        </w:rPr>
        <w:t xml:space="preserve">™: an effective novel sphincter-saving procedure for complex disease. </w:t>
      </w:r>
      <w:r w:rsidRPr="006749CC">
        <w:rPr>
          <w:rFonts w:ascii="Book Antiqua" w:hAnsi="Book Antiqua"/>
          <w:i/>
          <w:iCs/>
        </w:rPr>
        <w:t>Colorectal Dis</w:t>
      </w:r>
      <w:r w:rsidRPr="006749CC">
        <w:rPr>
          <w:rFonts w:ascii="Book Antiqua" w:hAnsi="Book Antiqua"/>
        </w:rPr>
        <w:t xml:space="preserve"> 2014; </w:t>
      </w:r>
      <w:r w:rsidRPr="006749CC">
        <w:rPr>
          <w:rFonts w:ascii="Book Antiqua" w:hAnsi="Book Antiqua"/>
          <w:b/>
          <w:bCs/>
        </w:rPr>
        <w:t>16</w:t>
      </w:r>
      <w:r w:rsidRPr="006749CC">
        <w:rPr>
          <w:rFonts w:ascii="Book Antiqua" w:hAnsi="Book Antiqua"/>
        </w:rPr>
        <w:t>: 110-115 [PMID: 24119103 DOI: 10.1111/codi.12440]</w:t>
      </w:r>
    </w:p>
    <w:p w14:paraId="3B869A1E"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lastRenderedPageBreak/>
        <w:t xml:space="preserve">11 </w:t>
      </w:r>
      <w:r w:rsidRPr="006749CC">
        <w:rPr>
          <w:rFonts w:ascii="Book Antiqua" w:hAnsi="Book Antiqua"/>
          <w:b/>
          <w:bCs/>
        </w:rPr>
        <w:t>Garcia-</w:t>
      </w:r>
      <w:proofErr w:type="spellStart"/>
      <w:r w:rsidRPr="006749CC">
        <w:rPr>
          <w:rFonts w:ascii="Book Antiqua" w:hAnsi="Book Antiqua"/>
          <w:b/>
          <w:bCs/>
        </w:rPr>
        <w:t>Arranz</w:t>
      </w:r>
      <w:proofErr w:type="spellEnd"/>
      <w:r w:rsidRPr="006749CC">
        <w:rPr>
          <w:rFonts w:ascii="Book Antiqua" w:hAnsi="Book Antiqua"/>
          <w:b/>
          <w:bCs/>
        </w:rPr>
        <w:t xml:space="preserve"> M</w:t>
      </w:r>
      <w:r w:rsidRPr="006749CC">
        <w:rPr>
          <w:rFonts w:ascii="Book Antiqua" w:hAnsi="Book Antiqua"/>
        </w:rPr>
        <w:t>, Garcia-</w:t>
      </w:r>
      <w:proofErr w:type="spellStart"/>
      <w:r w:rsidRPr="006749CC">
        <w:rPr>
          <w:rFonts w:ascii="Book Antiqua" w:hAnsi="Book Antiqua"/>
        </w:rPr>
        <w:t>Olmo</w:t>
      </w:r>
      <w:proofErr w:type="spellEnd"/>
      <w:r w:rsidRPr="006749CC">
        <w:rPr>
          <w:rFonts w:ascii="Book Antiqua" w:hAnsi="Book Antiqua"/>
        </w:rPr>
        <w:t xml:space="preserve"> D, Herreros MD, </w:t>
      </w:r>
      <w:proofErr w:type="spellStart"/>
      <w:r w:rsidRPr="006749CC">
        <w:rPr>
          <w:rFonts w:ascii="Book Antiqua" w:hAnsi="Book Antiqua"/>
        </w:rPr>
        <w:t>Gracia</w:t>
      </w:r>
      <w:proofErr w:type="spellEnd"/>
      <w:r w:rsidRPr="006749CC">
        <w:rPr>
          <w:rFonts w:ascii="Book Antiqua" w:hAnsi="Book Antiqua"/>
        </w:rPr>
        <w:t xml:space="preserve">-Solana J, Guadalajara H, de la </w:t>
      </w:r>
      <w:proofErr w:type="spellStart"/>
      <w:r w:rsidRPr="006749CC">
        <w:rPr>
          <w:rFonts w:ascii="Book Antiqua" w:hAnsi="Book Antiqua"/>
        </w:rPr>
        <w:t>Portilla</w:t>
      </w:r>
      <w:proofErr w:type="spellEnd"/>
      <w:r w:rsidRPr="006749CC">
        <w:rPr>
          <w:rFonts w:ascii="Book Antiqua" w:hAnsi="Book Antiqua"/>
        </w:rPr>
        <w:t xml:space="preserve"> F, </w:t>
      </w:r>
      <w:proofErr w:type="spellStart"/>
      <w:r w:rsidRPr="006749CC">
        <w:rPr>
          <w:rFonts w:ascii="Book Antiqua" w:hAnsi="Book Antiqua"/>
        </w:rPr>
        <w:t>Baixauli</w:t>
      </w:r>
      <w:proofErr w:type="spellEnd"/>
      <w:r w:rsidRPr="006749CC">
        <w:rPr>
          <w:rFonts w:ascii="Book Antiqua" w:hAnsi="Book Antiqua"/>
        </w:rPr>
        <w:t xml:space="preserve"> J, Garcia-Garcia J, Ramirez JM, Sanchez-Guijo F, Prosper F; FISPAC Collaborative Group. Autologous adipose-derived stem cells for the treatment of complex cryptoglandular perianal fistula: A randomized clinical trial with long-term follow-up. </w:t>
      </w:r>
      <w:r w:rsidRPr="006749CC">
        <w:rPr>
          <w:rFonts w:ascii="Book Antiqua" w:hAnsi="Book Antiqua"/>
          <w:i/>
          <w:iCs/>
        </w:rPr>
        <w:t xml:space="preserve">Stem Cells </w:t>
      </w:r>
      <w:proofErr w:type="spellStart"/>
      <w:r w:rsidRPr="006749CC">
        <w:rPr>
          <w:rFonts w:ascii="Book Antiqua" w:hAnsi="Book Antiqua"/>
          <w:i/>
          <w:iCs/>
        </w:rPr>
        <w:t>Transl</w:t>
      </w:r>
      <w:proofErr w:type="spellEnd"/>
      <w:r w:rsidRPr="006749CC">
        <w:rPr>
          <w:rFonts w:ascii="Book Antiqua" w:hAnsi="Book Antiqua"/>
          <w:i/>
          <w:iCs/>
        </w:rPr>
        <w:t xml:space="preserve"> Med</w:t>
      </w:r>
      <w:r w:rsidRPr="006749CC">
        <w:rPr>
          <w:rFonts w:ascii="Book Antiqua" w:hAnsi="Book Antiqua"/>
        </w:rPr>
        <w:t xml:space="preserve"> 2020; </w:t>
      </w:r>
      <w:r w:rsidRPr="006749CC">
        <w:rPr>
          <w:rFonts w:ascii="Book Antiqua" w:hAnsi="Book Antiqua"/>
          <w:b/>
          <w:bCs/>
        </w:rPr>
        <w:t>9</w:t>
      </w:r>
      <w:r w:rsidRPr="006749CC">
        <w:rPr>
          <w:rFonts w:ascii="Book Antiqua" w:hAnsi="Book Antiqua"/>
        </w:rPr>
        <w:t>: 295-301 [PMID: 31886629 DOI: 10.1002/sctm.19-0271]</w:t>
      </w:r>
    </w:p>
    <w:p w14:paraId="35D33935"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t xml:space="preserve">12 </w:t>
      </w:r>
      <w:r w:rsidRPr="006749CC">
        <w:rPr>
          <w:rFonts w:ascii="Book Antiqua" w:hAnsi="Book Antiqua"/>
          <w:b/>
          <w:bCs/>
        </w:rPr>
        <w:t>Garg P</w:t>
      </w:r>
      <w:r w:rsidRPr="006749CC">
        <w:rPr>
          <w:rFonts w:ascii="Book Antiqua" w:hAnsi="Book Antiqua"/>
        </w:rPr>
        <w:t xml:space="preserve">, Sodhi SS, Garg N. Management of Complex Cryptoglandular Anal Fistula: Challenges and Solutions. </w:t>
      </w:r>
      <w:r w:rsidRPr="006749CC">
        <w:rPr>
          <w:rFonts w:ascii="Book Antiqua" w:hAnsi="Book Antiqua"/>
          <w:i/>
          <w:iCs/>
        </w:rPr>
        <w:t>Clin Exp Gastroenterol</w:t>
      </w:r>
      <w:r w:rsidRPr="006749CC">
        <w:rPr>
          <w:rFonts w:ascii="Book Antiqua" w:hAnsi="Book Antiqua"/>
        </w:rPr>
        <w:t xml:space="preserve"> 2020; </w:t>
      </w:r>
      <w:r w:rsidRPr="006749CC">
        <w:rPr>
          <w:rFonts w:ascii="Book Antiqua" w:hAnsi="Book Antiqua"/>
          <w:b/>
          <w:bCs/>
        </w:rPr>
        <w:t>13</w:t>
      </w:r>
      <w:r w:rsidRPr="006749CC">
        <w:rPr>
          <w:rFonts w:ascii="Book Antiqua" w:hAnsi="Book Antiqua"/>
        </w:rPr>
        <w:t>: 555-567 [PMID: 33204136 DOI: 10.2147/CEG.S198796]</w:t>
      </w:r>
    </w:p>
    <w:p w14:paraId="03466499"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t xml:space="preserve">13 </w:t>
      </w:r>
      <w:r w:rsidRPr="006749CC">
        <w:rPr>
          <w:rFonts w:ascii="Book Antiqua" w:hAnsi="Book Antiqua"/>
          <w:b/>
          <w:bCs/>
        </w:rPr>
        <w:t>Matos D</w:t>
      </w:r>
      <w:r w:rsidRPr="006749CC">
        <w:rPr>
          <w:rFonts w:ascii="Book Antiqua" w:hAnsi="Book Antiqua"/>
        </w:rPr>
        <w:t xml:space="preserve">, </w:t>
      </w:r>
      <w:proofErr w:type="spellStart"/>
      <w:r w:rsidRPr="006749CC">
        <w:rPr>
          <w:rFonts w:ascii="Book Antiqua" w:hAnsi="Book Antiqua"/>
        </w:rPr>
        <w:t>Lunniss</w:t>
      </w:r>
      <w:proofErr w:type="spellEnd"/>
      <w:r w:rsidRPr="006749CC">
        <w:rPr>
          <w:rFonts w:ascii="Book Antiqua" w:hAnsi="Book Antiqua"/>
        </w:rPr>
        <w:t xml:space="preserve"> PJ, Phillips RK. Total sphincter conservation in high fistula in </w:t>
      </w:r>
      <w:proofErr w:type="spellStart"/>
      <w:r w:rsidRPr="006749CC">
        <w:rPr>
          <w:rFonts w:ascii="Book Antiqua" w:hAnsi="Book Antiqua"/>
        </w:rPr>
        <w:t>ano</w:t>
      </w:r>
      <w:proofErr w:type="spellEnd"/>
      <w:r w:rsidRPr="006749CC">
        <w:rPr>
          <w:rFonts w:ascii="Book Antiqua" w:hAnsi="Book Antiqua"/>
        </w:rPr>
        <w:t xml:space="preserve">: results of a new approach. </w:t>
      </w:r>
      <w:r w:rsidRPr="006749CC">
        <w:rPr>
          <w:rFonts w:ascii="Book Antiqua" w:hAnsi="Book Antiqua"/>
          <w:i/>
          <w:iCs/>
        </w:rPr>
        <w:t>Br J Surg</w:t>
      </w:r>
      <w:r w:rsidRPr="006749CC">
        <w:rPr>
          <w:rFonts w:ascii="Book Antiqua" w:hAnsi="Book Antiqua"/>
        </w:rPr>
        <w:t xml:space="preserve"> 1993; </w:t>
      </w:r>
      <w:r w:rsidRPr="006749CC">
        <w:rPr>
          <w:rFonts w:ascii="Book Antiqua" w:hAnsi="Book Antiqua"/>
          <w:b/>
          <w:bCs/>
        </w:rPr>
        <w:t>80</w:t>
      </w:r>
      <w:r w:rsidRPr="006749CC">
        <w:rPr>
          <w:rFonts w:ascii="Book Antiqua" w:hAnsi="Book Antiqua"/>
        </w:rPr>
        <w:t>: 802-804 [PMID: 8330181 DOI: 10.1002/bjs.1800800651]</w:t>
      </w:r>
    </w:p>
    <w:p w14:paraId="3E8DF9DB"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t xml:space="preserve">14 </w:t>
      </w:r>
      <w:proofErr w:type="spellStart"/>
      <w:r w:rsidRPr="006749CC">
        <w:rPr>
          <w:rFonts w:ascii="Book Antiqua" w:hAnsi="Book Antiqua"/>
          <w:b/>
          <w:bCs/>
        </w:rPr>
        <w:t>Rojanasakul</w:t>
      </w:r>
      <w:proofErr w:type="spellEnd"/>
      <w:r w:rsidRPr="006749CC">
        <w:rPr>
          <w:rFonts w:ascii="Book Antiqua" w:hAnsi="Book Antiqua"/>
          <w:b/>
          <w:bCs/>
        </w:rPr>
        <w:t xml:space="preserve"> A</w:t>
      </w:r>
      <w:r w:rsidRPr="006749CC">
        <w:rPr>
          <w:rFonts w:ascii="Book Antiqua" w:hAnsi="Book Antiqua"/>
        </w:rPr>
        <w:t>. LIFT procedure: a simplified technique for fistula-in-</w:t>
      </w:r>
      <w:proofErr w:type="spellStart"/>
      <w:r w:rsidRPr="006749CC">
        <w:rPr>
          <w:rFonts w:ascii="Book Antiqua" w:hAnsi="Book Antiqua"/>
        </w:rPr>
        <w:t>ano</w:t>
      </w:r>
      <w:proofErr w:type="spellEnd"/>
      <w:r w:rsidRPr="006749CC">
        <w:rPr>
          <w:rFonts w:ascii="Book Antiqua" w:hAnsi="Book Antiqua"/>
        </w:rPr>
        <w:t xml:space="preserve">. </w:t>
      </w:r>
      <w:r w:rsidRPr="006749CC">
        <w:rPr>
          <w:rFonts w:ascii="Book Antiqua" w:hAnsi="Book Antiqua"/>
          <w:i/>
          <w:iCs/>
        </w:rPr>
        <w:t xml:space="preserve">Tech </w:t>
      </w:r>
      <w:proofErr w:type="spellStart"/>
      <w:r w:rsidRPr="006749CC">
        <w:rPr>
          <w:rFonts w:ascii="Book Antiqua" w:hAnsi="Book Antiqua"/>
          <w:i/>
          <w:iCs/>
        </w:rPr>
        <w:t>Coloproctol</w:t>
      </w:r>
      <w:proofErr w:type="spellEnd"/>
      <w:r w:rsidRPr="006749CC">
        <w:rPr>
          <w:rFonts w:ascii="Book Antiqua" w:hAnsi="Book Antiqua"/>
        </w:rPr>
        <w:t xml:space="preserve"> 2009; </w:t>
      </w:r>
      <w:r w:rsidRPr="006749CC">
        <w:rPr>
          <w:rFonts w:ascii="Book Antiqua" w:hAnsi="Book Antiqua"/>
          <w:b/>
          <w:bCs/>
        </w:rPr>
        <w:t>13</w:t>
      </w:r>
      <w:r w:rsidRPr="006749CC">
        <w:rPr>
          <w:rFonts w:ascii="Book Antiqua" w:hAnsi="Book Antiqua"/>
        </w:rPr>
        <w:t>: 237-240 [PMID: 19636496 DOI: 10.1007/s10151-009-0522-2]</w:t>
      </w:r>
    </w:p>
    <w:p w14:paraId="67B709D8"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t xml:space="preserve">15 </w:t>
      </w:r>
      <w:r w:rsidRPr="006749CC">
        <w:rPr>
          <w:rFonts w:ascii="Book Antiqua" w:hAnsi="Book Antiqua"/>
          <w:b/>
          <w:bCs/>
        </w:rPr>
        <w:t>Jayne DG</w:t>
      </w:r>
      <w:r w:rsidRPr="006749CC">
        <w:rPr>
          <w:rFonts w:ascii="Book Antiqua" w:hAnsi="Book Antiqua"/>
        </w:rPr>
        <w:t xml:space="preserve">, </w:t>
      </w:r>
      <w:proofErr w:type="spellStart"/>
      <w:r w:rsidRPr="006749CC">
        <w:rPr>
          <w:rFonts w:ascii="Book Antiqua" w:hAnsi="Book Antiqua"/>
        </w:rPr>
        <w:t>Scholefield</w:t>
      </w:r>
      <w:proofErr w:type="spellEnd"/>
      <w:r w:rsidRPr="006749CC">
        <w:rPr>
          <w:rFonts w:ascii="Book Antiqua" w:hAnsi="Book Antiqua"/>
        </w:rPr>
        <w:t xml:space="preserve"> J, Tolan D, Gray R, Senapati A, Hulme CT, Sutton AJ, Handley K, Hewitt CA, Kaur M, Magill L; FIAT Trial Collaborative Group. A Multicenter Randomized Controlled Trial Comparing Safety, Efficacy, and Cost-effectiveness of the </w:t>
      </w:r>
      <w:proofErr w:type="spellStart"/>
      <w:r w:rsidRPr="006749CC">
        <w:rPr>
          <w:rFonts w:ascii="Book Antiqua" w:hAnsi="Book Antiqua"/>
        </w:rPr>
        <w:t>Surgisis</w:t>
      </w:r>
      <w:proofErr w:type="spellEnd"/>
      <w:r w:rsidRPr="006749CC">
        <w:rPr>
          <w:rFonts w:ascii="Book Antiqua" w:hAnsi="Book Antiqua"/>
        </w:rPr>
        <w:t xml:space="preserve"> Anal Fistula Plug Versus Surgeon's Preference for </w:t>
      </w:r>
      <w:proofErr w:type="spellStart"/>
      <w:r w:rsidRPr="006749CC">
        <w:rPr>
          <w:rFonts w:ascii="Book Antiqua" w:hAnsi="Book Antiqua"/>
        </w:rPr>
        <w:t>Transsphincteric</w:t>
      </w:r>
      <w:proofErr w:type="spellEnd"/>
      <w:r w:rsidRPr="006749CC">
        <w:rPr>
          <w:rFonts w:ascii="Book Antiqua" w:hAnsi="Book Antiqua"/>
        </w:rPr>
        <w:t xml:space="preserve"> Fistula-in-</w:t>
      </w:r>
      <w:proofErr w:type="spellStart"/>
      <w:r w:rsidRPr="006749CC">
        <w:rPr>
          <w:rFonts w:ascii="Book Antiqua" w:hAnsi="Book Antiqua"/>
        </w:rPr>
        <w:t>Ano</w:t>
      </w:r>
      <w:proofErr w:type="spellEnd"/>
      <w:r w:rsidRPr="006749CC">
        <w:rPr>
          <w:rFonts w:ascii="Book Antiqua" w:hAnsi="Book Antiqua"/>
        </w:rPr>
        <w:t xml:space="preserve">: The FIAT Trial. </w:t>
      </w:r>
      <w:r w:rsidRPr="006749CC">
        <w:rPr>
          <w:rFonts w:ascii="Book Antiqua" w:hAnsi="Book Antiqua"/>
          <w:i/>
          <w:iCs/>
        </w:rPr>
        <w:t>Ann Surg</w:t>
      </w:r>
      <w:r w:rsidRPr="006749CC">
        <w:rPr>
          <w:rFonts w:ascii="Book Antiqua" w:hAnsi="Book Antiqua"/>
        </w:rPr>
        <w:t xml:space="preserve"> 2021; </w:t>
      </w:r>
      <w:r w:rsidRPr="006749CC">
        <w:rPr>
          <w:rFonts w:ascii="Book Antiqua" w:hAnsi="Book Antiqua"/>
          <w:b/>
          <w:bCs/>
        </w:rPr>
        <w:t>273</w:t>
      </w:r>
      <w:r w:rsidRPr="006749CC">
        <w:rPr>
          <w:rFonts w:ascii="Book Antiqua" w:hAnsi="Book Antiqua"/>
        </w:rPr>
        <w:t>: 433-441 [PMID: 32516229 DOI: 10.1097/SLA.0000000000003981]</w:t>
      </w:r>
    </w:p>
    <w:p w14:paraId="740198A7"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t xml:space="preserve">16 </w:t>
      </w:r>
      <w:proofErr w:type="spellStart"/>
      <w:r w:rsidRPr="006749CC">
        <w:rPr>
          <w:rFonts w:ascii="Book Antiqua" w:hAnsi="Book Antiqua"/>
          <w:b/>
          <w:bCs/>
        </w:rPr>
        <w:t>Ratto</w:t>
      </w:r>
      <w:proofErr w:type="spellEnd"/>
      <w:r w:rsidRPr="006749CC">
        <w:rPr>
          <w:rFonts w:ascii="Book Antiqua" w:hAnsi="Book Antiqua"/>
          <w:b/>
          <w:bCs/>
        </w:rPr>
        <w:t xml:space="preserve"> C</w:t>
      </w:r>
      <w:r w:rsidRPr="006749CC">
        <w:rPr>
          <w:rFonts w:ascii="Book Antiqua" w:hAnsi="Book Antiqua"/>
        </w:rPr>
        <w:t xml:space="preserve">, </w:t>
      </w:r>
      <w:proofErr w:type="spellStart"/>
      <w:r w:rsidRPr="006749CC">
        <w:rPr>
          <w:rFonts w:ascii="Book Antiqua" w:hAnsi="Book Antiqua"/>
        </w:rPr>
        <w:t>Litta</w:t>
      </w:r>
      <w:proofErr w:type="spellEnd"/>
      <w:r w:rsidRPr="006749CC">
        <w:rPr>
          <w:rFonts w:ascii="Book Antiqua" w:hAnsi="Book Antiqua"/>
        </w:rPr>
        <w:t xml:space="preserve"> F, </w:t>
      </w:r>
      <w:proofErr w:type="spellStart"/>
      <w:r w:rsidRPr="006749CC">
        <w:rPr>
          <w:rFonts w:ascii="Book Antiqua" w:hAnsi="Book Antiqua"/>
        </w:rPr>
        <w:t>Donisi</w:t>
      </w:r>
      <w:proofErr w:type="spellEnd"/>
      <w:r w:rsidRPr="006749CC">
        <w:rPr>
          <w:rFonts w:ascii="Book Antiqua" w:hAnsi="Book Antiqua"/>
        </w:rPr>
        <w:t xml:space="preserve"> L, </w:t>
      </w:r>
      <w:proofErr w:type="spellStart"/>
      <w:r w:rsidRPr="006749CC">
        <w:rPr>
          <w:rFonts w:ascii="Book Antiqua" w:hAnsi="Book Antiqua"/>
        </w:rPr>
        <w:t>Parello</w:t>
      </w:r>
      <w:proofErr w:type="spellEnd"/>
      <w:r w:rsidRPr="006749CC">
        <w:rPr>
          <w:rFonts w:ascii="Book Antiqua" w:hAnsi="Book Antiqua"/>
        </w:rPr>
        <w:t xml:space="preserve"> A. Fistulotomy or fistulectomy and primary sphincteroplasty for anal fistula (FIPS): a systematic review. </w:t>
      </w:r>
      <w:r w:rsidRPr="006749CC">
        <w:rPr>
          <w:rFonts w:ascii="Book Antiqua" w:hAnsi="Book Antiqua"/>
          <w:i/>
          <w:iCs/>
        </w:rPr>
        <w:t xml:space="preserve">Tech </w:t>
      </w:r>
      <w:proofErr w:type="spellStart"/>
      <w:r w:rsidRPr="006749CC">
        <w:rPr>
          <w:rFonts w:ascii="Book Antiqua" w:hAnsi="Book Antiqua"/>
          <w:i/>
          <w:iCs/>
        </w:rPr>
        <w:t>Coloproctol</w:t>
      </w:r>
      <w:proofErr w:type="spellEnd"/>
      <w:r w:rsidRPr="006749CC">
        <w:rPr>
          <w:rFonts w:ascii="Book Antiqua" w:hAnsi="Book Antiqua"/>
        </w:rPr>
        <w:t xml:space="preserve"> 2015; </w:t>
      </w:r>
      <w:r w:rsidRPr="006749CC">
        <w:rPr>
          <w:rFonts w:ascii="Book Antiqua" w:hAnsi="Book Antiqua"/>
          <w:b/>
          <w:bCs/>
        </w:rPr>
        <w:t>19</w:t>
      </w:r>
      <w:r w:rsidRPr="006749CC">
        <w:rPr>
          <w:rFonts w:ascii="Book Antiqua" w:hAnsi="Book Antiqua"/>
        </w:rPr>
        <w:t>: 391-400 [PMID: 26062740 DOI: 10.1007/s10151-015-1323-4]</w:t>
      </w:r>
    </w:p>
    <w:p w14:paraId="7C4A422A"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t xml:space="preserve">17 </w:t>
      </w:r>
      <w:r w:rsidRPr="006749CC">
        <w:rPr>
          <w:rFonts w:ascii="Book Antiqua" w:hAnsi="Book Antiqua"/>
          <w:b/>
          <w:bCs/>
        </w:rPr>
        <w:t>Garg P</w:t>
      </w:r>
      <w:r w:rsidRPr="006749CC">
        <w:rPr>
          <w:rFonts w:ascii="Book Antiqua" w:hAnsi="Book Antiqua"/>
        </w:rPr>
        <w:t xml:space="preserve">, Garg M. PERFACT procedure: a new concept to treat highly complex anal fistula. </w:t>
      </w:r>
      <w:r w:rsidRPr="006749CC">
        <w:rPr>
          <w:rFonts w:ascii="Book Antiqua" w:hAnsi="Book Antiqua"/>
          <w:i/>
          <w:iCs/>
        </w:rPr>
        <w:t>World J Gastroenterol</w:t>
      </w:r>
      <w:r w:rsidRPr="006749CC">
        <w:rPr>
          <w:rFonts w:ascii="Book Antiqua" w:hAnsi="Book Antiqua"/>
        </w:rPr>
        <w:t xml:space="preserve"> 2015; </w:t>
      </w:r>
      <w:r w:rsidRPr="006749CC">
        <w:rPr>
          <w:rFonts w:ascii="Book Antiqua" w:hAnsi="Book Antiqua"/>
          <w:b/>
          <w:bCs/>
        </w:rPr>
        <w:t>21</w:t>
      </w:r>
      <w:r w:rsidRPr="006749CC">
        <w:rPr>
          <w:rFonts w:ascii="Book Antiqua" w:hAnsi="Book Antiqua"/>
        </w:rPr>
        <w:t>: 4020-4029 [PMID: 25852290 DOI: 10.3748/wjg.v21.i13.4020]</w:t>
      </w:r>
    </w:p>
    <w:p w14:paraId="47D93D11"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t xml:space="preserve">18 </w:t>
      </w:r>
      <w:r w:rsidRPr="006749CC">
        <w:rPr>
          <w:rFonts w:ascii="Book Antiqua" w:hAnsi="Book Antiqua"/>
          <w:b/>
          <w:bCs/>
        </w:rPr>
        <w:t>Garg P</w:t>
      </w:r>
      <w:r w:rsidRPr="006749CC">
        <w:rPr>
          <w:rFonts w:ascii="Book Antiqua" w:hAnsi="Book Antiqua"/>
        </w:rPr>
        <w:t xml:space="preserve">, Kaur B, Menon GR. </w:t>
      </w:r>
      <w:proofErr w:type="spellStart"/>
      <w:r w:rsidRPr="006749CC">
        <w:rPr>
          <w:rFonts w:ascii="Book Antiqua" w:hAnsi="Book Antiqua"/>
        </w:rPr>
        <w:t>Transanal</w:t>
      </w:r>
      <w:proofErr w:type="spellEnd"/>
      <w:r w:rsidRPr="006749CC">
        <w:rPr>
          <w:rFonts w:ascii="Book Antiqua" w:hAnsi="Book Antiqua"/>
        </w:rPr>
        <w:t xml:space="preserve"> opening of the </w:t>
      </w:r>
      <w:proofErr w:type="spellStart"/>
      <w:r w:rsidRPr="006749CC">
        <w:rPr>
          <w:rFonts w:ascii="Book Antiqua" w:hAnsi="Book Antiqua"/>
        </w:rPr>
        <w:t>intersphincteric</w:t>
      </w:r>
      <w:proofErr w:type="spellEnd"/>
      <w:r w:rsidRPr="006749CC">
        <w:rPr>
          <w:rFonts w:ascii="Book Antiqua" w:hAnsi="Book Antiqua"/>
        </w:rPr>
        <w:t xml:space="preserve"> space: a novel sphincter-sparing procedure to treat 325 high complex anal fistulas with </w:t>
      </w:r>
      <w:r w:rsidRPr="006749CC">
        <w:rPr>
          <w:rFonts w:ascii="Book Antiqua" w:hAnsi="Book Antiqua"/>
        </w:rPr>
        <w:lastRenderedPageBreak/>
        <w:t xml:space="preserve">long-term follow-up. </w:t>
      </w:r>
      <w:r w:rsidRPr="006749CC">
        <w:rPr>
          <w:rFonts w:ascii="Book Antiqua" w:hAnsi="Book Antiqua"/>
          <w:i/>
          <w:iCs/>
        </w:rPr>
        <w:t>Colorectal Dis</w:t>
      </w:r>
      <w:r w:rsidRPr="006749CC">
        <w:rPr>
          <w:rFonts w:ascii="Book Antiqua" w:hAnsi="Book Antiqua"/>
        </w:rPr>
        <w:t xml:space="preserve"> 2021 [PMID: 33529491 DOI: 10.1111/codi.15555]</w:t>
      </w:r>
    </w:p>
    <w:p w14:paraId="7408A018"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t xml:space="preserve">19 </w:t>
      </w:r>
      <w:proofErr w:type="spellStart"/>
      <w:r w:rsidRPr="006749CC">
        <w:rPr>
          <w:rFonts w:ascii="Book Antiqua" w:hAnsi="Book Antiqua"/>
          <w:b/>
          <w:bCs/>
        </w:rPr>
        <w:t>Vaizey</w:t>
      </w:r>
      <w:proofErr w:type="spellEnd"/>
      <w:r w:rsidRPr="006749CC">
        <w:rPr>
          <w:rFonts w:ascii="Book Antiqua" w:hAnsi="Book Antiqua"/>
          <w:b/>
          <w:bCs/>
        </w:rPr>
        <w:t xml:space="preserve"> CJ</w:t>
      </w:r>
      <w:r w:rsidRPr="006749CC">
        <w:rPr>
          <w:rFonts w:ascii="Book Antiqua" w:hAnsi="Book Antiqua"/>
        </w:rPr>
        <w:t xml:space="preserve">, </w:t>
      </w:r>
      <w:proofErr w:type="spellStart"/>
      <w:r w:rsidRPr="006749CC">
        <w:rPr>
          <w:rFonts w:ascii="Book Antiqua" w:hAnsi="Book Antiqua"/>
        </w:rPr>
        <w:t>Carapeti</w:t>
      </w:r>
      <w:proofErr w:type="spellEnd"/>
      <w:r w:rsidRPr="006749CC">
        <w:rPr>
          <w:rFonts w:ascii="Book Antiqua" w:hAnsi="Book Antiqua"/>
        </w:rPr>
        <w:t xml:space="preserve"> E, Cahill JA, </w:t>
      </w:r>
      <w:proofErr w:type="spellStart"/>
      <w:r w:rsidRPr="006749CC">
        <w:rPr>
          <w:rFonts w:ascii="Book Antiqua" w:hAnsi="Book Antiqua"/>
        </w:rPr>
        <w:t>Kamm</w:t>
      </w:r>
      <w:proofErr w:type="spellEnd"/>
      <w:r w:rsidRPr="006749CC">
        <w:rPr>
          <w:rFonts w:ascii="Book Antiqua" w:hAnsi="Book Antiqua"/>
        </w:rPr>
        <w:t xml:space="preserve"> MA. Prospective comparison of </w:t>
      </w:r>
      <w:proofErr w:type="spellStart"/>
      <w:r w:rsidRPr="006749CC">
        <w:rPr>
          <w:rFonts w:ascii="Book Antiqua" w:hAnsi="Book Antiqua"/>
        </w:rPr>
        <w:t>faecal</w:t>
      </w:r>
      <w:proofErr w:type="spellEnd"/>
      <w:r w:rsidRPr="006749CC">
        <w:rPr>
          <w:rFonts w:ascii="Book Antiqua" w:hAnsi="Book Antiqua"/>
        </w:rPr>
        <w:t xml:space="preserve"> incontinence grading systems. </w:t>
      </w:r>
      <w:r w:rsidRPr="006749CC">
        <w:rPr>
          <w:rFonts w:ascii="Book Antiqua" w:hAnsi="Book Antiqua"/>
          <w:i/>
          <w:iCs/>
        </w:rPr>
        <w:t>Gut</w:t>
      </w:r>
      <w:r w:rsidRPr="006749CC">
        <w:rPr>
          <w:rFonts w:ascii="Book Antiqua" w:hAnsi="Book Antiqua"/>
        </w:rPr>
        <w:t xml:space="preserve"> 1999; </w:t>
      </w:r>
      <w:r w:rsidRPr="006749CC">
        <w:rPr>
          <w:rFonts w:ascii="Book Antiqua" w:hAnsi="Book Antiqua"/>
          <w:b/>
          <w:bCs/>
        </w:rPr>
        <w:t>44</w:t>
      </w:r>
      <w:r w:rsidRPr="006749CC">
        <w:rPr>
          <w:rFonts w:ascii="Book Antiqua" w:hAnsi="Book Antiqua"/>
        </w:rPr>
        <w:t>: 77-80 [PMID: 9862829 DOI: 10.1136/gut.44.1.77]</w:t>
      </w:r>
    </w:p>
    <w:p w14:paraId="09F2C0A4"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t xml:space="preserve">20 </w:t>
      </w:r>
      <w:proofErr w:type="spellStart"/>
      <w:r w:rsidRPr="006749CC">
        <w:rPr>
          <w:rFonts w:ascii="Book Antiqua" w:hAnsi="Book Antiqua"/>
          <w:b/>
          <w:bCs/>
        </w:rPr>
        <w:t>W</w:t>
      </w:r>
      <w:r w:rsidRPr="006749CC">
        <w:rPr>
          <w:rFonts w:ascii="Book Antiqua" w:hAnsi="Book Antiqua" w:cs="Cambria"/>
          <w:b/>
          <w:bCs/>
        </w:rPr>
        <w:t>ł</w:t>
      </w:r>
      <w:r w:rsidRPr="006749CC">
        <w:rPr>
          <w:rFonts w:ascii="Book Antiqua" w:hAnsi="Book Antiqua"/>
          <w:b/>
          <w:bCs/>
        </w:rPr>
        <w:t>odarczyk</w:t>
      </w:r>
      <w:proofErr w:type="spellEnd"/>
      <w:r w:rsidRPr="006749CC">
        <w:rPr>
          <w:rFonts w:ascii="Book Antiqua" w:hAnsi="Book Antiqua"/>
          <w:b/>
          <w:bCs/>
        </w:rPr>
        <w:t xml:space="preserve"> M</w:t>
      </w:r>
      <w:r w:rsidRPr="006749CC">
        <w:rPr>
          <w:rFonts w:ascii="Book Antiqua" w:hAnsi="Book Antiqua"/>
        </w:rPr>
        <w:t xml:space="preserve">, </w:t>
      </w:r>
      <w:proofErr w:type="spellStart"/>
      <w:r w:rsidRPr="006749CC">
        <w:rPr>
          <w:rFonts w:ascii="Book Antiqua" w:hAnsi="Book Antiqua"/>
        </w:rPr>
        <w:t>W</w:t>
      </w:r>
      <w:r w:rsidRPr="006749CC">
        <w:rPr>
          <w:rFonts w:ascii="Book Antiqua" w:hAnsi="Book Antiqua" w:cs="Cambria"/>
        </w:rPr>
        <w:t>ł</w:t>
      </w:r>
      <w:r w:rsidRPr="006749CC">
        <w:rPr>
          <w:rFonts w:ascii="Book Antiqua" w:hAnsi="Book Antiqua"/>
        </w:rPr>
        <w:t>odarczyk</w:t>
      </w:r>
      <w:proofErr w:type="spellEnd"/>
      <w:r w:rsidRPr="006749CC">
        <w:rPr>
          <w:rFonts w:ascii="Book Antiqua" w:hAnsi="Book Antiqua"/>
        </w:rPr>
        <w:t xml:space="preserve"> J, </w:t>
      </w:r>
      <w:proofErr w:type="spellStart"/>
      <w:r w:rsidRPr="006749CC">
        <w:rPr>
          <w:rFonts w:ascii="Book Antiqua" w:hAnsi="Book Antiqua"/>
        </w:rPr>
        <w:t>Sobolewska-W</w:t>
      </w:r>
      <w:r w:rsidRPr="006749CC">
        <w:rPr>
          <w:rFonts w:ascii="Book Antiqua" w:hAnsi="Book Antiqua" w:cs="Cambria"/>
        </w:rPr>
        <w:t>ł</w:t>
      </w:r>
      <w:r w:rsidRPr="006749CC">
        <w:rPr>
          <w:rFonts w:ascii="Book Antiqua" w:hAnsi="Book Antiqua"/>
        </w:rPr>
        <w:t>odarczyk</w:t>
      </w:r>
      <w:proofErr w:type="spellEnd"/>
      <w:r w:rsidRPr="006749CC">
        <w:rPr>
          <w:rFonts w:ascii="Book Antiqua" w:hAnsi="Book Antiqua"/>
        </w:rPr>
        <w:t xml:space="preserve"> A, </w:t>
      </w:r>
      <w:proofErr w:type="spellStart"/>
      <w:r w:rsidRPr="006749CC">
        <w:rPr>
          <w:rFonts w:ascii="Book Antiqua" w:hAnsi="Book Antiqua"/>
        </w:rPr>
        <w:t>Trzciński</w:t>
      </w:r>
      <w:proofErr w:type="spellEnd"/>
      <w:r w:rsidRPr="006749CC">
        <w:rPr>
          <w:rFonts w:ascii="Book Antiqua" w:hAnsi="Book Antiqua"/>
        </w:rPr>
        <w:t xml:space="preserve"> R, </w:t>
      </w:r>
      <w:proofErr w:type="spellStart"/>
      <w:r w:rsidRPr="006749CC">
        <w:rPr>
          <w:rFonts w:ascii="Book Antiqua" w:hAnsi="Book Antiqua"/>
        </w:rPr>
        <w:t>Dziki</w:t>
      </w:r>
      <w:proofErr w:type="spellEnd"/>
      <w:r w:rsidRPr="006749CC">
        <w:rPr>
          <w:rFonts w:ascii="Book Antiqua" w:hAnsi="Book Antiqua"/>
        </w:rPr>
        <w:t xml:space="preserve"> </w:t>
      </w:r>
      <w:r w:rsidRPr="006749CC">
        <w:rPr>
          <w:rFonts w:ascii="Book Antiqua" w:hAnsi="Book Antiqua" w:cs="Cambria"/>
        </w:rPr>
        <w:t>Ł</w:t>
      </w:r>
      <w:r w:rsidRPr="006749CC">
        <w:rPr>
          <w:rFonts w:ascii="Book Antiqua" w:hAnsi="Book Antiqua"/>
        </w:rPr>
        <w:t xml:space="preserve">, </w:t>
      </w:r>
      <w:proofErr w:type="spellStart"/>
      <w:r w:rsidRPr="006749CC">
        <w:rPr>
          <w:rFonts w:ascii="Book Antiqua" w:hAnsi="Book Antiqua"/>
        </w:rPr>
        <w:t>Fichna</w:t>
      </w:r>
      <w:proofErr w:type="spellEnd"/>
      <w:r w:rsidRPr="006749CC">
        <w:rPr>
          <w:rFonts w:ascii="Book Antiqua" w:hAnsi="Book Antiqua"/>
        </w:rPr>
        <w:t xml:space="preserve"> J. Current concepts in the pathogenesis of cryptoglandular perianal fistula. </w:t>
      </w:r>
      <w:r w:rsidRPr="006749CC">
        <w:rPr>
          <w:rFonts w:ascii="Book Antiqua" w:hAnsi="Book Antiqua"/>
          <w:i/>
          <w:iCs/>
        </w:rPr>
        <w:t>J Int Med Res</w:t>
      </w:r>
      <w:r w:rsidRPr="006749CC">
        <w:rPr>
          <w:rFonts w:ascii="Book Antiqua" w:hAnsi="Book Antiqua"/>
        </w:rPr>
        <w:t xml:space="preserve"> 2021; </w:t>
      </w:r>
      <w:r w:rsidRPr="006749CC">
        <w:rPr>
          <w:rFonts w:ascii="Book Antiqua" w:hAnsi="Book Antiqua"/>
          <w:b/>
          <w:bCs/>
        </w:rPr>
        <w:t>49</w:t>
      </w:r>
      <w:r w:rsidRPr="006749CC">
        <w:rPr>
          <w:rFonts w:ascii="Book Antiqua" w:hAnsi="Book Antiqua"/>
        </w:rPr>
        <w:t>: 300060520986669 [PMID: 33595349 DOI: 10.1177/0300060520986669]</w:t>
      </w:r>
    </w:p>
    <w:p w14:paraId="40D51A3C"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t xml:space="preserve">21 </w:t>
      </w:r>
      <w:r w:rsidRPr="006749CC">
        <w:rPr>
          <w:rFonts w:ascii="Book Antiqua" w:hAnsi="Book Antiqua"/>
          <w:b/>
          <w:bCs/>
        </w:rPr>
        <w:t>Li YB</w:t>
      </w:r>
      <w:r w:rsidRPr="006749CC">
        <w:rPr>
          <w:rFonts w:ascii="Book Antiqua" w:hAnsi="Book Antiqua"/>
        </w:rPr>
        <w:t xml:space="preserve">, Chen JH, Wang MD, Fu J, Zhou BC, Li DG, Zeng HQ, Pang LM. </w:t>
      </w:r>
      <w:proofErr w:type="spellStart"/>
      <w:r w:rsidRPr="006749CC">
        <w:rPr>
          <w:rFonts w:ascii="Book Antiqua" w:hAnsi="Book Antiqua"/>
        </w:rPr>
        <w:t>Transanal</w:t>
      </w:r>
      <w:proofErr w:type="spellEnd"/>
      <w:r w:rsidRPr="006749CC">
        <w:rPr>
          <w:rFonts w:ascii="Book Antiqua" w:hAnsi="Book Antiqua"/>
        </w:rPr>
        <w:t xml:space="preserve"> Opening of </w:t>
      </w:r>
      <w:proofErr w:type="spellStart"/>
      <w:r w:rsidRPr="006749CC">
        <w:rPr>
          <w:rFonts w:ascii="Book Antiqua" w:hAnsi="Book Antiqua"/>
        </w:rPr>
        <w:t>Intersphincteric</w:t>
      </w:r>
      <w:proofErr w:type="spellEnd"/>
      <w:r w:rsidRPr="006749CC">
        <w:rPr>
          <w:rFonts w:ascii="Book Antiqua" w:hAnsi="Book Antiqua"/>
        </w:rPr>
        <w:t xml:space="preserve"> Space for Fistula-in-</w:t>
      </w:r>
      <w:proofErr w:type="spellStart"/>
      <w:r w:rsidRPr="006749CC">
        <w:rPr>
          <w:rFonts w:ascii="Book Antiqua" w:hAnsi="Book Antiqua"/>
        </w:rPr>
        <w:t>Ano</w:t>
      </w:r>
      <w:proofErr w:type="spellEnd"/>
      <w:r w:rsidRPr="006749CC">
        <w:rPr>
          <w:rFonts w:ascii="Book Antiqua" w:hAnsi="Book Antiqua"/>
        </w:rPr>
        <w:t xml:space="preserve">. </w:t>
      </w:r>
      <w:r w:rsidRPr="006749CC">
        <w:rPr>
          <w:rFonts w:ascii="Book Antiqua" w:hAnsi="Book Antiqua"/>
          <w:i/>
          <w:iCs/>
        </w:rPr>
        <w:t>Am Surg</w:t>
      </w:r>
      <w:r w:rsidRPr="006749CC">
        <w:rPr>
          <w:rFonts w:ascii="Book Antiqua" w:hAnsi="Book Antiqua"/>
        </w:rPr>
        <w:t xml:space="preserve"> 2021: 3134821989048 [PMID: 33517706 DOI: 10.1177/0003134821989048]</w:t>
      </w:r>
    </w:p>
    <w:p w14:paraId="4A5C54A6"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t xml:space="preserve">22 </w:t>
      </w:r>
      <w:proofErr w:type="spellStart"/>
      <w:r w:rsidRPr="006749CC">
        <w:rPr>
          <w:rFonts w:ascii="Book Antiqua" w:hAnsi="Book Antiqua"/>
          <w:b/>
          <w:bCs/>
        </w:rPr>
        <w:t>Ramanujam</w:t>
      </w:r>
      <w:proofErr w:type="spellEnd"/>
      <w:r w:rsidRPr="006749CC">
        <w:rPr>
          <w:rFonts w:ascii="Book Antiqua" w:hAnsi="Book Antiqua"/>
          <w:b/>
          <w:bCs/>
        </w:rPr>
        <w:t xml:space="preserve"> PS</w:t>
      </w:r>
      <w:r w:rsidRPr="006749CC">
        <w:rPr>
          <w:rFonts w:ascii="Book Antiqua" w:hAnsi="Book Antiqua"/>
        </w:rPr>
        <w:t xml:space="preserve">, Prasad ML, </w:t>
      </w:r>
      <w:proofErr w:type="spellStart"/>
      <w:r w:rsidRPr="006749CC">
        <w:rPr>
          <w:rFonts w:ascii="Book Antiqua" w:hAnsi="Book Antiqua"/>
        </w:rPr>
        <w:t>Abcarian</w:t>
      </w:r>
      <w:proofErr w:type="spellEnd"/>
      <w:r w:rsidRPr="006749CC">
        <w:rPr>
          <w:rFonts w:ascii="Book Antiqua" w:hAnsi="Book Antiqua"/>
        </w:rPr>
        <w:t xml:space="preserve"> H, Tan AB. Perianal abscesses and fistulas. A study of 1023 patients. </w:t>
      </w:r>
      <w:r w:rsidRPr="006749CC">
        <w:rPr>
          <w:rFonts w:ascii="Book Antiqua" w:hAnsi="Book Antiqua"/>
          <w:i/>
          <w:iCs/>
        </w:rPr>
        <w:t>Dis Colon Rectum</w:t>
      </w:r>
      <w:r w:rsidRPr="006749CC">
        <w:rPr>
          <w:rFonts w:ascii="Book Antiqua" w:hAnsi="Book Antiqua"/>
        </w:rPr>
        <w:t xml:space="preserve"> 1984; </w:t>
      </w:r>
      <w:r w:rsidRPr="006749CC">
        <w:rPr>
          <w:rFonts w:ascii="Book Antiqua" w:hAnsi="Book Antiqua"/>
          <w:b/>
          <w:bCs/>
        </w:rPr>
        <w:t>27</w:t>
      </w:r>
      <w:r w:rsidRPr="006749CC">
        <w:rPr>
          <w:rFonts w:ascii="Book Antiqua" w:hAnsi="Book Antiqua"/>
        </w:rPr>
        <w:t>: 593-597 [PMID: 6468199 DOI: 10.1007/BF02553848]</w:t>
      </w:r>
    </w:p>
    <w:p w14:paraId="532850E0"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t xml:space="preserve">23 </w:t>
      </w:r>
      <w:r w:rsidRPr="006749CC">
        <w:rPr>
          <w:rFonts w:ascii="Book Antiqua" w:hAnsi="Book Antiqua"/>
          <w:b/>
          <w:bCs/>
        </w:rPr>
        <w:t>Prasad ML</w:t>
      </w:r>
      <w:r w:rsidRPr="006749CC">
        <w:rPr>
          <w:rFonts w:ascii="Book Antiqua" w:hAnsi="Book Antiqua"/>
        </w:rPr>
        <w:t xml:space="preserve">, Read DR, </w:t>
      </w:r>
      <w:proofErr w:type="spellStart"/>
      <w:r w:rsidRPr="006749CC">
        <w:rPr>
          <w:rFonts w:ascii="Book Antiqua" w:hAnsi="Book Antiqua"/>
        </w:rPr>
        <w:t>Abcarian</w:t>
      </w:r>
      <w:proofErr w:type="spellEnd"/>
      <w:r w:rsidRPr="006749CC">
        <w:rPr>
          <w:rFonts w:ascii="Book Antiqua" w:hAnsi="Book Antiqua"/>
        </w:rPr>
        <w:t xml:space="preserve"> H. </w:t>
      </w:r>
      <w:proofErr w:type="spellStart"/>
      <w:r w:rsidRPr="006749CC">
        <w:rPr>
          <w:rFonts w:ascii="Book Antiqua" w:hAnsi="Book Antiqua"/>
        </w:rPr>
        <w:t>Supralevator</w:t>
      </w:r>
      <w:proofErr w:type="spellEnd"/>
      <w:r w:rsidRPr="006749CC">
        <w:rPr>
          <w:rFonts w:ascii="Book Antiqua" w:hAnsi="Book Antiqua"/>
        </w:rPr>
        <w:t xml:space="preserve"> abscess: diagnosis and treatment. </w:t>
      </w:r>
      <w:r w:rsidRPr="006749CC">
        <w:rPr>
          <w:rFonts w:ascii="Book Antiqua" w:hAnsi="Book Antiqua"/>
          <w:i/>
          <w:iCs/>
        </w:rPr>
        <w:t>Dis Colon Rectum</w:t>
      </w:r>
      <w:r w:rsidRPr="006749CC">
        <w:rPr>
          <w:rFonts w:ascii="Book Antiqua" w:hAnsi="Book Antiqua"/>
        </w:rPr>
        <w:t xml:space="preserve"> 1981; </w:t>
      </w:r>
      <w:r w:rsidRPr="006749CC">
        <w:rPr>
          <w:rFonts w:ascii="Book Antiqua" w:hAnsi="Book Antiqua"/>
          <w:b/>
          <w:bCs/>
        </w:rPr>
        <w:t>24</w:t>
      </w:r>
      <w:r w:rsidRPr="006749CC">
        <w:rPr>
          <w:rFonts w:ascii="Book Antiqua" w:hAnsi="Book Antiqua"/>
        </w:rPr>
        <w:t>: 456-461 [PMID: 7273983 DOI: 10.1007/BF02626783]</w:t>
      </w:r>
    </w:p>
    <w:p w14:paraId="4CB382C8"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t xml:space="preserve">24 </w:t>
      </w:r>
      <w:proofErr w:type="spellStart"/>
      <w:r w:rsidRPr="006749CC">
        <w:rPr>
          <w:rFonts w:ascii="Book Antiqua" w:hAnsi="Book Antiqua"/>
          <w:b/>
          <w:bCs/>
        </w:rPr>
        <w:t>Seyfried</w:t>
      </w:r>
      <w:proofErr w:type="spellEnd"/>
      <w:r w:rsidRPr="006749CC">
        <w:rPr>
          <w:rFonts w:ascii="Book Antiqua" w:hAnsi="Book Antiqua"/>
          <w:b/>
          <w:bCs/>
        </w:rPr>
        <w:t xml:space="preserve"> S</w:t>
      </w:r>
      <w:r w:rsidRPr="006749CC">
        <w:rPr>
          <w:rFonts w:ascii="Book Antiqua" w:hAnsi="Book Antiqua"/>
        </w:rPr>
        <w:t xml:space="preserve">, </w:t>
      </w:r>
      <w:proofErr w:type="spellStart"/>
      <w:r w:rsidRPr="006749CC">
        <w:rPr>
          <w:rFonts w:ascii="Book Antiqua" w:hAnsi="Book Antiqua"/>
        </w:rPr>
        <w:t>Bussen</w:t>
      </w:r>
      <w:proofErr w:type="spellEnd"/>
      <w:r w:rsidRPr="006749CC">
        <w:rPr>
          <w:rFonts w:ascii="Book Antiqua" w:hAnsi="Book Antiqua"/>
        </w:rPr>
        <w:t xml:space="preserve"> D, </w:t>
      </w:r>
      <w:proofErr w:type="spellStart"/>
      <w:r w:rsidRPr="006749CC">
        <w:rPr>
          <w:rFonts w:ascii="Book Antiqua" w:hAnsi="Book Antiqua"/>
        </w:rPr>
        <w:t>Joos</w:t>
      </w:r>
      <w:proofErr w:type="spellEnd"/>
      <w:r w:rsidRPr="006749CC">
        <w:rPr>
          <w:rFonts w:ascii="Book Antiqua" w:hAnsi="Book Antiqua"/>
        </w:rPr>
        <w:t xml:space="preserve"> A, Galata C, Weiss C, Herold A. Fistulectomy with primary sphincter reconstruction. </w:t>
      </w:r>
      <w:r w:rsidRPr="006749CC">
        <w:rPr>
          <w:rFonts w:ascii="Book Antiqua" w:hAnsi="Book Antiqua"/>
          <w:i/>
          <w:iCs/>
        </w:rPr>
        <w:t>Int J Colorectal Dis</w:t>
      </w:r>
      <w:r w:rsidRPr="006749CC">
        <w:rPr>
          <w:rFonts w:ascii="Book Antiqua" w:hAnsi="Book Antiqua"/>
        </w:rPr>
        <w:t xml:space="preserve"> 2018; </w:t>
      </w:r>
      <w:r w:rsidRPr="006749CC">
        <w:rPr>
          <w:rFonts w:ascii="Book Antiqua" w:hAnsi="Book Antiqua"/>
          <w:b/>
          <w:bCs/>
        </w:rPr>
        <w:t>33</w:t>
      </w:r>
      <w:r w:rsidRPr="006749CC">
        <w:rPr>
          <w:rFonts w:ascii="Book Antiqua" w:hAnsi="Book Antiqua"/>
        </w:rPr>
        <w:t>: 911-918 [PMID: 29651553 DOI: 10.1007/s00384-018-3042-6]</w:t>
      </w:r>
    </w:p>
    <w:p w14:paraId="1DAD1198"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t xml:space="preserve">25 </w:t>
      </w:r>
      <w:r w:rsidRPr="006749CC">
        <w:rPr>
          <w:rFonts w:ascii="Book Antiqua" w:hAnsi="Book Antiqua"/>
          <w:b/>
          <w:bCs/>
        </w:rPr>
        <w:t xml:space="preserve">De </w:t>
      </w:r>
      <w:proofErr w:type="spellStart"/>
      <w:r w:rsidRPr="006749CC">
        <w:rPr>
          <w:rFonts w:ascii="Book Antiqua" w:hAnsi="Book Antiqua"/>
          <w:b/>
          <w:bCs/>
        </w:rPr>
        <w:t>Hous</w:t>
      </w:r>
      <w:proofErr w:type="spellEnd"/>
      <w:r w:rsidRPr="006749CC">
        <w:rPr>
          <w:rFonts w:ascii="Book Antiqua" w:hAnsi="Book Antiqua"/>
          <w:b/>
          <w:bCs/>
        </w:rPr>
        <w:t xml:space="preserve"> N</w:t>
      </w:r>
      <w:r w:rsidRPr="006749CC">
        <w:rPr>
          <w:rFonts w:ascii="Book Antiqua" w:hAnsi="Book Antiqua"/>
        </w:rPr>
        <w:t xml:space="preserve">, Van den </w:t>
      </w:r>
      <w:proofErr w:type="spellStart"/>
      <w:r w:rsidRPr="006749CC">
        <w:rPr>
          <w:rFonts w:ascii="Book Antiqua" w:hAnsi="Book Antiqua"/>
        </w:rPr>
        <w:t>Broeck</w:t>
      </w:r>
      <w:proofErr w:type="spellEnd"/>
      <w:r w:rsidRPr="006749CC">
        <w:rPr>
          <w:rFonts w:ascii="Book Antiqua" w:hAnsi="Book Antiqua"/>
        </w:rPr>
        <w:t xml:space="preserve"> T, de </w:t>
      </w:r>
      <w:proofErr w:type="spellStart"/>
      <w:r w:rsidRPr="006749CC">
        <w:rPr>
          <w:rFonts w:ascii="Book Antiqua" w:hAnsi="Book Antiqua"/>
        </w:rPr>
        <w:t>Gheldere</w:t>
      </w:r>
      <w:proofErr w:type="spellEnd"/>
      <w:r w:rsidRPr="006749CC">
        <w:rPr>
          <w:rFonts w:ascii="Book Antiqua" w:hAnsi="Book Antiqua"/>
        </w:rPr>
        <w:t xml:space="preserve"> C. Fistulectomy and primary sphincteroplasty (FIPS) to prevent keyhole deformity in simple anal fistula: a single-center retrospective cohort study. </w:t>
      </w:r>
      <w:r w:rsidRPr="006749CC">
        <w:rPr>
          <w:rFonts w:ascii="Book Antiqua" w:hAnsi="Book Antiqua"/>
          <w:i/>
          <w:iCs/>
        </w:rPr>
        <w:t xml:space="preserve">Acta </w:t>
      </w:r>
      <w:proofErr w:type="spellStart"/>
      <w:r w:rsidRPr="006749CC">
        <w:rPr>
          <w:rFonts w:ascii="Book Antiqua" w:hAnsi="Book Antiqua"/>
          <w:i/>
          <w:iCs/>
        </w:rPr>
        <w:t>Chir</w:t>
      </w:r>
      <w:proofErr w:type="spellEnd"/>
      <w:r w:rsidRPr="006749CC">
        <w:rPr>
          <w:rFonts w:ascii="Book Antiqua" w:hAnsi="Book Antiqua"/>
          <w:i/>
          <w:iCs/>
        </w:rPr>
        <w:t xml:space="preserve"> </w:t>
      </w:r>
      <w:proofErr w:type="spellStart"/>
      <w:r w:rsidRPr="006749CC">
        <w:rPr>
          <w:rFonts w:ascii="Book Antiqua" w:hAnsi="Book Antiqua"/>
          <w:i/>
          <w:iCs/>
        </w:rPr>
        <w:t>Belg</w:t>
      </w:r>
      <w:proofErr w:type="spellEnd"/>
      <w:r w:rsidRPr="006749CC">
        <w:rPr>
          <w:rFonts w:ascii="Book Antiqua" w:hAnsi="Book Antiqua"/>
        </w:rPr>
        <w:t xml:space="preserve"> 2020: 1-6 [PMID: 32253992 DOI: 10.1080/00015458.2020.1753151]</w:t>
      </w:r>
    </w:p>
    <w:p w14:paraId="1388AD04"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t xml:space="preserve">26 </w:t>
      </w:r>
      <w:r w:rsidRPr="006749CC">
        <w:rPr>
          <w:rFonts w:ascii="Book Antiqua" w:hAnsi="Book Antiqua"/>
          <w:b/>
          <w:bCs/>
        </w:rPr>
        <w:t>Jayne DG</w:t>
      </w:r>
      <w:r w:rsidRPr="006749CC">
        <w:rPr>
          <w:rFonts w:ascii="Book Antiqua" w:hAnsi="Book Antiqua"/>
        </w:rPr>
        <w:t xml:space="preserve">, </w:t>
      </w:r>
      <w:proofErr w:type="spellStart"/>
      <w:r w:rsidRPr="006749CC">
        <w:rPr>
          <w:rFonts w:ascii="Book Antiqua" w:hAnsi="Book Antiqua"/>
        </w:rPr>
        <w:t>Scholefield</w:t>
      </w:r>
      <w:proofErr w:type="spellEnd"/>
      <w:r w:rsidRPr="006749CC">
        <w:rPr>
          <w:rFonts w:ascii="Book Antiqua" w:hAnsi="Book Antiqua"/>
        </w:rPr>
        <w:t xml:space="preserve"> J, Tolan D, Gray R, </w:t>
      </w:r>
      <w:proofErr w:type="spellStart"/>
      <w:r w:rsidRPr="006749CC">
        <w:rPr>
          <w:rFonts w:ascii="Book Antiqua" w:hAnsi="Book Antiqua"/>
        </w:rPr>
        <w:t>Edlin</w:t>
      </w:r>
      <w:proofErr w:type="spellEnd"/>
      <w:r w:rsidRPr="006749CC">
        <w:rPr>
          <w:rFonts w:ascii="Book Antiqua" w:hAnsi="Book Antiqua"/>
        </w:rPr>
        <w:t xml:space="preserve"> R, Hulme CT, Sutton AJ, Handley K, Hewitt CA, Kaur M, Magill L. Anal fistula plug versus surgeon's preference for surgery for trans-sphincteric anal fistula: the FIAT RCT. </w:t>
      </w:r>
      <w:r w:rsidRPr="006749CC">
        <w:rPr>
          <w:rFonts w:ascii="Book Antiqua" w:hAnsi="Book Antiqua"/>
          <w:i/>
          <w:iCs/>
        </w:rPr>
        <w:t>Health Technol Assess</w:t>
      </w:r>
      <w:r w:rsidRPr="006749CC">
        <w:rPr>
          <w:rFonts w:ascii="Book Antiqua" w:hAnsi="Book Antiqua"/>
        </w:rPr>
        <w:t xml:space="preserve"> 2019; </w:t>
      </w:r>
      <w:r w:rsidRPr="006749CC">
        <w:rPr>
          <w:rFonts w:ascii="Book Antiqua" w:hAnsi="Book Antiqua"/>
          <w:b/>
          <w:bCs/>
        </w:rPr>
        <w:t>23</w:t>
      </w:r>
      <w:r w:rsidRPr="006749CC">
        <w:rPr>
          <w:rFonts w:ascii="Book Antiqua" w:hAnsi="Book Antiqua"/>
        </w:rPr>
        <w:t>: 1-76 [PMID: 31113531 DOI: 10.3310/hta23210]</w:t>
      </w:r>
    </w:p>
    <w:p w14:paraId="7D624026"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lastRenderedPageBreak/>
        <w:t xml:space="preserve">27 </w:t>
      </w:r>
      <w:r w:rsidRPr="006749CC">
        <w:rPr>
          <w:rFonts w:ascii="Book Antiqua" w:hAnsi="Book Antiqua"/>
          <w:b/>
          <w:bCs/>
        </w:rPr>
        <w:t>Vo D</w:t>
      </w:r>
      <w:r w:rsidRPr="006749CC">
        <w:rPr>
          <w:rFonts w:ascii="Book Antiqua" w:hAnsi="Book Antiqua"/>
        </w:rPr>
        <w:t xml:space="preserve">, Phan C, Nguyen L, Le H, Nguyen T, Pham H. The role of magnetic resonance imaging in the preoperative evaluation of anal fistulas. </w:t>
      </w:r>
      <w:r w:rsidRPr="006749CC">
        <w:rPr>
          <w:rFonts w:ascii="Book Antiqua" w:hAnsi="Book Antiqua"/>
          <w:i/>
          <w:iCs/>
        </w:rPr>
        <w:t>Sci Rep</w:t>
      </w:r>
      <w:r w:rsidRPr="006749CC">
        <w:rPr>
          <w:rFonts w:ascii="Book Antiqua" w:hAnsi="Book Antiqua"/>
        </w:rPr>
        <w:t xml:space="preserve"> 2019; </w:t>
      </w:r>
      <w:r w:rsidRPr="006749CC">
        <w:rPr>
          <w:rFonts w:ascii="Book Antiqua" w:hAnsi="Book Antiqua"/>
          <w:b/>
          <w:bCs/>
        </w:rPr>
        <w:t>9</w:t>
      </w:r>
      <w:r w:rsidRPr="006749CC">
        <w:rPr>
          <w:rFonts w:ascii="Book Antiqua" w:hAnsi="Book Antiqua"/>
        </w:rPr>
        <w:t>: 17947 [PMID: 31784600 DOI: 10.1038/s41598-019-54441-2]</w:t>
      </w:r>
    </w:p>
    <w:p w14:paraId="3D43FFDF"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t xml:space="preserve">28 </w:t>
      </w:r>
      <w:r w:rsidRPr="006749CC">
        <w:rPr>
          <w:rFonts w:ascii="Book Antiqua" w:hAnsi="Book Antiqua"/>
          <w:b/>
          <w:bCs/>
        </w:rPr>
        <w:t>Parks AG</w:t>
      </w:r>
      <w:r w:rsidRPr="006749CC">
        <w:rPr>
          <w:rFonts w:ascii="Book Antiqua" w:hAnsi="Book Antiqua"/>
        </w:rPr>
        <w:t>, Gordon PH, Hardcastle JD. A classification of fistula-in-</w:t>
      </w:r>
      <w:proofErr w:type="spellStart"/>
      <w:r w:rsidRPr="006749CC">
        <w:rPr>
          <w:rFonts w:ascii="Book Antiqua" w:hAnsi="Book Antiqua"/>
        </w:rPr>
        <w:t>ano</w:t>
      </w:r>
      <w:proofErr w:type="spellEnd"/>
      <w:r w:rsidRPr="006749CC">
        <w:rPr>
          <w:rFonts w:ascii="Book Antiqua" w:hAnsi="Book Antiqua"/>
        </w:rPr>
        <w:t xml:space="preserve">. </w:t>
      </w:r>
      <w:r w:rsidRPr="006749CC">
        <w:rPr>
          <w:rFonts w:ascii="Book Antiqua" w:hAnsi="Book Antiqua"/>
          <w:i/>
          <w:iCs/>
        </w:rPr>
        <w:t>Br J Surg</w:t>
      </w:r>
      <w:r w:rsidRPr="006749CC">
        <w:rPr>
          <w:rFonts w:ascii="Book Antiqua" w:hAnsi="Book Antiqua"/>
        </w:rPr>
        <w:t xml:space="preserve"> 1976; </w:t>
      </w:r>
      <w:r w:rsidRPr="006749CC">
        <w:rPr>
          <w:rFonts w:ascii="Book Antiqua" w:hAnsi="Book Antiqua"/>
          <w:b/>
          <w:bCs/>
        </w:rPr>
        <w:t>63</w:t>
      </w:r>
      <w:r w:rsidRPr="006749CC">
        <w:rPr>
          <w:rFonts w:ascii="Book Antiqua" w:hAnsi="Book Antiqua"/>
        </w:rPr>
        <w:t>: 1-12 [PMID: 1267867 DOI: 10.1002/bjs.1800630102]</w:t>
      </w:r>
    </w:p>
    <w:p w14:paraId="74BBD078"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t xml:space="preserve">29 </w:t>
      </w:r>
      <w:r w:rsidRPr="006749CC">
        <w:rPr>
          <w:rFonts w:ascii="Book Antiqua" w:hAnsi="Book Antiqua"/>
          <w:b/>
          <w:bCs/>
        </w:rPr>
        <w:t>Morris J</w:t>
      </w:r>
      <w:r w:rsidRPr="006749CC">
        <w:rPr>
          <w:rFonts w:ascii="Book Antiqua" w:hAnsi="Book Antiqua"/>
        </w:rPr>
        <w:t xml:space="preserve">, Spencer JA, Ambrose NS. MR imaging classification of perianal fistulas and its implications for patient management. </w:t>
      </w:r>
      <w:proofErr w:type="spellStart"/>
      <w:r w:rsidRPr="006749CC">
        <w:rPr>
          <w:rFonts w:ascii="Book Antiqua" w:hAnsi="Book Antiqua"/>
          <w:i/>
          <w:iCs/>
        </w:rPr>
        <w:t>Radiographics</w:t>
      </w:r>
      <w:proofErr w:type="spellEnd"/>
      <w:r w:rsidRPr="006749CC">
        <w:rPr>
          <w:rFonts w:ascii="Book Antiqua" w:hAnsi="Book Antiqua"/>
        </w:rPr>
        <w:t xml:space="preserve"> 2000; </w:t>
      </w:r>
      <w:r w:rsidRPr="006749CC">
        <w:rPr>
          <w:rFonts w:ascii="Book Antiqua" w:hAnsi="Book Antiqua"/>
          <w:b/>
          <w:bCs/>
        </w:rPr>
        <w:t>20</w:t>
      </w:r>
      <w:r w:rsidRPr="006749CC">
        <w:rPr>
          <w:rFonts w:ascii="Book Antiqua" w:hAnsi="Book Antiqua"/>
        </w:rPr>
        <w:t>: 623-35; discussion 635-7 [PMID: 10835116 DOI: 10.1148/radiographics.20.3.g00mc15623]</w:t>
      </w:r>
    </w:p>
    <w:p w14:paraId="64399037"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t xml:space="preserve">30 </w:t>
      </w:r>
      <w:r w:rsidRPr="006749CC">
        <w:rPr>
          <w:rFonts w:ascii="Book Antiqua" w:hAnsi="Book Antiqua"/>
          <w:b/>
          <w:bCs/>
        </w:rPr>
        <w:t>Tao Y</w:t>
      </w:r>
      <w:r w:rsidRPr="006749CC">
        <w:rPr>
          <w:rFonts w:ascii="Book Antiqua" w:hAnsi="Book Antiqua"/>
        </w:rPr>
        <w:t xml:space="preserve">, Zheng Y, Han JG, Wang ZJ, Cui JJ, Zhao BC, Yang XQ. Long-Term Clinical Results of Use of an Anal Fistula Plug for Treatment of Low Trans-Sphincteric Anal Fistulas. </w:t>
      </w:r>
      <w:r w:rsidRPr="006749CC">
        <w:rPr>
          <w:rFonts w:ascii="Book Antiqua" w:hAnsi="Book Antiqua"/>
          <w:i/>
          <w:iCs/>
        </w:rPr>
        <w:t xml:space="preserve">Med Sci </w:t>
      </w:r>
      <w:proofErr w:type="spellStart"/>
      <w:r w:rsidRPr="006749CC">
        <w:rPr>
          <w:rFonts w:ascii="Book Antiqua" w:hAnsi="Book Antiqua"/>
          <w:i/>
          <w:iCs/>
        </w:rPr>
        <w:t>Monit</w:t>
      </w:r>
      <w:proofErr w:type="spellEnd"/>
      <w:r w:rsidRPr="006749CC">
        <w:rPr>
          <w:rFonts w:ascii="Book Antiqua" w:hAnsi="Book Antiqua"/>
        </w:rPr>
        <w:t xml:space="preserve"> 2020; </w:t>
      </w:r>
      <w:r w:rsidRPr="006749CC">
        <w:rPr>
          <w:rFonts w:ascii="Book Antiqua" w:hAnsi="Book Antiqua"/>
          <w:b/>
          <w:bCs/>
        </w:rPr>
        <w:t>26</w:t>
      </w:r>
      <w:r w:rsidRPr="006749CC">
        <w:rPr>
          <w:rFonts w:ascii="Book Antiqua" w:hAnsi="Book Antiqua"/>
        </w:rPr>
        <w:t>: e928181 [PMID: 33279927 DOI: 10.12659/MSM.928181]</w:t>
      </w:r>
    </w:p>
    <w:p w14:paraId="0F5E7B4E"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t xml:space="preserve">31 </w:t>
      </w:r>
      <w:proofErr w:type="spellStart"/>
      <w:r w:rsidRPr="006749CC">
        <w:rPr>
          <w:rFonts w:ascii="Book Antiqua" w:hAnsi="Book Antiqua"/>
          <w:b/>
          <w:bCs/>
        </w:rPr>
        <w:t>Sygut</w:t>
      </w:r>
      <w:proofErr w:type="spellEnd"/>
      <w:r w:rsidRPr="006749CC">
        <w:rPr>
          <w:rFonts w:ascii="Book Antiqua" w:hAnsi="Book Antiqua"/>
          <w:b/>
          <w:bCs/>
        </w:rPr>
        <w:t xml:space="preserve"> A</w:t>
      </w:r>
      <w:r w:rsidRPr="006749CC">
        <w:rPr>
          <w:rFonts w:ascii="Book Antiqua" w:hAnsi="Book Antiqua"/>
        </w:rPr>
        <w:t xml:space="preserve">, </w:t>
      </w:r>
      <w:proofErr w:type="spellStart"/>
      <w:r w:rsidRPr="006749CC">
        <w:rPr>
          <w:rFonts w:ascii="Book Antiqua" w:hAnsi="Book Antiqua"/>
        </w:rPr>
        <w:t>Mik</w:t>
      </w:r>
      <w:proofErr w:type="spellEnd"/>
      <w:r w:rsidRPr="006749CC">
        <w:rPr>
          <w:rFonts w:ascii="Book Antiqua" w:hAnsi="Book Antiqua"/>
        </w:rPr>
        <w:t xml:space="preserve"> M, </w:t>
      </w:r>
      <w:proofErr w:type="spellStart"/>
      <w:r w:rsidRPr="006749CC">
        <w:rPr>
          <w:rFonts w:ascii="Book Antiqua" w:hAnsi="Book Antiqua"/>
        </w:rPr>
        <w:t>Trzcinski</w:t>
      </w:r>
      <w:proofErr w:type="spellEnd"/>
      <w:r w:rsidRPr="006749CC">
        <w:rPr>
          <w:rFonts w:ascii="Book Antiqua" w:hAnsi="Book Antiqua"/>
        </w:rPr>
        <w:t xml:space="preserve"> R, </w:t>
      </w:r>
      <w:proofErr w:type="spellStart"/>
      <w:r w:rsidRPr="006749CC">
        <w:rPr>
          <w:rFonts w:ascii="Book Antiqua" w:hAnsi="Book Antiqua"/>
        </w:rPr>
        <w:t>Dziki</w:t>
      </w:r>
      <w:proofErr w:type="spellEnd"/>
      <w:r w:rsidRPr="006749CC">
        <w:rPr>
          <w:rFonts w:ascii="Book Antiqua" w:hAnsi="Book Antiqua"/>
        </w:rPr>
        <w:t xml:space="preserve"> A. How the location of the internal opening of anal fistulas affect the treatment results of primary </w:t>
      </w:r>
      <w:proofErr w:type="spellStart"/>
      <w:r w:rsidRPr="006749CC">
        <w:rPr>
          <w:rFonts w:ascii="Book Antiqua" w:hAnsi="Book Antiqua"/>
        </w:rPr>
        <w:t>transsphincteric</w:t>
      </w:r>
      <w:proofErr w:type="spellEnd"/>
      <w:r w:rsidRPr="006749CC">
        <w:rPr>
          <w:rFonts w:ascii="Book Antiqua" w:hAnsi="Book Antiqua"/>
        </w:rPr>
        <w:t xml:space="preserve"> fistulas. </w:t>
      </w:r>
      <w:proofErr w:type="spellStart"/>
      <w:r w:rsidRPr="006749CC">
        <w:rPr>
          <w:rFonts w:ascii="Book Antiqua" w:hAnsi="Book Antiqua"/>
          <w:i/>
          <w:iCs/>
        </w:rPr>
        <w:t>Langenbecks</w:t>
      </w:r>
      <w:proofErr w:type="spellEnd"/>
      <w:r w:rsidRPr="006749CC">
        <w:rPr>
          <w:rFonts w:ascii="Book Antiqua" w:hAnsi="Book Antiqua"/>
          <w:i/>
          <w:iCs/>
        </w:rPr>
        <w:t xml:space="preserve"> Arch Surg</w:t>
      </w:r>
      <w:r w:rsidRPr="006749CC">
        <w:rPr>
          <w:rFonts w:ascii="Book Antiqua" w:hAnsi="Book Antiqua"/>
        </w:rPr>
        <w:t xml:space="preserve"> 2010; </w:t>
      </w:r>
      <w:r w:rsidRPr="006749CC">
        <w:rPr>
          <w:rFonts w:ascii="Book Antiqua" w:hAnsi="Book Antiqua"/>
          <w:b/>
          <w:bCs/>
        </w:rPr>
        <w:t>395</w:t>
      </w:r>
      <w:r w:rsidRPr="006749CC">
        <w:rPr>
          <w:rFonts w:ascii="Book Antiqua" w:hAnsi="Book Antiqua"/>
        </w:rPr>
        <w:t>: 1055-1059 [PMID: 19924437 DOI: 10.1007/s00423-009-0562-0]</w:t>
      </w:r>
    </w:p>
    <w:p w14:paraId="36AD1356"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t xml:space="preserve">32 </w:t>
      </w:r>
      <w:r w:rsidRPr="006749CC">
        <w:rPr>
          <w:rFonts w:ascii="Book Antiqua" w:hAnsi="Book Antiqua"/>
          <w:b/>
          <w:bCs/>
        </w:rPr>
        <w:t>Mei Z</w:t>
      </w:r>
      <w:r w:rsidRPr="006749CC">
        <w:rPr>
          <w:rFonts w:ascii="Book Antiqua" w:hAnsi="Book Antiqua"/>
        </w:rPr>
        <w:t xml:space="preserve">, Wang Q, Zhang Y, Liu P, Ge M, Du P, Yang W, He Y. Risk Factors for Recurrence after anal fistula surgery: A meta-analysis. </w:t>
      </w:r>
      <w:r w:rsidRPr="006749CC">
        <w:rPr>
          <w:rFonts w:ascii="Book Antiqua" w:hAnsi="Book Antiqua"/>
          <w:i/>
          <w:iCs/>
        </w:rPr>
        <w:t>Int J Surg</w:t>
      </w:r>
      <w:r w:rsidRPr="006749CC">
        <w:rPr>
          <w:rFonts w:ascii="Book Antiqua" w:hAnsi="Book Antiqua"/>
        </w:rPr>
        <w:t xml:space="preserve"> 2019; </w:t>
      </w:r>
      <w:r w:rsidRPr="006749CC">
        <w:rPr>
          <w:rFonts w:ascii="Book Antiqua" w:hAnsi="Book Antiqua"/>
          <w:b/>
          <w:bCs/>
        </w:rPr>
        <w:t>69</w:t>
      </w:r>
      <w:r w:rsidRPr="006749CC">
        <w:rPr>
          <w:rFonts w:ascii="Book Antiqua" w:hAnsi="Book Antiqua"/>
        </w:rPr>
        <w:t>: 153-164 [PMID: 31400504 DOI: 10.1016/j.ijsu.2019.08.003]</w:t>
      </w:r>
    </w:p>
    <w:p w14:paraId="28CBA655"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t xml:space="preserve">33 </w:t>
      </w:r>
      <w:proofErr w:type="spellStart"/>
      <w:r w:rsidRPr="006749CC">
        <w:rPr>
          <w:rFonts w:ascii="Book Antiqua" w:hAnsi="Book Antiqua"/>
          <w:b/>
          <w:bCs/>
        </w:rPr>
        <w:t>Samalavicius</w:t>
      </w:r>
      <w:proofErr w:type="spellEnd"/>
      <w:r w:rsidRPr="006749CC">
        <w:rPr>
          <w:rFonts w:ascii="Book Antiqua" w:hAnsi="Book Antiqua"/>
          <w:b/>
          <w:bCs/>
        </w:rPr>
        <w:t xml:space="preserve"> NE</w:t>
      </w:r>
      <w:r w:rsidRPr="006749CC">
        <w:rPr>
          <w:rFonts w:ascii="Book Antiqua" w:hAnsi="Book Antiqua"/>
        </w:rPr>
        <w:t xml:space="preserve">, </w:t>
      </w:r>
      <w:proofErr w:type="spellStart"/>
      <w:r w:rsidRPr="006749CC">
        <w:rPr>
          <w:rFonts w:ascii="Book Antiqua" w:hAnsi="Book Antiqua"/>
        </w:rPr>
        <w:t>Klimasauskiene</w:t>
      </w:r>
      <w:proofErr w:type="spellEnd"/>
      <w:r w:rsidRPr="006749CC">
        <w:rPr>
          <w:rFonts w:ascii="Book Antiqua" w:hAnsi="Book Antiqua"/>
        </w:rPr>
        <w:t xml:space="preserve"> V, </w:t>
      </w:r>
      <w:proofErr w:type="spellStart"/>
      <w:r w:rsidRPr="006749CC">
        <w:rPr>
          <w:rFonts w:ascii="Book Antiqua" w:hAnsi="Book Antiqua"/>
        </w:rPr>
        <w:t>Dulskas</w:t>
      </w:r>
      <w:proofErr w:type="spellEnd"/>
      <w:r w:rsidRPr="006749CC">
        <w:rPr>
          <w:rFonts w:ascii="Book Antiqua" w:hAnsi="Book Antiqua"/>
        </w:rPr>
        <w:t xml:space="preserve"> A. Intra-anal fistulotomy with marsupialization for recurrent high </w:t>
      </w:r>
      <w:proofErr w:type="spellStart"/>
      <w:r w:rsidRPr="006749CC">
        <w:rPr>
          <w:rFonts w:ascii="Book Antiqua" w:hAnsi="Book Antiqua"/>
        </w:rPr>
        <w:t>intersphincteric</w:t>
      </w:r>
      <w:proofErr w:type="spellEnd"/>
      <w:r w:rsidRPr="006749CC">
        <w:rPr>
          <w:rFonts w:ascii="Book Antiqua" w:hAnsi="Book Antiqua"/>
        </w:rPr>
        <w:t xml:space="preserve"> fistula - a video vignette. </w:t>
      </w:r>
      <w:r w:rsidRPr="006749CC">
        <w:rPr>
          <w:rFonts w:ascii="Book Antiqua" w:hAnsi="Book Antiqua"/>
          <w:i/>
          <w:iCs/>
        </w:rPr>
        <w:t>Colorectal Dis</w:t>
      </w:r>
      <w:r w:rsidRPr="006749CC">
        <w:rPr>
          <w:rFonts w:ascii="Book Antiqua" w:hAnsi="Book Antiqua"/>
        </w:rPr>
        <w:t xml:space="preserve"> 2020; </w:t>
      </w:r>
      <w:r w:rsidRPr="006749CC">
        <w:rPr>
          <w:rFonts w:ascii="Book Antiqua" w:hAnsi="Book Antiqua"/>
          <w:b/>
          <w:bCs/>
        </w:rPr>
        <w:t>22</w:t>
      </w:r>
      <w:r w:rsidRPr="006749CC">
        <w:rPr>
          <w:rFonts w:ascii="Book Antiqua" w:hAnsi="Book Antiqua"/>
        </w:rPr>
        <w:t>: 1450-1451 [PMID: 32281728 DOI: 10.1111/codi.15071]</w:t>
      </w:r>
    </w:p>
    <w:p w14:paraId="27B8C76C"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t xml:space="preserve">34 </w:t>
      </w:r>
      <w:r w:rsidRPr="006749CC">
        <w:rPr>
          <w:rFonts w:ascii="Book Antiqua" w:hAnsi="Book Antiqua"/>
          <w:b/>
          <w:bCs/>
        </w:rPr>
        <w:t>Omar W</w:t>
      </w:r>
      <w:r w:rsidRPr="006749CC">
        <w:rPr>
          <w:rFonts w:ascii="Book Antiqua" w:hAnsi="Book Antiqua"/>
        </w:rPr>
        <w:t xml:space="preserve">, </w:t>
      </w:r>
      <w:proofErr w:type="spellStart"/>
      <w:r w:rsidRPr="006749CC">
        <w:rPr>
          <w:rFonts w:ascii="Book Antiqua" w:hAnsi="Book Antiqua"/>
        </w:rPr>
        <w:t>Alqasaby</w:t>
      </w:r>
      <w:proofErr w:type="spellEnd"/>
      <w:r w:rsidRPr="006749CC">
        <w:rPr>
          <w:rFonts w:ascii="Book Antiqua" w:hAnsi="Book Antiqua"/>
        </w:rPr>
        <w:t xml:space="preserve"> A, Abdelnaby M, Youssef M, </w:t>
      </w:r>
      <w:proofErr w:type="spellStart"/>
      <w:r w:rsidRPr="006749CC">
        <w:rPr>
          <w:rFonts w:ascii="Book Antiqua" w:hAnsi="Book Antiqua"/>
        </w:rPr>
        <w:t>Shalaby</w:t>
      </w:r>
      <w:proofErr w:type="spellEnd"/>
      <w:r w:rsidRPr="006749CC">
        <w:rPr>
          <w:rFonts w:ascii="Book Antiqua" w:hAnsi="Book Antiqua"/>
        </w:rPr>
        <w:t xml:space="preserve"> M, Anwar Abdel-</w:t>
      </w:r>
      <w:proofErr w:type="spellStart"/>
      <w:r w:rsidRPr="006749CC">
        <w:rPr>
          <w:rFonts w:ascii="Book Antiqua" w:hAnsi="Book Antiqua"/>
        </w:rPr>
        <w:t>Razik</w:t>
      </w:r>
      <w:proofErr w:type="spellEnd"/>
      <w:r w:rsidRPr="006749CC">
        <w:rPr>
          <w:rFonts w:ascii="Book Antiqua" w:hAnsi="Book Antiqua"/>
        </w:rPr>
        <w:t xml:space="preserve"> M, Emile SH. Drainage Seton Versus External Anal Sphincter-Sparing Seton After Rerouting of the Fistula Tract in the Treatment of Complex Anal Fistula: A Randomized Controlled Trial. </w:t>
      </w:r>
      <w:r w:rsidRPr="006749CC">
        <w:rPr>
          <w:rFonts w:ascii="Book Antiqua" w:hAnsi="Book Antiqua"/>
          <w:i/>
          <w:iCs/>
        </w:rPr>
        <w:t>Dis Colon Rectum</w:t>
      </w:r>
      <w:r w:rsidRPr="006749CC">
        <w:rPr>
          <w:rFonts w:ascii="Book Antiqua" w:hAnsi="Book Antiqua"/>
        </w:rPr>
        <w:t xml:space="preserve"> 2019; </w:t>
      </w:r>
      <w:r w:rsidRPr="006749CC">
        <w:rPr>
          <w:rFonts w:ascii="Book Antiqua" w:hAnsi="Book Antiqua"/>
          <w:b/>
          <w:bCs/>
        </w:rPr>
        <w:t>62</w:t>
      </w:r>
      <w:r w:rsidRPr="006749CC">
        <w:rPr>
          <w:rFonts w:ascii="Book Antiqua" w:hAnsi="Book Antiqua"/>
        </w:rPr>
        <w:t>: 980-987 [PMID: 31162376 DOI: 10.1097/DCR.0000000000001416]</w:t>
      </w:r>
    </w:p>
    <w:p w14:paraId="76C74B14" w14:textId="77777777" w:rsidR="00613C8C" w:rsidRPr="006749CC" w:rsidRDefault="00613C8C" w:rsidP="00066E57">
      <w:pPr>
        <w:pStyle w:val="aa"/>
        <w:snapToGrid w:val="0"/>
        <w:spacing w:before="0" w:beforeAutospacing="0" w:after="0" w:afterAutospacing="0" w:line="360" w:lineRule="auto"/>
        <w:jc w:val="both"/>
        <w:rPr>
          <w:rFonts w:ascii="Book Antiqua" w:hAnsi="Book Antiqua"/>
        </w:rPr>
      </w:pPr>
      <w:r w:rsidRPr="006749CC">
        <w:rPr>
          <w:rFonts w:ascii="Book Antiqua" w:hAnsi="Book Antiqua"/>
        </w:rPr>
        <w:lastRenderedPageBreak/>
        <w:t xml:space="preserve">35 </w:t>
      </w:r>
      <w:r w:rsidRPr="006749CC">
        <w:rPr>
          <w:rFonts w:ascii="Book Antiqua" w:hAnsi="Book Antiqua"/>
          <w:b/>
          <w:bCs/>
        </w:rPr>
        <w:t>El-Said M</w:t>
      </w:r>
      <w:r w:rsidRPr="006749CC">
        <w:rPr>
          <w:rFonts w:ascii="Book Antiqua" w:hAnsi="Book Antiqua"/>
        </w:rPr>
        <w:t xml:space="preserve">, Emile S, </w:t>
      </w:r>
      <w:proofErr w:type="spellStart"/>
      <w:r w:rsidRPr="006749CC">
        <w:rPr>
          <w:rFonts w:ascii="Book Antiqua" w:hAnsi="Book Antiqua"/>
        </w:rPr>
        <w:t>Shalaby</w:t>
      </w:r>
      <w:proofErr w:type="spellEnd"/>
      <w:r w:rsidRPr="006749CC">
        <w:rPr>
          <w:rFonts w:ascii="Book Antiqua" w:hAnsi="Book Antiqua"/>
        </w:rPr>
        <w:t xml:space="preserve"> M, Abdel-</w:t>
      </w:r>
      <w:proofErr w:type="spellStart"/>
      <w:r w:rsidRPr="006749CC">
        <w:rPr>
          <w:rFonts w:ascii="Book Antiqua" w:hAnsi="Book Antiqua"/>
        </w:rPr>
        <w:t>Razik</w:t>
      </w:r>
      <w:proofErr w:type="spellEnd"/>
      <w:r w:rsidRPr="006749CC">
        <w:rPr>
          <w:rFonts w:ascii="Book Antiqua" w:hAnsi="Book Antiqua"/>
        </w:rPr>
        <w:t xml:space="preserve"> MA, Elbaz SA, </w:t>
      </w:r>
      <w:proofErr w:type="spellStart"/>
      <w:r w:rsidRPr="006749CC">
        <w:rPr>
          <w:rFonts w:ascii="Book Antiqua" w:hAnsi="Book Antiqua"/>
        </w:rPr>
        <w:t>Elshobaky</w:t>
      </w:r>
      <w:proofErr w:type="spellEnd"/>
      <w:r w:rsidRPr="006749CC">
        <w:rPr>
          <w:rFonts w:ascii="Book Antiqua" w:hAnsi="Book Antiqua"/>
        </w:rPr>
        <w:t xml:space="preserve"> A, </w:t>
      </w:r>
      <w:proofErr w:type="spellStart"/>
      <w:r w:rsidRPr="006749CC">
        <w:rPr>
          <w:rFonts w:ascii="Book Antiqua" w:hAnsi="Book Antiqua"/>
        </w:rPr>
        <w:t>Elkaffas</w:t>
      </w:r>
      <w:proofErr w:type="spellEnd"/>
      <w:r w:rsidRPr="006749CC">
        <w:rPr>
          <w:rFonts w:ascii="Book Antiqua" w:hAnsi="Book Antiqua"/>
        </w:rPr>
        <w:t xml:space="preserve"> H, </w:t>
      </w:r>
      <w:proofErr w:type="spellStart"/>
      <w:r w:rsidRPr="006749CC">
        <w:rPr>
          <w:rFonts w:ascii="Book Antiqua" w:hAnsi="Book Antiqua"/>
        </w:rPr>
        <w:t>Khafagy</w:t>
      </w:r>
      <w:proofErr w:type="spellEnd"/>
      <w:r w:rsidRPr="006749CC">
        <w:rPr>
          <w:rFonts w:ascii="Book Antiqua" w:hAnsi="Book Antiqua"/>
        </w:rPr>
        <w:t xml:space="preserve"> W. Outcome of Modified Park's Technique for Treatment of Complex Anal Fistula. </w:t>
      </w:r>
      <w:r w:rsidRPr="006749CC">
        <w:rPr>
          <w:rFonts w:ascii="Book Antiqua" w:hAnsi="Book Antiqua"/>
          <w:i/>
          <w:iCs/>
        </w:rPr>
        <w:t>J Surg Res</w:t>
      </w:r>
      <w:r w:rsidRPr="006749CC">
        <w:rPr>
          <w:rFonts w:ascii="Book Antiqua" w:hAnsi="Book Antiqua"/>
        </w:rPr>
        <w:t xml:space="preserve"> 2019; </w:t>
      </w:r>
      <w:r w:rsidRPr="006749CC">
        <w:rPr>
          <w:rFonts w:ascii="Book Antiqua" w:hAnsi="Book Antiqua"/>
          <w:b/>
          <w:bCs/>
        </w:rPr>
        <w:t>235</w:t>
      </w:r>
      <w:r w:rsidRPr="006749CC">
        <w:rPr>
          <w:rFonts w:ascii="Book Antiqua" w:hAnsi="Book Antiqua"/>
        </w:rPr>
        <w:t>: 536-542 [PMID: 30691840 DOI: 10.1016/j.jss.2018.10.055]</w:t>
      </w:r>
    </w:p>
    <w:p w14:paraId="072A24FF" w14:textId="77777777" w:rsidR="00613C8C" w:rsidRPr="006749CC" w:rsidRDefault="00613C8C" w:rsidP="00066E57">
      <w:pPr>
        <w:adjustRightInd w:val="0"/>
        <w:snapToGrid w:val="0"/>
        <w:spacing w:line="360" w:lineRule="auto"/>
        <w:jc w:val="both"/>
        <w:rPr>
          <w:rFonts w:ascii="Book Antiqua" w:hAnsi="Book Antiqua"/>
        </w:rPr>
        <w:sectPr w:rsidR="00613C8C" w:rsidRPr="006749CC" w:rsidSect="00BF75E0">
          <w:type w:val="continuous"/>
          <w:pgSz w:w="12240" w:h="15840"/>
          <w:pgMar w:top="1440" w:right="1800" w:bottom="1440" w:left="1800" w:header="720" w:footer="720" w:gutter="0"/>
          <w:cols w:space="720"/>
          <w:docGrid w:linePitch="360"/>
        </w:sectPr>
      </w:pPr>
    </w:p>
    <w:p w14:paraId="32F870C9" w14:textId="77777777" w:rsidR="00AC1C06" w:rsidRPr="006749CC" w:rsidRDefault="00AC1C06" w:rsidP="00066E57">
      <w:pPr>
        <w:snapToGrid w:val="0"/>
        <w:spacing w:line="360" w:lineRule="auto"/>
        <w:jc w:val="both"/>
        <w:rPr>
          <w:rFonts w:ascii="Book Antiqua" w:eastAsia="Book Antiqua" w:hAnsi="Book Antiqua" w:cs="Book Antiqua"/>
          <w:b/>
          <w:color w:val="000000"/>
        </w:rPr>
      </w:pPr>
      <w:r w:rsidRPr="006749CC">
        <w:rPr>
          <w:rFonts w:ascii="Book Antiqua" w:eastAsia="Book Antiqua" w:hAnsi="Book Antiqua" w:cs="Book Antiqua"/>
          <w:b/>
          <w:color w:val="000000"/>
        </w:rPr>
        <w:br w:type="page"/>
      </w:r>
    </w:p>
    <w:p w14:paraId="000B9A67"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olor w:val="000000"/>
        </w:rPr>
        <w:lastRenderedPageBreak/>
        <w:t>Footnotes</w:t>
      </w:r>
    </w:p>
    <w:p w14:paraId="582F0A8D" w14:textId="7474032D"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Institutional review board statement: </w:t>
      </w:r>
      <w:r w:rsidRPr="006749CC">
        <w:rPr>
          <w:rFonts w:ascii="Book Antiqua" w:eastAsia="Book Antiqua" w:hAnsi="Book Antiqua" w:cs="Book Antiqua"/>
          <w:color w:val="000000"/>
          <w:shd w:val="clear" w:color="auto" w:fill="FFFFFF"/>
        </w:rPr>
        <w:t>The study was reviewed and approved by the Indus International Hospital-Institute Ethics Committee (approval number EC/IIH-IEH/SP6)</w:t>
      </w:r>
      <w:r w:rsidR="00AC1C06" w:rsidRPr="006749CC">
        <w:rPr>
          <w:rFonts w:ascii="Book Antiqua" w:eastAsia="Book Antiqua" w:hAnsi="Book Antiqua" w:cs="Book Antiqua"/>
          <w:color w:val="000000"/>
          <w:shd w:val="clear" w:color="auto" w:fill="FFFFFF"/>
        </w:rPr>
        <w:t>.</w:t>
      </w:r>
    </w:p>
    <w:p w14:paraId="1FB4B8B7" w14:textId="77777777" w:rsidR="00BE19A1" w:rsidRPr="006749CC" w:rsidRDefault="00BE19A1" w:rsidP="00066E57">
      <w:pPr>
        <w:adjustRightInd w:val="0"/>
        <w:snapToGrid w:val="0"/>
        <w:spacing w:line="360" w:lineRule="auto"/>
        <w:jc w:val="both"/>
        <w:rPr>
          <w:rFonts w:ascii="Book Antiqua" w:hAnsi="Book Antiqua"/>
        </w:rPr>
      </w:pPr>
    </w:p>
    <w:p w14:paraId="731EFE66" w14:textId="32D4E84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Informed consent statement: </w:t>
      </w:r>
      <w:bookmarkStart w:id="29" w:name="OLE_LINK34"/>
      <w:bookmarkStart w:id="30" w:name="OLE_LINK35"/>
      <w:r w:rsidRPr="006749CC">
        <w:rPr>
          <w:rFonts w:ascii="Book Antiqua" w:eastAsia="Book Antiqua" w:hAnsi="Book Antiqua" w:cs="Book Antiqua"/>
          <w:color w:val="000000"/>
          <w:shd w:val="clear" w:color="auto" w:fill="FFFFFF"/>
        </w:rPr>
        <w:t>All study participants or their legal guardian provided informed written consent prior to study enrollment.</w:t>
      </w:r>
    </w:p>
    <w:bookmarkEnd w:id="29"/>
    <w:bookmarkEnd w:id="30"/>
    <w:p w14:paraId="0712788F" w14:textId="77777777" w:rsidR="00BE19A1" w:rsidRPr="006749CC" w:rsidRDefault="00BE19A1" w:rsidP="00066E57">
      <w:pPr>
        <w:adjustRightInd w:val="0"/>
        <w:snapToGrid w:val="0"/>
        <w:spacing w:line="360" w:lineRule="auto"/>
        <w:jc w:val="both"/>
        <w:rPr>
          <w:rFonts w:ascii="Book Antiqua" w:hAnsi="Book Antiqua"/>
        </w:rPr>
      </w:pPr>
    </w:p>
    <w:p w14:paraId="6AA7AFD5" w14:textId="627246E2"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Conflict-of-interest statement: </w:t>
      </w:r>
      <w:r w:rsidR="00517659" w:rsidRPr="006749CC">
        <w:rPr>
          <w:rFonts w:ascii="Book Antiqua" w:eastAsia="Book Antiqua" w:hAnsi="Book Antiqua" w:cs="Book Antiqua"/>
          <w:color w:val="000000" w:themeColor="text1"/>
        </w:rPr>
        <w:t>The authors declare that they have no conflicts of interest.</w:t>
      </w:r>
    </w:p>
    <w:p w14:paraId="3E116CD3" w14:textId="77777777" w:rsidR="00BE19A1" w:rsidRPr="006749CC" w:rsidRDefault="00BE19A1" w:rsidP="00066E57">
      <w:pPr>
        <w:adjustRightInd w:val="0"/>
        <w:snapToGrid w:val="0"/>
        <w:spacing w:line="360" w:lineRule="auto"/>
        <w:jc w:val="both"/>
        <w:rPr>
          <w:rFonts w:ascii="Book Antiqua" w:hAnsi="Book Antiqua"/>
        </w:rPr>
      </w:pPr>
    </w:p>
    <w:p w14:paraId="3D88AA74" w14:textId="55162D48"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Data sharing statement: </w:t>
      </w:r>
      <w:bookmarkStart w:id="31" w:name="OLE_LINK36"/>
      <w:bookmarkStart w:id="32" w:name="OLE_LINK37"/>
      <w:r w:rsidRPr="006749CC">
        <w:rPr>
          <w:rFonts w:ascii="Book Antiqua" w:eastAsia="Book Antiqua" w:hAnsi="Book Antiqua" w:cs="Book Antiqua"/>
          <w:color w:val="000000"/>
          <w:shd w:val="clear" w:color="auto" w:fill="FFFFFF"/>
        </w:rPr>
        <w:t>Technical appendix, statistical code, and dataset available from the corresponding author, Pankaj Garg at drgargpankaj@yahoo.com.</w:t>
      </w:r>
    </w:p>
    <w:bookmarkEnd w:id="31"/>
    <w:bookmarkEnd w:id="32"/>
    <w:p w14:paraId="3EFFE8C6" w14:textId="77777777" w:rsidR="00BE19A1" w:rsidRPr="006749CC" w:rsidRDefault="00BE19A1" w:rsidP="00066E57">
      <w:pPr>
        <w:adjustRightInd w:val="0"/>
        <w:snapToGrid w:val="0"/>
        <w:spacing w:line="360" w:lineRule="auto"/>
        <w:jc w:val="both"/>
        <w:rPr>
          <w:rFonts w:ascii="Book Antiqua" w:hAnsi="Book Antiqua"/>
        </w:rPr>
      </w:pPr>
    </w:p>
    <w:p w14:paraId="7A91DC74" w14:textId="58DFB19D"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STROBE statement:</w:t>
      </w:r>
      <w:bookmarkStart w:id="33" w:name="OLE_LINK10"/>
      <w:bookmarkStart w:id="34" w:name="OLE_LINK9"/>
      <w:r w:rsidR="00015AED" w:rsidRPr="006749CC">
        <w:rPr>
          <w:rFonts w:ascii="Book Antiqua" w:eastAsia="Book Antiqua" w:hAnsi="Book Antiqua" w:cs="Book Antiqua"/>
          <w:color w:val="000000"/>
          <w:shd w:val="clear" w:color="auto" w:fill="FFFFFF"/>
        </w:rPr>
        <w:t xml:space="preserve"> </w:t>
      </w:r>
      <w:r w:rsidRPr="006749CC">
        <w:rPr>
          <w:rFonts w:ascii="Book Antiqua" w:eastAsia="Book Antiqua" w:hAnsi="Book Antiqua" w:cs="Book Antiqua"/>
          <w:color w:val="000000"/>
          <w:shd w:val="clear" w:color="auto" w:fill="FFFFFF"/>
        </w:rPr>
        <w:t>The authors have read the STROBE Statement-checklist of items, and the manuscript was prepared and revised according to the STROBE Statement-checklist of items.</w:t>
      </w:r>
    </w:p>
    <w:bookmarkEnd w:id="33"/>
    <w:bookmarkEnd w:id="34"/>
    <w:p w14:paraId="48C336E4" w14:textId="77777777" w:rsidR="00BE19A1" w:rsidRPr="006749CC" w:rsidRDefault="00BE19A1" w:rsidP="00066E57">
      <w:pPr>
        <w:adjustRightInd w:val="0"/>
        <w:snapToGrid w:val="0"/>
        <w:spacing w:line="360" w:lineRule="auto"/>
        <w:jc w:val="both"/>
        <w:rPr>
          <w:rFonts w:ascii="Book Antiqua" w:hAnsi="Book Antiqua"/>
        </w:rPr>
      </w:pPr>
    </w:p>
    <w:p w14:paraId="041DA046"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Open-Access: </w:t>
      </w:r>
      <w:r w:rsidRPr="006749CC">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6749CC">
        <w:rPr>
          <w:rFonts w:ascii="Book Antiqua" w:eastAsia="Book Antiqua" w:hAnsi="Book Antiqua" w:cs="Book Antiqua"/>
          <w:color w:val="000000"/>
        </w:rPr>
        <w:t>NonCommercial</w:t>
      </w:r>
      <w:proofErr w:type="spellEnd"/>
      <w:r w:rsidRPr="006749CC">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F9A4FEE" w14:textId="77777777" w:rsidR="00BE19A1" w:rsidRPr="006749CC" w:rsidRDefault="00BE19A1" w:rsidP="00066E57">
      <w:pPr>
        <w:adjustRightInd w:val="0"/>
        <w:snapToGrid w:val="0"/>
        <w:spacing w:line="360" w:lineRule="auto"/>
        <w:jc w:val="both"/>
        <w:rPr>
          <w:rFonts w:ascii="Book Antiqua" w:hAnsi="Book Antiqua"/>
        </w:rPr>
      </w:pPr>
    </w:p>
    <w:p w14:paraId="5DF947A2" w14:textId="520453B1" w:rsidR="00BE19A1" w:rsidRPr="006749CC" w:rsidRDefault="005876EA" w:rsidP="00066E57">
      <w:pPr>
        <w:adjustRightInd w:val="0"/>
        <w:snapToGrid w:val="0"/>
        <w:spacing w:line="360" w:lineRule="auto"/>
        <w:jc w:val="both"/>
        <w:rPr>
          <w:rFonts w:ascii="Book Antiqua" w:eastAsia="Book Antiqua" w:hAnsi="Book Antiqua" w:cs="Book Antiqua"/>
          <w:color w:val="000000"/>
        </w:rPr>
      </w:pPr>
      <w:r w:rsidRPr="006749CC">
        <w:rPr>
          <w:rFonts w:ascii="Book Antiqua" w:eastAsia="Book Antiqua" w:hAnsi="Book Antiqua" w:cs="Book Antiqua"/>
          <w:b/>
          <w:color w:val="000000"/>
        </w:rPr>
        <w:t xml:space="preserve">Manuscript source: </w:t>
      </w:r>
      <w:r w:rsidRPr="006749CC">
        <w:rPr>
          <w:rFonts w:ascii="Book Antiqua" w:eastAsia="Book Antiqua" w:hAnsi="Book Antiqua" w:cs="Book Antiqua"/>
          <w:color w:val="000000"/>
        </w:rPr>
        <w:t xml:space="preserve">Invited </w:t>
      </w:r>
      <w:r w:rsidR="003F36D5" w:rsidRPr="006749CC">
        <w:rPr>
          <w:rFonts w:ascii="Book Antiqua" w:eastAsia="Book Antiqua" w:hAnsi="Book Antiqua" w:cs="Book Antiqua"/>
          <w:color w:val="000000"/>
        </w:rPr>
        <w:t>manuscript</w:t>
      </w:r>
    </w:p>
    <w:p w14:paraId="0B0B868B" w14:textId="77777777" w:rsidR="00517659" w:rsidRPr="006749CC" w:rsidRDefault="00517659" w:rsidP="00066E57">
      <w:pPr>
        <w:adjustRightInd w:val="0"/>
        <w:snapToGrid w:val="0"/>
        <w:spacing w:line="360" w:lineRule="auto"/>
        <w:jc w:val="both"/>
        <w:rPr>
          <w:rFonts w:ascii="Book Antiqua" w:hAnsi="Book Antiqua"/>
        </w:rPr>
      </w:pPr>
    </w:p>
    <w:p w14:paraId="3F3DFA87" w14:textId="187F9029"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olor w:val="000000"/>
        </w:rPr>
        <w:lastRenderedPageBreak/>
        <w:t xml:space="preserve">Corresponding Author's Membership in Professional Societies: </w:t>
      </w:r>
      <w:r w:rsidRPr="006749CC">
        <w:rPr>
          <w:rFonts w:ascii="Book Antiqua" w:eastAsia="Book Antiqua" w:hAnsi="Book Antiqua" w:cs="Book Antiqua"/>
          <w:color w:val="000000"/>
        </w:rPr>
        <w:t>American society of Colon Rectum Surgeon</w:t>
      </w:r>
      <w:r w:rsidR="00BD44A1">
        <w:rPr>
          <w:rFonts w:ascii="Book Antiqua" w:eastAsia="Book Antiqua" w:hAnsi="Book Antiqua" w:cs="Book Antiqua"/>
          <w:color w:val="000000"/>
        </w:rPr>
        <w:t>s</w:t>
      </w:r>
      <w:r w:rsidRPr="006749CC">
        <w:rPr>
          <w:rFonts w:ascii="Book Antiqua" w:eastAsia="Book Antiqua" w:hAnsi="Book Antiqua" w:cs="Book Antiqua"/>
          <w:color w:val="000000"/>
        </w:rPr>
        <w:t xml:space="preserve">; Society of American Gastrointestinal Surgeons; </w:t>
      </w:r>
      <w:r w:rsidR="00E7017E" w:rsidRPr="006749CC">
        <w:rPr>
          <w:rFonts w:ascii="Book Antiqua" w:eastAsia="Book Antiqua" w:hAnsi="Book Antiqua" w:cs="Book Antiqua"/>
          <w:color w:val="000000"/>
        </w:rPr>
        <w:t xml:space="preserve">and </w:t>
      </w:r>
      <w:r w:rsidRPr="006749CC">
        <w:rPr>
          <w:rFonts w:ascii="Book Antiqua" w:eastAsia="Book Antiqua" w:hAnsi="Book Antiqua" w:cs="Book Antiqua"/>
          <w:color w:val="000000"/>
        </w:rPr>
        <w:t>Endoscopic and Laparoscopic Surgeons of Asia.</w:t>
      </w:r>
    </w:p>
    <w:p w14:paraId="47C0DD5E" w14:textId="77777777" w:rsidR="00BE19A1" w:rsidRPr="006749CC" w:rsidRDefault="00BE19A1" w:rsidP="00066E57">
      <w:pPr>
        <w:adjustRightInd w:val="0"/>
        <w:snapToGrid w:val="0"/>
        <w:spacing w:line="360" w:lineRule="auto"/>
        <w:jc w:val="both"/>
        <w:rPr>
          <w:rFonts w:ascii="Book Antiqua" w:hAnsi="Book Antiqua"/>
        </w:rPr>
      </w:pPr>
    </w:p>
    <w:p w14:paraId="4CF92E33"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olor w:val="000000"/>
        </w:rPr>
        <w:t xml:space="preserve">Peer-review started: </w:t>
      </w:r>
      <w:r w:rsidRPr="006749CC">
        <w:rPr>
          <w:rFonts w:ascii="Book Antiqua" w:eastAsia="Book Antiqua" w:hAnsi="Book Antiqua" w:cs="Book Antiqua"/>
          <w:color w:val="000000"/>
        </w:rPr>
        <w:t>December 28, 2020</w:t>
      </w:r>
    </w:p>
    <w:p w14:paraId="0E6E2635"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olor w:val="000000"/>
        </w:rPr>
        <w:t xml:space="preserve">First decision: </w:t>
      </w:r>
      <w:r w:rsidRPr="006749CC">
        <w:rPr>
          <w:rFonts w:ascii="Book Antiqua" w:eastAsia="Book Antiqua" w:hAnsi="Book Antiqua" w:cs="Book Antiqua"/>
          <w:color w:val="000000"/>
        </w:rPr>
        <w:t>January 18, 2021</w:t>
      </w:r>
    </w:p>
    <w:p w14:paraId="32BC8444" w14:textId="6A70650B" w:rsidR="00BE19A1" w:rsidRPr="00D06B5C" w:rsidRDefault="005876EA" w:rsidP="00066E57">
      <w:pPr>
        <w:adjustRightInd w:val="0"/>
        <w:snapToGrid w:val="0"/>
        <w:spacing w:line="360" w:lineRule="auto"/>
        <w:jc w:val="both"/>
        <w:rPr>
          <w:rFonts w:ascii="Book Antiqua" w:hAnsi="Book Antiqua"/>
          <w:lang w:eastAsia="zh-CN"/>
        </w:rPr>
      </w:pPr>
      <w:r w:rsidRPr="006749CC">
        <w:rPr>
          <w:rFonts w:ascii="Book Antiqua" w:eastAsia="Book Antiqua" w:hAnsi="Book Antiqua" w:cs="Book Antiqua"/>
          <w:b/>
          <w:color w:val="000000"/>
        </w:rPr>
        <w:t>Article in press:</w:t>
      </w:r>
      <w:r w:rsidR="00D06B5C">
        <w:rPr>
          <w:rFonts w:ascii="Book Antiqua" w:hAnsi="Book Antiqua" w:cs="Book Antiqua" w:hint="eastAsia"/>
          <w:b/>
          <w:color w:val="000000"/>
          <w:lang w:eastAsia="zh-CN"/>
        </w:rPr>
        <w:t xml:space="preserve"> </w:t>
      </w:r>
      <w:r w:rsidR="00D06B5C" w:rsidRPr="006749CC">
        <w:rPr>
          <w:rFonts w:ascii="Book Antiqua" w:eastAsia="Book Antiqua" w:hAnsi="Book Antiqua" w:cs="Book Antiqua"/>
          <w:color w:val="000000"/>
        </w:rPr>
        <w:t>March 29, 2021</w:t>
      </w:r>
    </w:p>
    <w:p w14:paraId="052AE359" w14:textId="77777777" w:rsidR="00BE19A1" w:rsidRPr="006749CC" w:rsidRDefault="00BE19A1" w:rsidP="00066E57">
      <w:pPr>
        <w:adjustRightInd w:val="0"/>
        <w:snapToGrid w:val="0"/>
        <w:spacing w:line="360" w:lineRule="auto"/>
        <w:jc w:val="both"/>
        <w:rPr>
          <w:rFonts w:ascii="Book Antiqua" w:hAnsi="Book Antiqua"/>
        </w:rPr>
      </w:pPr>
    </w:p>
    <w:p w14:paraId="59607B1D"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olor w:val="000000"/>
        </w:rPr>
        <w:t xml:space="preserve">Specialty type: </w:t>
      </w:r>
      <w:r w:rsidRPr="006749CC">
        <w:rPr>
          <w:rFonts w:ascii="Book Antiqua" w:eastAsia="Book Antiqua" w:hAnsi="Book Antiqua" w:cs="Book Antiqua"/>
          <w:color w:val="000000"/>
        </w:rPr>
        <w:t>Surgery</w:t>
      </w:r>
    </w:p>
    <w:p w14:paraId="655FE0B3"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olor w:val="000000"/>
        </w:rPr>
        <w:t xml:space="preserve">Country/Territory of origin: </w:t>
      </w:r>
      <w:r w:rsidRPr="006749CC">
        <w:rPr>
          <w:rFonts w:ascii="Book Antiqua" w:eastAsia="Book Antiqua" w:hAnsi="Book Antiqua" w:cs="Book Antiqua"/>
          <w:color w:val="000000"/>
        </w:rPr>
        <w:t>India</w:t>
      </w:r>
    </w:p>
    <w:p w14:paraId="2A3C12B6"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olor w:val="000000"/>
        </w:rPr>
        <w:t>Peer-review report’s scientific quality classification</w:t>
      </w:r>
    </w:p>
    <w:p w14:paraId="5DA6A83B"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Grade A (Excellent): 0</w:t>
      </w:r>
    </w:p>
    <w:p w14:paraId="5D90D0A6"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Grade B (Very good): B</w:t>
      </w:r>
    </w:p>
    <w:p w14:paraId="17A15BC1"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Grade C (Good): 0</w:t>
      </w:r>
    </w:p>
    <w:p w14:paraId="2449C0B9"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Grade D (Fair): 0</w:t>
      </w:r>
    </w:p>
    <w:p w14:paraId="3C73493B"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Grade E (Poor): 0</w:t>
      </w:r>
    </w:p>
    <w:p w14:paraId="2DCD35F9" w14:textId="77777777" w:rsidR="00BE19A1" w:rsidRPr="006749CC" w:rsidRDefault="00BE19A1" w:rsidP="00066E57">
      <w:pPr>
        <w:adjustRightInd w:val="0"/>
        <w:snapToGrid w:val="0"/>
        <w:spacing w:line="360" w:lineRule="auto"/>
        <w:jc w:val="both"/>
        <w:rPr>
          <w:rFonts w:ascii="Book Antiqua" w:hAnsi="Book Antiqua"/>
        </w:rPr>
      </w:pPr>
    </w:p>
    <w:p w14:paraId="349C6D9F" w14:textId="16279814" w:rsidR="00BE19A1" w:rsidRPr="00D06B5C" w:rsidRDefault="005876EA" w:rsidP="00066E57">
      <w:pPr>
        <w:adjustRightInd w:val="0"/>
        <w:snapToGrid w:val="0"/>
        <w:spacing w:line="360" w:lineRule="auto"/>
        <w:jc w:val="both"/>
        <w:rPr>
          <w:rFonts w:ascii="Book Antiqua" w:hAnsi="Book Antiqua"/>
          <w:lang w:eastAsia="zh-CN"/>
        </w:rPr>
        <w:sectPr w:rsidR="00BE19A1" w:rsidRPr="00D06B5C" w:rsidSect="00BF75E0">
          <w:type w:val="continuous"/>
          <w:pgSz w:w="12240" w:h="15840"/>
          <w:pgMar w:top="1440" w:right="1800" w:bottom="1440" w:left="1800" w:header="720" w:footer="720" w:gutter="0"/>
          <w:cols w:space="720"/>
          <w:docGrid w:linePitch="360"/>
        </w:sectPr>
      </w:pPr>
      <w:r w:rsidRPr="006749CC">
        <w:rPr>
          <w:rFonts w:ascii="Book Antiqua" w:eastAsia="Book Antiqua" w:hAnsi="Book Antiqua" w:cs="Book Antiqua"/>
          <w:b/>
          <w:color w:val="000000"/>
        </w:rPr>
        <w:t xml:space="preserve">P-Reviewer: </w:t>
      </w:r>
      <w:proofErr w:type="spellStart"/>
      <w:r w:rsidRPr="006749CC">
        <w:rPr>
          <w:rFonts w:ascii="Book Antiqua" w:eastAsia="Book Antiqua" w:hAnsi="Book Antiqua" w:cs="Book Antiqua"/>
          <w:color w:val="000000"/>
        </w:rPr>
        <w:t>lihua</w:t>
      </w:r>
      <w:proofErr w:type="spellEnd"/>
      <w:r w:rsidRPr="006749CC">
        <w:rPr>
          <w:rFonts w:ascii="Book Antiqua" w:eastAsia="Book Antiqua" w:hAnsi="Book Antiqua" w:cs="Book Antiqua"/>
          <w:color w:val="000000"/>
        </w:rPr>
        <w:t xml:space="preserve"> Z</w:t>
      </w:r>
      <w:r w:rsidRPr="006749CC">
        <w:rPr>
          <w:rFonts w:ascii="Book Antiqua" w:eastAsia="Book Antiqua" w:hAnsi="Book Antiqua" w:cs="Book Antiqua"/>
          <w:b/>
          <w:color w:val="000000"/>
        </w:rPr>
        <w:t xml:space="preserve"> S-Editor: </w:t>
      </w:r>
      <w:r w:rsidRPr="006749CC">
        <w:rPr>
          <w:rFonts w:ascii="Book Antiqua" w:eastAsia="Book Antiqua" w:hAnsi="Book Antiqua" w:cs="Book Antiqua"/>
          <w:color w:val="000000"/>
        </w:rPr>
        <w:t>Zhang L</w:t>
      </w:r>
      <w:r w:rsidRPr="006749CC">
        <w:rPr>
          <w:rFonts w:ascii="Book Antiqua" w:eastAsia="Book Antiqua" w:hAnsi="Book Antiqua" w:cs="Book Antiqua"/>
          <w:b/>
          <w:color w:val="000000"/>
        </w:rPr>
        <w:t xml:space="preserve"> L-Editor: </w:t>
      </w:r>
      <w:r w:rsidR="00752539" w:rsidRPr="006749CC">
        <w:rPr>
          <w:rFonts w:ascii="Book Antiqua" w:eastAsia="Book Antiqua" w:hAnsi="Book Antiqua" w:cs="Book Antiqua"/>
          <w:bCs/>
          <w:color w:val="000000"/>
        </w:rPr>
        <w:t xml:space="preserve">Filipodia </w:t>
      </w:r>
      <w:r w:rsidRPr="006749CC">
        <w:rPr>
          <w:rFonts w:ascii="Book Antiqua" w:eastAsia="Book Antiqua" w:hAnsi="Book Antiqua" w:cs="Book Antiqua"/>
          <w:b/>
          <w:color w:val="000000"/>
        </w:rPr>
        <w:t xml:space="preserve">P-Editor: </w:t>
      </w:r>
      <w:r w:rsidR="00D06B5C" w:rsidRPr="00D06B5C">
        <w:rPr>
          <w:rFonts w:ascii="Book Antiqua" w:hAnsi="Book Antiqua" w:cs="Book Antiqua" w:hint="eastAsia"/>
          <w:color w:val="000000"/>
          <w:lang w:eastAsia="zh-CN"/>
        </w:rPr>
        <w:t>Ma YJ</w:t>
      </w:r>
    </w:p>
    <w:p w14:paraId="70263045" w14:textId="77777777" w:rsidR="003F36D5" w:rsidRPr="006749CC" w:rsidRDefault="003F36D5" w:rsidP="00066E57">
      <w:pPr>
        <w:snapToGrid w:val="0"/>
        <w:spacing w:line="360" w:lineRule="auto"/>
        <w:jc w:val="both"/>
        <w:rPr>
          <w:rFonts w:ascii="Book Antiqua" w:eastAsia="Book Antiqua" w:hAnsi="Book Antiqua" w:cs="Book Antiqua"/>
          <w:b/>
          <w:color w:val="000000"/>
        </w:rPr>
      </w:pPr>
      <w:r w:rsidRPr="006749CC">
        <w:rPr>
          <w:rFonts w:ascii="Book Antiqua" w:eastAsia="Book Antiqua" w:hAnsi="Book Antiqua" w:cs="Book Antiqua"/>
          <w:b/>
          <w:color w:val="000000"/>
        </w:rPr>
        <w:br w:type="page"/>
      </w:r>
    </w:p>
    <w:p w14:paraId="0416BA29" w14:textId="77777777" w:rsidR="00BE19A1" w:rsidRPr="006749CC" w:rsidRDefault="005876EA" w:rsidP="00066E57">
      <w:pPr>
        <w:adjustRightInd w:val="0"/>
        <w:snapToGrid w:val="0"/>
        <w:spacing w:line="360" w:lineRule="auto"/>
        <w:jc w:val="both"/>
        <w:rPr>
          <w:rFonts w:ascii="Book Antiqua" w:eastAsia="Book Antiqua" w:hAnsi="Book Antiqua" w:cs="Book Antiqua"/>
          <w:b/>
          <w:color w:val="000000"/>
        </w:rPr>
      </w:pPr>
      <w:r w:rsidRPr="006749CC">
        <w:rPr>
          <w:rFonts w:ascii="Book Antiqua" w:eastAsia="Book Antiqua" w:hAnsi="Book Antiqua" w:cs="Book Antiqua"/>
          <w:b/>
          <w:color w:val="000000"/>
        </w:rPr>
        <w:lastRenderedPageBreak/>
        <w:t>Figure Legends</w:t>
      </w:r>
    </w:p>
    <w:p w14:paraId="76F06A5E"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noProof/>
          <w:lang w:eastAsia="zh-CN"/>
        </w:rPr>
        <w:drawing>
          <wp:inline distT="0" distB="0" distL="0" distR="0" wp14:anchorId="4B372CAC" wp14:editId="1EB99BF3">
            <wp:extent cx="5943600" cy="33432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8"/>
                    <a:stretch>
                      <a:fillRect/>
                    </a:stretch>
                  </pic:blipFill>
                  <pic:spPr>
                    <a:xfrm>
                      <a:off x="0" y="0"/>
                      <a:ext cx="5943600" cy="3343275"/>
                    </a:xfrm>
                    <a:prstGeom prst="rect">
                      <a:avLst/>
                    </a:prstGeom>
                  </pic:spPr>
                </pic:pic>
              </a:graphicData>
            </a:graphic>
          </wp:inline>
        </w:drawing>
      </w:r>
    </w:p>
    <w:p w14:paraId="33EF6393" w14:textId="33C028A8" w:rsidR="00B3521F" w:rsidRPr="006749CC" w:rsidRDefault="00B3521F" w:rsidP="00B3521F">
      <w:pPr>
        <w:adjustRightInd w:val="0"/>
        <w:snapToGrid w:val="0"/>
        <w:spacing w:line="360" w:lineRule="auto"/>
        <w:jc w:val="both"/>
        <w:rPr>
          <w:rFonts w:ascii="Book Antiqua" w:hAnsi="Book Antiqua"/>
          <w:b/>
          <w:bCs/>
        </w:rPr>
      </w:pPr>
      <w:bookmarkStart w:id="35" w:name="OLE_LINK38"/>
      <w:bookmarkStart w:id="36" w:name="OLE_LINK39"/>
      <w:r w:rsidRPr="006749CC">
        <w:rPr>
          <w:rFonts w:ascii="Book Antiqua" w:eastAsia="Book Antiqua" w:hAnsi="Book Antiqua" w:cs="Book Antiqua"/>
          <w:b/>
          <w:bCs/>
          <w:color w:val="000000"/>
        </w:rPr>
        <w:t xml:space="preserve">Figure 1 Timeline of </w:t>
      </w:r>
      <w:r w:rsidR="00517659" w:rsidRPr="006749CC">
        <w:rPr>
          <w:rFonts w:ascii="Book Antiqua" w:eastAsia="Book Antiqua" w:hAnsi="Book Antiqua" w:cs="Book Antiqua"/>
          <w:b/>
          <w:bCs/>
          <w:color w:val="000000"/>
        </w:rPr>
        <w:t xml:space="preserve">the </w:t>
      </w:r>
      <w:r w:rsidRPr="006749CC">
        <w:rPr>
          <w:rFonts w:ascii="Book Antiqua" w:eastAsia="Book Antiqua" w:hAnsi="Book Antiqua" w:cs="Book Antiqua"/>
          <w:b/>
          <w:bCs/>
          <w:color w:val="000000"/>
        </w:rPr>
        <w:t xml:space="preserve">surgical procedures done at </w:t>
      </w:r>
      <w:r w:rsidR="00517659" w:rsidRPr="006749CC">
        <w:rPr>
          <w:rFonts w:ascii="Book Antiqua" w:eastAsia="Book Antiqua" w:hAnsi="Book Antiqua" w:cs="Book Antiqua"/>
          <w:b/>
          <w:bCs/>
          <w:color w:val="000000"/>
        </w:rPr>
        <w:t xml:space="preserve">the </w:t>
      </w:r>
      <w:r w:rsidRPr="006749CC">
        <w:rPr>
          <w:rFonts w:ascii="Book Antiqua" w:eastAsia="Book Antiqua" w:hAnsi="Book Antiqua" w:cs="Book Antiqua"/>
          <w:b/>
          <w:bCs/>
          <w:color w:val="000000"/>
        </w:rPr>
        <w:t xml:space="preserve">Garg </w:t>
      </w:r>
      <w:r w:rsidR="007E3ADD">
        <w:rPr>
          <w:rFonts w:ascii="Book Antiqua" w:eastAsia="Book Antiqua" w:hAnsi="Book Antiqua" w:cs="Book Antiqua"/>
          <w:b/>
          <w:bCs/>
          <w:color w:val="000000"/>
        </w:rPr>
        <w:t>F</w:t>
      </w:r>
      <w:r w:rsidRPr="006749CC">
        <w:rPr>
          <w:rFonts w:ascii="Book Antiqua" w:eastAsia="Book Antiqua" w:hAnsi="Book Antiqua" w:cs="Book Antiqua"/>
          <w:b/>
          <w:bCs/>
          <w:color w:val="000000"/>
        </w:rPr>
        <w:t xml:space="preserve">istula </w:t>
      </w:r>
      <w:r w:rsidR="007E3ADD">
        <w:rPr>
          <w:rFonts w:ascii="Book Antiqua" w:eastAsia="Book Antiqua" w:hAnsi="Book Antiqua" w:cs="Book Antiqua"/>
          <w:b/>
          <w:bCs/>
          <w:color w:val="000000"/>
        </w:rPr>
        <w:t>R</w:t>
      </w:r>
      <w:r w:rsidRPr="006749CC">
        <w:rPr>
          <w:rFonts w:ascii="Book Antiqua" w:eastAsia="Book Antiqua" w:hAnsi="Book Antiqua" w:cs="Book Antiqua"/>
          <w:b/>
          <w:bCs/>
          <w:color w:val="000000"/>
        </w:rPr>
        <w:t xml:space="preserve">esearch </w:t>
      </w:r>
      <w:r w:rsidR="007E3ADD">
        <w:rPr>
          <w:rFonts w:ascii="Book Antiqua" w:eastAsia="Book Antiqua" w:hAnsi="Book Antiqua" w:cs="Book Antiqua"/>
          <w:b/>
          <w:bCs/>
          <w:color w:val="000000"/>
        </w:rPr>
        <w:t>I</w:t>
      </w:r>
      <w:r w:rsidRPr="006749CC">
        <w:rPr>
          <w:rFonts w:ascii="Book Antiqua" w:eastAsia="Book Antiqua" w:hAnsi="Book Antiqua" w:cs="Book Antiqua"/>
          <w:b/>
          <w:bCs/>
          <w:color w:val="000000"/>
        </w:rPr>
        <w:t>nstitute over a 14-year period.</w:t>
      </w:r>
      <w:r w:rsidRPr="006749CC">
        <w:rPr>
          <w:rFonts w:ascii="Book Antiqua" w:hAnsi="Book Antiqua"/>
        </w:rPr>
        <w:t xml:space="preserve"> PERFACT</w:t>
      </w:r>
      <w:r w:rsidRPr="006749CC">
        <w:rPr>
          <w:rFonts w:ascii="Book Antiqua" w:hAnsi="Book Antiqua"/>
          <w:lang w:eastAsia="zh-CN"/>
        </w:rPr>
        <w:t xml:space="preserve">: </w:t>
      </w:r>
      <w:r w:rsidRPr="006749CC">
        <w:rPr>
          <w:rFonts w:ascii="Book Antiqua" w:hAnsi="Book Antiqua"/>
        </w:rPr>
        <w:t>Proximal superficial cauterization of the internal opening and emptying regularly of fistula tracts and curettage of tracts</w:t>
      </w:r>
      <w:r w:rsidRPr="006749CC">
        <w:rPr>
          <w:rFonts w:ascii="Book Antiqua" w:hAnsi="Book Antiqua"/>
          <w:lang w:eastAsia="zh-CN"/>
        </w:rPr>
        <w:t xml:space="preserve">; </w:t>
      </w:r>
      <w:r w:rsidRPr="006749CC">
        <w:rPr>
          <w:rFonts w:ascii="Book Antiqua" w:hAnsi="Book Antiqua"/>
        </w:rPr>
        <w:t>TROPIS</w:t>
      </w:r>
      <w:r w:rsidRPr="006749CC">
        <w:rPr>
          <w:rFonts w:ascii="Book Antiqua" w:hAnsi="Book Antiqua"/>
          <w:lang w:eastAsia="zh-CN"/>
        </w:rPr>
        <w:t>:</w:t>
      </w:r>
      <w:r w:rsidRPr="006749CC">
        <w:rPr>
          <w:rFonts w:ascii="Book Antiqua" w:hAnsi="Book Antiqua"/>
        </w:rPr>
        <w:t xml:space="preserve"> </w:t>
      </w:r>
      <w:proofErr w:type="spellStart"/>
      <w:r w:rsidRPr="006749CC">
        <w:rPr>
          <w:rFonts w:ascii="Book Antiqua" w:hAnsi="Book Antiqua"/>
        </w:rPr>
        <w:t>Transanal</w:t>
      </w:r>
      <w:proofErr w:type="spellEnd"/>
      <w:r w:rsidRPr="006749CC">
        <w:rPr>
          <w:rFonts w:ascii="Book Antiqua" w:hAnsi="Book Antiqua"/>
        </w:rPr>
        <w:t xml:space="preserve"> opening of </w:t>
      </w:r>
      <w:proofErr w:type="spellStart"/>
      <w:r w:rsidRPr="006749CC">
        <w:rPr>
          <w:rFonts w:ascii="Book Antiqua" w:hAnsi="Book Antiqua"/>
        </w:rPr>
        <w:t>intersphincteric</w:t>
      </w:r>
      <w:proofErr w:type="spellEnd"/>
      <w:r w:rsidRPr="006749CC">
        <w:rPr>
          <w:rFonts w:ascii="Book Antiqua" w:hAnsi="Book Antiqua"/>
        </w:rPr>
        <w:t xml:space="preserve"> space.</w:t>
      </w:r>
    </w:p>
    <w:bookmarkEnd w:id="35"/>
    <w:bookmarkEnd w:id="36"/>
    <w:p w14:paraId="7D460E01" w14:textId="6A62C7DA" w:rsidR="00B3521F" w:rsidRPr="006749CC" w:rsidRDefault="00B3521F" w:rsidP="00B3521F">
      <w:pPr>
        <w:adjustRightInd w:val="0"/>
        <w:snapToGrid w:val="0"/>
        <w:spacing w:line="360" w:lineRule="auto"/>
        <w:jc w:val="both"/>
        <w:rPr>
          <w:rFonts w:ascii="Book Antiqua" w:eastAsia="Book Antiqua" w:hAnsi="Book Antiqua" w:cs="Book Antiqua"/>
          <w:b/>
          <w:bCs/>
          <w:color w:val="000000"/>
        </w:rPr>
      </w:pPr>
    </w:p>
    <w:p w14:paraId="69DE6D3E" w14:textId="74345C43" w:rsidR="00BE19A1" w:rsidRPr="006749CC" w:rsidRDefault="005876EA" w:rsidP="00B3521F">
      <w:pPr>
        <w:adjustRightInd w:val="0"/>
        <w:snapToGrid w:val="0"/>
        <w:spacing w:line="360" w:lineRule="auto"/>
        <w:jc w:val="both"/>
        <w:rPr>
          <w:rFonts w:ascii="Book Antiqua" w:eastAsia="Book Antiqua" w:hAnsi="Book Antiqua" w:cs="Book Antiqua"/>
          <w:b/>
          <w:bCs/>
          <w:color w:val="000000"/>
        </w:rPr>
      </w:pPr>
      <w:r w:rsidRPr="006749CC">
        <w:rPr>
          <w:rFonts w:ascii="Book Antiqua" w:eastAsia="Book Antiqua" w:hAnsi="Book Antiqua" w:cs="Book Antiqua"/>
        </w:rPr>
        <w:br w:type="page"/>
      </w:r>
    </w:p>
    <w:p w14:paraId="17C46B28" w14:textId="1D4285EF" w:rsidR="003343CB" w:rsidRPr="006749CC" w:rsidRDefault="00CB3456" w:rsidP="00066E57">
      <w:pPr>
        <w:adjustRightInd w:val="0"/>
        <w:snapToGrid w:val="0"/>
        <w:spacing w:line="360" w:lineRule="auto"/>
        <w:jc w:val="both"/>
        <w:rPr>
          <w:rFonts w:ascii="Book Antiqua" w:eastAsia="Book Antiqua" w:hAnsi="Book Antiqua" w:cs="Book Antiqua"/>
          <w:b/>
          <w:bCs/>
          <w:color w:val="000000"/>
        </w:rPr>
      </w:pPr>
      <w:r w:rsidRPr="006749CC">
        <w:rPr>
          <w:noProof/>
          <w:lang w:eastAsia="zh-CN"/>
        </w:rPr>
        <w:lastRenderedPageBreak/>
        <w:drawing>
          <wp:inline distT="0" distB="0" distL="0" distR="0" wp14:anchorId="1C18EC9B" wp14:editId="23F22853">
            <wp:extent cx="5486400" cy="3178175"/>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3178175"/>
                    </a:xfrm>
                    <a:prstGeom prst="rect">
                      <a:avLst/>
                    </a:prstGeom>
                  </pic:spPr>
                </pic:pic>
              </a:graphicData>
            </a:graphic>
          </wp:inline>
        </w:drawing>
      </w:r>
    </w:p>
    <w:p w14:paraId="3554416D" w14:textId="2042DAFC" w:rsidR="00BE19A1" w:rsidRPr="006749CC" w:rsidRDefault="00B3521F"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Figure 2 Garg </w:t>
      </w:r>
      <w:r w:rsidR="007E3ADD">
        <w:rPr>
          <w:rFonts w:ascii="Book Antiqua" w:eastAsia="Book Antiqua" w:hAnsi="Book Antiqua" w:cs="Book Antiqua"/>
          <w:b/>
          <w:bCs/>
          <w:color w:val="000000"/>
        </w:rPr>
        <w:t>F</w:t>
      </w:r>
      <w:r w:rsidRPr="006749CC">
        <w:rPr>
          <w:rFonts w:ascii="Book Antiqua" w:eastAsia="Book Antiqua" w:hAnsi="Book Antiqua" w:cs="Book Antiqua"/>
          <w:b/>
          <w:bCs/>
          <w:color w:val="000000"/>
        </w:rPr>
        <w:t xml:space="preserve">istula </w:t>
      </w:r>
      <w:r w:rsidR="007E3ADD">
        <w:rPr>
          <w:rFonts w:ascii="Book Antiqua" w:eastAsia="Book Antiqua" w:hAnsi="Book Antiqua" w:cs="Book Antiqua"/>
          <w:b/>
          <w:bCs/>
          <w:color w:val="000000"/>
        </w:rPr>
        <w:t>R</w:t>
      </w:r>
      <w:r w:rsidRPr="006749CC">
        <w:rPr>
          <w:rFonts w:ascii="Book Antiqua" w:eastAsia="Book Antiqua" w:hAnsi="Book Antiqua" w:cs="Book Antiqua"/>
          <w:b/>
          <w:bCs/>
          <w:color w:val="000000"/>
        </w:rPr>
        <w:t xml:space="preserve">esearch </w:t>
      </w:r>
      <w:r w:rsidR="007E3ADD">
        <w:rPr>
          <w:rFonts w:ascii="Book Antiqua" w:eastAsia="Book Antiqua" w:hAnsi="Book Antiqua" w:cs="Book Antiqua"/>
          <w:b/>
          <w:bCs/>
          <w:color w:val="000000"/>
        </w:rPr>
        <w:t>I</w:t>
      </w:r>
      <w:r w:rsidRPr="006749CC">
        <w:rPr>
          <w:rFonts w:ascii="Book Antiqua" w:eastAsia="Book Antiqua" w:hAnsi="Book Antiqua" w:cs="Book Antiqua"/>
          <w:b/>
          <w:bCs/>
          <w:color w:val="000000"/>
        </w:rPr>
        <w:t xml:space="preserve">nstitute algorithm </w:t>
      </w:r>
      <w:r w:rsidR="00517659" w:rsidRPr="006749CC">
        <w:rPr>
          <w:rFonts w:ascii="Book Antiqua" w:eastAsia="Book Antiqua" w:hAnsi="Book Antiqua" w:cs="Book Antiqua"/>
          <w:b/>
          <w:bCs/>
          <w:color w:val="000000"/>
        </w:rPr>
        <w:t>for</w:t>
      </w:r>
      <w:r w:rsidRPr="006749CC">
        <w:rPr>
          <w:rFonts w:ascii="Book Antiqua" w:eastAsia="Book Antiqua" w:hAnsi="Book Antiqua" w:cs="Book Antiqua"/>
          <w:b/>
          <w:bCs/>
          <w:color w:val="000000"/>
        </w:rPr>
        <w:t xml:space="preserve"> </w:t>
      </w:r>
      <w:r w:rsidR="00517659" w:rsidRPr="006749CC">
        <w:rPr>
          <w:rFonts w:ascii="Book Antiqua" w:eastAsia="Book Antiqua" w:hAnsi="Book Antiqua" w:cs="Book Antiqua"/>
          <w:b/>
          <w:bCs/>
          <w:color w:val="000000"/>
        </w:rPr>
        <w:t xml:space="preserve">the </w:t>
      </w:r>
      <w:r w:rsidRPr="006749CC">
        <w:rPr>
          <w:rFonts w:ascii="Book Antiqua" w:eastAsia="Book Antiqua" w:hAnsi="Book Antiqua" w:cs="Book Antiqua"/>
          <w:b/>
          <w:bCs/>
          <w:color w:val="000000"/>
        </w:rPr>
        <w:t>manage</w:t>
      </w:r>
      <w:r w:rsidR="00517659" w:rsidRPr="006749CC">
        <w:rPr>
          <w:rFonts w:ascii="Book Antiqua" w:eastAsia="Book Antiqua" w:hAnsi="Book Antiqua" w:cs="Book Antiqua"/>
          <w:b/>
          <w:bCs/>
          <w:color w:val="000000"/>
        </w:rPr>
        <w:t>ment of</w:t>
      </w:r>
      <w:r w:rsidRPr="006749CC">
        <w:rPr>
          <w:rFonts w:ascii="Book Antiqua" w:eastAsia="Book Antiqua" w:hAnsi="Book Antiqua" w:cs="Book Antiqua"/>
          <w:b/>
          <w:bCs/>
          <w:color w:val="000000"/>
        </w:rPr>
        <w:t xml:space="preserve"> anal fistula patients.</w:t>
      </w:r>
      <w:r w:rsidR="00A16234" w:rsidRPr="006749CC">
        <w:rPr>
          <w:rFonts w:ascii="Book Antiqua" w:hAnsi="Book Antiqua"/>
        </w:rPr>
        <w:t xml:space="preserve"> </w:t>
      </w:r>
      <w:r w:rsidR="002E49EE" w:rsidRPr="006749CC">
        <w:rPr>
          <w:rFonts w:ascii="Book Antiqua" w:eastAsia="Book Antiqua" w:hAnsi="Book Antiqua" w:cs="Book Antiqua"/>
          <w:color w:val="000000"/>
        </w:rPr>
        <w:t xml:space="preserve">MRI: Magnetic resonance imaging; </w:t>
      </w:r>
      <w:r w:rsidRPr="006749CC">
        <w:rPr>
          <w:rFonts w:ascii="Book Antiqua" w:hAnsi="Book Antiqua"/>
        </w:rPr>
        <w:t xml:space="preserve">TROPIS: </w:t>
      </w:r>
      <w:proofErr w:type="spellStart"/>
      <w:r w:rsidRPr="006749CC">
        <w:rPr>
          <w:rFonts w:ascii="Book Antiqua" w:hAnsi="Book Antiqua"/>
        </w:rPr>
        <w:t>Transanal</w:t>
      </w:r>
      <w:proofErr w:type="spellEnd"/>
      <w:r w:rsidRPr="006749CC">
        <w:rPr>
          <w:rFonts w:ascii="Book Antiqua" w:hAnsi="Book Antiqua"/>
        </w:rPr>
        <w:t xml:space="preserve"> opening of </w:t>
      </w:r>
      <w:proofErr w:type="spellStart"/>
      <w:r w:rsidRPr="006749CC">
        <w:rPr>
          <w:rFonts w:ascii="Book Antiqua" w:hAnsi="Book Antiqua"/>
        </w:rPr>
        <w:t>intersphincteric</w:t>
      </w:r>
      <w:proofErr w:type="spellEnd"/>
      <w:r w:rsidRPr="006749CC">
        <w:rPr>
          <w:rFonts w:ascii="Book Antiqua" w:hAnsi="Book Antiqua"/>
        </w:rPr>
        <w:t xml:space="preserve"> space</w:t>
      </w:r>
      <w:r w:rsidRPr="006749CC">
        <w:rPr>
          <w:rFonts w:ascii="Book Antiqua" w:hAnsi="Book Antiqua" w:cs="Book Antiqua"/>
          <w:color w:val="000000"/>
          <w:lang w:eastAsia="zh-CN"/>
        </w:rPr>
        <w:t xml:space="preserve">. </w:t>
      </w:r>
      <w:r w:rsidR="005876EA" w:rsidRPr="006749CC">
        <w:rPr>
          <w:rFonts w:ascii="Book Antiqua" w:eastAsia="Book Antiqua" w:hAnsi="Book Antiqua" w:cs="Book Antiqua"/>
          <w:b/>
          <w:bCs/>
          <w:color w:val="000000"/>
        </w:rPr>
        <w:br w:type="page"/>
      </w:r>
    </w:p>
    <w:p w14:paraId="7C5EBA87" w14:textId="77777777" w:rsidR="003F36D5" w:rsidRPr="006749CC" w:rsidRDefault="003F36D5" w:rsidP="00066E57">
      <w:pPr>
        <w:adjustRightInd w:val="0"/>
        <w:snapToGrid w:val="0"/>
        <w:spacing w:line="360" w:lineRule="auto"/>
        <w:jc w:val="both"/>
        <w:rPr>
          <w:rFonts w:ascii="Book Antiqua" w:eastAsia="Book Antiqua" w:hAnsi="Book Antiqua" w:cs="Book Antiqua"/>
          <w:b/>
          <w:bCs/>
          <w:color w:val="000000"/>
        </w:rPr>
      </w:pPr>
      <w:r w:rsidRPr="006749CC">
        <w:rPr>
          <w:rFonts w:ascii="Book Antiqua" w:eastAsia="Book Antiqua" w:hAnsi="Book Antiqua" w:cs="Book Antiqua"/>
          <w:b/>
          <w:bCs/>
          <w:noProof/>
          <w:color w:val="000000"/>
          <w:lang w:eastAsia="zh-CN"/>
        </w:rPr>
        <w:lastRenderedPageBreak/>
        <w:drawing>
          <wp:inline distT="0" distB="0" distL="0" distR="0" wp14:anchorId="1DD99036" wp14:editId="3E7E1E9D">
            <wp:extent cx="5486400" cy="272986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2729865"/>
                    </a:xfrm>
                    <a:prstGeom prst="rect">
                      <a:avLst/>
                    </a:prstGeom>
                  </pic:spPr>
                </pic:pic>
              </a:graphicData>
            </a:graphic>
          </wp:inline>
        </w:drawing>
      </w:r>
    </w:p>
    <w:p w14:paraId="5926B544" w14:textId="0FEE06B4" w:rsidR="00BE19A1" w:rsidRPr="006749CC" w:rsidRDefault="005876EA" w:rsidP="00066E57">
      <w:pPr>
        <w:adjustRightInd w:val="0"/>
        <w:snapToGrid w:val="0"/>
        <w:spacing w:line="360" w:lineRule="auto"/>
        <w:jc w:val="both"/>
        <w:rPr>
          <w:rFonts w:ascii="Book Antiqua" w:eastAsia="Book Antiqua" w:hAnsi="Book Antiqua" w:cs="Book Antiqua"/>
          <w:b/>
          <w:bCs/>
          <w:color w:val="000000"/>
        </w:rPr>
      </w:pPr>
      <w:r w:rsidRPr="006749CC">
        <w:rPr>
          <w:rFonts w:ascii="Book Antiqua" w:eastAsia="Book Antiqua" w:hAnsi="Book Antiqua" w:cs="Book Antiqua"/>
          <w:b/>
          <w:bCs/>
          <w:color w:val="000000"/>
        </w:rPr>
        <w:t>Figure 3</w:t>
      </w:r>
      <w:r w:rsidR="00517659" w:rsidRPr="006749CC">
        <w:rPr>
          <w:rFonts w:ascii="Book Antiqua" w:eastAsia="Book Antiqua" w:hAnsi="Book Antiqua" w:cs="Book Antiqua"/>
          <w:color w:val="000000"/>
        </w:rPr>
        <w:t xml:space="preserve"> </w:t>
      </w:r>
      <w:r w:rsidRPr="006749CC">
        <w:rPr>
          <w:rFonts w:ascii="Book Antiqua" w:eastAsia="Book Antiqua" w:hAnsi="Book Antiqua" w:cs="Book Antiqua"/>
          <w:b/>
          <w:bCs/>
          <w:color w:val="000000"/>
        </w:rPr>
        <w:t xml:space="preserve">A 35-year-old male patient with a </w:t>
      </w:r>
      <w:proofErr w:type="spellStart"/>
      <w:r w:rsidRPr="006749CC">
        <w:rPr>
          <w:rFonts w:ascii="Book Antiqua" w:eastAsia="Book Antiqua" w:hAnsi="Book Antiqua" w:cs="Book Antiqua"/>
          <w:b/>
          <w:bCs/>
          <w:color w:val="000000"/>
        </w:rPr>
        <w:t>suprasphincteric</w:t>
      </w:r>
      <w:proofErr w:type="spellEnd"/>
      <w:r w:rsidRPr="006749CC">
        <w:rPr>
          <w:rFonts w:ascii="Book Antiqua" w:eastAsia="Book Antiqua" w:hAnsi="Book Antiqua" w:cs="Book Antiqua"/>
          <w:b/>
          <w:bCs/>
          <w:color w:val="000000"/>
        </w:rPr>
        <w:t xml:space="preserve"> anal fistula managed </w:t>
      </w:r>
      <w:r w:rsidR="00787725" w:rsidRPr="006749CC">
        <w:rPr>
          <w:rFonts w:ascii="Book Antiqua" w:eastAsia="Book Antiqua" w:hAnsi="Book Antiqua" w:cs="Book Antiqua"/>
          <w:b/>
          <w:bCs/>
          <w:color w:val="000000"/>
        </w:rPr>
        <w:t xml:space="preserve">by </w:t>
      </w:r>
      <w:proofErr w:type="spellStart"/>
      <w:r w:rsidRPr="006749CC">
        <w:rPr>
          <w:rFonts w:ascii="Book Antiqua" w:hAnsi="Book Antiqua"/>
          <w:b/>
          <w:bCs/>
        </w:rPr>
        <w:t>transanal</w:t>
      </w:r>
      <w:proofErr w:type="spellEnd"/>
      <w:r w:rsidRPr="006749CC">
        <w:rPr>
          <w:rFonts w:ascii="Book Antiqua" w:hAnsi="Book Antiqua"/>
          <w:b/>
          <w:bCs/>
        </w:rPr>
        <w:t xml:space="preserve"> opening of </w:t>
      </w:r>
      <w:proofErr w:type="spellStart"/>
      <w:r w:rsidRPr="006749CC">
        <w:rPr>
          <w:rFonts w:ascii="Book Antiqua" w:hAnsi="Book Antiqua"/>
          <w:b/>
          <w:bCs/>
        </w:rPr>
        <w:t>intersphincteric</w:t>
      </w:r>
      <w:proofErr w:type="spellEnd"/>
      <w:r w:rsidRPr="006749CC">
        <w:rPr>
          <w:rFonts w:ascii="Book Antiqua" w:hAnsi="Book Antiqua"/>
          <w:b/>
          <w:bCs/>
        </w:rPr>
        <w:t xml:space="preserve"> </w:t>
      </w:r>
      <w:proofErr w:type="spellStart"/>
      <w:r w:rsidRPr="006749CC">
        <w:rPr>
          <w:rFonts w:ascii="Book Antiqua" w:hAnsi="Book Antiqua"/>
          <w:b/>
          <w:bCs/>
        </w:rPr>
        <w:t>space</w:t>
      </w:r>
      <w:r w:rsidR="00DC3CFA">
        <w:rPr>
          <w:rFonts w:ascii="Book Antiqua" w:eastAsia="Book Antiqua" w:hAnsi="Book Antiqua" w:cs="Book Antiqua"/>
          <w:b/>
          <w:bCs/>
          <w:color w:val="000000"/>
        </w:rPr>
        <w:t>procedure</w:t>
      </w:r>
      <w:proofErr w:type="spellEnd"/>
      <w:r w:rsidRPr="006749CC">
        <w:rPr>
          <w:rFonts w:ascii="Book Antiqua" w:eastAsia="Book Antiqua" w:hAnsi="Book Antiqua" w:cs="Book Antiqua"/>
          <w:b/>
          <w:bCs/>
          <w:color w:val="000000"/>
        </w:rPr>
        <w:t>.</w:t>
      </w:r>
      <w:r w:rsidR="00B108ED" w:rsidRPr="006749CC">
        <w:rPr>
          <w:rFonts w:ascii="Book Antiqua" w:eastAsia="Book Antiqua" w:hAnsi="Book Antiqua" w:cs="Book Antiqua"/>
          <w:b/>
          <w:bCs/>
          <w:color w:val="000000"/>
        </w:rPr>
        <w:t xml:space="preserve"> </w:t>
      </w:r>
      <w:r w:rsidR="003532AB" w:rsidRPr="006749CC">
        <w:rPr>
          <w:rFonts w:ascii="Book Antiqua" w:eastAsia="Book Antiqua" w:hAnsi="Book Antiqua" w:cs="Book Antiqua"/>
          <w:color w:val="000000"/>
        </w:rPr>
        <w:t>A</w:t>
      </w:r>
      <w:r w:rsidRPr="006749CC">
        <w:rPr>
          <w:rFonts w:ascii="Book Antiqua" w:eastAsia="Book Antiqua" w:hAnsi="Book Antiqua" w:cs="Book Antiqua"/>
          <w:color w:val="000000"/>
        </w:rPr>
        <w:t xml:space="preserve">: Axial section (Schematic diagram); </w:t>
      </w:r>
      <w:r w:rsidR="003532AB" w:rsidRPr="006749CC">
        <w:rPr>
          <w:rFonts w:ascii="Book Antiqua" w:eastAsia="Book Antiqua" w:hAnsi="Book Antiqua" w:cs="Book Antiqua"/>
          <w:color w:val="000000"/>
        </w:rPr>
        <w:t>B</w:t>
      </w:r>
      <w:r w:rsidRPr="006749CC">
        <w:rPr>
          <w:rFonts w:ascii="Book Antiqua" w:eastAsia="Book Antiqua" w:hAnsi="Book Antiqua" w:cs="Book Antiqua"/>
          <w:color w:val="000000"/>
        </w:rPr>
        <w:t xml:space="preserve">: Coronal section (Schematic diagram); </w:t>
      </w:r>
      <w:r w:rsidR="003532AB" w:rsidRPr="006749CC">
        <w:rPr>
          <w:rFonts w:ascii="Book Antiqua" w:eastAsia="Book Antiqua" w:hAnsi="Book Antiqua" w:cs="Book Antiqua"/>
          <w:color w:val="000000"/>
        </w:rPr>
        <w:t>C</w:t>
      </w:r>
      <w:r w:rsidRPr="006749CC">
        <w:rPr>
          <w:rFonts w:ascii="Book Antiqua" w:eastAsia="Book Antiqua" w:hAnsi="Book Antiqua" w:cs="Book Antiqua"/>
          <w:color w:val="000000"/>
        </w:rPr>
        <w:t xml:space="preserve">: Preoperative photograph; </w:t>
      </w:r>
      <w:r w:rsidR="003532AB" w:rsidRPr="006749CC">
        <w:rPr>
          <w:rFonts w:ascii="Book Antiqua" w:eastAsia="Book Antiqua" w:hAnsi="Book Antiqua" w:cs="Book Antiqua"/>
          <w:color w:val="000000"/>
        </w:rPr>
        <w:t>D</w:t>
      </w:r>
      <w:r w:rsidRPr="006749CC">
        <w:rPr>
          <w:rFonts w:ascii="Book Antiqua" w:eastAsia="Book Antiqua" w:hAnsi="Book Antiqua" w:cs="Book Antiqua"/>
          <w:color w:val="000000"/>
        </w:rPr>
        <w:t xml:space="preserve">: </w:t>
      </w:r>
      <w:r w:rsidR="00787725" w:rsidRPr="006749CC">
        <w:rPr>
          <w:rFonts w:ascii="Book Antiqua" w:eastAsia="Book Antiqua" w:hAnsi="Book Antiqua" w:cs="Book Antiqua"/>
          <w:color w:val="000000"/>
        </w:rPr>
        <w:t xml:space="preserve">Preoperative T2-weighted </w:t>
      </w:r>
      <w:r w:rsidR="005168C7" w:rsidRPr="006749CC">
        <w:rPr>
          <w:rFonts w:ascii="Book Antiqua" w:eastAsia="Book Antiqua" w:hAnsi="Book Antiqua" w:cs="Book Antiqua"/>
          <w:color w:val="000000"/>
        </w:rPr>
        <w:t>magnetic resonance image</w:t>
      </w:r>
      <w:r w:rsidR="005168C7" w:rsidRPr="006749CC" w:rsidDel="00787725">
        <w:rPr>
          <w:rFonts w:ascii="Book Antiqua" w:eastAsia="Book Antiqua" w:hAnsi="Book Antiqua" w:cs="Book Antiqua"/>
          <w:color w:val="000000"/>
        </w:rPr>
        <w:t xml:space="preserve"> </w:t>
      </w:r>
      <w:r w:rsidR="005168C7">
        <w:rPr>
          <w:rFonts w:ascii="Book Antiqua" w:eastAsia="Book Antiqua" w:hAnsi="Book Antiqua" w:cs="Book Antiqua"/>
          <w:color w:val="000000"/>
        </w:rPr>
        <w:t>(</w:t>
      </w:r>
      <w:r w:rsidRPr="006749CC">
        <w:rPr>
          <w:rFonts w:ascii="Book Antiqua" w:eastAsia="Book Antiqua" w:hAnsi="Book Antiqua" w:cs="Book Antiqua"/>
          <w:color w:val="000000"/>
        </w:rPr>
        <w:t>MRI</w:t>
      </w:r>
      <w:r w:rsidR="005168C7">
        <w:rPr>
          <w:rFonts w:ascii="Book Antiqua" w:eastAsia="Book Antiqua" w:hAnsi="Book Antiqua" w:cs="Book Antiqua"/>
          <w:color w:val="000000"/>
        </w:rPr>
        <w:t>)</w:t>
      </w:r>
      <w:r w:rsidR="00787725" w:rsidRPr="006749CC">
        <w:rPr>
          <w:rFonts w:ascii="Book Antiqua" w:eastAsia="Book Antiqua" w:hAnsi="Book Antiqua" w:cs="Book Antiqua"/>
          <w:color w:val="000000"/>
        </w:rPr>
        <w:t xml:space="preserve"> </w:t>
      </w:r>
      <w:r w:rsidR="00166344" w:rsidRPr="006749CC">
        <w:rPr>
          <w:rFonts w:ascii="Book Antiqua" w:eastAsia="Book Antiqua" w:hAnsi="Book Antiqua" w:cs="Book Antiqua"/>
          <w:color w:val="000000"/>
        </w:rPr>
        <w:t>a</w:t>
      </w:r>
      <w:r w:rsidRPr="006749CC">
        <w:rPr>
          <w:rFonts w:ascii="Book Antiqua" w:eastAsia="Book Antiqua" w:hAnsi="Book Antiqua" w:cs="Book Antiqua"/>
          <w:color w:val="000000"/>
        </w:rPr>
        <w:t xml:space="preserve">xial section; </w:t>
      </w:r>
      <w:r w:rsidR="003532AB" w:rsidRPr="006749CC">
        <w:rPr>
          <w:rFonts w:ascii="Book Antiqua" w:eastAsia="Book Antiqua" w:hAnsi="Book Antiqua" w:cs="Book Antiqua"/>
          <w:color w:val="000000"/>
        </w:rPr>
        <w:t>E</w:t>
      </w:r>
      <w:r w:rsidRPr="006749CC">
        <w:rPr>
          <w:rFonts w:ascii="Book Antiqua" w:eastAsia="Book Antiqua" w:hAnsi="Book Antiqua" w:cs="Book Antiqua"/>
          <w:color w:val="000000"/>
        </w:rPr>
        <w:t xml:space="preserve">: </w:t>
      </w:r>
      <w:r w:rsidR="00787725" w:rsidRPr="006749CC">
        <w:rPr>
          <w:rFonts w:ascii="Book Antiqua" w:eastAsia="Book Antiqua" w:hAnsi="Book Antiqua" w:cs="Book Antiqua"/>
          <w:color w:val="000000"/>
        </w:rPr>
        <w:t xml:space="preserve">T2-weighted preoperative </w:t>
      </w:r>
      <w:r w:rsidRPr="006749CC">
        <w:rPr>
          <w:rFonts w:ascii="Book Antiqua" w:eastAsia="Book Antiqua" w:hAnsi="Book Antiqua" w:cs="Book Antiqua"/>
          <w:color w:val="000000"/>
        </w:rPr>
        <w:t>MRI</w:t>
      </w:r>
      <w:r w:rsidR="00787725" w:rsidRPr="006749CC">
        <w:rPr>
          <w:rFonts w:ascii="Book Antiqua" w:eastAsia="Book Antiqua" w:hAnsi="Book Antiqua" w:cs="Book Antiqua"/>
          <w:color w:val="000000"/>
        </w:rPr>
        <w:t xml:space="preserve"> c</w:t>
      </w:r>
      <w:r w:rsidRPr="006749CC">
        <w:rPr>
          <w:rFonts w:ascii="Book Antiqua" w:eastAsia="Book Antiqua" w:hAnsi="Book Antiqua" w:cs="Book Antiqua"/>
          <w:color w:val="000000"/>
        </w:rPr>
        <w:t xml:space="preserve">oronal section; </w:t>
      </w:r>
      <w:r w:rsidR="003532AB" w:rsidRPr="006749CC">
        <w:rPr>
          <w:rFonts w:ascii="Book Antiqua" w:eastAsia="Book Antiqua" w:hAnsi="Book Antiqua" w:cs="Book Antiqua"/>
          <w:color w:val="000000"/>
        </w:rPr>
        <w:t>F</w:t>
      </w:r>
      <w:r w:rsidRPr="006749CC">
        <w:rPr>
          <w:rFonts w:ascii="Book Antiqua" w:eastAsia="Book Antiqua" w:hAnsi="Book Antiqua" w:cs="Book Antiqua"/>
          <w:color w:val="000000"/>
        </w:rPr>
        <w:t xml:space="preserve">: Postoperative photograph showing </w:t>
      </w:r>
      <w:r w:rsidR="00787725" w:rsidRPr="006749CC">
        <w:rPr>
          <w:rFonts w:ascii="Book Antiqua" w:eastAsia="Book Antiqua" w:hAnsi="Book Antiqua" w:cs="Book Antiqua"/>
          <w:color w:val="000000"/>
        </w:rPr>
        <w:t xml:space="preserve">the </w:t>
      </w:r>
      <w:proofErr w:type="spellStart"/>
      <w:r w:rsidRPr="006749CC">
        <w:rPr>
          <w:rFonts w:ascii="Book Antiqua" w:hAnsi="Book Antiqua"/>
        </w:rPr>
        <w:t>transanal</w:t>
      </w:r>
      <w:proofErr w:type="spellEnd"/>
      <w:r w:rsidRPr="006749CC">
        <w:rPr>
          <w:rFonts w:ascii="Book Antiqua" w:hAnsi="Book Antiqua"/>
        </w:rPr>
        <w:t xml:space="preserve"> opening of </w:t>
      </w:r>
      <w:proofErr w:type="spellStart"/>
      <w:r w:rsidRPr="006749CC">
        <w:rPr>
          <w:rFonts w:ascii="Book Antiqua" w:hAnsi="Book Antiqua"/>
        </w:rPr>
        <w:t>intersphincteric</w:t>
      </w:r>
      <w:proofErr w:type="spellEnd"/>
      <w:r w:rsidRPr="006749CC">
        <w:rPr>
          <w:rFonts w:ascii="Book Antiqua" w:hAnsi="Book Antiqua"/>
        </w:rPr>
        <w:t xml:space="preserve"> space</w:t>
      </w:r>
      <w:r w:rsidRPr="006749CC">
        <w:rPr>
          <w:rFonts w:ascii="Book Antiqua" w:eastAsia="Book Antiqua" w:hAnsi="Book Antiqua" w:cs="Book Antiqua"/>
          <w:color w:val="000000"/>
        </w:rPr>
        <w:t xml:space="preserve"> wound</w:t>
      </w:r>
      <w:r w:rsidR="00787725"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787725"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 xml:space="preserve">laid open </w:t>
      </w:r>
      <w:proofErr w:type="spellStart"/>
      <w:r w:rsidRPr="006749CC">
        <w:rPr>
          <w:rFonts w:ascii="Book Antiqua" w:eastAsia="Book Antiqua" w:hAnsi="Book Antiqua" w:cs="Book Antiqua"/>
          <w:color w:val="000000"/>
        </w:rPr>
        <w:t>intersphincteric</w:t>
      </w:r>
      <w:proofErr w:type="spellEnd"/>
      <w:r w:rsidRPr="006749CC">
        <w:rPr>
          <w:rFonts w:ascii="Book Antiqua" w:eastAsia="Book Antiqua" w:hAnsi="Book Antiqua" w:cs="Book Antiqua"/>
          <w:color w:val="000000"/>
        </w:rPr>
        <w:t xml:space="preserve"> portion of the fistula tract</w:t>
      </w:r>
      <w:r w:rsidR="00787725"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in the anal canal; </w:t>
      </w:r>
      <w:r w:rsidR="003532AB" w:rsidRPr="006749CC">
        <w:rPr>
          <w:rFonts w:ascii="Book Antiqua" w:eastAsia="Book Antiqua" w:hAnsi="Book Antiqua" w:cs="Book Antiqua"/>
          <w:color w:val="000000"/>
        </w:rPr>
        <w:t>G</w:t>
      </w:r>
      <w:r w:rsidRPr="006749CC">
        <w:rPr>
          <w:rFonts w:ascii="Book Antiqua" w:eastAsia="Book Antiqua" w:hAnsi="Book Antiqua" w:cs="Book Antiqua"/>
          <w:color w:val="000000"/>
        </w:rPr>
        <w:t xml:space="preserve">: </w:t>
      </w:r>
      <w:r w:rsidR="00787725" w:rsidRPr="006749CC">
        <w:rPr>
          <w:rFonts w:ascii="Book Antiqua" w:eastAsia="Book Antiqua" w:hAnsi="Book Antiqua" w:cs="Book Antiqua"/>
          <w:color w:val="000000"/>
        </w:rPr>
        <w:t xml:space="preserve">Postoperative T2-weighted </w:t>
      </w:r>
      <w:r w:rsidRPr="006749CC">
        <w:rPr>
          <w:rFonts w:ascii="Book Antiqua" w:eastAsia="Book Antiqua" w:hAnsi="Book Antiqua" w:cs="Book Antiqua"/>
          <w:color w:val="000000"/>
        </w:rPr>
        <w:t>MRI</w:t>
      </w:r>
      <w:r w:rsidR="00787725"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axial section 3 </w:t>
      </w:r>
      <w:proofErr w:type="spellStart"/>
      <w:r w:rsidRPr="006749CC">
        <w:rPr>
          <w:rFonts w:ascii="Book Antiqua" w:eastAsia="Book Antiqua" w:hAnsi="Book Antiqua" w:cs="Book Antiqua"/>
          <w:color w:val="000000"/>
        </w:rPr>
        <w:t>mo</w:t>
      </w:r>
      <w:proofErr w:type="spellEnd"/>
      <w:r w:rsidRPr="006749CC">
        <w:rPr>
          <w:rFonts w:ascii="Book Antiqua" w:eastAsia="Book Antiqua" w:hAnsi="Book Antiqua" w:cs="Book Antiqua"/>
          <w:color w:val="000000"/>
        </w:rPr>
        <w:t xml:space="preserve"> after surgery</w:t>
      </w:r>
      <w:r w:rsidR="002F66AE"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showing healed fistula tracts; </w:t>
      </w:r>
      <w:r w:rsidR="003532AB" w:rsidRPr="006749CC">
        <w:rPr>
          <w:rFonts w:ascii="Book Antiqua" w:eastAsia="Book Antiqua" w:hAnsi="Book Antiqua" w:cs="Book Antiqua"/>
          <w:color w:val="000000"/>
        </w:rPr>
        <w:t>H</w:t>
      </w:r>
      <w:r w:rsidRPr="006749CC">
        <w:rPr>
          <w:rFonts w:ascii="Book Antiqua" w:eastAsia="Book Antiqua" w:hAnsi="Book Antiqua" w:cs="Book Antiqua"/>
          <w:color w:val="000000"/>
        </w:rPr>
        <w:t xml:space="preserve">: </w:t>
      </w:r>
      <w:r w:rsidR="002F66AE" w:rsidRPr="006749CC">
        <w:rPr>
          <w:rFonts w:ascii="Book Antiqua" w:eastAsia="Book Antiqua" w:hAnsi="Book Antiqua" w:cs="Book Antiqua"/>
          <w:color w:val="000000"/>
        </w:rPr>
        <w:t xml:space="preserve">Postoperative T2-weighted </w:t>
      </w:r>
      <w:r w:rsidRPr="006749CC">
        <w:rPr>
          <w:rFonts w:ascii="Book Antiqua" w:eastAsia="Book Antiqua" w:hAnsi="Book Antiqua" w:cs="Book Antiqua"/>
          <w:color w:val="000000"/>
        </w:rPr>
        <w:t>MRI</w:t>
      </w:r>
      <w:r w:rsidR="002F66AE"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coronal section</w:t>
      </w:r>
      <w:r w:rsidR="002F66AE"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3 </w:t>
      </w:r>
      <w:proofErr w:type="spellStart"/>
      <w:r w:rsidRPr="006749CC">
        <w:rPr>
          <w:rFonts w:ascii="Book Antiqua" w:eastAsia="Book Antiqua" w:hAnsi="Book Antiqua" w:cs="Book Antiqua"/>
          <w:color w:val="000000"/>
        </w:rPr>
        <w:t>mo</w:t>
      </w:r>
      <w:proofErr w:type="spellEnd"/>
      <w:r w:rsidRPr="006749CC">
        <w:rPr>
          <w:rFonts w:ascii="Book Antiqua" w:eastAsia="Book Antiqua" w:hAnsi="Book Antiqua" w:cs="Book Antiqua"/>
          <w:color w:val="000000"/>
        </w:rPr>
        <w:t xml:space="preserve"> after surgery</w:t>
      </w:r>
      <w:r w:rsidR="002F66AE"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showing healed fistula tracts; </w:t>
      </w:r>
      <w:r w:rsidR="003532AB" w:rsidRPr="006749CC">
        <w:rPr>
          <w:rFonts w:ascii="Book Antiqua" w:eastAsia="Book Antiqua" w:hAnsi="Book Antiqua" w:cs="Book Antiqua"/>
          <w:color w:val="000000"/>
        </w:rPr>
        <w:t>I</w:t>
      </w:r>
      <w:r w:rsidRPr="006749CC">
        <w:rPr>
          <w:rFonts w:ascii="Book Antiqua" w:eastAsia="Book Antiqua" w:hAnsi="Book Antiqua" w:cs="Book Antiqua"/>
          <w:color w:val="000000"/>
        </w:rPr>
        <w:t xml:space="preserve">: Postoperative photograph showing the final picture and a tube inserted in the tract in right ischiorectal fossa. The tube </w:t>
      </w:r>
      <w:r w:rsidR="002F66AE" w:rsidRPr="006749CC">
        <w:rPr>
          <w:rFonts w:ascii="Book Antiqua" w:eastAsia="Book Antiqua" w:hAnsi="Book Antiqua" w:cs="Book Antiqua"/>
          <w:color w:val="000000"/>
        </w:rPr>
        <w:t xml:space="preserve">was </w:t>
      </w:r>
      <w:r w:rsidRPr="006749CC">
        <w:rPr>
          <w:rFonts w:ascii="Book Antiqua" w:eastAsia="Book Antiqua" w:hAnsi="Book Antiqua" w:cs="Book Antiqua"/>
          <w:color w:val="000000"/>
        </w:rPr>
        <w:t xml:space="preserve">sutured to the skin with monofilament non-absorbable </w:t>
      </w:r>
      <w:r w:rsidR="002F66AE" w:rsidRPr="006749CC">
        <w:rPr>
          <w:rFonts w:ascii="Book Antiqua" w:eastAsia="Book Antiqua" w:hAnsi="Book Antiqua" w:cs="Book Antiqua"/>
          <w:color w:val="000000"/>
        </w:rPr>
        <w:t xml:space="preserve">2-0 nylon. </w:t>
      </w:r>
      <w:r w:rsidRPr="006749CC">
        <w:rPr>
          <w:rFonts w:ascii="Book Antiqua" w:eastAsia="Book Antiqua" w:hAnsi="Book Antiqua" w:cs="Book Antiqua"/>
          <w:color w:val="000000"/>
        </w:rPr>
        <w:t>Yellow arrows show</w:t>
      </w:r>
      <w:r w:rsidR="002F66AE"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fistula tracts.</w:t>
      </w:r>
      <w:r w:rsidR="002F66AE" w:rsidRPr="006749CC">
        <w:rPr>
          <w:rFonts w:ascii="Book Antiqua" w:eastAsia="Book Antiqua" w:hAnsi="Book Antiqua" w:cs="Book Antiqua"/>
          <w:color w:val="000000"/>
        </w:rPr>
        <w:t xml:space="preserve"> </w:t>
      </w:r>
    </w:p>
    <w:p w14:paraId="3D04E505" w14:textId="77777777" w:rsidR="00BE19A1" w:rsidRPr="006749CC" w:rsidRDefault="005876EA" w:rsidP="00066E57">
      <w:pPr>
        <w:adjustRightInd w:val="0"/>
        <w:snapToGrid w:val="0"/>
        <w:spacing w:line="360" w:lineRule="auto"/>
        <w:jc w:val="both"/>
        <w:rPr>
          <w:rFonts w:ascii="Book Antiqua" w:eastAsia="Book Antiqua" w:hAnsi="Book Antiqua" w:cs="Book Antiqua"/>
          <w:b/>
          <w:bCs/>
          <w:color w:val="000000"/>
        </w:rPr>
      </w:pPr>
      <w:r w:rsidRPr="006749CC">
        <w:rPr>
          <w:rFonts w:ascii="Book Antiqua" w:eastAsia="Book Antiqua" w:hAnsi="Book Antiqua" w:cs="Book Antiqua"/>
          <w:b/>
          <w:bCs/>
          <w:color w:val="000000"/>
        </w:rPr>
        <w:br w:type="page"/>
      </w:r>
    </w:p>
    <w:p w14:paraId="7FD2B932" w14:textId="77777777" w:rsidR="003F36D5" w:rsidRPr="006749CC" w:rsidRDefault="003F36D5" w:rsidP="00066E57">
      <w:pPr>
        <w:adjustRightInd w:val="0"/>
        <w:snapToGrid w:val="0"/>
        <w:spacing w:line="360" w:lineRule="auto"/>
        <w:jc w:val="both"/>
        <w:rPr>
          <w:rFonts w:ascii="Book Antiqua" w:eastAsia="Book Antiqua" w:hAnsi="Book Antiqua" w:cs="Book Antiqua"/>
          <w:b/>
          <w:bCs/>
          <w:color w:val="000000"/>
        </w:rPr>
      </w:pPr>
      <w:r w:rsidRPr="006749CC">
        <w:rPr>
          <w:rFonts w:ascii="Book Antiqua" w:eastAsia="Book Antiqua" w:hAnsi="Book Antiqua" w:cs="Book Antiqua"/>
          <w:b/>
          <w:bCs/>
          <w:noProof/>
          <w:color w:val="000000"/>
          <w:lang w:eastAsia="zh-CN"/>
        </w:rPr>
        <w:lastRenderedPageBreak/>
        <w:drawing>
          <wp:inline distT="0" distB="0" distL="0" distR="0" wp14:anchorId="07695351" wp14:editId="6EADFB94">
            <wp:extent cx="5486400" cy="27622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2762250"/>
                    </a:xfrm>
                    <a:prstGeom prst="rect">
                      <a:avLst/>
                    </a:prstGeom>
                  </pic:spPr>
                </pic:pic>
              </a:graphicData>
            </a:graphic>
          </wp:inline>
        </w:drawing>
      </w:r>
    </w:p>
    <w:p w14:paraId="52179ED6" w14:textId="7F12CD00" w:rsidR="00BE19A1" w:rsidRPr="006749CC" w:rsidRDefault="005876EA" w:rsidP="00066E57">
      <w:pPr>
        <w:adjustRightInd w:val="0"/>
        <w:snapToGrid w:val="0"/>
        <w:spacing w:line="360" w:lineRule="auto"/>
        <w:jc w:val="both"/>
        <w:rPr>
          <w:rFonts w:ascii="Book Antiqua" w:eastAsia="Book Antiqua" w:hAnsi="Book Antiqua" w:cs="Book Antiqua"/>
          <w:color w:val="000000"/>
        </w:rPr>
        <w:sectPr w:rsidR="00BE19A1" w:rsidRPr="006749CC" w:rsidSect="00BF75E0">
          <w:type w:val="continuous"/>
          <w:pgSz w:w="12240" w:h="15840"/>
          <w:pgMar w:top="1440" w:right="1800" w:bottom="1440" w:left="1800" w:header="720" w:footer="720" w:gutter="0"/>
          <w:cols w:space="720"/>
          <w:docGrid w:linePitch="360"/>
        </w:sectPr>
      </w:pPr>
      <w:r w:rsidRPr="006749CC">
        <w:rPr>
          <w:rFonts w:ascii="Book Antiqua" w:eastAsia="Book Antiqua" w:hAnsi="Book Antiqua" w:cs="Book Antiqua"/>
          <w:b/>
          <w:bCs/>
          <w:color w:val="000000"/>
        </w:rPr>
        <w:t>Figure 4</w:t>
      </w:r>
      <w:r w:rsidR="002F66AE" w:rsidRPr="006749CC">
        <w:rPr>
          <w:rFonts w:ascii="Book Antiqua" w:eastAsia="Book Antiqua" w:hAnsi="Book Antiqua" w:cs="Book Antiqua"/>
          <w:color w:val="000000"/>
        </w:rPr>
        <w:t xml:space="preserve"> </w:t>
      </w:r>
      <w:r w:rsidRPr="006749CC">
        <w:rPr>
          <w:rFonts w:ascii="Book Antiqua" w:eastAsia="Book Antiqua" w:hAnsi="Book Antiqua" w:cs="Book Antiqua"/>
          <w:b/>
          <w:bCs/>
          <w:color w:val="000000"/>
        </w:rPr>
        <w:t xml:space="preserve">A 30-year-old male patient with a recurrent high </w:t>
      </w:r>
      <w:proofErr w:type="spellStart"/>
      <w:r w:rsidRPr="006749CC">
        <w:rPr>
          <w:rFonts w:ascii="Book Antiqua" w:eastAsia="Book Antiqua" w:hAnsi="Book Antiqua" w:cs="Book Antiqua"/>
          <w:b/>
          <w:bCs/>
          <w:color w:val="000000"/>
        </w:rPr>
        <w:t>transsphincteric</w:t>
      </w:r>
      <w:proofErr w:type="spellEnd"/>
      <w:r w:rsidRPr="006749CC">
        <w:rPr>
          <w:rFonts w:ascii="Book Antiqua" w:eastAsia="Book Antiqua" w:hAnsi="Book Antiqua" w:cs="Book Antiqua"/>
          <w:b/>
          <w:bCs/>
          <w:color w:val="000000"/>
        </w:rPr>
        <w:t xml:space="preserve"> horseshoe anal fistula with </w:t>
      </w:r>
      <w:proofErr w:type="spellStart"/>
      <w:r w:rsidRPr="006749CC">
        <w:rPr>
          <w:rFonts w:ascii="Book Antiqua" w:eastAsia="Book Antiqua" w:hAnsi="Book Antiqua" w:cs="Book Antiqua"/>
          <w:b/>
          <w:bCs/>
          <w:color w:val="000000"/>
        </w:rPr>
        <w:t>supralevator</w:t>
      </w:r>
      <w:proofErr w:type="spellEnd"/>
      <w:r w:rsidRPr="006749CC">
        <w:rPr>
          <w:rFonts w:ascii="Book Antiqua" w:eastAsia="Book Antiqua" w:hAnsi="Book Antiqua" w:cs="Book Antiqua"/>
          <w:b/>
          <w:bCs/>
          <w:color w:val="000000"/>
        </w:rPr>
        <w:t xml:space="preserve"> extension treated with </w:t>
      </w:r>
      <w:proofErr w:type="spellStart"/>
      <w:r w:rsidRPr="006749CC">
        <w:rPr>
          <w:rFonts w:ascii="Book Antiqua" w:hAnsi="Book Antiqua"/>
          <w:b/>
          <w:bCs/>
        </w:rPr>
        <w:t>transanal</w:t>
      </w:r>
      <w:proofErr w:type="spellEnd"/>
      <w:r w:rsidRPr="006749CC">
        <w:rPr>
          <w:rFonts w:ascii="Book Antiqua" w:hAnsi="Book Antiqua"/>
          <w:b/>
          <w:bCs/>
        </w:rPr>
        <w:t xml:space="preserve"> opening of </w:t>
      </w:r>
      <w:proofErr w:type="spellStart"/>
      <w:r w:rsidRPr="006749CC">
        <w:rPr>
          <w:rFonts w:ascii="Book Antiqua" w:hAnsi="Book Antiqua"/>
          <w:b/>
          <w:bCs/>
        </w:rPr>
        <w:t>intersphincteric</w:t>
      </w:r>
      <w:proofErr w:type="spellEnd"/>
      <w:r w:rsidRPr="006749CC">
        <w:rPr>
          <w:rFonts w:ascii="Book Antiqua" w:hAnsi="Book Antiqua"/>
          <w:b/>
          <w:bCs/>
        </w:rPr>
        <w:t xml:space="preserve"> </w:t>
      </w:r>
      <w:r w:rsidR="007E3ADD" w:rsidRPr="006749CC">
        <w:rPr>
          <w:rFonts w:ascii="Book Antiqua" w:hAnsi="Book Antiqua"/>
          <w:b/>
          <w:bCs/>
        </w:rPr>
        <w:t>space</w:t>
      </w:r>
      <w:r w:rsidR="007E3ADD" w:rsidRPr="006749CC">
        <w:rPr>
          <w:rFonts w:ascii="Book Antiqua" w:eastAsia="Book Antiqua" w:hAnsi="Book Antiqua" w:cs="Book Antiqua"/>
          <w:b/>
          <w:bCs/>
          <w:color w:val="000000"/>
        </w:rPr>
        <w:t xml:space="preserve"> procedure</w:t>
      </w:r>
      <w:r w:rsidRPr="006749CC">
        <w:rPr>
          <w:rFonts w:ascii="Book Antiqua" w:eastAsia="Book Antiqua" w:hAnsi="Book Antiqua" w:cs="Book Antiqua"/>
          <w:b/>
          <w:bCs/>
          <w:color w:val="000000"/>
        </w:rPr>
        <w:t xml:space="preserve">. </w:t>
      </w:r>
      <w:r w:rsidRPr="006749CC">
        <w:rPr>
          <w:rFonts w:ascii="Book Antiqua" w:eastAsia="Book Antiqua" w:hAnsi="Book Antiqua" w:cs="Book Antiqua"/>
          <w:bCs/>
          <w:color w:val="000000"/>
        </w:rPr>
        <w:t xml:space="preserve">There was no external opening. </w:t>
      </w:r>
      <w:r w:rsidR="007C1AC6" w:rsidRPr="006749CC">
        <w:rPr>
          <w:rFonts w:ascii="Book Antiqua" w:eastAsia="Book Antiqua" w:hAnsi="Book Antiqua" w:cs="Book Antiqua"/>
          <w:color w:val="000000"/>
        </w:rPr>
        <w:t>A</w:t>
      </w:r>
      <w:r w:rsidRPr="006749CC">
        <w:rPr>
          <w:rFonts w:ascii="Book Antiqua" w:eastAsia="Book Antiqua" w:hAnsi="Book Antiqua" w:cs="Book Antiqua"/>
          <w:color w:val="000000"/>
        </w:rPr>
        <w:t xml:space="preserve">: Axial section (Schematic diagram); </w:t>
      </w:r>
      <w:r w:rsidR="007C1AC6" w:rsidRPr="006749CC">
        <w:rPr>
          <w:rFonts w:ascii="Book Antiqua" w:eastAsia="Book Antiqua" w:hAnsi="Book Antiqua" w:cs="Book Antiqua"/>
          <w:color w:val="000000"/>
        </w:rPr>
        <w:t>B</w:t>
      </w:r>
      <w:r w:rsidRPr="006749CC">
        <w:rPr>
          <w:rFonts w:ascii="Book Antiqua" w:eastAsia="Book Antiqua" w:hAnsi="Book Antiqua" w:cs="Book Antiqua"/>
          <w:color w:val="000000"/>
        </w:rPr>
        <w:t xml:space="preserve">: Coronal section (Schematic diagram); </w:t>
      </w:r>
      <w:r w:rsidR="007C1AC6" w:rsidRPr="006749CC">
        <w:rPr>
          <w:rFonts w:ascii="Book Antiqua" w:eastAsia="Book Antiqua" w:hAnsi="Book Antiqua" w:cs="Book Antiqua"/>
          <w:color w:val="000000"/>
        </w:rPr>
        <w:t>C</w:t>
      </w:r>
      <w:r w:rsidRPr="006749CC">
        <w:rPr>
          <w:rFonts w:ascii="Book Antiqua" w:eastAsia="Book Antiqua" w:hAnsi="Book Antiqua" w:cs="Book Antiqua"/>
          <w:color w:val="000000"/>
        </w:rPr>
        <w:t xml:space="preserve">: Preoperative photograph; </w:t>
      </w:r>
      <w:r w:rsidR="007C1AC6" w:rsidRPr="006749CC">
        <w:rPr>
          <w:rFonts w:ascii="Book Antiqua" w:eastAsia="Book Antiqua" w:hAnsi="Book Antiqua" w:cs="Book Antiqua"/>
          <w:color w:val="000000"/>
        </w:rPr>
        <w:t>D</w:t>
      </w:r>
      <w:r w:rsidRPr="006749CC">
        <w:rPr>
          <w:rFonts w:ascii="Book Antiqua" w:eastAsia="Book Antiqua" w:hAnsi="Book Antiqua" w:cs="Book Antiqua"/>
          <w:color w:val="000000"/>
        </w:rPr>
        <w:t xml:space="preserve">: </w:t>
      </w:r>
      <w:r w:rsidR="002F66AE" w:rsidRPr="006749CC">
        <w:rPr>
          <w:rFonts w:ascii="Book Antiqua" w:eastAsia="Book Antiqua" w:hAnsi="Book Antiqua" w:cs="Book Antiqua"/>
          <w:color w:val="000000"/>
        </w:rPr>
        <w:t xml:space="preserve">T2-weighted </w:t>
      </w:r>
      <w:r w:rsidRPr="006749CC">
        <w:rPr>
          <w:rFonts w:ascii="Book Antiqua" w:eastAsia="Book Antiqua" w:hAnsi="Book Antiqua" w:cs="Book Antiqua"/>
          <w:color w:val="000000"/>
        </w:rPr>
        <w:t>MRI</w:t>
      </w:r>
      <w:r w:rsidR="002F66AE" w:rsidRPr="006749CC">
        <w:rPr>
          <w:rFonts w:ascii="Book Antiqua" w:eastAsia="Book Antiqua" w:hAnsi="Book Antiqua" w:cs="Book Antiqua"/>
          <w:color w:val="000000"/>
        </w:rPr>
        <w:t xml:space="preserve"> low level</w:t>
      </w:r>
      <w:r w:rsidR="002F66AE" w:rsidRPr="006749CC" w:rsidDel="002F66AE">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axial section showing </w:t>
      </w:r>
      <w:r w:rsidR="002F66AE" w:rsidRPr="006749CC">
        <w:rPr>
          <w:rFonts w:ascii="Book Antiqua" w:eastAsia="Book Antiqua" w:hAnsi="Book Antiqua" w:cs="Book Antiqua"/>
          <w:color w:val="000000"/>
        </w:rPr>
        <w:t xml:space="preserve">the </w:t>
      </w:r>
      <w:proofErr w:type="spellStart"/>
      <w:r w:rsidRPr="006749CC">
        <w:rPr>
          <w:rFonts w:ascii="Book Antiqua" w:eastAsia="Book Antiqua" w:hAnsi="Book Antiqua" w:cs="Book Antiqua"/>
          <w:color w:val="000000"/>
        </w:rPr>
        <w:t>intersphincteric</w:t>
      </w:r>
      <w:proofErr w:type="spellEnd"/>
      <w:r w:rsidRPr="006749CC">
        <w:rPr>
          <w:rFonts w:ascii="Book Antiqua" w:eastAsia="Book Antiqua" w:hAnsi="Book Antiqua" w:cs="Book Antiqua"/>
          <w:color w:val="000000"/>
        </w:rPr>
        <w:t xml:space="preserve"> horseshoe tract; </w:t>
      </w:r>
      <w:r w:rsidR="007C1AC6" w:rsidRPr="006749CC">
        <w:rPr>
          <w:rFonts w:ascii="Book Antiqua" w:eastAsia="Book Antiqua" w:hAnsi="Book Antiqua" w:cs="Book Antiqua"/>
          <w:color w:val="000000"/>
        </w:rPr>
        <w:t>E</w:t>
      </w:r>
      <w:r w:rsidRPr="006749CC">
        <w:rPr>
          <w:rFonts w:ascii="Book Antiqua" w:eastAsia="Book Antiqua" w:hAnsi="Book Antiqua" w:cs="Book Antiqua"/>
          <w:color w:val="000000"/>
        </w:rPr>
        <w:t xml:space="preserve">: </w:t>
      </w:r>
      <w:r w:rsidR="002F66AE" w:rsidRPr="006749CC">
        <w:rPr>
          <w:rFonts w:ascii="Book Antiqua" w:eastAsia="Book Antiqua" w:hAnsi="Book Antiqua" w:cs="Book Antiqua"/>
          <w:color w:val="000000"/>
        </w:rPr>
        <w:t xml:space="preserve">Postoperative t2-weighted </w:t>
      </w:r>
      <w:r w:rsidRPr="006749CC">
        <w:rPr>
          <w:rFonts w:ascii="Book Antiqua" w:eastAsia="Book Antiqua" w:hAnsi="Book Antiqua" w:cs="Book Antiqua"/>
          <w:color w:val="000000"/>
        </w:rPr>
        <w:t>MRI</w:t>
      </w:r>
      <w:r w:rsidR="002F66AE" w:rsidRPr="006749CC">
        <w:rPr>
          <w:rFonts w:ascii="Book Antiqua" w:eastAsia="Book Antiqua" w:hAnsi="Book Antiqua" w:cs="Book Antiqua"/>
          <w:color w:val="000000"/>
        </w:rPr>
        <w:t xml:space="preserve"> high level </w:t>
      </w:r>
      <w:r w:rsidRPr="006749CC">
        <w:rPr>
          <w:rFonts w:ascii="Book Antiqua" w:eastAsia="Book Antiqua" w:hAnsi="Book Antiqua" w:cs="Book Antiqua"/>
          <w:color w:val="000000"/>
        </w:rPr>
        <w:t>axial section</w:t>
      </w:r>
      <w:r w:rsidR="002F66AE"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showing </w:t>
      </w:r>
      <w:proofErr w:type="spellStart"/>
      <w:r w:rsidRPr="006749CC">
        <w:rPr>
          <w:rFonts w:ascii="Book Antiqua" w:eastAsia="Book Antiqua" w:hAnsi="Book Antiqua" w:cs="Book Antiqua"/>
          <w:color w:val="000000"/>
        </w:rPr>
        <w:t>supralevator</w:t>
      </w:r>
      <w:proofErr w:type="spellEnd"/>
      <w:r w:rsidRPr="006749CC">
        <w:rPr>
          <w:rFonts w:ascii="Book Antiqua" w:eastAsia="Book Antiqua" w:hAnsi="Book Antiqua" w:cs="Book Antiqua"/>
          <w:color w:val="000000"/>
        </w:rPr>
        <w:t xml:space="preserve"> rectal opening at 9 o’clock (Blue arrow); </w:t>
      </w:r>
      <w:r w:rsidR="007C1AC6" w:rsidRPr="006749CC">
        <w:rPr>
          <w:rFonts w:ascii="Book Antiqua" w:eastAsia="Book Antiqua" w:hAnsi="Book Antiqua" w:cs="Book Antiqua"/>
          <w:color w:val="000000"/>
        </w:rPr>
        <w:t>F</w:t>
      </w:r>
      <w:r w:rsidRPr="006749CC">
        <w:rPr>
          <w:rFonts w:ascii="Book Antiqua" w:eastAsia="Book Antiqua" w:hAnsi="Book Antiqua" w:cs="Book Antiqua"/>
          <w:color w:val="000000"/>
        </w:rPr>
        <w:t xml:space="preserve">: Postoperative photograph showing </w:t>
      </w:r>
      <w:r w:rsidR="002F66AE" w:rsidRPr="006749CC">
        <w:rPr>
          <w:rFonts w:ascii="Book Antiqua" w:eastAsia="Book Antiqua" w:hAnsi="Book Antiqua" w:cs="Book Antiqua"/>
          <w:color w:val="000000"/>
        </w:rPr>
        <w:t xml:space="preserve">the </w:t>
      </w:r>
      <w:proofErr w:type="spellStart"/>
      <w:r w:rsidRPr="006749CC">
        <w:rPr>
          <w:rFonts w:ascii="Book Antiqua" w:hAnsi="Book Antiqua"/>
        </w:rPr>
        <w:t>transanal</w:t>
      </w:r>
      <w:proofErr w:type="spellEnd"/>
      <w:r w:rsidRPr="006749CC">
        <w:rPr>
          <w:rFonts w:ascii="Book Antiqua" w:hAnsi="Book Antiqua"/>
        </w:rPr>
        <w:t xml:space="preserve"> opening of</w:t>
      </w:r>
      <w:r w:rsidR="002F66AE" w:rsidRPr="006749CC">
        <w:rPr>
          <w:rFonts w:ascii="Book Antiqua" w:hAnsi="Book Antiqua"/>
        </w:rPr>
        <w:t xml:space="preserve"> the</w:t>
      </w:r>
      <w:r w:rsidRPr="006749CC">
        <w:rPr>
          <w:rFonts w:ascii="Book Antiqua" w:hAnsi="Book Antiqua"/>
        </w:rPr>
        <w:t xml:space="preserve"> </w:t>
      </w:r>
      <w:proofErr w:type="spellStart"/>
      <w:r w:rsidRPr="006749CC">
        <w:rPr>
          <w:rFonts w:ascii="Book Antiqua" w:hAnsi="Book Antiqua"/>
        </w:rPr>
        <w:t>intersphincteric</w:t>
      </w:r>
      <w:proofErr w:type="spellEnd"/>
      <w:r w:rsidRPr="006749CC">
        <w:rPr>
          <w:rFonts w:ascii="Book Antiqua" w:hAnsi="Book Antiqua"/>
        </w:rPr>
        <w:t xml:space="preserve"> space</w:t>
      </w:r>
      <w:r w:rsidRPr="006749CC">
        <w:rPr>
          <w:rFonts w:ascii="Book Antiqua" w:eastAsia="Book Antiqua" w:hAnsi="Book Antiqua" w:cs="Book Antiqua"/>
          <w:color w:val="000000"/>
        </w:rPr>
        <w:t xml:space="preserve"> wound</w:t>
      </w:r>
      <w:r w:rsidR="002F66AE"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2F66AE"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laid</w:t>
      </w:r>
      <w:r w:rsidR="007E3ADD">
        <w:rPr>
          <w:rFonts w:ascii="Book Antiqua" w:eastAsia="Book Antiqua" w:hAnsi="Book Antiqua" w:cs="Book Antiqua"/>
          <w:color w:val="000000"/>
        </w:rPr>
        <w:t xml:space="preserve"> open</w:t>
      </w:r>
      <w:r w:rsidRPr="006749CC">
        <w:rPr>
          <w:rFonts w:ascii="Book Antiqua" w:eastAsia="Book Antiqua" w:hAnsi="Book Antiqua" w:cs="Book Antiqua"/>
          <w:color w:val="000000"/>
        </w:rPr>
        <w:t xml:space="preserve"> </w:t>
      </w:r>
      <w:proofErr w:type="spellStart"/>
      <w:r w:rsidRPr="006749CC">
        <w:rPr>
          <w:rFonts w:ascii="Book Antiqua" w:eastAsia="Book Antiqua" w:hAnsi="Book Antiqua" w:cs="Book Antiqua"/>
          <w:color w:val="000000"/>
        </w:rPr>
        <w:t>intersphincteric</w:t>
      </w:r>
      <w:proofErr w:type="spellEnd"/>
      <w:r w:rsidRPr="006749CC">
        <w:rPr>
          <w:rFonts w:ascii="Book Antiqua" w:eastAsia="Book Antiqua" w:hAnsi="Book Antiqua" w:cs="Book Antiqua"/>
          <w:color w:val="000000"/>
        </w:rPr>
        <w:t xml:space="preserve"> portion of the fistula tract</w:t>
      </w:r>
      <w:r w:rsidR="002F66AE"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in the anal canal; </w:t>
      </w:r>
      <w:r w:rsidR="007C1AC6" w:rsidRPr="006749CC">
        <w:rPr>
          <w:rFonts w:ascii="Book Antiqua" w:eastAsia="Book Antiqua" w:hAnsi="Book Antiqua" w:cs="Book Antiqua"/>
          <w:color w:val="000000"/>
        </w:rPr>
        <w:t>G</w:t>
      </w:r>
      <w:r w:rsidRPr="006749CC">
        <w:rPr>
          <w:rFonts w:ascii="Book Antiqua" w:eastAsia="Book Antiqua" w:hAnsi="Book Antiqua" w:cs="Book Antiqua"/>
          <w:color w:val="000000"/>
        </w:rPr>
        <w:t xml:space="preserve">: </w:t>
      </w:r>
      <w:r w:rsidR="002F66AE" w:rsidRPr="006749CC">
        <w:rPr>
          <w:rFonts w:ascii="Book Antiqua" w:eastAsia="Book Antiqua" w:hAnsi="Book Antiqua" w:cs="Book Antiqua"/>
          <w:color w:val="000000"/>
        </w:rPr>
        <w:t xml:space="preserve">Postoperative T2-weighted </w:t>
      </w:r>
      <w:r w:rsidRPr="006749CC">
        <w:rPr>
          <w:rFonts w:ascii="Book Antiqua" w:eastAsia="Book Antiqua" w:hAnsi="Book Antiqua" w:cs="Book Antiqua"/>
          <w:color w:val="000000"/>
        </w:rPr>
        <w:t xml:space="preserve">MRI </w:t>
      </w:r>
      <w:r w:rsidR="002F66AE" w:rsidRPr="006749CC">
        <w:rPr>
          <w:rFonts w:ascii="Book Antiqua" w:eastAsia="Book Antiqua" w:hAnsi="Book Antiqua" w:cs="Book Antiqua"/>
          <w:color w:val="000000"/>
        </w:rPr>
        <w:t xml:space="preserve">low level </w:t>
      </w:r>
      <w:r w:rsidRPr="006749CC">
        <w:rPr>
          <w:rFonts w:ascii="Book Antiqua" w:eastAsia="Book Antiqua" w:hAnsi="Book Antiqua" w:cs="Book Antiqua"/>
          <w:color w:val="000000"/>
        </w:rPr>
        <w:t>axial section</w:t>
      </w:r>
      <w:r w:rsidR="002F66AE" w:rsidRPr="006749CC">
        <w:rPr>
          <w:rFonts w:ascii="Book Antiqua" w:eastAsia="Book Antiqua" w:hAnsi="Book Antiqua" w:cs="Book Antiqua"/>
          <w:color w:val="000000"/>
        </w:rPr>
        <w:t xml:space="preserve"> showing healed fistula tracts</w:t>
      </w:r>
      <w:r w:rsidR="002F66AE" w:rsidRPr="006749CC" w:rsidDel="002F66AE">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3 </w:t>
      </w:r>
      <w:proofErr w:type="spellStart"/>
      <w:r w:rsidRPr="006749CC">
        <w:rPr>
          <w:rFonts w:ascii="Book Antiqua" w:eastAsia="Book Antiqua" w:hAnsi="Book Antiqua" w:cs="Book Antiqua"/>
          <w:color w:val="000000"/>
        </w:rPr>
        <w:t>mo</w:t>
      </w:r>
      <w:proofErr w:type="spellEnd"/>
      <w:r w:rsidRPr="006749CC">
        <w:rPr>
          <w:rFonts w:ascii="Book Antiqua" w:eastAsia="Book Antiqua" w:hAnsi="Book Antiqua" w:cs="Book Antiqua"/>
          <w:color w:val="000000"/>
        </w:rPr>
        <w:t xml:space="preserve"> after surgery; </w:t>
      </w:r>
      <w:r w:rsidR="007C1AC6" w:rsidRPr="006749CC">
        <w:rPr>
          <w:rFonts w:ascii="Book Antiqua" w:eastAsia="Book Antiqua" w:hAnsi="Book Antiqua" w:cs="Book Antiqua"/>
          <w:color w:val="000000"/>
        </w:rPr>
        <w:t>H</w:t>
      </w:r>
      <w:r w:rsidRPr="006749CC">
        <w:rPr>
          <w:rFonts w:ascii="Book Antiqua" w:eastAsia="Book Antiqua" w:hAnsi="Book Antiqua" w:cs="Book Antiqua"/>
          <w:color w:val="000000"/>
        </w:rPr>
        <w:t xml:space="preserve">: </w:t>
      </w:r>
      <w:r w:rsidR="002F66AE" w:rsidRPr="006749CC">
        <w:rPr>
          <w:rFonts w:ascii="Book Antiqua" w:eastAsia="Book Antiqua" w:hAnsi="Book Antiqua" w:cs="Book Antiqua"/>
          <w:color w:val="000000"/>
        </w:rPr>
        <w:t xml:space="preserve">Postoperative T2-weighted </w:t>
      </w:r>
      <w:r w:rsidRPr="006749CC">
        <w:rPr>
          <w:rFonts w:ascii="Book Antiqua" w:eastAsia="Book Antiqua" w:hAnsi="Book Antiqua" w:cs="Book Antiqua"/>
          <w:color w:val="000000"/>
        </w:rPr>
        <w:t>MRI</w:t>
      </w:r>
      <w:r w:rsidR="002F66AE" w:rsidRPr="006749CC">
        <w:rPr>
          <w:rFonts w:ascii="Book Antiqua" w:eastAsia="Book Antiqua" w:hAnsi="Book Antiqua" w:cs="Book Antiqua"/>
          <w:color w:val="000000"/>
        </w:rPr>
        <w:t xml:space="preserve"> high level </w:t>
      </w:r>
      <w:r w:rsidRPr="006749CC">
        <w:rPr>
          <w:rFonts w:ascii="Book Antiqua" w:eastAsia="Book Antiqua" w:hAnsi="Book Antiqua" w:cs="Book Antiqua"/>
          <w:color w:val="000000"/>
        </w:rPr>
        <w:t xml:space="preserve">axial section showing healed </w:t>
      </w:r>
      <w:proofErr w:type="spellStart"/>
      <w:r w:rsidRPr="006749CC">
        <w:rPr>
          <w:rFonts w:ascii="Book Antiqua" w:eastAsia="Book Antiqua" w:hAnsi="Book Antiqua" w:cs="Book Antiqua"/>
          <w:color w:val="000000"/>
        </w:rPr>
        <w:t>supralevator</w:t>
      </w:r>
      <w:proofErr w:type="spellEnd"/>
      <w:r w:rsidRPr="006749CC">
        <w:rPr>
          <w:rFonts w:ascii="Book Antiqua" w:eastAsia="Book Antiqua" w:hAnsi="Book Antiqua" w:cs="Book Antiqua"/>
          <w:color w:val="000000"/>
        </w:rPr>
        <w:t xml:space="preserve"> f</w:t>
      </w:r>
      <w:r w:rsidR="007C1AC6" w:rsidRPr="006749CC">
        <w:rPr>
          <w:rFonts w:ascii="Book Antiqua" w:eastAsia="Book Antiqua" w:hAnsi="Book Antiqua" w:cs="Book Antiqua"/>
          <w:color w:val="000000"/>
        </w:rPr>
        <w:t>istula opening</w:t>
      </w:r>
      <w:r w:rsidR="002F66AE" w:rsidRPr="006749CC">
        <w:rPr>
          <w:rFonts w:ascii="Book Antiqua" w:eastAsia="Book Antiqua" w:hAnsi="Book Antiqua" w:cs="Book Antiqua"/>
          <w:color w:val="000000"/>
        </w:rPr>
        <w:t xml:space="preserve"> 3 </w:t>
      </w:r>
      <w:proofErr w:type="spellStart"/>
      <w:r w:rsidR="002F66AE" w:rsidRPr="006749CC">
        <w:rPr>
          <w:rFonts w:ascii="Book Antiqua" w:eastAsia="Book Antiqua" w:hAnsi="Book Antiqua" w:cs="Book Antiqua"/>
          <w:color w:val="000000"/>
        </w:rPr>
        <w:t>mo</w:t>
      </w:r>
      <w:proofErr w:type="spellEnd"/>
      <w:r w:rsidR="002F66AE" w:rsidRPr="006749CC">
        <w:rPr>
          <w:rFonts w:ascii="Book Antiqua" w:eastAsia="Book Antiqua" w:hAnsi="Book Antiqua" w:cs="Book Antiqua"/>
          <w:color w:val="000000"/>
        </w:rPr>
        <w:t xml:space="preserve"> after surgery</w:t>
      </w:r>
      <w:r w:rsidR="00C65712" w:rsidRPr="006749CC">
        <w:rPr>
          <w:rFonts w:ascii="Book Antiqua" w:eastAsia="Book Antiqua" w:hAnsi="Book Antiqua" w:cs="Book Antiqua"/>
          <w:color w:val="000000"/>
        </w:rPr>
        <w:t xml:space="preserve"> (Blue</w:t>
      </w:r>
      <w:r w:rsidR="007E3ADD">
        <w:rPr>
          <w:rFonts w:ascii="Book Antiqua" w:eastAsia="Book Antiqua" w:hAnsi="Book Antiqua" w:cs="Book Antiqua"/>
          <w:color w:val="000000"/>
        </w:rPr>
        <w:t xml:space="preserve"> </w:t>
      </w:r>
      <w:r w:rsidR="007C1AC6" w:rsidRPr="006749CC">
        <w:rPr>
          <w:rFonts w:ascii="Book Antiqua" w:eastAsia="Book Antiqua" w:hAnsi="Book Antiqua" w:cs="Book Antiqua"/>
          <w:color w:val="000000"/>
        </w:rPr>
        <w:t>ar</w:t>
      </w:r>
      <w:r w:rsidR="00C65712" w:rsidRPr="006749CC">
        <w:rPr>
          <w:rFonts w:ascii="Book Antiqua" w:eastAsia="Book Antiqua" w:hAnsi="Book Antiqua" w:cs="Book Antiqua"/>
          <w:color w:val="000000"/>
        </w:rPr>
        <w:t>row</w:t>
      </w:r>
      <w:r w:rsidR="007C1AC6" w:rsidRPr="006749CC">
        <w:rPr>
          <w:rFonts w:ascii="Book Antiqua" w:eastAsia="Book Antiqua" w:hAnsi="Book Antiqua" w:cs="Book Antiqua"/>
          <w:color w:val="000000"/>
        </w:rPr>
        <w:t>)</w:t>
      </w:r>
      <w:r w:rsidR="00C65712" w:rsidRPr="006749CC">
        <w:rPr>
          <w:rFonts w:ascii="Book Antiqua" w:eastAsia="Book Antiqua" w:hAnsi="Book Antiqua" w:cs="Book Antiqua"/>
          <w:color w:val="000000"/>
        </w:rPr>
        <w:t>,</w:t>
      </w:r>
      <w:r w:rsidR="007C1AC6" w:rsidRPr="006749CC">
        <w:rPr>
          <w:rFonts w:ascii="Book Antiqua" w:eastAsia="Book Antiqua" w:hAnsi="Book Antiqua" w:cs="Book Antiqua"/>
          <w:color w:val="000000"/>
        </w:rPr>
        <w:t xml:space="preserve"> and I</w:t>
      </w:r>
      <w:r w:rsidRPr="006749CC">
        <w:rPr>
          <w:rFonts w:ascii="Book Antiqua" w:eastAsia="Book Antiqua" w:hAnsi="Book Antiqua" w:cs="Book Antiqua"/>
          <w:color w:val="000000"/>
        </w:rPr>
        <w:t xml:space="preserve">: Postoperative photograph showing the final picture. The low tract </w:t>
      </w:r>
      <w:r w:rsidR="00C65712" w:rsidRPr="006749CC">
        <w:rPr>
          <w:rFonts w:ascii="Book Antiqua" w:eastAsia="Book Antiqua" w:hAnsi="Book Antiqua" w:cs="Book Antiqua"/>
          <w:color w:val="000000"/>
        </w:rPr>
        <w:t xml:space="preserve">was laid open </w:t>
      </w:r>
      <w:r w:rsidRPr="006749CC">
        <w:rPr>
          <w:rFonts w:ascii="Book Antiqua" w:eastAsia="Book Antiqua" w:hAnsi="Book Antiqua" w:cs="Book Antiqua"/>
          <w:color w:val="000000"/>
        </w:rPr>
        <w:t xml:space="preserve">from </w:t>
      </w:r>
      <w:r w:rsidR="00C65712"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external opening at 7 o’clock and internal opening at 6 o’clock</w:t>
      </w:r>
      <w:r w:rsidR="00C65712" w:rsidRPr="006749CC">
        <w:rPr>
          <w:rFonts w:ascii="Book Antiqua" w:eastAsia="Book Antiqua" w:hAnsi="Book Antiqua" w:cs="Book Antiqua"/>
          <w:color w:val="000000"/>
        </w:rPr>
        <w:t>. MRI: magnetic resonance image</w:t>
      </w:r>
      <w:r w:rsidRPr="006749CC">
        <w:rPr>
          <w:rFonts w:ascii="Book Antiqua" w:eastAsia="Book Antiqua" w:hAnsi="Book Antiqua" w:cs="Book Antiqua"/>
          <w:color w:val="000000"/>
        </w:rPr>
        <w:t xml:space="preserve">. </w:t>
      </w:r>
    </w:p>
    <w:p w14:paraId="6F355254" w14:textId="0F4F6892"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lastRenderedPageBreak/>
        <w:t>Table 1 Patient and fistula characteristics in 1250 patients</w:t>
      </w:r>
    </w:p>
    <w:tbl>
      <w:tblPr>
        <w:tblStyle w:val="a7"/>
        <w:tblW w:w="12621"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2409"/>
        <w:gridCol w:w="2552"/>
        <w:gridCol w:w="2268"/>
        <w:gridCol w:w="2131"/>
      </w:tblGrid>
      <w:tr w:rsidR="00BE19A1" w:rsidRPr="006749CC" w14:paraId="4AD5E18B" w14:textId="77777777" w:rsidTr="00CA0A88">
        <w:tc>
          <w:tcPr>
            <w:tcW w:w="3261" w:type="dxa"/>
            <w:tcBorders>
              <w:top w:val="single" w:sz="4" w:space="0" w:color="auto"/>
              <w:bottom w:val="single" w:sz="4" w:space="0" w:color="auto"/>
            </w:tcBorders>
          </w:tcPr>
          <w:p w14:paraId="6BA45181" w14:textId="77777777" w:rsidR="00BE19A1" w:rsidRPr="006749CC" w:rsidRDefault="00BE19A1" w:rsidP="00066E57">
            <w:pPr>
              <w:adjustRightInd w:val="0"/>
              <w:snapToGrid w:val="0"/>
              <w:spacing w:line="360" w:lineRule="auto"/>
              <w:jc w:val="both"/>
              <w:rPr>
                <w:rFonts w:ascii="Book Antiqua" w:hAnsi="Book Antiqua"/>
              </w:rPr>
            </w:pPr>
          </w:p>
        </w:tc>
        <w:tc>
          <w:tcPr>
            <w:tcW w:w="2409" w:type="dxa"/>
            <w:tcBorders>
              <w:top w:val="single" w:sz="4" w:space="0" w:color="auto"/>
              <w:bottom w:val="single" w:sz="4" w:space="0" w:color="auto"/>
            </w:tcBorders>
          </w:tcPr>
          <w:p w14:paraId="19D7BEC5" w14:textId="77777777"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Fistulotomy</w:t>
            </w:r>
          </w:p>
        </w:tc>
        <w:tc>
          <w:tcPr>
            <w:tcW w:w="2552" w:type="dxa"/>
            <w:tcBorders>
              <w:top w:val="single" w:sz="4" w:space="0" w:color="auto"/>
              <w:bottom w:val="single" w:sz="4" w:space="0" w:color="auto"/>
            </w:tcBorders>
          </w:tcPr>
          <w:p w14:paraId="04BE5D9E" w14:textId="77777777"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TROPIS</w:t>
            </w:r>
          </w:p>
        </w:tc>
        <w:tc>
          <w:tcPr>
            <w:tcW w:w="2268" w:type="dxa"/>
            <w:tcBorders>
              <w:top w:val="single" w:sz="4" w:space="0" w:color="auto"/>
              <w:bottom w:val="single" w:sz="4" w:space="0" w:color="auto"/>
            </w:tcBorders>
          </w:tcPr>
          <w:p w14:paraId="161A25E8" w14:textId="77777777"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PERFACT</w:t>
            </w:r>
          </w:p>
        </w:tc>
        <w:tc>
          <w:tcPr>
            <w:tcW w:w="2131" w:type="dxa"/>
            <w:tcBorders>
              <w:top w:val="single" w:sz="4" w:space="0" w:color="auto"/>
              <w:bottom w:val="single" w:sz="4" w:space="0" w:color="auto"/>
            </w:tcBorders>
          </w:tcPr>
          <w:p w14:paraId="042CEEE8" w14:textId="77777777"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 xml:space="preserve">Anal </w:t>
            </w:r>
            <w:r w:rsidR="007C1AC6" w:rsidRPr="006749CC">
              <w:rPr>
                <w:rFonts w:ascii="Book Antiqua" w:hAnsi="Book Antiqua"/>
                <w:b/>
                <w:bCs/>
              </w:rPr>
              <w:t>fistula plug</w:t>
            </w:r>
          </w:p>
        </w:tc>
      </w:tr>
      <w:tr w:rsidR="00BE19A1" w:rsidRPr="006749CC" w14:paraId="79BEF0E7" w14:textId="77777777" w:rsidTr="00CA0A88">
        <w:tc>
          <w:tcPr>
            <w:tcW w:w="3261" w:type="dxa"/>
            <w:tcBorders>
              <w:top w:val="single" w:sz="4" w:space="0" w:color="auto"/>
            </w:tcBorders>
          </w:tcPr>
          <w:p w14:paraId="0A3A723B" w14:textId="77777777" w:rsidR="00BE19A1" w:rsidRPr="006749CC" w:rsidRDefault="005876EA" w:rsidP="00066E57">
            <w:pPr>
              <w:adjustRightInd w:val="0"/>
              <w:snapToGrid w:val="0"/>
              <w:spacing w:line="360" w:lineRule="auto"/>
              <w:ind w:left="120" w:hangingChars="50" w:hanging="120"/>
              <w:jc w:val="both"/>
              <w:rPr>
                <w:rFonts w:ascii="Book Antiqua" w:hAnsi="Book Antiqua"/>
              </w:rPr>
            </w:pPr>
            <w:r w:rsidRPr="006749CC">
              <w:rPr>
                <w:rFonts w:ascii="Book Antiqua" w:hAnsi="Book Antiqua"/>
              </w:rPr>
              <w:t>Number of patients (Total = 1250)</w:t>
            </w:r>
          </w:p>
        </w:tc>
        <w:tc>
          <w:tcPr>
            <w:tcW w:w="2409" w:type="dxa"/>
            <w:tcBorders>
              <w:top w:val="single" w:sz="4" w:space="0" w:color="auto"/>
            </w:tcBorders>
          </w:tcPr>
          <w:p w14:paraId="7F3D0803"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611</w:t>
            </w:r>
          </w:p>
        </w:tc>
        <w:tc>
          <w:tcPr>
            <w:tcW w:w="2552" w:type="dxa"/>
            <w:tcBorders>
              <w:top w:val="single" w:sz="4" w:space="0" w:color="auto"/>
            </w:tcBorders>
          </w:tcPr>
          <w:p w14:paraId="63695F56"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408</w:t>
            </w:r>
          </w:p>
        </w:tc>
        <w:tc>
          <w:tcPr>
            <w:tcW w:w="2268" w:type="dxa"/>
            <w:tcBorders>
              <w:top w:val="single" w:sz="4" w:space="0" w:color="auto"/>
            </w:tcBorders>
          </w:tcPr>
          <w:p w14:paraId="5C7B5702"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175</w:t>
            </w:r>
          </w:p>
        </w:tc>
        <w:tc>
          <w:tcPr>
            <w:tcW w:w="2131" w:type="dxa"/>
            <w:tcBorders>
              <w:top w:val="single" w:sz="4" w:space="0" w:color="auto"/>
            </w:tcBorders>
          </w:tcPr>
          <w:p w14:paraId="02C5CFBB"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56</w:t>
            </w:r>
          </w:p>
        </w:tc>
      </w:tr>
      <w:tr w:rsidR="00BE19A1" w:rsidRPr="006749CC" w14:paraId="007D754B" w14:textId="77777777" w:rsidTr="00CA0A88">
        <w:tc>
          <w:tcPr>
            <w:tcW w:w="3261" w:type="dxa"/>
          </w:tcPr>
          <w:p w14:paraId="2D2CC210" w14:textId="661BFD4F"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Total </w:t>
            </w:r>
            <w:r w:rsidR="007C1AC6" w:rsidRPr="006749CC">
              <w:rPr>
                <w:rFonts w:ascii="Book Antiqua" w:hAnsi="Book Antiqua"/>
              </w:rPr>
              <w:t xml:space="preserve">surgical </w:t>
            </w:r>
            <w:r w:rsidRPr="006749CC">
              <w:rPr>
                <w:rFonts w:ascii="Book Antiqua" w:hAnsi="Book Antiqua"/>
              </w:rPr>
              <w:t xml:space="preserve">procedures performed including repeat procedures in </w:t>
            </w:r>
            <w:r w:rsidR="00C65712" w:rsidRPr="006749CC">
              <w:rPr>
                <w:rFonts w:ascii="Book Antiqua" w:hAnsi="Book Antiqua"/>
              </w:rPr>
              <w:t xml:space="preserve">a </w:t>
            </w:r>
            <w:r w:rsidRPr="006749CC">
              <w:rPr>
                <w:rFonts w:ascii="Book Antiqua" w:hAnsi="Book Antiqua"/>
              </w:rPr>
              <w:t>few patients (Total = 1351)</w:t>
            </w:r>
          </w:p>
        </w:tc>
        <w:tc>
          <w:tcPr>
            <w:tcW w:w="2409" w:type="dxa"/>
          </w:tcPr>
          <w:p w14:paraId="291D98D6"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618</w:t>
            </w:r>
          </w:p>
        </w:tc>
        <w:tc>
          <w:tcPr>
            <w:tcW w:w="2552" w:type="dxa"/>
          </w:tcPr>
          <w:p w14:paraId="6F7D05FB"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456</w:t>
            </w:r>
          </w:p>
        </w:tc>
        <w:tc>
          <w:tcPr>
            <w:tcW w:w="2268" w:type="dxa"/>
          </w:tcPr>
          <w:p w14:paraId="2A5B6FE3"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216</w:t>
            </w:r>
          </w:p>
        </w:tc>
        <w:tc>
          <w:tcPr>
            <w:tcW w:w="2131" w:type="dxa"/>
          </w:tcPr>
          <w:p w14:paraId="10E01B21"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61</w:t>
            </w:r>
          </w:p>
        </w:tc>
      </w:tr>
      <w:tr w:rsidR="00BE19A1" w:rsidRPr="006749CC" w14:paraId="3F074897" w14:textId="77777777" w:rsidTr="00CA0A88">
        <w:tc>
          <w:tcPr>
            <w:tcW w:w="3261" w:type="dxa"/>
          </w:tcPr>
          <w:p w14:paraId="6809697A" w14:textId="746B6E58" w:rsidR="00BE19A1" w:rsidRPr="006749CC" w:rsidRDefault="005876EA" w:rsidP="00863DA1">
            <w:pPr>
              <w:adjustRightInd w:val="0"/>
              <w:snapToGrid w:val="0"/>
              <w:spacing w:line="360" w:lineRule="auto"/>
              <w:jc w:val="both"/>
              <w:rPr>
                <w:rFonts w:ascii="Book Antiqua" w:hAnsi="Book Antiqua"/>
              </w:rPr>
            </w:pPr>
            <w:r w:rsidRPr="006749CC">
              <w:rPr>
                <w:rFonts w:ascii="Book Antiqua" w:hAnsi="Book Antiqua"/>
              </w:rPr>
              <w:t>Follow-up</w:t>
            </w:r>
            <w:r w:rsidR="00863DA1" w:rsidRPr="006749CC">
              <w:rPr>
                <w:rFonts w:ascii="Book Antiqua" w:hAnsi="Book Antiqua"/>
              </w:rPr>
              <w:t>, m</w:t>
            </w:r>
            <w:r w:rsidRPr="006749CC">
              <w:rPr>
                <w:rFonts w:ascii="Book Antiqua" w:hAnsi="Book Antiqua"/>
              </w:rPr>
              <w:t>edian (</w:t>
            </w:r>
            <w:r w:rsidR="005168C7">
              <w:rPr>
                <w:rFonts w:ascii="Book Antiqua" w:hAnsi="Book Antiqua"/>
              </w:rPr>
              <w:t>R</w:t>
            </w:r>
            <w:r w:rsidRPr="006749CC">
              <w:rPr>
                <w:rFonts w:ascii="Book Antiqua" w:hAnsi="Book Antiqua"/>
              </w:rPr>
              <w:t>ange)</w:t>
            </w:r>
          </w:p>
        </w:tc>
        <w:tc>
          <w:tcPr>
            <w:tcW w:w="2409" w:type="dxa"/>
          </w:tcPr>
          <w:p w14:paraId="4C20661B" w14:textId="46A3587E"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40 </w:t>
            </w:r>
            <w:proofErr w:type="spellStart"/>
            <w:r w:rsidR="00D806BE" w:rsidRPr="006749CC">
              <w:rPr>
                <w:rFonts w:ascii="Book Antiqua" w:hAnsi="Book Antiqua"/>
              </w:rPr>
              <w:t>mo</w:t>
            </w:r>
            <w:proofErr w:type="spellEnd"/>
            <w:r w:rsidR="00BC5189" w:rsidRPr="006749CC">
              <w:rPr>
                <w:rFonts w:ascii="Book Antiqua" w:hAnsi="Book Antiqua"/>
              </w:rPr>
              <w:t xml:space="preserve"> </w:t>
            </w:r>
            <w:r w:rsidRPr="006749CC">
              <w:rPr>
                <w:rFonts w:ascii="Book Antiqua" w:hAnsi="Book Antiqua"/>
              </w:rPr>
              <w:t>(1-105)</w:t>
            </w:r>
          </w:p>
        </w:tc>
        <w:tc>
          <w:tcPr>
            <w:tcW w:w="2552" w:type="dxa"/>
          </w:tcPr>
          <w:p w14:paraId="11F9F79F" w14:textId="0386C73F"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30 </w:t>
            </w:r>
            <w:proofErr w:type="spellStart"/>
            <w:r w:rsidR="00D806BE" w:rsidRPr="006749CC">
              <w:rPr>
                <w:rFonts w:ascii="Book Antiqua" w:hAnsi="Book Antiqua"/>
              </w:rPr>
              <w:t>mo</w:t>
            </w:r>
            <w:proofErr w:type="spellEnd"/>
            <w:r w:rsidR="00BC5189" w:rsidRPr="006749CC">
              <w:rPr>
                <w:rFonts w:ascii="Book Antiqua" w:hAnsi="Book Antiqua"/>
              </w:rPr>
              <w:t xml:space="preserve"> </w:t>
            </w:r>
            <w:r w:rsidRPr="006749CC">
              <w:rPr>
                <w:rFonts w:ascii="Book Antiqua" w:hAnsi="Book Antiqua"/>
              </w:rPr>
              <w:t>(1-70)</w:t>
            </w:r>
          </w:p>
        </w:tc>
        <w:tc>
          <w:tcPr>
            <w:tcW w:w="2268" w:type="dxa"/>
          </w:tcPr>
          <w:p w14:paraId="3D9D521F"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78 </w:t>
            </w:r>
            <w:proofErr w:type="spellStart"/>
            <w:r w:rsidRPr="006749CC">
              <w:rPr>
                <w:rFonts w:ascii="Book Antiqua" w:hAnsi="Book Antiqua"/>
              </w:rPr>
              <w:t>mo</w:t>
            </w:r>
            <w:proofErr w:type="spellEnd"/>
            <w:r w:rsidRPr="006749CC">
              <w:rPr>
                <w:rFonts w:ascii="Book Antiqua" w:hAnsi="Book Antiqua"/>
              </w:rPr>
              <w:t xml:space="preserve"> (13-93)</w:t>
            </w:r>
          </w:p>
        </w:tc>
        <w:tc>
          <w:tcPr>
            <w:tcW w:w="2131" w:type="dxa"/>
          </w:tcPr>
          <w:p w14:paraId="5764546A" w14:textId="587526D8" w:rsidR="00BE19A1" w:rsidRPr="006749CC" w:rsidRDefault="00BC5189" w:rsidP="00066E57">
            <w:pPr>
              <w:adjustRightInd w:val="0"/>
              <w:snapToGrid w:val="0"/>
              <w:spacing w:line="360" w:lineRule="auto"/>
              <w:jc w:val="both"/>
              <w:rPr>
                <w:rFonts w:ascii="Book Antiqua" w:hAnsi="Book Antiqua"/>
              </w:rPr>
            </w:pPr>
            <w:r w:rsidRPr="006749CC">
              <w:rPr>
                <w:rFonts w:ascii="Book Antiqua" w:hAnsi="Book Antiqua"/>
              </w:rPr>
              <w:t xml:space="preserve">151 </w:t>
            </w:r>
            <w:proofErr w:type="spellStart"/>
            <w:r w:rsidR="005876EA" w:rsidRPr="006749CC">
              <w:rPr>
                <w:rFonts w:ascii="Book Antiqua" w:hAnsi="Book Antiqua"/>
              </w:rPr>
              <w:t>mo</w:t>
            </w:r>
            <w:proofErr w:type="spellEnd"/>
            <w:r w:rsidR="00015AED" w:rsidRPr="006749CC">
              <w:rPr>
                <w:rFonts w:ascii="Book Antiqua" w:hAnsi="Book Antiqua"/>
              </w:rPr>
              <w:t xml:space="preserve"> </w:t>
            </w:r>
            <w:r w:rsidR="005876EA" w:rsidRPr="006749CC">
              <w:rPr>
                <w:rFonts w:ascii="Book Antiqua" w:hAnsi="Book Antiqua"/>
              </w:rPr>
              <w:t>(105-171)</w:t>
            </w:r>
          </w:p>
        </w:tc>
      </w:tr>
      <w:tr w:rsidR="00BE19A1" w:rsidRPr="006749CC" w14:paraId="74F831ED" w14:textId="77777777" w:rsidTr="00CA0A88">
        <w:tc>
          <w:tcPr>
            <w:tcW w:w="3261" w:type="dxa"/>
          </w:tcPr>
          <w:p w14:paraId="157899C8"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M/F</w:t>
            </w:r>
          </w:p>
        </w:tc>
        <w:tc>
          <w:tcPr>
            <w:tcW w:w="2409" w:type="dxa"/>
          </w:tcPr>
          <w:p w14:paraId="4EB047BA"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510/101</w:t>
            </w:r>
          </w:p>
        </w:tc>
        <w:tc>
          <w:tcPr>
            <w:tcW w:w="2552" w:type="dxa"/>
          </w:tcPr>
          <w:p w14:paraId="5BBC7BA4"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372/36</w:t>
            </w:r>
          </w:p>
        </w:tc>
        <w:tc>
          <w:tcPr>
            <w:tcW w:w="2268" w:type="dxa"/>
          </w:tcPr>
          <w:p w14:paraId="68E030F2"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146/29</w:t>
            </w:r>
          </w:p>
        </w:tc>
        <w:tc>
          <w:tcPr>
            <w:tcW w:w="2131" w:type="dxa"/>
          </w:tcPr>
          <w:p w14:paraId="7BC2A31B"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52/4</w:t>
            </w:r>
          </w:p>
        </w:tc>
      </w:tr>
      <w:tr w:rsidR="00BE19A1" w:rsidRPr="006749CC" w14:paraId="36F10A8B" w14:textId="77777777" w:rsidTr="00CA0A88">
        <w:tc>
          <w:tcPr>
            <w:tcW w:w="3261" w:type="dxa"/>
          </w:tcPr>
          <w:p w14:paraId="70A03952"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Age</w:t>
            </w:r>
          </w:p>
        </w:tc>
        <w:tc>
          <w:tcPr>
            <w:tcW w:w="2409" w:type="dxa"/>
          </w:tcPr>
          <w:p w14:paraId="4DC3F21A" w14:textId="2160167F" w:rsidR="00BE19A1" w:rsidRPr="006749CC" w:rsidRDefault="005876EA" w:rsidP="00066E57">
            <w:pPr>
              <w:autoSpaceDE w:val="0"/>
              <w:autoSpaceDN w:val="0"/>
              <w:adjustRightInd w:val="0"/>
              <w:snapToGrid w:val="0"/>
              <w:spacing w:line="360" w:lineRule="auto"/>
              <w:jc w:val="both"/>
              <w:rPr>
                <w:rFonts w:ascii="Book Antiqua" w:hAnsi="Book Antiqua"/>
              </w:rPr>
            </w:pPr>
            <w:r w:rsidRPr="006749CC">
              <w:rPr>
                <w:rFonts w:ascii="Book Antiqua" w:hAnsi="Book Antiqua"/>
              </w:rPr>
              <w:t>37.5 ±</w:t>
            </w:r>
            <w:r w:rsidR="00015AED" w:rsidRPr="006749CC">
              <w:rPr>
                <w:rFonts w:ascii="Book Antiqua" w:hAnsi="Book Antiqua"/>
              </w:rPr>
              <w:t xml:space="preserve"> </w:t>
            </w:r>
            <w:r w:rsidRPr="006749CC">
              <w:rPr>
                <w:rFonts w:ascii="Book Antiqua" w:hAnsi="Book Antiqua"/>
              </w:rPr>
              <w:t>10.7</w:t>
            </w:r>
          </w:p>
        </w:tc>
        <w:tc>
          <w:tcPr>
            <w:tcW w:w="2552" w:type="dxa"/>
          </w:tcPr>
          <w:p w14:paraId="712BBE43" w14:textId="7E4BBA6F" w:rsidR="00BE19A1" w:rsidRPr="006749CC" w:rsidRDefault="005876EA" w:rsidP="00066E57">
            <w:pPr>
              <w:autoSpaceDE w:val="0"/>
              <w:autoSpaceDN w:val="0"/>
              <w:adjustRightInd w:val="0"/>
              <w:snapToGrid w:val="0"/>
              <w:spacing w:line="360" w:lineRule="auto"/>
              <w:jc w:val="both"/>
              <w:rPr>
                <w:rFonts w:ascii="Book Antiqua" w:hAnsi="Book Antiqua"/>
              </w:rPr>
            </w:pPr>
            <w:r w:rsidRPr="006749CC">
              <w:rPr>
                <w:rFonts w:ascii="Book Antiqua" w:hAnsi="Book Antiqua"/>
              </w:rPr>
              <w:t>40.5 ±</w:t>
            </w:r>
            <w:r w:rsidR="00015AED" w:rsidRPr="006749CC">
              <w:rPr>
                <w:rFonts w:ascii="Book Antiqua" w:hAnsi="Book Antiqua"/>
              </w:rPr>
              <w:t xml:space="preserve"> </w:t>
            </w:r>
            <w:r w:rsidRPr="006749CC">
              <w:rPr>
                <w:rFonts w:ascii="Book Antiqua" w:hAnsi="Book Antiqua"/>
              </w:rPr>
              <w:t>11.1</w:t>
            </w:r>
          </w:p>
        </w:tc>
        <w:tc>
          <w:tcPr>
            <w:tcW w:w="2268" w:type="dxa"/>
          </w:tcPr>
          <w:p w14:paraId="362F02FB" w14:textId="3A3C2C49" w:rsidR="00BE19A1" w:rsidRPr="006749CC" w:rsidRDefault="005876EA" w:rsidP="00066E57">
            <w:pPr>
              <w:autoSpaceDE w:val="0"/>
              <w:autoSpaceDN w:val="0"/>
              <w:adjustRightInd w:val="0"/>
              <w:snapToGrid w:val="0"/>
              <w:spacing w:line="360" w:lineRule="auto"/>
              <w:jc w:val="both"/>
              <w:rPr>
                <w:rFonts w:ascii="Book Antiqua" w:hAnsi="Book Antiqua"/>
              </w:rPr>
            </w:pPr>
            <w:r w:rsidRPr="006749CC">
              <w:rPr>
                <w:rFonts w:ascii="Book Antiqua" w:hAnsi="Book Antiqua"/>
              </w:rPr>
              <w:t>41.7 ±</w:t>
            </w:r>
            <w:r w:rsidR="00015AED" w:rsidRPr="006749CC">
              <w:rPr>
                <w:rFonts w:ascii="Book Antiqua" w:hAnsi="Book Antiqua"/>
              </w:rPr>
              <w:t xml:space="preserve"> </w:t>
            </w:r>
            <w:r w:rsidRPr="006749CC">
              <w:rPr>
                <w:rFonts w:ascii="Book Antiqua" w:hAnsi="Book Antiqua"/>
              </w:rPr>
              <w:t>12.1</w:t>
            </w:r>
          </w:p>
        </w:tc>
        <w:tc>
          <w:tcPr>
            <w:tcW w:w="2131" w:type="dxa"/>
          </w:tcPr>
          <w:p w14:paraId="44922DBA"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49.0 ± 10.9</w:t>
            </w:r>
          </w:p>
        </w:tc>
      </w:tr>
      <w:tr w:rsidR="00BE19A1" w:rsidRPr="006749CC" w14:paraId="2CD2AC73" w14:textId="77777777" w:rsidTr="00CA0A88">
        <w:tc>
          <w:tcPr>
            <w:tcW w:w="3261" w:type="dxa"/>
          </w:tcPr>
          <w:p w14:paraId="582E4565"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Fistula type</w:t>
            </w:r>
          </w:p>
        </w:tc>
        <w:tc>
          <w:tcPr>
            <w:tcW w:w="2409" w:type="dxa"/>
          </w:tcPr>
          <w:p w14:paraId="022917CD"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Simple</w:t>
            </w:r>
          </w:p>
        </w:tc>
        <w:tc>
          <w:tcPr>
            <w:tcW w:w="2552" w:type="dxa"/>
          </w:tcPr>
          <w:p w14:paraId="7D82BA5B"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High </w:t>
            </w:r>
            <w:r w:rsidR="007C1AC6" w:rsidRPr="006749CC">
              <w:rPr>
                <w:rFonts w:ascii="Book Antiqua" w:hAnsi="Book Antiqua"/>
              </w:rPr>
              <w:t>complex</w:t>
            </w:r>
          </w:p>
        </w:tc>
        <w:tc>
          <w:tcPr>
            <w:tcW w:w="2268" w:type="dxa"/>
          </w:tcPr>
          <w:p w14:paraId="1B343FAE"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High </w:t>
            </w:r>
            <w:r w:rsidR="007C1AC6" w:rsidRPr="006749CC">
              <w:rPr>
                <w:rFonts w:ascii="Book Antiqua" w:hAnsi="Book Antiqua"/>
              </w:rPr>
              <w:t>complex</w:t>
            </w:r>
          </w:p>
        </w:tc>
        <w:tc>
          <w:tcPr>
            <w:tcW w:w="2131" w:type="dxa"/>
          </w:tcPr>
          <w:p w14:paraId="3E7BC21D"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Simple + </w:t>
            </w:r>
            <w:r w:rsidR="007C1AC6" w:rsidRPr="006749CC">
              <w:rPr>
                <w:rFonts w:ascii="Book Antiqua" w:hAnsi="Book Antiqua"/>
              </w:rPr>
              <w:t>complex</w:t>
            </w:r>
          </w:p>
        </w:tc>
      </w:tr>
      <w:tr w:rsidR="00BE19A1" w:rsidRPr="006749CC" w14:paraId="2FAF07AB" w14:textId="77777777" w:rsidTr="00CA0A88">
        <w:tc>
          <w:tcPr>
            <w:tcW w:w="3261" w:type="dxa"/>
          </w:tcPr>
          <w:p w14:paraId="292E906B" w14:textId="317BBF04"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SJUH</w:t>
            </w:r>
            <w:r w:rsidR="00C65712" w:rsidRPr="006749CC">
              <w:rPr>
                <w:rFonts w:ascii="Book Antiqua" w:hAnsi="Book Antiqua"/>
              </w:rPr>
              <w:t xml:space="preserve"> classification</w:t>
            </w:r>
          </w:p>
        </w:tc>
        <w:tc>
          <w:tcPr>
            <w:tcW w:w="2409" w:type="dxa"/>
          </w:tcPr>
          <w:p w14:paraId="7A672E23" w14:textId="4CCEDB2A"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I-206, II-143, III-79, IV-179</w:t>
            </w:r>
            <w:r w:rsidR="007C1AC6" w:rsidRPr="006749CC">
              <w:rPr>
                <w:rFonts w:ascii="Book Antiqua" w:hAnsi="Book Antiqua"/>
              </w:rPr>
              <w:t>,</w:t>
            </w:r>
            <w:r w:rsidR="00BC5189" w:rsidRPr="006749CC">
              <w:rPr>
                <w:rFonts w:ascii="Book Antiqua" w:hAnsi="Book Antiqua"/>
              </w:rPr>
              <w:t xml:space="preserve"> </w:t>
            </w:r>
            <w:r w:rsidRPr="006749CC">
              <w:rPr>
                <w:rFonts w:ascii="Book Antiqua" w:hAnsi="Book Antiqua"/>
              </w:rPr>
              <w:t>V-4</w:t>
            </w:r>
          </w:p>
        </w:tc>
        <w:tc>
          <w:tcPr>
            <w:tcW w:w="2552" w:type="dxa"/>
          </w:tcPr>
          <w:p w14:paraId="6361E9AD" w14:textId="4727615C" w:rsidR="00BE19A1" w:rsidRPr="006749CC" w:rsidRDefault="00BC5189" w:rsidP="00066E57">
            <w:pPr>
              <w:adjustRightInd w:val="0"/>
              <w:snapToGrid w:val="0"/>
              <w:spacing w:line="360" w:lineRule="auto"/>
              <w:jc w:val="both"/>
              <w:rPr>
                <w:rFonts w:ascii="Book Antiqua" w:hAnsi="Book Antiqua"/>
              </w:rPr>
            </w:pPr>
            <w:r w:rsidRPr="006749CC">
              <w:rPr>
                <w:rFonts w:ascii="Book Antiqua" w:hAnsi="Book Antiqua"/>
              </w:rPr>
              <w:t xml:space="preserve">I-1, II-33, </w:t>
            </w:r>
            <w:r w:rsidR="005876EA" w:rsidRPr="006749CC">
              <w:rPr>
                <w:rFonts w:ascii="Book Antiqua" w:hAnsi="Book Antiqua"/>
              </w:rPr>
              <w:t>III-15, IV-234</w:t>
            </w:r>
            <w:r w:rsidR="007C1AC6" w:rsidRPr="006749CC">
              <w:rPr>
                <w:rFonts w:ascii="Book Antiqua" w:hAnsi="Book Antiqua"/>
              </w:rPr>
              <w:t>,</w:t>
            </w:r>
            <w:r w:rsidRPr="006749CC">
              <w:rPr>
                <w:rFonts w:ascii="Book Antiqua" w:hAnsi="Book Antiqua"/>
              </w:rPr>
              <w:t xml:space="preserve"> </w:t>
            </w:r>
            <w:r w:rsidR="005876EA" w:rsidRPr="006749CC">
              <w:rPr>
                <w:rFonts w:ascii="Book Antiqua" w:hAnsi="Book Antiqua"/>
              </w:rPr>
              <w:t>V-125</w:t>
            </w:r>
          </w:p>
        </w:tc>
        <w:tc>
          <w:tcPr>
            <w:tcW w:w="2268" w:type="dxa"/>
          </w:tcPr>
          <w:p w14:paraId="3E4E8084" w14:textId="2F044D6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I-0, II-6, III-43, IV-105</w:t>
            </w:r>
            <w:r w:rsidR="007C1AC6" w:rsidRPr="006749CC">
              <w:rPr>
                <w:rFonts w:ascii="Book Antiqua" w:hAnsi="Book Antiqua"/>
              </w:rPr>
              <w:t>,</w:t>
            </w:r>
            <w:r w:rsidR="00BC5189" w:rsidRPr="006749CC">
              <w:rPr>
                <w:rFonts w:ascii="Book Antiqua" w:hAnsi="Book Antiqua"/>
              </w:rPr>
              <w:t xml:space="preserve"> </w:t>
            </w:r>
            <w:r w:rsidRPr="006749CC">
              <w:rPr>
                <w:rFonts w:ascii="Book Antiqua" w:hAnsi="Book Antiqua"/>
              </w:rPr>
              <w:t>V-21</w:t>
            </w:r>
          </w:p>
        </w:tc>
        <w:tc>
          <w:tcPr>
            <w:tcW w:w="2131" w:type="dxa"/>
            <w:vMerge w:val="restart"/>
            <w:vAlign w:val="center"/>
          </w:tcPr>
          <w:p w14:paraId="64A52CA8" w14:textId="02BAF693"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Complex-39</w:t>
            </w:r>
            <w:r w:rsidR="00D806BE" w:rsidRPr="006749CC">
              <w:rPr>
                <w:rFonts w:ascii="Book Antiqua" w:hAnsi="Book Antiqua"/>
              </w:rPr>
              <w:t xml:space="preserve">, </w:t>
            </w:r>
            <w:r w:rsidRPr="006749CC">
              <w:rPr>
                <w:rFonts w:ascii="Book Antiqua" w:hAnsi="Book Antiqua"/>
              </w:rPr>
              <w:t>Simple-17</w:t>
            </w:r>
          </w:p>
        </w:tc>
      </w:tr>
      <w:tr w:rsidR="00BE19A1" w:rsidRPr="006749CC" w14:paraId="7D4A89E8" w14:textId="77777777" w:rsidTr="00CA0A88">
        <w:tc>
          <w:tcPr>
            <w:tcW w:w="3261" w:type="dxa"/>
          </w:tcPr>
          <w:p w14:paraId="68C5EE68" w14:textId="2524ADD3" w:rsidR="00BE19A1" w:rsidRPr="006749CC" w:rsidRDefault="00C65712" w:rsidP="00066E57">
            <w:pPr>
              <w:adjustRightInd w:val="0"/>
              <w:snapToGrid w:val="0"/>
              <w:spacing w:line="360" w:lineRule="auto"/>
              <w:jc w:val="both"/>
              <w:rPr>
                <w:rFonts w:ascii="Book Antiqua" w:hAnsi="Book Antiqua"/>
              </w:rPr>
            </w:pPr>
            <w:r w:rsidRPr="006749CC">
              <w:rPr>
                <w:rFonts w:ascii="Book Antiqua" w:hAnsi="Book Antiqua"/>
              </w:rPr>
              <w:t>GARG c</w:t>
            </w:r>
            <w:r w:rsidR="005876EA" w:rsidRPr="006749CC">
              <w:rPr>
                <w:rFonts w:ascii="Book Antiqua" w:hAnsi="Book Antiqua"/>
              </w:rPr>
              <w:t>lassification</w:t>
            </w:r>
          </w:p>
        </w:tc>
        <w:tc>
          <w:tcPr>
            <w:tcW w:w="2409" w:type="dxa"/>
          </w:tcPr>
          <w:p w14:paraId="0C57E9F8"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I-270, II-327, III-10, IV-0, V-4</w:t>
            </w:r>
          </w:p>
        </w:tc>
        <w:tc>
          <w:tcPr>
            <w:tcW w:w="2552" w:type="dxa"/>
          </w:tcPr>
          <w:p w14:paraId="23B78EEF"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I-1, II-42, III-16, IV-224, V-125</w:t>
            </w:r>
          </w:p>
        </w:tc>
        <w:tc>
          <w:tcPr>
            <w:tcW w:w="2268" w:type="dxa"/>
          </w:tcPr>
          <w:p w14:paraId="53F3375F"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I-0, II-6, III-44, IV-104, V-21</w:t>
            </w:r>
          </w:p>
        </w:tc>
        <w:tc>
          <w:tcPr>
            <w:tcW w:w="2131" w:type="dxa"/>
            <w:vMerge/>
            <w:vAlign w:val="center"/>
          </w:tcPr>
          <w:p w14:paraId="34A01B78" w14:textId="77777777" w:rsidR="00BE19A1" w:rsidRPr="006749CC" w:rsidRDefault="00BE19A1" w:rsidP="00066E57">
            <w:pPr>
              <w:adjustRightInd w:val="0"/>
              <w:snapToGrid w:val="0"/>
              <w:spacing w:line="360" w:lineRule="auto"/>
              <w:jc w:val="both"/>
              <w:rPr>
                <w:rFonts w:ascii="Book Antiqua" w:eastAsia="等线" w:hAnsi="Book Antiqua"/>
              </w:rPr>
            </w:pPr>
          </w:p>
        </w:tc>
      </w:tr>
      <w:tr w:rsidR="00BE19A1" w:rsidRPr="006749CC" w14:paraId="3CB09068" w14:textId="77777777" w:rsidTr="00CA0A88">
        <w:tc>
          <w:tcPr>
            <w:tcW w:w="3261" w:type="dxa"/>
          </w:tcPr>
          <w:p w14:paraId="2F9975C7"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Parks</w:t>
            </w:r>
          </w:p>
        </w:tc>
        <w:tc>
          <w:tcPr>
            <w:tcW w:w="2409" w:type="dxa"/>
          </w:tcPr>
          <w:p w14:paraId="2D482DBC"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I-349, II-258, III-4, IV-0</w:t>
            </w:r>
          </w:p>
        </w:tc>
        <w:tc>
          <w:tcPr>
            <w:tcW w:w="2552" w:type="dxa"/>
          </w:tcPr>
          <w:p w14:paraId="450F41FD" w14:textId="2FA9534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I-34, II-2</w:t>
            </w:r>
            <w:r w:rsidR="00D806BE" w:rsidRPr="006749CC">
              <w:rPr>
                <w:rFonts w:ascii="Book Antiqua" w:hAnsi="Book Antiqua"/>
              </w:rPr>
              <w:t>49</w:t>
            </w:r>
            <w:r w:rsidRPr="006749CC">
              <w:rPr>
                <w:rFonts w:ascii="Book Antiqua" w:hAnsi="Book Antiqua"/>
              </w:rPr>
              <w:t>, III-125, IV-0</w:t>
            </w:r>
          </w:p>
        </w:tc>
        <w:tc>
          <w:tcPr>
            <w:tcW w:w="2268" w:type="dxa"/>
          </w:tcPr>
          <w:p w14:paraId="756365B1"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I-6, II-148, III-21, IV-0</w:t>
            </w:r>
          </w:p>
        </w:tc>
        <w:tc>
          <w:tcPr>
            <w:tcW w:w="2131" w:type="dxa"/>
            <w:vMerge/>
            <w:vAlign w:val="center"/>
          </w:tcPr>
          <w:p w14:paraId="01412EE4" w14:textId="77777777" w:rsidR="00BE19A1" w:rsidRPr="006749CC" w:rsidRDefault="00BE19A1" w:rsidP="00066E57">
            <w:pPr>
              <w:adjustRightInd w:val="0"/>
              <w:snapToGrid w:val="0"/>
              <w:spacing w:line="360" w:lineRule="auto"/>
              <w:jc w:val="both"/>
              <w:rPr>
                <w:rFonts w:ascii="Book Antiqua" w:eastAsia="等线" w:hAnsi="Book Antiqua"/>
              </w:rPr>
            </w:pPr>
          </w:p>
        </w:tc>
      </w:tr>
      <w:tr w:rsidR="00BE19A1" w:rsidRPr="006749CC" w14:paraId="3C00934A" w14:textId="77777777" w:rsidTr="00CA0A88">
        <w:tc>
          <w:tcPr>
            <w:tcW w:w="3261" w:type="dxa"/>
          </w:tcPr>
          <w:p w14:paraId="5CA0CCBC"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Excluded</w:t>
            </w:r>
          </w:p>
        </w:tc>
        <w:tc>
          <w:tcPr>
            <w:tcW w:w="2409" w:type="dxa"/>
          </w:tcPr>
          <w:p w14:paraId="1FDB1D45" w14:textId="0B2D479B"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93 (Short FU-30</w:t>
            </w:r>
            <w:r w:rsidR="00015AED" w:rsidRPr="006749CC">
              <w:rPr>
                <w:rFonts w:ascii="Book Antiqua" w:hAnsi="Book Antiqua"/>
              </w:rPr>
              <w:t xml:space="preserve"> </w:t>
            </w:r>
            <w:r w:rsidRPr="006749CC">
              <w:rPr>
                <w:rFonts w:ascii="Book Antiqua" w:hAnsi="Book Antiqua"/>
              </w:rPr>
              <w:t>Lost to FU-63)</w:t>
            </w:r>
          </w:p>
        </w:tc>
        <w:tc>
          <w:tcPr>
            <w:tcW w:w="2552" w:type="dxa"/>
          </w:tcPr>
          <w:p w14:paraId="33FE92CB" w14:textId="7846F53C"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51</w:t>
            </w:r>
            <w:r w:rsidR="00015AED" w:rsidRPr="006749CC">
              <w:rPr>
                <w:rFonts w:ascii="Book Antiqua" w:hAnsi="Book Antiqua"/>
              </w:rPr>
              <w:t xml:space="preserve"> </w:t>
            </w:r>
            <w:r w:rsidRPr="006749CC">
              <w:rPr>
                <w:rFonts w:ascii="Book Antiqua" w:hAnsi="Book Antiqua"/>
              </w:rPr>
              <w:t>(Short FU-38</w:t>
            </w:r>
            <w:r w:rsidR="00015AED" w:rsidRPr="006749CC">
              <w:rPr>
                <w:rFonts w:ascii="Book Antiqua" w:hAnsi="Book Antiqua"/>
              </w:rPr>
              <w:t xml:space="preserve"> </w:t>
            </w:r>
            <w:r w:rsidRPr="006749CC">
              <w:rPr>
                <w:rFonts w:ascii="Book Antiqua" w:hAnsi="Book Antiqua"/>
              </w:rPr>
              <w:t>Lost to FU-13)</w:t>
            </w:r>
          </w:p>
        </w:tc>
        <w:tc>
          <w:tcPr>
            <w:tcW w:w="2268" w:type="dxa"/>
          </w:tcPr>
          <w:p w14:paraId="48524E76" w14:textId="553AE84C"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26</w:t>
            </w:r>
            <w:r w:rsidR="00015AED" w:rsidRPr="006749CC">
              <w:rPr>
                <w:rFonts w:ascii="Book Antiqua" w:hAnsi="Book Antiqua"/>
              </w:rPr>
              <w:t xml:space="preserve"> </w:t>
            </w:r>
            <w:r w:rsidRPr="006749CC">
              <w:rPr>
                <w:rFonts w:ascii="Book Antiqua" w:hAnsi="Book Antiqua"/>
              </w:rPr>
              <w:t>(Lost to FU)</w:t>
            </w:r>
          </w:p>
        </w:tc>
        <w:tc>
          <w:tcPr>
            <w:tcW w:w="2131" w:type="dxa"/>
          </w:tcPr>
          <w:p w14:paraId="1898E11B" w14:textId="4FEE7BDB"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25</w:t>
            </w:r>
            <w:r w:rsidR="00015AED" w:rsidRPr="006749CC">
              <w:rPr>
                <w:rFonts w:ascii="Book Antiqua" w:hAnsi="Book Antiqua"/>
              </w:rPr>
              <w:t xml:space="preserve"> </w:t>
            </w:r>
            <w:r w:rsidRPr="006749CC">
              <w:rPr>
                <w:rFonts w:ascii="Book Antiqua" w:hAnsi="Book Antiqua"/>
              </w:rPr>
              <w:t>(Lost to FU)</w:t>
            </w:r>
          </w:p>
        </w:tc>
      </w:tr>
      <w:tr w:rsidR="00BE19A1" w:rsidRPr="006749CC" w14:paraId="44A9EACB" w14:textId="77777777" w:rsidTr="00CA0A88">
        <w:tc>
          <w:tcPr>
            <w:tcW w:w="3261" w:type="dxa"/>
          </w:tcPr>
          <w:p w14:paraId="7D1F467C" w14:textId="79B894E4"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lastRenderedPageBreak/>
              <w:t xml:space="preserve">Healing after </w:t>
            </w:r>
            <w:r w:rsidR="00C65712" w:rsidRPr="006749CC">
              <w:rPr>
                <w:rFonts w:ascii="Book Antiqua" w:hAnsi="Book Antiqua"/>
              </w:rPr>
              <w:t xml:space="preserve">first </w:t>
            </w:r>
            <w:r w:rsidR="007C1AC6" w:rsidRPr="006749CC">
              <w:rPr>
                <w:rFonts w:ascii="Book Antiqua" w:hAnsi="Book Antiqua"/>
              </w:rPr>
              <w:t>surgery</w:t>
            </w:r>
          </w:p>
        </w:tc>
        <w:tc>
          <w:tcPr>
            <w:tcW w:w="2409" w:type="dxa"/>
          </w:tcPr>
          <w:p w14:paraId="33E003A0" w14:textId="3934D75B"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97.3%</w:t>
            </w:r>
            <w:r w:rsidR="00015AED" w:rsidRPr="006749CC">
              <w:rPr>
                <w:rFonts w:ascii="Book Antiqua" w:hAnsi="Book Antiqua"/>
              </w:rPr>
              <w:t xml:space="preserve"> </w:t>
            </w:r>
            <w:r w:rsidRPr="006749CC">
              <w:rPr>
                <w:rFonts w:ascii="Book Antiqua" w:hAnsi="Book Antiqua"/>
              </w:rPr>
              <w:t>(504/518)</w:t>
            </w:r>
          </w:p>
        </w:tc>
        <w:tc>
          <w:tcPr>
            <w:tcW w:w="2552" w:type="dxa"/>
          </w:tcPr>
          <w:p w14:paraId="33F7DF47" w14:textId="3B368085"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78.2%</w:t>
            </w:r>
            <w:r w:rsidR="00015AED" w:rsidRPr="006749CC">
              <w:rPr>
                <w:rFonts w:ascii="Book Antiqua" w:hAnsi="Book Antiqua"/>
              </w:rPr>
              <w:t xml:space="preserve"> </w:t>
            </w:r>
            <w:r w:rsidRPr="006749CC">
              <w:rPr>
                <w:rFonts w:ascii="Book Antiqua" w:hAnsi="Book Antiqua"/>
              </w:rPr>
              <w:t>(2</w:t>
            </w:r>
            <w:r w:rsidR="00D806BE" w:rsidRPr="006749CC">
              <w:rPr>
                <w:rFonts w:ascii="Book Antiqua" w:hAnsi="Book Antiqua"/>
              </w:rPr>
              <w:t>7</w:t>
            </w:r>
            <w:r w:rsidRPr="006749CC">
              <w:rPr>
                <w:rFonts w:ascii="Book Antiqua" w:hAnsi="Book Antiqua"/>
              </w:rPr>
              <w:t>9/357)</w:t>
            </w:r>
          </w:p>
        </w:tc>
        <w:tc>
          <w:tcPr>
            <w:tcW w:w="2268" w:type="dxa"/>
          </w:tcPr>
          <w:p w14:paraId="473D6B94" w14:textId="34ED4C94"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35.6%</w:t>
            </w:r>
            <w:r w:rsidR="00015AED" w:rsidRPr="006749CC">
              <w:rPr>
                <w:rFonts w:ascii="Book Antiqua" w:hAnsi="Book Antiqua"/>
              </w:rPr>
              <w:t xml:space="preserve"> </w:t>
            </w:r>
            <w:r w:rsidRPr="006749CC">
              <w:rPr>
                <w:rFonts w:ascii="Book Antiqua" w:hAnsi="Book Antiqua"/>
              </w:rPr>
              <w:t>(53/149)</w:t>
            </w:r>
          </w:p>
        </w:tc>
        <w:tc>
          <w:tcPr>
            <w:tcW w:w="2131" w:type="dxa"/>
          </w:tcPr>
          <w:p w14:paraId="1A54DCDE" w14:textId="0E9F9094"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19.4%</w:t>
            </w:r>
            <w:r w:rsidR="00015AED" w:rsidRPr="006749CC">
              <w:rPr>
                <w:rFonts w:ascii="Book Antiqua" w:hAnsi="Book Antiqua"/>
              </w:rPr>
              <w:t xml:space="preserve"> </w:t>
            </w:r>
            <w:r w:rsidRPr="006749CC">
              <w:rPr>
                <w:rFonts w:ascii="Book Antiqua" w:hAnsi="Book Antiqua"/>
              </w:rPr>
              <w:t>(6/31)</w:t>
            </w:r>
          </w:p>
        </w:tc>
      </w:tr>
      <w:tr w:rsidR="00BE19A1" w:rsidRPr="006749CC" w14:paraId="389B1D31" w14:textId="77777777" w:rsidTr="00CA0A88">
        <w:tc>
          <w:tcPr>
            <w:tcW w:w="3261" w:type="dxa"/>
          </w:tcPr>
          <w:p w14:paraId="45A145C9"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Overall </w:t>
            </w:r>
            <w:r w:rsidR="007C1AC6" w:rsidRPr="006749CC">
              <w:rPr>
                <w:rFonts w:ascii="Book Antiqua" w:hAnsi="Book Antiqua"/>
              </w:rPr>
              <w:t xml:space="preserve">healing </w:t>
            </w:r>
            <w:r w:rsidRPr="006749CC">
              <w:rPr>
                <w:rFonts w:ascii="Book Antiqua" w:hAnsi="Book Antiqua"/>
              </w:rPr>
              <w:t>rate (Median follow-up)</w:t>
            </w:r>
          </w:p>
        </w:tc>
        <w:tc>
          <w:tcPr>
            <w:tcW w:w="2409" w:type="dxa"/>
          </w:tcPr>
          <w:p w14:paraId="56FF1A44" w14:textId="1A7A23D5"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98.6%</w:t>
            </w:r>
            <w:r w:rsidR="00015AED" w:rsidRPr="006749CC">
              <w:rPr>
                <w:rFonts w:ascii="Book Antiqua" w:hAnsi="Book Antiqua"/>
              </w:rPr>
              <w:t xml:space="preserve"> </w:t>
            </w:r>
            <w:r w:rsidR="007C1AC6" w:rsidRPr="006749CC">
              <w:rPr>
                <w:rFonts w:ascii="Book Antiqua" w:hAnsi="Book Antiqua"/>
              </w:rPr>
              <w:t>(</w:t>
            </w:r>
            <w:r w:rsidRPr="006749CC">
              <w:rPr>
                <w:rFonts w:ascii="Book Antiqua" w:hAnsi="Book Antiqua"/>
              </w:rPr>
              <w:t>511/518)</w:t>
            </w:r>
          </w:p>
        </w:tc>
        <w:tc>
          <w:tcPr>
            <w:tcW w:w="2552" w:type="dxa"/>
          </w:tcPr>
          <w:p w14:paraId="139F9246" w14:textId="5ABD6058"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86%</w:t>
            </w:r>
            <w:r w:rsidR="00015AED" w:rsidRPr="006749CC">
              <w:rPr>
                <w:rFonts w:ascii="Book Antiqua" w:hAnsi="Book Antiqua"/>
              </w:rPr>
              <w:t xml:space="preserve"> </w:t>
            </w:r>
            <w:r w:rsidRPr="006749CC">
              <w:rPr>
                <w:rFonts w:ascii="Book Antiqua" w:hAnsi="Book Antiqua"/>
              </w:rPr>
              <w:t>(307/357)</w:t>
            </w:r>
          </w:p>
        </w:tc>
        <w:tc>
          <w:tcPr>
            <w:tcW w:w="2268" w:type="dxa"/>
          </w:tcPr>
          <w:p w14:paraId="6BBB4CA9" w14:textId="2E25F220"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50.3%</w:t>
            </w:r>
            <w:r w:rsidR="00015AED" w:rsidRPr="006749CC">
              <w:rPr>
                <w:rFonts w:ascii="Book Antiqua" w:hAnsi="Book Antiqua"/>
              </w:rPr>
              <w:t xml:space="preserve"> </w:t>
            </w:r>
            <w:r w:rsidRPr="006749CC">
              <w:rPr>
                <w:rFonts w:ascii="Book Antiqua" w:hAnsi="Book Antiqua"/>
              </w:rPr>
              <w:t>(75/149)</w:t>
            </w:r>
          </w:p>
        </w:tc>
        <w:tc>
          <w:tcPr>
            <w:tcW w:w="2131" w:type="dxa"/>
          </w:tcPr>
          <w:p w14:paraId="0B78E94E" w14:textId="00C68D85"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19.4%</w:t>
            </w:r>
            <w:r w:rsidR="00015AED" w:rsidRPr="006749CC">
              <w:rPr>
                <w:rFonts w:ascii="Book Antiqua" w:hAnsi="Book Antiqua"/>
              </w:rPr>
              <w:t xml:space="preserve"> </w:t>
            </w:r>
            <w:r w:rsidRPr="006749CC">
              <w:rPr>
                <w:rFonts w:ascii="Book Antiqua" w:hAnsi="Book Antiqua"/>
              </w:rPr>
              <w:t>(6/31)</w:t>
            </w:r>
          </w:p>
        </w:tc>
      </w:tr>
    </w:tbl>
    <w:p w14:paraId="31BBC20F" w14:textId="33484B2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PERFACT</w:t>
      </w:r>
      <w:r w:rsidRPr="006749CC">
        <w:rPr>
          <w:rFonts w:ascii="Book Antiqua" w:hAnsi="Book Antiqua"/>
          <w:lang w:eastAsia="zh-CN"/>
        </w:rPr>
        <w:t xml:space="preserve">: </w:t>
      </w:r>
      <w:r w:rsidRPr="006749CC">
        <w:rPr>
          <w:rFonts w:ascii="Book Antiqua" w:hAnsi="Book Antiqua"/>
        </w:rPr>
        <w:t>Proximal superficial cauterization of the internal opening and emptying regularly of fistula tracts and curettage of tracts</w:t>
      </w:r>
      <w:r w:rsidRPr="006749CC">
        <w:rPr>
          <w:rFonts w:ascii="Book Antiqua" w:hAnsi="Book Antiqua"/>
          <w:lang w:eastAsia="zh-CN"/>
        </w:rPr>
        <w:t xml:space="preserve">; </w:t>
      </w:r>
      <w:r w:rsidR="005168C7" w:rsidRPr="006749CC">
        <w:rPr>
          <w:rFonts w:ascii="Book Antiqua" w:hAnsi="Book Antiqua"/>
        </w:rPr>
        <w:t>SJUH:</w:t>
      </w:r>
      <w:r w:rsidR="005168C7" w:rsidRPr="006749CC">
        <w:rPr>
          <w:rFonts w:ascii="Book Antiqua" w:eastAsia="Book Antiqua" w:hAnsi="Book Antiqua" w:cs="Book Antiqua"/>
          <w:color w:val="000000"/>
        </w:rPr>
        <w:t xml:space="preserve"> St James’s University Hospital</w:t>
      </w:r>
      <w:r w:rsidR="005168C7">
        <w:rPr>
          <w:rFonts w:ascii="Book Antiqua" w:eastAsia="Book Antiqua" w:hAnsi="Book Antiqua" w:cs="Book Antiqua"/>
          <w:color w:val="000000"/>
        </w:rPr>
        <w:t>;</w:t>
      </w:r>
      <w:r w:rsidR="005168C7" w:rsidRPr="006749CC">
        <w:rPr>
          <w:rFonts w:ascii="Book Antiqua" w:hAnsi="Book Antiqua"/>
        </w:rPr>
        <w:t xml:space="preserve"> </w:t>
      </w:r>
      <w:r w:rsidRPr="006749CC">
        <w:rPr>
          <w:rFonts w:ascii="Book Antiqua" w:hAnsi="Book Antiqua"/>
        </w:rPr>
        <w:t>TROPIS</w:t>
      </w:r>
      <w:r w:rsidRPr="006749CC">
        <w:rPr>
          <w:rFonts w:ascii="Book Antiqua" w:hAnsi="Book Antiqua"/>
          <w:lang w:eastAsia="zh-CN"/>
        </w:rPr>
        <w:t>:</w:t>
      </w:r>
      <w:r w:rsidRPr="006749CC">
        <w:rPr>
          <w:rFonts w:ascii="Book Antiqua" w:hAnsi="Book Antiqua"/>
        </w:rPr>
        <w:t xml:space="preserve"> </w:t>
      </w:r>
      <w:proofErr w:type="spellStart"/>
      <w:r w:rsidRPr="006749CC">
        <w:rPr>
          <w:rFonts w:ascii="Book Antiqua" w:hAnsi="Book Antiqua"/>
        </w:rPr>
        <w:t>Transanal</w:t>
      </w:r>
      <w:proofErr w:type="spellEnd"/>
      <w:r w:rsidRPr="006749CC">
        <w:rPr>
          <w:rFonts w:ascii="Book Antiqua" w:hAnsi="Book Antiqua"/>
        </w:rPr>
        <w:t xml:space="preserve"> opening of </w:t>
      </w:r>
      <w:proofErr w:type="spellStart"/>
      <w:r w:rsidRPr="006749CC">
        <w:rPr>
          <w:rFonts w:ascii="Book Antiqua" w:hAnsi="Book Antiqua"/>
        </w:rPr>
        <w:t>intersphincteric</w:t>
      </w:r>
      <w:proofErr w:type="spellEnd"/>
      <w:r w:rsidRPr="006749CC">
        <w:rPr>
          <w:rFonts w:ascii="Book Antiqua" w:hAnsi="Book Antiqua"/>
        </w:rPr>
        <w:t xml:space="preserve"> space</w:t>
      </w:r>
      <w:r w:rsidRPr="006749CC">
        <w:rPr>
          <w:rFonts w:ascii="Book Antiqua" w:eastAsia="Book Antiqua" w:hAnsi="Book Antiqua" w:cs="Book Antiqua"/>
          <w:color w:val="000000"/>
        </w:rPr>
        <w:t>.</w:t>
      </w:r>
    </w:p>
    <w:p w14:paraId="0B108A73" w14:textId="0F9DAC9D"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rPr>
        <w:br w:type="page"/>
      </w:r>
      <w:r w:rsidRPr="006749CC">
        <w:rPr>
          <w:rFonts w:ascii="Book Antiqua" w:hAnsi="Book Antiqua"/>
          <w:b/>
          <w:bCs/>
        </w:rPr>
        <w:lastRenderedPageBreak/>
        <w:t>Table 2</w:t>
      </w:r>
      <w:r w:rsidR="00BC5189" w:rsidRPr="006749CC">
        <w:rPr>
          <w:rFonts w:ascii="Book Antiqua" w:hAnsi="Book Antiqua"/>
          <w:b/>
          <w:bCs/>
        </w:rPr>
        <w:t xml:space="preserve"> </w:t>
      </w:r>
      <w:r w:rsidRPr="006749CC">
        <w:rPr>
          <w:rFonts w:ascii="Book Antiqua" w:hAnsi="Book Antiqua"/>
          <w:b/>
          <w:bCs/>
        </w:rPr>
        <w:t xml:space="preserve">Results </w:t>
      </w:r>
      <w:r w:rsidR="00C65712" w:rsidRPr="006749CC">
        <w:rPr>
          <w:rFonts w:ascii="Book Antiqua" w:hAnsi="Book Antiqua"/>
          <w:b/>
          <w:bCs/>
        </w:rPr>
        <w:t xml:space="preserve">achieved in </w:t>
      </w:r>
      <w:r w:rsidRPr="006749CC">
        <w:rPr>
          <w:rFonts w:ascii="Book Antiqua" w:hAnsi="Book Antiqua"/>
          <w:b/>
          <w:bCs/>
        </w:rPr>
        <w:t xml:space="preserve">patients managed by </w:t>
      </w:r>
      <w:r w:rsidR="00C65712" w:rsidRPr="006749CC">
        <w:rPr>
          <w:rFonts w:ascii="Book Antiqua" w:hAnsi="Book Antiqua"/>
          <w:b/>
          <w:bCs/>
        </w:rPr>
        <w:t xml:space="preserve">the </w:t>
      </w:r>
      <w:r w:rsidR="007C1AC6" w:rsidRPr="006749CC">
        <w:rPr>
          <w:rFonts w:ascii="Book Antiqua" w:eastAsia="Book Antiqua" w:hAnsi="Book Antiqua" w:cs="Book Antiqua"/>
          <w:b/>
          <w:bCs/>
          <w:color w:val="000000"/>
        </w:rPr>
        <w:t xml:space="preserve">Garg </w:t>
      </w:r>
      <w:r w:rsidR="007E3ADD">
        <w:rPr>
          <w:rFonts w:ascii="Book Antiqua" w:eastAsia="Book Antiqua" w:hAnsi="Book Antiqua" w:cs="Book Antiqua"/>
          <w:b/>
          <w:bCs/>
          <w:color w:val="000000"/>
        </w:rPr>
        <w:t>F</w:t>
      </w:r>
      <w:r w:rsidRPr="006749CC">
        <w:rPr>
          <w:rFonts w:ascii="Book Antiqua" w:eastAsia="Book Antiqua" w:hAnsi="Book Antiqua" w:cs="Book Antiqua"/>
          <w:b/>
          <w:bCs/>
          <w:color w:val="000000"/>
        </w:rPr>
        <w:t xml:space="preserve">istula </w:t>
      </w:r>
      <w:r w:rsidR="007E3ADD">
        <w:rPr>
          <w:rFonts w:ascii="Book Antiqua" w:eastAsia="Book Antiqua" w:hAnsi="Book Antiqua" w:cs="Book Antiqua"/>
          <w:b/>
          <w:bCs/>
          <w:color w:val="000000"/>
        </w:rPr>
        <w:t>R</w:t>
      </w:r>
      <w:r w:rsidRPr="006749CC">
        <w:rPr>
          <w:rFonts w:ascii="Book Antiqua" w:eastAsia="Book Antiqua" w:hAnsi="Book Antiqua" w:cs="Book Antiqua"/>
          <w:b/>
          <w:bCs/>
          <w:color w:val="000000"/>
        </w:rPr>
        <w:t xml:space="preserve">esearch </w:t>
      </w:r>
      <w:r w:rsidR="007E3ADD">
        <w:rPr>
          <w:rFonts w:ascii="Book Antiqua" w:eastAsia="Book Antiqua" w:hAnsi="Book Antiqua" w:cs="Book Antiqua"/>
          <w:b/>
          <w:bCs/>
          <w:color w:val="000000"/>
        </w:rPr>
        <w:t>I</w:t>
      </w:r>
      <w:r w:rsidRPr="006749CC">
        <w:rPr>
          <w:rFonts w:ascii="Book Antiqua" w:eastAsia="Book Antiqua" w:hAnsi="Book Antiqua" w:cs="Book Antiqua"/>
          <w:b/>
          <w:bCs/>
          <w:color w:val="000000"/>
        </w:rPr>
        <w:t>nstitute</w:t>
      </w:r>
      <w:r w:rsidRPr="006749CC">
        <w:rPr>
          <w:rFonts w:ascii="Book Antiqua" w:hAnsi="Book Antiqua"/>
          <w:b/>
          <w:bCs/>
        </w:rPr>
        <w:t xml:space="preserve"> algorithm</w:t>
      </w:r>
      <w:r w:rsidR="00C65712" w:rsidRPr="006749CC">
        <w:rPr>
          <w:rFonts w:ascii="Book Antiqua" w:hAnsi="Book Antiqua"/>
          <w:b/>
          <w:bCs/>
        </w:rPr>
        <w:t xml:space="preserve"> and </w:t>
      </w:r>
      <w:r w:rsidRPr="006749CC">
        <w:rPr>
          <w:rFonts w:ascii="Book Antiqua" w:hAnsi="Book Antiqua"/>
          <w:b/>
          <w:bCs/>
        </w:rPr>
        <w:t xml:space="preserve">treated by </w:t>
      </w:r>
      <w:proofErr w:type="spellStart"/>
      <w:r w:rsidRPr="006749CC">
        <w:rPr>
          <w:rFonts w:ascii="Book Antiqua" w:hAnsi="Book Antiqua"/>
          <w:b/>
          <w:bCs/>
        </w:rPr>
        <w:t>transanal</w:t>
      </w:r>
      <w:proofErr w:type="spellEnd"/>
      <w:r w:rsidRPr="006749CC">
        <w:rPr>
          <w:rFonts w:ascii="Book Antiqua" w:hAnsi="Book Antiqua"/>
          <w:b/>
          <w:bCs/>
        </w:rPr>
        <w:t xml:space="preserve"> opening of </w:t>
      </w:r>
      <w:proofErr w:type="spellStart"/>
      <w:r w:rsidRPr="006749CC">
        <w:rPr>
          <w:rFonts w:ascii="Book Antiqua" w:hAnsi="Book Antiqua"/>
          <w:b/>
          <w:bCs/>
        </w:rPr>
        <w:t>intersphincteric</w:t>
      </w:r>
      <w:proofErr w:type="spellEnd"/>
      <w:r w:rsidRPr="006749CC">
        <w:rPr>
          <w:rFonts w:ascii="Book Antiqua" w:hAnsi="Book Antiqua"/>
          <w:b/>
          <w:bCs/>
        </w:rPr>
        <w:t xml:space="preserve"> space</w:t>
      </w:r>
      <w:r w:rsidR="00C65712" w:rsidRPr="006749CC">
        <w:rPr>
          <w:rFonts w:ascii="Book Antiqua" w:hAnsi="Book Antiqua"/>
          <w:b/>
          <w:bCs/>
        </w:rPr>
        <w:t xml:space="preserve"> </w:t>
      </w:r>
      <w:r w:rsidR="007C1AC6" w:rsidRPr="006749CC">
        <w:rPr>
          <w:rFonts w:ascii="Book Antiqua" w:hAnsi="Book Antiqua"/>
          <w:b/>
          <w:bCs/>
        </w:rPr>
        <w:t>and</w:t>
      </w:r>
      <w:r w:rsidRPr="006749CC">
        <w:rPr>
          <w:rFonts w:ascii="Book Antiqua" w:hAnsi="Book Antiqua"/>
          <w:b/>
          <w:bCs/>
        </w:rPr>
        <w:t xml:space="preserve"> fistulotomy</w:t>
      </w:r>
    </w:p>
    <w:tbl>
      <w:tblPr>
        <w:tblStyle w:val="a7"/>
        <w:tblW w:w="12479"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23"/>
        <w:gridCol w:w="2480"/>
        <w:gridCol w:w="2355"/>
        <w:gridCol w:w="2551"/>
        <w:gridCol w:w="1701"/>
      </w:tblGrid>
      <w:tr w:rsidR="00BE19A1" w:rsidRPr="006749CC" w14:paraId="443C0E92" w14:textId="77777777" w:rsidTr="00B813B8">
        <w:tc>
          <w:tcPr>
            <w:tcW w:w="1469" w:type="dxa"/>
            <w:vMerge w:val="restart"/>
            <w:tcBorders>
              <w:top w:val="single" w:sz="4" w:space="0" w:color="auto"/>
              <w:bottom w:val="nil"/>
            </w:tcBorders>
          </w:tcPr>
          <w:p w14:paraId="149C1ED1" w14:textId="77777777" w:rsidR="00BE19A1" w:rsidRPr="006749CC" w:rsidRDefault="00BE19A1" w:rsidP="00066E57">
            <w:pPr>
              <w:adjustRightInd w:val="0"/>
              <w:snapToGrid w:val="0"/>
              <w:spacing w:line="360" w:lineRule="auto"/>
              <w:jc w:val="both"/>
              <w:rPr>
                <w:rFonts w:ascii="Book Antiqua" w:hAnsi="Book Antiqua"/>
                <w:b/>
                <w:bCs/>
              </w:rPr>
            </w:pPr>
          </w:p>
        </w:tc>
        <w:tc>
          <w:tcPr>
            <w:tcW w:w="1923" w:type="dxa"/>
            <w:vMerge w:val="restart"/>
            <w:tcBorders>
              <w:top w:val="single" w:sz="4" w:space="0" w:color="auto"/>
              <w:bottom w:val="nil"/>
            </w:tcBorders>
            <w:vAlign w:val="center"/>
          </w:tcPr>
          <w:p w14:paraId="445704E1" w14:textId="2EF3CBCB"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Total</w:t>
            </w:r>
            <w:r w:rsidR="00015AED" w:rsidRPr="006749CC">
              <w:rPr>
                <w:rFonts w:ascii="Book Antiqua" w:hAnsi="Book Antiqua"/>
                <w:b/>
                <w:bCs/>
              </w:rPr>
              <w:t xml:space="preserve"> </w:t>
            </w:r>
            <w:r w:rsidRPr="006749CC">
              <w:rPr>
                <w:rFonts w:ascii="Book Antiqua" w:hAnsi="Book Antiqua"/>
                <w:b/>
                <w:bCs/>
              </w:rPr>
              <w:t>(</w:t>
            </w:r>
            <w:r w:rsidRPr="006749CC">
              <w:rPr>
                <w:rFonts w:ascii="Book Antiqua" w:hAnsi="Book Antiqua"/>
                <w:b/>
                <w:bCs/>
                <w:i/>
                <w:iCs/>
              </w:rPr>
              <w:t>n</w:t>
            </w:r>
            <w:r w:rsidRPr="006749CC">
              <w:rPr>
                <w:rFonts w:ascii="Book Antiqua" w:hAnsi="Book Antiqua"/>
                <w:b/>
                <w:bCs/>
              </w:rPr>
              <w:t xml:space="preserve"> = 1019)</w:t>
            </w:r>
          </w:p>
        </w:tc>
        <w:tc>
          <w:tcPr>
            <w:tcW w:w="9087" w:type="dxa"/>
            <w:gridSpan w:val="4"/>
            <w:tcBorders>
              <w:top w:val="single" w:sz="4" w:space="0" w:color="auto"/>
              <w:bottom w:val="single" w:sz="4" w:space="0" w:color="auto"/>
            </w:tcBorders>
            <w:vAlign w:val="center"/>
          </w:tcPr>
          <w:p w14:paraId="5962F41E" w14:textId="62281DBE" w:rsidR="00BE19A1" w:rsidRPr="006749CC" w:rsidRDefault="005876EA" w:rsidP="00B813B8">
            <w:pPr>
              <w:adjustRightInd w:val="0"/>
              <w:snapToGrid w:val="0"/>
              <w:spacing w:line="360" w:lineRule="auto"/>
              <w:jc w:val="center"/>
              <w:rPr>
                <w:rFonts w:ascii="Book Antiqua" w:hAnsi="Book Antiqua"/>
                <w:b/>
                <w:bCs/>
              </w:rPr>
            </w:pPr>
            <w:r w:rsidRPr="006749CC">
              <w:rPr>
                <w:rFonts w:ascii="Book Antiqua" w:hAnsi="Book Antiqua"/>
                <w:b/>
                <w:bCs/>
              </w:rPr>
              <w:t>Sub</w:t>
            </w:r>
            <w:r w:rsidR="007E3ADD">
              <w:rPr>
                <w:rFonts w:ascii="Book Antiqua" w:hAnsi="Book Antiqua"/>
                <w:b/>
                <w:bCs/>
              </w:rPr>
              <w:t>group</w:t>
            </w:r>
            <w:r w:rsidRPr="006749CC">
              <w:rPr>
                <w:rFonts w:ascii="Book Antiqua" w:hAnsi="Book Antiqua"/>
                <w:b/>
                <w:bCs/>
              </w:rPr>
              <w:t xml:space="preserve"> </w:t>
            </w:r>
            <w:r w:rsidR="007C1AC6" w:rsidRPr="006749CC">
              <w:rPr>
                <w:rFonts w:ascii="Book Antiqua" w:hAnsi="Book Antiqua"/>
                <w:b/>
                <w:bCs/>
              </w:rPr>
              <w:t>analysis</w:t>
            </w:r>
          </w:p>
        </w:tc>
      </w:tr>
      <w:tr w:rsidR="00BE19A1" w:rsidRPr="006749CC" w14:paraId="6885A003" w14:textId="77777777" w:rsidTr="00B813B8">
        <w:tc>
          <w:tcPr>
            <w:tcW w:w="0" w:type="auto"/>
            <w:vMerge/>
            <w:tcBorders>
              <w:top w:val="nil"/>
              <w:bottom w:val="single" w:sz="4" w:space="0" w:color="auto"/>
            </w:tcBorders>
            <w:vAlign w:val="center"/>
          </w:tcPr>
          <w:p w14:paraId="4F07D18D" w14:textId="77777777" w:rsidR="00BE19A1" w:rsidRPr="006749CC" w:rsidRDefault="00BE19A1" w:rsidP="00066E57">
            <w:pPr>
              <w:adjustRightInd w:val="0"/>
              <w:snapToGrid w:val="0"/>
              <w:spacing w:line="360" w:lineRule="auto"/>
              <w:jc w:val="both"/>
              <w:rPr>
                <w:rFonts w:ascii="Book Antiqua" w:eastAsia="等线" w:hAnsi="Book Antiqua"/>
                <w:b/>
                <w:bCs/>
              </w:rPr>
            </w:pPr>
          </w:p>
        </w:tc>
        <w:tc>
          <w:tcPr>
            <w:tcW w:w="0" w:type="auto"/>
            <w:vMerge/>
            <w:tcBorders>
              <w:top w:val="nil"/>
              <w:bottom w:val="single" w:sz="4" w:space="0" w:color="auto"/>
            </w:tcBorders>
            <w:vAlign w:val="center"/>
          </w:tcPr>
          <w:p w14:paraId="79FEF83E" w14:textId="77777777" w:rsidR="00BE19A1" w:rsidRPr="006749CC" w:rsidRDefault="00BE19A1" w:rsidP="00066E57">
            <w:pPr>
              <w:adjustRightInd w:val="0"/>
              <w:snapToGrid w:val="0"/>
              <w:spacing w:line="360" w:lineRule="auto"/>
              <w:jc w:val="both"/>
              <w:rPr>
                <w:rFonts w:ascii="Book Antiqua" w:eastAsia="等线" w:hAnsi="Book Antiqua"/>
                <w:b/>
                <w:bCs/>
              </w:rPr>
            </w:pPr>
          </w:p>
        </w:tc>
        <w:tc>
          <w:tcPr>
            <w:tcW w:w="2480" w:type="dxa"/>
            <w:tcBorders>
              <w:top w:val="single" w:sz="4" w:space="0" w:color="auto"/>
              <w:bottom w:val="single" w:sz="4" w:space="0" w:color="auto"/>
            </w:tcBorders>
          </w:tcPr>
          <w:p w14:paraId="4586638D" w14:textId="3809F171" w:rsidR="00BE19A1" w:rsidRPr="006749CC" w:rsidRDefault="005876EA" w:rsidP="00066E57">
            <w:pPr>
              <w:adjustRightInd w:val="0"/>
              <w:snapToGrid w:val="0"/>
              <w:spacing w:line="360" w:lineRule="auto"/>
              <w:jc w:val="both"/>
              <w:rPr>
                <w:rFonts w:ascii="Book Antiqua" w:hAnsi="Book Antiqua"/>
                <w:b/>
                <w:bCs/>
              </w:rPr>
            </w:pPr>
            <w:proofErr w:type="spellStart"/>
            <w:r w:rsidRPr="006749CC">
              <w:rPr>
                <w:rFonts w:ascii="Book Antiqua" w:hAnsi="Book Antiqua"/>
                <w:b/>
                <w:bCs/>
              </w:rPr>
              <w:t>Supralevator</w:t>
            </w:r>
            <w:proofErr w:type="spellEnd"/>
            <w:r w:rsidRPr="006749CC">
              <w:rPr>
                <w:rFonts w:ascii="Book Antiqua" w:hAnsi="Book Antiqua"/>
                <w:b/>
                <w:bCs/>
              </w:rPr>
              <w:t xml:space="preserve"> fistulas</w:t>
            </w:r>
            <w:r w:rsidR="00015AED" w:rsidRPr="006749CC">
              <w:rPr>
                <w:rFonts w:ascii="Book Antiqua" w:hAnsi="Book Antiqua"/>
                <w:b/>
                <w:bCs/>
              </w:rPr>
              <w:t xml:space="preserve"> </w:t>
            </w:r>
            <w:r w:rsidRPr="006749CC">
              <w:rPr>
                <w:rFonts w:ascii="Book Antiqua" w:hAnsi="Book Antiqua"/>
                <w:b/>
                <w:bCs/>
              </w:rPr>
              <w:t>(</w:t>
            </w:r>
            <w:r w:rsidRPr="006749CC">
              <w:rPr>
                <w:rFonts w:ascii="Book Antiqua" w:hAnsi="Book Antiqua"/>
                <w:b/>
                <w:bCs/>
                <w:i/>
                <w:iCs/>
              </w:rPr>
              <w:t>n</w:t>
            </w:r>
            <w:r w:rsidRPr="006749CC">
              <w:rPr>
                <w:rFonts w:ascii="Book Antiqua" w:hAnsi="Book Antiqua"/>
                <w:b/>
                <w:bCs/>
              </w:rPr>
              <w:t xml:space="preserve"> = 129)</w:t>
            </w:r>
          </w:p>
        </w:tc>
        <w:tc>
          <w:tcPr>
            <w:tcW w:w="2355" w:type="dxa"/>
            <w:tcBorders>
              <w:top w:val="single" w:sz="4" w:space="0" w:color="auto"/>
              <w:bottom w:val="single" w:sz="4" w:space="0" w:color="auto"/>
            </w:tcBorders>
          </w:tcPr>
          <w:p w14:paraId="4FA5E9F8" w14:textId="708059B5"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 xml:space="preserve">Horseshoe </w:t>
            </w:r>
            <w:r w:rsidR="007C1AC6" w:rsidRPr="006749CC">
              <w:rPr>
                <w:rFonts w:ascii="Book Antiqua" w:hAnsi="Book Antiqua"/>
                <w:b/>
                <w:bCs/>
              </w:rPr>
              <w:t>fistula</w:t>
            </w:r>
            <w:r w:rsidR="00015AED" w:rsidRPr="006749CC">
              <w:rPr>
                <w:rFonts w:ascii="Book Antiqua" w:hAnsi="Book Antiqua"/>
                <w:b/>
                <w:bCs/>
              </w:rPr>
              <w:t xml:space="preserve"> </w:t>
            </w:r>
            <w:r w:rsidRPr="006749CC">
              <w:rPr>
                <w:rFonts w:ascii="Book Antiqua" w:hAnsi="Book Antiqua"/>
                <w:b/>
                <w:bCs/>
              </w:rPr>
              <w:t>(</w:t>
            </w:r>
            <w:r w:rsidRPr="006749CC">
              <w:rPr>
                <w:rFonts w:ascii="Book Antiqua" w:hAnsi="Book Antiqua"/>
                <w:b/>
                <w:bCs/>
                <w:i/>
                <w:iCs/>
              </w:rPr>
              <w:t xml:space="preserve">n </w:t>
            </w:r>
            <w:r w:rsidRPr="006749CC">
              <w:rPr>
                <w:rFonts w:ascii="Book Antiqua" w:hAnsi="Book Antiqua"/>
                <w:b/>
                <w:bCs/>
              </w:rPr>
              <w:t>= 203)</w:t>
            </w:r>
          </w:p>
        </w:tc>
        <w:tc>
          <w:tcPr>
            <w:tcW w:w="2551" w:type="dxa"/>
            <w:tcBorders>
              <w:top w:val="single" w:sz="4" w:space="0" w:color="auto"/>
              <w:bottom w:val="single" w:sz="4" w:space="0" w:color="auto"/>
            </w:tcBorders>
          </w:tcPr>
          <w:p w14:paraId="2B0DAF74" w14:textId="06FE76E8"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 xml:space="preserve">Associated </w:t>
            </w:r>
            <w:r w:rsidR="007C1AC6" w:rsidRPr="006749CC">
              <w:rPr>
                <w:rFonts w:ascii="Book Antiqua" w:hAnsi="Book Antiqua"/>
                <w:b/>
                <w:bCs/>
              </w:rPr>
              <w:t>abscess</w:t>
            </w:r>
            <w:r w:rsidR="00C65712" w:rsidRPr="006749CC">
              <w:rPr>
                <w:rFonts w:ascii="Book Antiqua" w:hAnsi="Book Antiqua"/>
                <w:b/>
                <w:bCs/>
              </w:rPr>
              <w:t xml:space="preserve"> </w:t>
            </w:r>
            <w:r w:rsidRPr="006749CC">
              <w:rPr>
                <w:rFonts w:ascii="Book Antiqua" w:hAnsi="Book Antiqua"/>
                <w:b/>
                <w:bCs/>
              </w:rPr>
              <w:t>(</w:t>
            </w:r>
            <w:r w:rsidRPr="006749CC">
              <w:rPr>
                <w:rFonts w:ascii="Book Antiqua" w:hAnsi="Book Antiqua"/>
                <w:b/>
                <w:bCs/>
                <w:i/>
                <w:iCs/>
              </w:rPr>
              <w:t>n</w:t>
            </w:r>
            <w:r w:rsidRPr="006749CC">
              <w:rPr>
                <w:rFonts w:ascii="Book Antiqua" w:hAnsi="Book Antiqua"/>
                <w:b/>
                <w:bCs/>
              </w:rPr>
              <w:t xml:space="preserve"> = 258)</w:t>
            </w:r>
          </w:p>
        </w:tc>
        <w:tc>
          <w:tcPr>
            <w:tcW w:w="1701" w:type="dxa"/>
            <w:tcBorders>
              <w:top w:val="single" w:sz="4" w:space="0" w:color="auto"/>
              <w:bottom w:val="single" w:sz="4" w:space="0" w:color="auto"/>
            </w:tcBorders>
          </w:tcPr>
          <w:p w14:paraId="4710BF3F" w14:textId="6B246963"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No abscess</w:t>
            </w:r>
            <w:r w:rsidR="00C65712" w:rsidRPr="006749CC">
              <w:rPr>
                <w:rFonts w:ascii="Book Antiqua" w:hAnsi="Book Antiqua"/>
                <w:b/>
                <w:bCs/>
              </w:rPr>
              <w:t xml:space="preserve"> </w:t>
            </w:r>
            <w:r w:rsidRPr="006749CC">
              <w:rPr>
                <w:rFonts w:ascii="Book Antiqua" w:hAnsi="Book Antiqua"/>
                <w:b/>
                <w:bCs/>
              </w:rPr>
              <w:t>(</w:t>
            </w:r>
            <w:r w:rsidRPr="006749CC">
              <w:rPr>
                <w:rFonts w:ascii="Book Antiqua" w:hAnsi="Book Antiqua"/>
                <w:b/>
                <w:bCs/>
                <w:i/>
                <w:iCs/>
              </w:rPr>
              <w:t>n</w:t>
            </w:r>
            <w:r w:rsidRPr="006749CC">
              <w:rPr>
                <w:rFonts w:ascii="Book Antiqua" w:hAnsi="Book Antiqua"/>
                <w:b/>
                <w:bCs/>
              </w:rPr>
              <w:t xml:space="preserve"> = 761)</w:t>
            </w:r>
          </w:p>
        </w:tc>
      </w:tr>
      <w:tr w:rsidR="00BE19A1" w:rsidRPr="006749CC" w14:paraId="2C4F36BD" w14:textId="77777777" w:rsidTr="0034552F">
        <w:tc>
          <w:tcPr>
            <w:tcW w:w="1469" w:type="dxa"/>
            <w:tcBorders>
              <w:top w:val="single" w:sz="4" w:space="0" w:color="auto"/>
            </w:tcBorders>
          </w:tcPr>
          <w:p w14:paraId="695881E8"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Excluded</w:t>
            </w:r>
          </w:p>
        </w:tc>
        <w:tc>
          <w:tcPr>
            <w:tcW w:w="1923" w:type="dxa"/>
            <w:tcBorders>
              <w:top w:val="single" w:sz="4" w:space="0" w:color="auto"/>
            </w:tcBorders>
          </w:tcPr>
          <w:p w14:paraId="037C93ED" w14:textId="6A7A7B8C"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144</w:t>
            </w:r>
            <w:r w:rsidR="00015AED" w:rsidRPr="006749CC">
              <w:rPr>
                <w:rFonts w:ascii="Book Antiqua" w:hAnsi="Book Antiqua"/>
              </w:rPr>
              <w:t xml:space="preserve"> </w:t>
            </w:r>
            <w:r w:rsidRPr="006749CC">
              <w:rPr>
                <w:rFonts w:ascii="Book Antiqua" w:hAnsi="Book Antiqua"/>
              </w:rPr>
              <w:t>(Lost to FU-76</w:t>
            </w:r>
            <w:r w:rsidR="00CE113E">
              <w:rPr>
                <w:rFonts w:ascii="Book Antiqua" w:hAnsi="Book Antiqua"/>
              </w:rPr>
              <w:t>,</w:t>
            </w:r>
            <w:r w:rsidR="00015AED" w:rsidRPr="006749CC">
              <w:rPr>
                <w:rFonts w:ascii="Book Antiqua" w:hAnsi="Book Antiqua"/>
              </w:rPr>
              <w:t xml:space="preserve"> </w:t>
            </w:r>
            <w:r w:rsidRPr="006749CC">
              <w:rPr>
                <w:rFonts w:ascii="Book Antiqua" w:hAnsi="Book Antiqua"/>
              </w:rPr>
              <w:t>Short FU-68)</w:t>
            </w:r>
          </w:p>
        </w:tc>
        <w:tc>
          <w:tcPr>
            <w:tcW w:w="2480" w:type="dxa"/>
            <w:tcBorders>
              <w:top w:val="single" w:sz="4" w:space="0" w:color="auto"/>
            </w:tcBorders>
          </w:tcPr>
          <w:p w14:paraId="5D439B20" w14:textId="77E28D96"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17 (Lost to FU-3</w:t>
            </w:r>
            <w:r w:rsidR="00CE113E">
              <w:rPr>
                <w:rFonts w:ascii="Book Antiqua" w:hAnsi="Book Antiqua"/>
              </w:rPr>
              <w:t>,</w:t>
            </w:r>
            <w:r w:rsidR="00015AED" w:rsidRPr="006749CC">
              <w:rPr>
                <w:rFonts w:ascii="Book Antiqua" w:hAnsi="Book Antiqua"/>
              </w:rPr>
              <w:t xml:space="preserve"> </w:t>
            </w:r>
            <w:r w:rsidRPr="006749CC">
              <w:rPr>
                <w:rFonts w:ascii="Book Antiqua" w:hAnsi="Book Antiqua"/>
              </w:rPr>
              <w:t>Short FU-14)</w:t>
            </w:r>
          </w:p>
        </w:tc>
        <w:tc>
          <w:tcPr>
            <w:tcW w:w="2355" w:type="dxa"/>
            <w:tcBorders>
              <w:top w:val="single" w:sz="4" w:space="0" w:color="auto"/>
            </w:tcBorders>
          </w:tcPr>
          <w:p w14:paraId="05A30507" w14:textId="495EAAA1"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27 (Lost to FU-8</w:t>
            </w:r>
            <w:r w:rsidR="00CE113E">
              <w:rPr>
                <w:rFonts w:ascii="Book Antiqua" w:hAnsi="Book Antiqua"/>
              </w:rPr>
              <w:t>,</w:t>
            </w:r>
            <w:r w:rsidR="00015AED" w:rsidRPr="006749CC">
              <w:rPr>
                <w:rFonts w:ascii="Book Antiqua" w:hAnsi="Book Antiqua"/>
              </w:rPr>
              <w:t xml:space="preserve"> </w:t>
            </w:r>
            <w:r w:rsidRPr="006749CC">
              <w:rPr>
                <w:rFonts w:ascii="Book Antiqua" w:hAnsi="Book Antiqua"/>
              </w:rPr>
              <w:t>Short FU-19)</w:t>
            </w:r>
          </w:p>
        </w:tc>
        <w:tc>
          <w:tcPr>
            <w:tcW w:w="2551" w:type="dxa"/>
            <w:tcBorders>
              <w:top w:val="single" w:sz="4" w:space="0" w:color="auto"/>
            </w:tcBorders>
          </w:tcPr>
          <w:p w14:paraId="5A048E52" w14:textId="4865C09A"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35</w:t>
            </w:r>
            <w:r w:rsidR="00015AED" w:rsidRPr="006749CC">
              <w:rPr>
                <w:rFonts w:ascii="Book Antiqua" w:hAnsi="Book Antiqua"/>
              </w:rPr>
              <w:t xml:space="preserve"> </w:t>
            </w:r>
            <w:r w:rsidRPr="006749CC">
              <w:rPr>
                <w:rFonts w:ascii="Book Antiqua" w:hAnsi="Book Antiqua"/>
              </w:rPr>
              <w:t>(Lost to FU-18</w:t>
            </w:r>
            <w:r w:rsidR="00CE113E">
              <w:rPr>
                <w:rFonts w:ascii="Book Antiqua" w:hAnsi="Book Antiqua"/>
              </w:rPr>
              <w:t>,</w:t>
            </w:r>
            <w:r w:rsidR="00015AED" w:rsidRPr="006749CC">
              <w:rPr>
                <w:rFonts w:ascii="Book Antiqua" w:hAnsi="Book Antiqua"/>
              </w:rPr>
              <w:t xml:space="preserve"> </w:t>
            </w:r>
            <w:r w:rsidRPr="006749CC">
              <w:rPr>
                <w:rFonts w:ascii="Book Antiqua" w:hAnsi="Book Antiqua"/>
              </w:rPr>
              <w:t>Short FU-17)</w:t>
            </w:r>
          </w:p>
        </w:tc>
        <w:tc>
          <w:tcPr>
            <w:tcW w:w="1701" w:type="dxa"/>
            <w:tcBorders>
              <w:top w:val="single" w:sz="4" w:space="0" w:color="auto"/>
            </w:tcBorders>
          </w:tcPr>
          <w:p w14:paraId="7BD4C324" w14:textId="04C475C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109</w:t>
            </w:r>
            <w:r w:rsidR="00015AED" w:rsidRPr="006749CC">
              <w:rPr>
                <w:rFonts w:ascii="Book Antiqua" w:hAnsi="Book Antiqua"/>
              </w:rPr>
              <w:t xml:space="preserve"> </w:t>
            </w:r>
            <w:r w:rsidRPr="006749CC">
              <w:rPr>
                <w:rFonts w:ascii="Book Antiqua" w:hAnsi="Book Antiqua"/>
              </w:rPr>
              <w:t>(Lost to FU-58</w:t>
            </w:r>
            <w:r w:rsidR="00CE113E">
              <w:rPr>
                <w:rFonts w:ascii="Book Antiqua" w:hAnsi="Book Antiqua"/>
              </w:rPr>
              <w:t>,</w:t>
            </w:r>
            <w:r w:rsidR="00015AED" w:rsidRPr="006749CC">
              <w:rPr>
                <w:rFonts w:ascii="Book Antiqua" w:hAnsi="Book Antiqua"/>
              </w:rPr>
              <w:t xml:space="preserve"> </w:t>
            </w:r>
            <w:r w:rsidRPr="006749CC">
              <w:rPr>
                <w:rFonts w:ascii="Book Antiqua" w:hAnsi="Book Antiqua"/>
              </w:rPr>
              <w:t>Short FU-51)</w:t>
            </w:r>
          </w:p>
        </w:tc>
      </w:tr>
      <w:tr w:rsidR="00BE19A1" w:rsidRPr="006749CC" w14:paraId="64971B28" w14:textId="77777777" w:rsidTr="0034552F">
        <w:tc>
          <w:tcPr>
            <w:tcW w:w="1469" w:type="dxa"/>
          </w:tcPr>
          <w:p w14:paraId="75F3B178" w14:textId="5F8AFEBE"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Healing after </w:t>
            </w:r>
            <w:r w:rsidR="00C65712" w:rsidRPr="006749CC">
              <w:rPr>
                <w:rFonts w:ascii="Book Antiqua" w:hAnsi="Book Antiqua"/>
              </w:rPr>
              <w:t>f</w:t>
            </w:r>
            <w:r w:rsidR="00C65712" w:rsidRPr="003720DD">
              <w:rPr>
                <w:rFonts w:ascii="Book Antiqua" w:hAnsi="Book Antiqua"/>
              </w:rPr>
              <w:t>irst</w:t>
            </w:r>
            <w:r w:rsidR="00C65712" w:rsidRPr="006749CC">
              <w:rPr>
                <w:rFonts w:ascii="Book Antiqua" w:hAnsi="Book Antiqua"/>
                <w:vertAlign w:val="superscript"/>
              </w:rPr>
              <w:t xml:space="preserve"> </w:t>
            </w:r>
            <w:r w:rsidR="007C1AC6" w:rsidRPr="006749CC">
              <w:rPr>
                <w:rFonts w:ascii="Book Antiqua" w:hAnsi="Book Antiqua"/>
              </w:rPr>
              <w:t>surgery</w:t>
            </w:r>
          </w:p>
        </w:tc>
        <w:tc>
          <w:tcPr>
            <w:tcW w:w="1923" w:type="dxa"/>
          </w:tcPr>
          <w:p w14:paraId="20EC4D5E" w14:textId="725BB9FA"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89.5%</w:t>
            </w:r>
            <w:r w:rsidR="00015AED" w:rsidRPr="006749CC">
              <w:rPr>
                <w:rFonts w:ascii="Book Antiqua" w:hAnsi="Book Antiqua"/>
              </w:rPr>
              <w:t xml:space="preserve"> </w:t>
            </w:r>
            <w:r w:rsidRPr="006749CC">
              <w:rPr>
                <w:rFonts w:ascii="Book Antiqua" w:hAnsi="Book Antiqua"/>
              </w:rPr>
              <w:t>(783/875)</w:t>
            </w:r>
          </w:p>
        </w:tc>
        <w:tc>
          <w:tcPr>
            <w:tcW w:w="2480" w:type="dxa"/>
          </w:tcPr>
          <w:p w14:paraId="2460E3E5"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73.2% (82/112)</w:t>
            </w:r>
          </w:p>
        </w:tc>
        <w:tc>
          <w:tcPr>
            <w:tcW w:w="2355" w:type="dxa"/>
          </w:tcPr>
          <w:p w14:paraId="34138C61"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76.7% (135/176)</w:t>
            </w:r>
          </w:p>
        </w:tc>
        <w:tc>
          <w:tcPr>
            <w:tcW w:w="2551" w:type="dxa"/>
          </w:tcPr>
          <w:p w14:paraId="6CFD23F3"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85.2% (190/223)</w:t>
            </w:r>
          </w:p>
        </w:tc>
        <w:tc>
          <w:tcPr>
            <w:tcW w:w="1701" w:type="dxa"/>
          </w:tcPr>
          <w:p w14:paraId="465922C1"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90.9% (593/652)</w:t>
            </w:r>
          </w:p>
        </w:tc>
      </w:tr>
      <w:tr w:rsidR="00BE19A1" w:rsidRPr="006749CC" w14:paraId="0746DD59" w14:textId="77777777" w:rsidTr="0034552F">
        <w:tc>
          <w:tcPr>
            <w:tcW w:w="1469" w:type="dxa"/>
          </w:tcPr>
          <w:p w14:paraId="13F9AD98"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Overall </w:t>
            </w:r>
            <w:r w:rsidR="007C1AC6" w:rsidRPr="006749CC">
              <w:rPr>
                <w:rFonts w:ascii="Book Antiqua" w:hAnsi="Book Antiqua"/>
              </w:rPr>
              <w:t xml:space="preserve">healing </w:t>
            </w:r>
            <w:r w:rsidRPr="006749CC">
              <w:rPr>
                <w:rFonts w:ascii="Book Antiqua" w:hAnsi="Book Antiqua"/>
              </w:rPr>
              <w:t>rate</w:t>
            </w:r>
          </w:p>
        </w:tc>
        <w:tc>
          <w:tcPr>
            <w:tcW w:w="1923" w:type="dxa"/>
          </w:tcPr>
          <w:p w14:paraId="6C854E72" w14:textId="43FAAECC"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93.5%</w:t>
            </w:r>
            <w:r w:rsidR="00C65712" w:rsidRPr="006749CC">
              <w:rPr>
                <w:rFonts w:ascii="Book Antiqua" w:hAnsi="Book Antiqua"/>
              </w:rPr>
              <w:t xml:space="preserve"> </w:t>
            </w:r>
            <w:r w:rsidRPr="006749CC">
              <w:rPr>
                <w:rFonts w:ascii="Book Antiqua" w:hAnsi="Book Antiqua"/>
              </w:rPr>
              <w:t>(818/875)</w:t>
            </w:r>
          </w:p>
        </w:tc>
        <w:tc>
          <w:tcPr>
            <w:tcW w:w="2480" w:type="dxa"/>
          </w:tcPr>
          <w:p w14:paraId="511F6E63" w14:textId="1AC4E3B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82.</w:t>
            </w:r>
            <w:r w:rsidR="0061151A" w:rsidRPr="006749CC">
              <w:rPr>
                <w:rFonts w:ascii="Book Antiqua" w:hAnsi="Book Antiqua"/>
              </w:rPr>
              <w:t>1</w:t>
            </w:r>
            <w:r w:rsidRPr="006749CC">
              <w:rPr>
                <w:rFonts w:ascii="Book Antiqua" w:hAnsi="Book Antiqua"/>
              </w:rPr>
              <w:t>% (92/112)</w:t>
            </w:r>
          </w:p>
        </w:tc>
        <w:tc>
          <w:tcPr>
            <w:tcW w:w="2355" w:type="dxa"/>
          </w:tcPr>
          <w:p w14:paraId="3DDAB949"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85.8% (151/176)</w:t>
            </w:r>
          </w:p>
        </w:tc>
        <w:tc>
          <w:tcPr>
            <w:tcW w:w="2551" w:type="dxa"/>
          </w:tcPr>
          <w:p w14:paraId="0B02FFE3"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90.6% (202/223)</w:t>
            </w:r>
          </w:p>
        </w:tc>
        <w:tc>
          <w:tcPr>
            <w:tcW w:w="1701" w:type="dxa"/>
          </w:tcPr>
          <w:p w14:paraId="0D1F5D31"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94.5% (616/652)</w:t>
            </w:r>
          </w:p>
        </w:tc>
      </w:tr>
      <w:tr w:rsidR="00BE19A1" w:rsidRPr="006749CC" w14:paraId="29FDC186" w14:textId="77777777" w:rsidTr="0034552F">
        <w:tc>
          <w:tcPr>
            <w:tcW w:w="8227" w:type="dxa"/>
            <w:gridSpan w:val="4"/>
          </w:tcPr>
          <w:p w14:paraId="44A649D1" w14:textId="77777777" w:rsidR="00BE19A1" w:rsidRPr="006749CC" w:rsidRDefault="00BE19A1" w:rsidP="00066E57">
            <w:pPr>
              <w:adjustRightInd w:val="0"/>
              <w:snapToGrid w:val="0"/>
              <w:spacing w:line="360" w:lineRule="auto"/>
              <w:jc w:val="both"/>
              <w:rPr>
                <w:rFonts w:ascii="Book Antiqua" w:hAnsi="Book Antiqua"/>
              </w:rPr>
            </w:pPr>
          </w:p>
        </w:tc>
        <w:tc>
          <w:tcPr>
            <w:tcW w:w="4252" w:type="dxa"/>
            <w:gridSpan w:val="2"/>
          </w:tcPr>
          <w:p w14:paraId="3A6AB064" w14:textId="03108F12"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i/>
                <w:iCs/>
              </w:rPr>
              <w:t>P</w:t>
            </w:r>
            <w:r w:rsidRPr="006749CC">
              <w:rPr>
                <w:rFonts w:ascii="Book Antiqua" w:hAnsi="Book Antiqua"/>
              </w:rPr>
              <w:t xml:space="preserve"> = 0.0578 (</w:t>
            </w:r>
            <w:r w:rsidR="00C65712" w:rsidRPr="006749CC">
              <w:rPr>
                <w:rFonts w:ascii="Book Antiqua" w:hAnsi="Book Antiqua"/>
              </w:rPr>
              <w:t>n</w:t>
            </w:r>
            <w:r w:rsidRPr="006749CC">
              <w:rPr>
                <w:rFonts w:ascii="Book Antiqua" w:hAnsi="Book Antiqua"/>
              </w:rPr>
              <w:t>ot significant)</w:t>
            </w:r>
          </w:p>
        </w:tc>
      </w:tr>
    </w:tbl>
    <w:p w14:paraId="06F5F951" w14:textId="696755FD" w:rsidR="00BE19A1" w:rsidRPr="006749CC" w:rsidRDefault="007C1AC6" w:rsidP="00066E57">
      <w:pPr>
        <w:adjustRightInd w:val="0"/>
        <w:snapToGrid w:val="0"/>
        <w:spacing w:line="360" w:lineRule="auto"/>
        <w:jc w:val="both"/>
        <w:rPr>
          <w:rFonts w:ascii="Book Antiqua" w:eastAsia="等线" w:hAnsi="Book Antiqua"/>
        </w:rPr>
      </w:pPr>
      <w:r w:rsidRPr="006749CC">
        <w:rPr>
          <w:rFonts w:ascii="Book Antiqua" w:hAnsi="Book Antiqua"/>
        </w:rPr>
        <w:t>Age: 38.7 ± 11.1</w:t>
      </w:r>
      <w:r w:rsidR="00CE113E">
        <w:rPr>
          <w:rFonts w:ascii="Book Antiqua" w:hAnsi="Book Antiqua"/>
        </w:rPr>
        <w:t>;</w:t>
      </w:r>
      <w:r w:rsidRPr="006749CC">
        <w:rPr>
          <w:rFonts w:ascii="Book Antiqua" w:hAnsi="Book Antiqua"/>
        </w:rPr>
        <w:t xml:space="preserve"> Sex</w:t>
      </w:r>
      <w:r w:rsidR="00C65712" w:rsidRPr="006749CC">
        <w:rPr>
          <w:rFonts w:ascii="Book Antiqua" w:hAnsi="Book Antiqua"/>
        </w:rPr>
        <w:t>:</w:t>
      </w:r>
      <w:r w:rsidRPr="006749CC">
        <w:rPr>
          <w:rFonts w:ascii="Book Antiqua" w:hAnsi="Book Antiqua"/>
        </w:rPr>
        <w:t xml:space="preserve"> 882</w:t>
      </w:r>
      <w:r w:rsidR="00C65712" w:rsidRPr="006749CC">
        <w:rPr>
          <w:rFonts w:ascii="Book Antiqua" w:hAnsi="Book Antiqua"/>
        </w:rPr>
        <w:t xml:space="preserve"> male</w:t>
      </w:r>
      <w:r w:rsidRPr="006749CC">
        <w:rPr>
          <w:rFonts w:ascii="Book Antiqua" w:hAnsi="Book Antiqua"/>
        </w:rPr>
        <w:t>/137</w:t>
      </w:r>
      <w:r w:rsidR="00C65712" w:rsidRPr="006749CC">
        <w:rPr>
          <w:rFonts w:ascii="Book Antiqua" w:hAnsi="Book Antiqua"/>
        </w:rPr>
        <w:t xml:space="preserve"> female</w:t>
      </w:r>
      <w:r w:rsidR="00CE113E">
        <w:rPr>
          <w:rFonts w:ascii="Book Antiqua" w:hAnsi="Book Antiqua"/>
        </w:rPr>
        <w:t xml:space="preserve">; </w:t>
      </w:r>
      <w:r w:rsidRPr="006749CC">
        <w:rPr>
          <w:rFonts w:ascii="Book Antiqua" w:hAnsi="Book Antiqua"/>
        </w:rPr>
        <w:t xml:space="preserve">Follow-up: 33 </w:t>
      </w:r>
      <w:proofErr w:type="spellStart"/>
      <w:r w:rsidRPr="006749CC">
        <w:rPr>
          <w:rFonts w:ascii="Book Antiqua" w:hAnsi="Book Antiqua"/>
        </w:rPr>
        <w:t>mo</w:t>
      </w:r>
      <w:proofErr w:type="spellEnd"/>
      <w:r w:rsidRPr="006749CC">
        <w:rPr>
          <w:rFonts w:ascii="Book Antiqua" w:hAnsi="Book Antiqua"/>
        </w:rPr>
        <w:t xml:space="preserve"> (</w:t>
      </w:r>
      <w:r w:rsidR="00C65712" w:rsidRPr="006749CC">
        <w:rPr>
          <w:rFonts w:ascii="Book Antiqua" w:hAnsi="Book Antiqua"/>
        </w:rPr>
        <w:t xml:space="preserve">range </w:t>
      </w:r>
      <w:r w:rsidRPr="006749CC">
        <w:rPr>
          <w:rFonts w:ascii="Book Antiqua" w:hAnsi="Book Antiqua"/>
        </w:rPr>
        <w:t>1-105)</w:t>
      </w:r>
      <w:r w:rsidR="00CE113E">
        <w:rPr>
          <w:rFonts w:ascii="Book Antiqua" w:hAnsi="Book Antiqua"/>
        </w:rPr>
        <w:t>;</w:t>
      </w:r>
      <w:r w:rsidRPr="006749CC">
        <w:rPr>
          <w:rFonts w:ascii="Book Antiqua" w:hAnsi="Book Antiqua"/>
        </w:rPr>
        <w:t xml:space="preserve"> Procedures performed: </w:t>
      </w:r>
      <w:r w:rsidR="00C65712" w:rsidRPr="006749CC">
        <w:rPr>
          <w:rFonts w:ascii="Book Antiqua" w:hAnsi="Book Antiqua"/>
        </w:rPr>
        <w:t>611 f</w:t>
      </w:r>
      <w:r w:rsidRPr="006749CC">
        <w:rPr>
          <w:rFonts w:ascii="Book Antiqua" w:hAnsi="Book Antiqua"/>
        </w:rPr>
        <w:t>istulotom</w:t>
      </w:r>
      <w:r w:rsidR="00C65712" w:rsidRPr="006749CC">
        <w:rPr>
          <w:rFonts w:ascii="Book Antiqua" w:hAnsi="Book Antiqua"/>
        </w:rPr>
        <w:t>ies</w:t>
      </w:r>
      <w:r w:rsidRPr="006749CC">
        <w:rPr>
          <w:rFonts w:ascii="Book Antiqua" w:hAnsi="Book Antiqua"/>
        </w:rPr>
        <w:t xml:space="preserve">, </w:t>
      </w:r>
      <w:r w:rsidR="00227F7A" w:rsidRPr="006749CC">
        <w:rPr>
          <w:rFonts w:ascii="Book Antiqua" w:hAnsi="Book Antiqua"/>
        </w:rPr>
        <w:t xml:space="preserve">408 </w:t>
      </w:r>
      <w:proofErr w:type="spellStart"/>
      <w:r w:rsidR="00227F7A" w:rsidRPr="006749CC">
        <w:rPr>
          <w:rFonts w:ascii="Book Antiqua" w:hAnsi="Book Antiqua"/>
        </w:rPr>
        <w:t>t</w:t>
      </w:r>
      <w:r w:rsidRPr="006749CC">
        <w:rPr>
          <w:rFonts w:ascii="Book Antiqua" w:hAnsi="Book Antiqua"/>
        </w:rPr>
        <w:t>ransanal</w:t>
      </w:r>
      <w:proofErr w:type="spellEnd"/>
      <w:r w:rsidRPr="006749CC">
        <w:rPr>
          <w:rFonts w:ascii="Book Antiqua" w:hAnsi="Book Antiqua"/>
        </w:rPr>
        <w:t xml:space="preserve"> opening of </w:t>
      </w:r>
      <w:r w:rsidR="00227F7A" w:rsidRPr="006749CC">
        <w:rPr>
          <w:rFonts w:ascii="Book Antiqua" w:hAnsi="Book Antiqua"/>
        </w:rPr>
        <w:t xml:space="preserve">the </w:t>
      </w:r>
      <w:proofErr w:type="spellStart"/>
      <w:r w:rsidRPr="006749CC">
        <w:rPr>
          <w:rFonts w:ascii="Book Antiqua" w:hAnsi="Book Antiqua"/>
        </w:rPr>
        <w:t>intersphincteric</w:t>
      </w:r>
      <w:proofErr w:type="spellEnd"/>
      <w:r w:rsidRPr="006749CC">
        <w:rPr>
          <w:rFonts w:ascii="Book Antiqua" w:hAnsi="Book Antiqua"/>
        </w:rPr>
        <w:t xml:space="preserve"> space</w:t>
      </w:r>
      <w:r w:rsidR="00227F7A" w:rsidRPr="006749CC">
        <w:rPr>
          <w:rFonts w:ascii="Book Antiqua" w:hAnsi="Book Antiqua"/>
        </w:rPr>
        <w:t xml:space="preserve"> procedures</w:t>
      </w:r>
      <w:r w:rsidRPr="006749CC">
        <w:rPr>
          <w:rFonts w:ascii="Book Antiqua" w:hAnsi="Book Antiqua"/>
        </w:rPr>
        <w:t>.</w:t>
      </w:r>
    </w:p>
    <w:p w14:paraId="256A3E6B" w14:textId="68BA598F"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b/>
          <w:bCs/>
        </w:rPr>
        <w:br w:type="page"/>
      </w:r>
      <w:r w:rsidRPr="006749CC">
        <w:rPr>
          <w:rFonts w:ascii="Book Antiqua" w:hAnsi="Book Antiqua"/>
          <w:b/>
          <w:bCs/>
        </w:rPr>
        <w:lastRenderedPageBreak/>
        <w:t xml:space="preserve">Table 3 </w:t>
      </w:r>
      <w:proofErr w:type="spellStart"/>
      <w:r w:rsidRPr="006749CC">
        <w:rPr>
          <w:rFonts w:ascii="Book Antiqua" w:hAnsi="Book Antiqua"/>
          <w:b/>
          <w:bCs/>
        </w:rPr>
        <w:t>Transanal</w:t>
      </w:r>
      <w:proofErr w:type="spellEnd"/>
      <w:r w:rsidRPr="006749CC">
        <w:rPr>
          <w:rFonts w:ascii="Book Antiqua" w:hAnsi="Book Antiqua"/>
          <w:b/>
          <w:bCs/>
        </w:rPr>
        <w:t xml:space="preserve"> opening of </w:t>
      </w:r>
      <w:r w:rsidR="00227F7A" w:rsidRPr="006749CC">
        <w:rPr>
          <w:rFonts w:ascii="Book Antiqua" w:hAnsi="Book Antiqua"/>
          <w:b/>
          <w:bCs/>
        </w:rPr>
        <w:t xml:space="preserve">the </w:t>
      </w:r>
      <w:proofErr w:type="spellStart"/>
      <w:r w:rsidRPr="006749CC">
        <w:rPr>
          <w:rFonts w:ascii="Book Antiqua" w:hAnsi="Book Antiqua"/>
          <w:b/>
          <w:bCs/>
        </w:rPr>
        <w:t>intersphincteric</w:t>
      </w:r>
      <w:proofErr w:type="spellEnd"/>
      <w:r w:rsidRPr="006749CC">
        <w:rPr>
          <w:rFonts w:ascii="Book Antiqua" w:hAnsi="Book Antiqua"/>
          <w:b/>
          <w:bCs/>
        </w:rPr>
        <w:t xml:space="preserve"> space</w:t>
      </w:r>
      <w:r w:rsidR="00B108ED" w:rsidRPr="006749CC">
        <w:rPr>
          <w:rFonts w:ascii="Book Antiqua" w:hAnsi="Book Antiqua"/>
          <w:b/>
          <w:bCs/>
        </w:rPr>
        <w:t xml:space="preserve"> </w:t>
      </w:r>
      <w:r w:rsidRPr="006749CC">
        <w:rPr>
          <w:rFonts w:ascii="Book Antiqua" w:hAnsi="Book Antiqua"/>
          <w:b/>
          <w:bCs/>
        </w:rPr>
        <w:t>procedure</w:t>
      </w:r>
      <w:r w:rsidR="00227F7A" w:rsidRPr="006749CC">
        <w:rPr>
          <w:rFonts w:ascii="Book Antiqua" w:hAnsi="Book Antiqua"/>
          <w:b/>
          <w:bCs/>
        </w:rPr>
        <w:t>:</w:t>
      </w:r>
      <w:r w:rsidRPr="006749CC">
        <w:rPr>
          <w:rFonts w:ascii="Book Antiqua" w:hAnsi="Book Antiqua"/>
          <w:b/>
          <w:bCs/>
        </w:rPr>
        <w:t xml:space="preserve"> </w:t>
      </w:r>
      <w:r w:rsidR="00227F7A" w:rsidRPr="006749CC">
        <w:rPr>
          <w:rFonts w:ascii="Book Antiqua" w:hAnsi="Book Antiqua"/>
          <w:b/>
          <w:bCs/>
        </w:rPr>
        <w:t>P</w:t>
      </w:r>
      <w:r w:rsidRPr="006749CC">
        <w:rPr>
          <w:rFonts w:ascii="Book Antiqua" w:hAnsi="Book Antiqua"/>
          <w:b/>
          <w:bCs/>
        </w:rPr>
        <w:t xml:space="preserve">reoperative and postoperative </w:t>
      </w:r>
      <w:r w:rsidR="00227F7A" w:rsidRPr="006749CC">
        <w:rPr>
          <w:rFonts w:ascii="Book Antiqua" w:hAnsi="Book Antiqua"/>
          <w:b/>
          <w:bCs/>
        </w:rPr>
        <w:t xml:space="preserve">incontinence scores </w:t>
      </w:r>
      <w:r w:rsidRPr="006749CC">
        <w:rPr>
          <w:rFonts w:ascii="Book Antiqua" w:hAnsi="Book Antiqua"/>
          <w:b/>
          <w:bCs/>
        </w:rPr>
        <w:t xml:space="preserve">at </w:t>
      </w:r>
      <w:r w:rsidR="00227F7A" w:rsidRPr="006749CC">
        <w:rPr>
          <w:rFonts w:ascii="Book Antiqua" w:hAnsi="Book Antiqua"/>
          <w:b/>
          <w:bCs/>
        </w:rPr>
        <w:t xml:space="preserve">the </w:t>
      </w:r>
      <w:r w:rsidRPr="006749CC">
        <w:rPr>
          <w:rFonts w:ascii="Book Antiqua" w:hAnsi="Book Antiqua"/>
          <w:b/>
          <w:bCs/>
        </w:rPr>
        <w:t>long-term follow-up</w:t>
      </w:r>
    </w:p>
    <w:tbl>
      <w:tblPr>
        <w:tblStyle w:val="a7"/>
        <w:tblW w:w="13046"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7"/>
        <w:gridCol w:w="3049"/>
        <w:gridCol w:w="3309"/>
        <w:gridCol w:w="4131"/>
      </w:tblGrid>
      <w:tr w:rsidR="00BE19A1" w:rsidRPr="006749CC" w14:paraId="54E33C97" w14:textId="77777777" w:rsidTr="007C1AC6">
        <w:tc>
          <w:tcPr>
            <w:tcW w:w="2557" w:type="dxa"/>
            <w:tcBorders>
              <w:top w:val="single" w:sz="4" w:space="0" w:color="auto"/>
              <w:bottom w:val="single" w:sz="4" w:space="0" w:color="auto"/>
            </w:tcBorders>
            <w:vAlign w:val="center"/>
          </w:tcPr>
          <w:p w14:paraId="77E945DE" w14:textId="77777777" w:rsidR="00BE19A1" w:rsidRPr="006749CC" w:rsidRDefault="00BE19A1" w:rsidP="00066E57">
            <w:pPr>
              <w:adjustRightInd w:val="0"/>
              <w:snapToGrid w:val="0"/>
              <w:spacing w:line="360" w:lineRule="auto"/>
              <w:jc w:val="both"/>
              <w:rPr>
                <w:rFonts w:ascii="Book Antiqua" w:hAnsi="Book Antiqua"/>
              </w:rPr>
            </w:pPr>
          </w:p>
        </w:tc>
        <w:tc>
          <w:tcPr>
            <w:tcW w:w="3049" w:type="dxa"/>
            <w:tcBorders>
              <w:top w:val="single" w:sz="4" w:space="0" w:color="auto"/>
              <w:bottom w:val="single" w:sz="4" w:space="0" w:color="auto"/>
            </w:tcBorders>
            <w:vAlign w:val="center"/>
          </w:tcPr>
          <w:p w14:paraId="4B2A3BED" w14:textId="45D1249E"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Preoperative</w:t>
            </w:r>
            <w:r w:rsidR="00227F7A" w:rsidRPr="006749CC">
              <w:rPr>
                <w:rFonts w:ascii="Book Antiqua" w:hAnsi="Book Antiqua"/>
                <w:b/>
                <w:bCs/>
              </w:rPr>
              <w:t xml:space="preserve"> </w:t>
            </w:r>
            <w:r w:rsidRPr="006749CC">
              <w:rPr>
                <w:rFonts w:ascii="Book Antiqua" w:hAnsi="Book Antiqua"/>
                <w:b/>
                <w:bCs/>
              </w:rPr>
              <w:t>(</w:t>
            </w:r>
            <w:r w:rsidRPr="006749CC">
              <w:rPr>
                <w:rFonts w:ascii="Book Antiqua" w:hAnsi="Book Antiqua"/>
                <w:b/>
                <w:bCs/>
                <w:i/>
                <w:iCs/>
              </w:rPr>
              <w:t>n</w:t>
            </w:r>
            <w:r w:rsidRPr="006749CC">
              <w:rPr>
                <w:rFonts w:ascii="Book Antiqua" w:hAnsi="Book Antiqua"/>
                <w:b/>
                <w:bCs/>
              </w:rPr>
              <w:t xml:space="preserve"> = 357)</w:t>
            </w:r>
          </w:p>
        </w:tc>
        <w:tc>
          <w:tcPr>
            <w:tcW w:w="3309" w:type="dxa"/>
            <w:tcBorders>
              <w:top w:val="single" w:sz="4" w:space="0" w:color="auto"/>
              <w:bottom w:val="single" w:sz="4" w:space="0" w:color="auto"/>
            </w:tcBorders>
            <w:vAlign w:val="center"/>
          </w:tcPr>
          <w:p w14:paraId="2E49CAB1" w14:textId="7808E683"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Postoperative</w:t>
            </w:r>
            <w:r w:rsidR="00227F7A" w:rsidRPr="006749CC">
              <w:rPr>
                <w:rFonts w:ascii="Book Antiqua" w:hAnsi="Book Antiqua"/>
                <w:b/>
                <w:bCs/>
              </w:rPr>
              <w:t xml:space="preserve"> </w:t>
            </w:r>
            <w:r w:rsidRPr="006749CC">
              <w:rPr>
                <w:rFonts w:ascii="Book Antiqua" w:hAnsi="Book Antiqua"/>
                <w:b/>
                <w:bCs/>
              </w:rPr>
              <w:t>(</w:t>
            </w:r>
            <w:r w:rsidRPr="006749CC">
              <w:rPr>
                <w:rFonts w:ascii="Book Antiqua" w:hAnsi="Book Antiqua"/>
                <w:b/>
                <w:bCs/>
                <w:i/>
                <w:iCs/>
              </w:rPr>
              <w:t>n</w:t>
            </w:r>
            <w:r w:rsidRPr="006749CC">
              <w:rPr>
                <w:rFonts w:ascii="Book Antiqua" w:hAnsi="Book Antiqua"/>
                <w:b/>
                <w:bCs/>
              </w:rPr>
              <w:t xml:space="preserve"> = 357)</w:t>
            </w:r>
          </w:p>
        </w:tc>
        <w:tc>
          <w:tcPr>
            <w:tcW w:w="4131" w:type="dxa"/>
            <w:tcBorders>
              <w:top w:val="single" w:sz="4" w:space="0" w:color="auto"/>
              <w:bottom w:val="single" w:sz="4" w:space="0" w:color="auto"/>
            </w:tcBorders>
            <w:vAlign w:val="center"/>
          </w:tcPr>
          <w:p w14:paraId="5FF1A8BD" w14:textId="77777777"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Significance</w:t>
            </w:r>
          </w:p>
        </w:tc>
      </w:tr>
      <w:tr w:rsidR="00BE19A1" w:rsidRPr="006749CC" w14:paraId="0865C967" w14:textId="77777777" w:rsidTr="007C1AC6">
        <w:tc>
          <w:tcPr>
            <w:tcW w:w="2557" w:type="dxa"/>
            <w:tcBorders>
              <w:top w:val="single" w:sz="4" w:space="0" w:color="auto"/>
            </w:tcBorders>
            <w:vAlign w:val="center"/>
          </w:tcPr>
          <w:p w14:paraId="2C985635" w14:textId="08801832"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Incontinence</w:t>
            </w:r>
            <w:r w:rsidR="00227F7A" w:rsidRPr="006749CC">
              <w:rPr>
                <w:rFonts w:ascii="Book Antiqua" w:hAnsi="Book Antiqua"/>
              </w:rPr>
              <w:t xml:space="preserve"> </w:t>
            </w:r>
            <w:r w:rsidRPr="006749CC">
              <w:rPr>
                <w:rFonts w:ascii="Book Antiqua" w:hAnsi="Book Antiqua"/>
              </w:rPr>
              <w:t>(number of patients)</w:t>
            </w:r>
          </w:p>
        </w:tc>
        <w:tc>
          <w:tcPr>
            <w:tcW w:w="3049" w:type="dxa"/>
            <w:tcBorders>
              <w:top w:val="single" w:sz="4" w:space="0" w:color="auto"/>
            </w:tcBorders>
            <w:vAlign w:val="center"/>
          </w:tcPr>
          <w:p w14:paraId="6B2FF190"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Nil = 334, Gas = 16, Liquid = 6, Solid = 1, Urge = 0</w:t>
            </w:r>
          </w:p>
        </w:tc>
        <w:tc>
          <w:tcPr>
            <w:tcW w:w="3309" w:type="dxa"/>
            <w:tcBorders>
              <w:top w:val="single" w:sz="4" w:space="0" w:color="auto"/>
            </w:tcBorders>
            <w:vAlign w:val="center"/>
          </w:tcPr>
          <w:p w14:paraId="29531800"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Nil = 328, Gas = 20, Liquid = 6, Solid = 1, Urge = 2</w:t>
            </w:r>
          </w:p>
        </w:tc>
        <w:tc>
          <w:tcPr>
            <w:tcW w:w="4131" w:type="dxa"/>
            <w:tcBorders>
              <w:top w:val="single" w:sz="4" w:space="0" w:color="auto"/>
            </w:tcBorders>
            <w:vAlign w:val="center"/>
          </w:tcPr>
          <w:p w14:paraId="73CC870C" w14:textId="1493A6B4"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i/>
                <w:iCs/>
              </w:rPr>
              <w:t>P</w:t>
            </w:r>
            <w:r w:rsidRPr="006749CC">
              <w:rPr>
                <w:rFonts w:ascii="Book Antiqua" w:hAnsi="Book Antiqua"/>
              </w:rPr>
              <w:t xml:space="preserve"> = 0.47, Not significant,</w:t>
            </w:r>
            <w:r w:rsidR="00227F7A" w:rsidRPr="006749CC">
              <w:rPr>
                <w:rFonts w:ascii="Book Antiqua" w:hAnsi="Book Antiqua"/>
              </w:rPr>
              <w:t xml:space="preserve"> </w:t>
            </w:r>
            <w:r w:rsidRPr="006749CC">
              <w:rPr>
                <w:rFonts w:ascii="Book Antiqua" w:hAnsi="Book Antiqua"/>
              </w:rPr>
              <w:t xml:space="preserve">(Fisher </w:t>
            </w:r>
            <w:r w:rsidR="00227F7A" w:rsidRPr="006749CC">
              <w:rPr>
                <w:rFonts w:ascii="Book Antiqua" w:hAnsi="Book Antiqua"/>
              </w:rPr>
              <w:t>e</w:t>
            </w:r>
            <w:r w:rsidRPr="006749CC">
              <w:rPr>
                <w:rFonts w:ascii="Book Antiqua" w:hAnsi="Book Antiqua"/>
              </w:rPr>
              <w:t>xact test)</w:t>
            </w:r>
          </w:p>
        </w:tc>
      </w:tr>
      <w:tr w:rsidR="00BE19A1" w:rsidRPr="006749CC" w14:paraId="1B948EBE" w14:textId="77777777" w:rsidTr="007C1AC6">
        <w:tc>
          <w:tcPr>
            <w:tcW w:w="2557" w:type="dxa"/>
            <w:vAlign w:val="center"/>
          </w:tcPr>
          <w:p w14:paraId="43EC3994" w14:textId="632CFF31" w:rsidR="00BE19A1" w:rsidRPr="006749CC" w:rsidRDefault="00227F7A" w:rsidP="00066E57">
            <w:pPr>
              <w:adjustRightInd w:val="0"/>
              <w:snapToGrid w:val="0"/>
              <w:spacing w:line="360" w:lineRule="auto"/>
              <w:jc w:val="both"/>
              <w:rPr>
                <w:rFonts w:ascii="Book Antiqua" w:hAnsi="Book Antiqua"/>
              </w:rPr>
            </w:pPr>
            <w:proofErr w:type="spellStart"/>
            <w:r w:rsidRPr="006749CC">
              <w:rPr>
                <w:rFonts w:ascii="Book Antiqua" w:hAnsi="Book Antiqua"/>
              </w:rPr>
              <w:t>Vaizey</w:t>
            </w:r>
            <w:proofErr w:type="spellEnd"/>
            <w:r w:rsidRPr="006749CC">
              <w:rPr>
                <w:rFonts w:ascii="Book Antiqua" w:hAnsi="Book Antiqua"/>
              </w:rPr>
              <w:t xml:space="preserve"> </w:t>
            </w:r>
            <w:r w:rsidR="007C1AC6" w:rsidRPr="006749CC">
              <w:rPr>
                <w:rFonts w:ascii="Book Antiqua" w:hAnsi="Book Antiqua"/>
              </w:rPr>
              <w:t xml:space="preserve">continence </w:t>
            </w:r>
            <w:r w:rsidR="005876EA" w:rsidRPr="006749CC">
              <w:rPr>
                <w:rFonts w:ascii="Book Antiqua" w:hAnsi="Book Antiqua"/>
              </w:rPr>
              <w:t>scores</w:t>
            </w:r>
            <w:r w:rsidRPr="006749CC">
              <w:rPr>
                <w:rFonts w:ascii="Book Antiqua" w:hAnsi="Book Antiqua"/>
              </w:rPr>
              <w:t xml:space="preserve"> (mean)</w:t>
            </w:r>
          </w:p>
        </w:tc>
        <w:tc>
          <w:tcPr>
            <w:tcW w:w="3049" w:type="dxa"/>
            <w:vAlign w:val="center"/>
          </w:tcPr>
          <w:p w14:paraId="5869AF57" w14:textId="77777777" w:rsidR="00BE19A1" w:rsidRPr="006749CC" w:rsidRDefault="005876EA" w:rsidP="00066E57">
            <w:pPr>
              <w:adjustRightInd w:val="0"/>
              <w:snapToGrid w:val="0"/>
              <w:spacing w:line="360" w:lineRule="auto"/>
              <w:jc w:val="both"/>
              <w:rPr>
                <w:rFonts w:ascii="Book Antiqua" w:hAnsi="Book Antiqua"/>
              </w:rPr>
            </w:pPr>
            <w:bookmarkStart w:id="37" w:name="_Hlk41599817"/>
            <w:r w:rsidRPr="006749CC">
              <w:rPr>
                <w:rFonts w:ascii="Book Antiqua" w:hAnsi="Book Antiqua"/>
              </w:rPr>
              <w:t>0.077 ± 0.3</w:t>
            </w:r>
            <w:bookmarkEnd w:id="37"/>
            <w:r w:rsidRPr="006749CC">
              <w:rPr>
                <w:rFonts w:ascii="Book Antiqua" w:hAnsi="Book Antiqua"/>
              </w:rPr>
              <w:t>3</w:t>
            </w:r>
          </w:p>
        </w:tc>
        <w:tc>
          <w:tcPr>
            <w:tcW w:w="3309" w:type="dxa"/>
            <w:vAlign w:val="center"/>
          </w:tcPr>
          <w:p w14:paraId="69788EDE" w14:textId="77777777" w:rsidR="00BE19A1" w:rsidRPr="006749CC" w:rsidRDefault="005876EA" w:rsidP="00066E57">
            <w:pPr>
              <w:adjustRightInd w:val="0"/>
              <w:snapToGrid w:val="0"/>
              <w:spacing w:line="360" w:lineRule="auto"/>
              <w:jc w:val="both"/>
              <w:rPr>
                <w:rFonts w:ascii="Book Antiqua" w:hAnsi="Book Antiqua"/>
              </w:rPr>
            </w:pPr>
            <w:bookmarkStart w:id="38" w:name="_Hlk41599860"/>
            <w:r w:rsidRPr="006749CC">
              <w:rPr>
                <w:rFonts w:ascii="Book Antiqua" w:hAnsi="Book Antiqua"/>
              </w:rPr>
              <w:t>0.112 ± 0.4</w:t>
            </w:r>
            <w:bookmarkEnd w:id="38"/>
            <w:r w:rsidRPr="006749CC">
              <w:rPr>
                <w:rFonts w:ascii="Book Antiqua" w:hAnsi="Book Antiqua"/>
              </w:rPr>
              <w:t>4</w:t>
            </w:r>
          </w:p>
        </w:tc>
        <w:tc>
          <w:tcPr>
            <w:tcW w:w="4131" w:type="dxa"/>
            <w:vAlign w:val="center"/>
          </w:tcPr>
          <w:p w14:paraId="510DDAED" w14:textId="5046F469"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i/>
                <w:iCs/>
              </w:rPr>
              <w:t>P</w:t>
            </w:r>
            <w:r w:rsidRPr="006749CC">
              <w:rPr>
                <w:rFonts w:ascii="Book Antiqua" w:hAnsi="Book Antiqua"/>
              </w:rPr>
              <w:t xml:space="preserve"> = 0.10, Not significant,</w:t>
            </w:r>
            <w:r w:rsidR="00227F7A" w:rsidRPr="006749CC">
              <w:rPr>
                <w:rFonts w:ascii="Book Antiqua" w:hAnsi="Book Antiqua"/>
              </w:rPr>
              <w:t xml:space="preserve"> </w:t>
            </w:r>
            <w:r w:rsidRPr="006749CC">
              <w:rPr>
                <w:rFonts w:ascii="Book Antiqua" w:hAnsi="Book Antiqua"/>
              </w:rPr>
              <w:t>(</w:t>
            </w:r>
            <w:bookmarkStart w:id="39" w:name="_Hlk41860062"/>
            <w:r w:rsidRPr="006749CC">
              <w:rPr>
                <w:rFonts w:ascii="Book Antiqua" w:hAnsi="Book Antiqua"/>
              </w:rPr>
              <w:t xml:space="preserve">Wilcoxon signed rank </w:t>
            </w:r>
            <w:bookmarkEnd w:id="39"/>
            <w:r w:rsidRPr="006749CC">
              <w:rPr>
                <w:rFonts w:ascii="Book Antiqua" w:hAnsi="Book Antiqua"/>
              </w:rPr>
              <w:t>test)</w:t>
            </w:r>
          </w:p>
        </w:tc>
      </w:tr>
    </w:tbl>
    <w:p w14:paraId="2D34BDEE" w14:textId="4D1B326A" w:rsidR="00BE19A1" w:rsidRPr="006749CC" w:rsidRDefault="007C1AC6" w:rsidP="00066E57">
      <w:pPr>
        <w:adjustRightInd w:val="0"/>
        <w:snapToGrid w:val="0"/>
        <w:spacing w:line="360" w:lineRule="auto"/>
        <w:jc w:val="both"/>
        <w:rPr>
          <w:rFonts w:ascii="Book Antiqua" w:hAnsi="Book Antiqua"/>
        </w:rPr>
      </w:pPr>
      <w:proofErr w:type="spellStart"/>
      <w:r w:rsidRPr="006749CC">
        <w:rPr>
          <w:rFonts w:ascii="Book Antiqua" w:hAnsi="Book Antiqua"/>
        </w:rPr>
        <w:t>Vaizey</w:t>
      </w:r>
      <w:proofErr w:type="spellEnd"/>
      <w:r w:rsidRPr="006749CC">
        <w:rPr>
          <w:rFonts w:ascii="Book Antiqua" w:hAnsi="Book Antiqua"/>
        </w:rPr>
        <w:t xml:space="preserve"> incontinence score</w:t>
      </w:r>
      <w:r w:rsidR="007E3ADD">
        <w:rPr>
          <w:rFonts w:ascii="Book Antiqua" w:hAnsi="Book Antiqua"/>
        </w:rPr>
        <w:t>s</w:t>
      </w:r>
      <w:r w:rsidRPr="006749CC">
        <w:rPr>
          <w:rFonts w:ascii="Book Antiqua" w:hAnsi="Book Antiqua"/>
        </w:rPr>
        <w:t xml:space="preserve"> range from minimum = 0 (perfect continence) to 24 (total incontinence). Scores are given for 7 parameters- incontinence to gas (0-4), liquid (0-4), solid (0-4), alteration in lifestyle (0-4), urge incontinence (0-4), need to wear a pad (0-2</w:t>
      </w:r>
      <w:proofErr w:type="gramStart"/>
      <w:r w:rsidRPr="006749CC">
        <w:rPr>
          <w:rFonts w:ascii="Book Antiqua" w:hAnsi="Book Antiqua"/>
        </w:rPr>
        <w:t>)</w:t>
      </w:r>
      <w:proofErr w:type="gramEnd"/>
      <w:r w:rsidRPr="006749CC">
        <w:rPr>
          <w:rFonts w:ascii="Book Antiqua" w:hAnsi="Book Antiqua"/>
        </w:rPr>
        <w:t xml:space="preserve"> or take constipating medicines (0-2).</w:t>
      </w:r>
    </w:p>
    <w:p w14:paraId="5B67220F" w14:textId="6A9A990A"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br w:type="page"/>
      </w:r>
      <w:r w:rsidRPr="006749CC">
        <w:rPr>
          <w:rFonts w:ascii="Book Antiqua" w:hAnsi="Book Antiqua"/>
          <w:b/>
          <w:bCs/>
        </w:rPr>
        <w:lastRenderedPageBreak/>
        <w:t xml:space="preserve">Table 4 Fistulotomy </w:t>
      </w:r>
      <w:r w:rsidR="007C1AC6" w:rsidRPr="006749CC">
        <w:rPr>
          <w:rFonts w:ascii="Book Antiqua" w:hAnsi="Book Antiqua"/>
          <w:b/>
          <w:bCs/>
        </w:rPr>
        <w:t xml:space="preserve">procedure: </w:t>
      </w:r>
      <w:r w:rsidR="00227F7A" w:rsidRPr="006749CC">
        <w:rPr>
          <w:rFonts w:ascii="Book Antiqua" w:hAnsi="Book Antiqua"/>
          <w:b/>
          <w:bCs/>
        </w:rPr>
        <w:t>P</w:t>
      </w:r>
      <w:r w:rsidR="007C1AC6" w:rsidRPr="006749CC">
        <w:rPr>
          <w:rFonts w:ascii="Book Antiqua" w:hAnsi="Book Antiqua"/>
          <w:b/>
          <w:bCs/>
        </w:rPr>
        <w:t xml:space="preserve">reoperative </w:t>
      </w:r>
      <w:r w:rsidRPr="006749CC">
        <w:rPr>
          <w:rFonts w:ascii="Book Antiqua" w:hAnsi="Book Antiqua"/>
          <w:b/>
          <w:bCs/>
        </w:rPr>
        <w:t xml:space="preserve">and postoperative </w:t>
      </w:r>
      <w:r w:rsidR="00227F7A" w:rsidRPr="006749CC">
        <w:rPr>
          <w:rFonts w:ascii="Book Antiqua" w:hAnsi="Book Antiqua"/>
          <w:b/>
          <w:bCs/>
        </w:rPr>
        <w:t xml:space="preserve">Incontinence scores </w:t>
      </w:r>
      <w:r w:rsidRPr="006749CC">
        <w:rPr>
          <w:rFonts w:ascii="Book Antiqua" w:hAnsi="Book Antiqua"/>
          <w:b/>
          <w:bCs/>
        </w:rPr>
        <w:t>at long-term follow-up</w:t>
      </w:r>
    </w:p>
    <w:tbl>
      <w:tblPr>
        <w:tblStyle w:val="a7"/>
        <w:tblW w:w="13046"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3118"/>
        <w:gridCol w:w="3827"/>
        <w:gridCol w:w="2840"/>
      </w:tblGrid>
      <w:tr w:rsidR="00BE19A1" w:rsidRPr="006749CC" w14:paraId="2C95FD11" w14:textId="77777777" w:rsidTr="007C1AC6">
        <w:tc>
          <w:tcPr>
            <w:tcW w:w="3261" w:type="dxa"/>
            <w:tcBorders>
              <w:top w:val="single" w:sz="4" w:space="0" w:color="auto"/>
              <w:bottom w:val="single" w:sz="4" w:space="0" w:color="auto"/>
            </w:tcBorders>
            <w:vAlign w:val="center"/>
          </w:tcPr>
          <w:p w14:paraId="1E92880C" w14:textId="77777777" w:rsidR="00BE19A1" w:rsidRPr="006749CC" w:rsidRDefault="00BE19A1" w:rsidP="00066E57">
            <w:pPr>
              <w:adjustRightInd w:val="0"/>
              <w:snapToGrid w:val="0"/>
              <w:spacing w:line="360" w:lineRule="auto"/>
              <w:jc w:val="both"/>
              <w:rPr>
                <w:rFonts w:ascii="Book Antiqua" w:hAnsi="Book Antiqua"/>
              </w:rPr>
            </w:pPr>
          </w:p>
        </w:tc>
        <w:tc>
          <w:tcPr>
            <w:tcW w:w="3118" w:type="dxa"/>
            <w:tcBorders>
              <w:top w:val="single" w:sz="4" w:space="0" w:color="auto"/>
              <w:bottom w:val="single" w:sz="4" w:space="0" w:color="auto"/>
            </w:tcBorders>
            <w:vAlign w:val="center"/>
          </w:tcPr>
          <w:p w14:paraId="7679EBBA" w14:textId="47EE112A"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Preoperative</w:t>
            </w:r>
            <w:r w:rsidR="00FC6D37" w:rsidRPr="006749CC">
              <w:rPr>
                <w:rFonts w:ascii="Book Antiqua" w:hAnsi="Book Antiqua"/>
                <w:b/>
                <w:bCs/>
              </w:rPr>
              <w:t xml:space="preserve"> </w:t>
            </w:r>
            <w:r w:rsidRPr="006749CC">
              <w:rPr>
                <w:rFonts w:ascii="Book Antiqua" w:hAnsi="Book Antiqua"/>
                <w:b/>
                <w:bCs/>
              </w:rPr>
              <w:t>(</w:t>
            </w:r>
            <w:r w:rsidRPr="006749CC">
              <w:rPr>
                <w:rFonts w:ascii="Book Antiqua" w:hAnsi="Book Antiqua"/>
                <w:b/>
                <w:bCs/>
                <w:i/>
                <w:iCs/>
              </w:rPr>
              <w:t>n</w:t>
            </w:r>
            <w:r w:rsidRPr="006749CC">
              <w:rPr>
                <w:rFonts w:ascii="Book Antiqua" w:hAnsi="Book Antiqua"/>
                <w:b/>
                <w:bCs/>
              </w:rPr>
              <w:t xml:space="preserve"> = 518)</w:t>
            </w:r>
          </w:p>
        </w:tc>
        <w:tc>
          <w:tcPr>
            <w:tcW w:w="3827" w:type="dxa"/>
            <w:tcBorders>
              <w:top w:val="single" w:sz="4" w:space="0" w:color="auto"/>
              <w:bottom w:val="single" w:sz="4" w:space="0" w:color="auto"/>
            </w:tcBorders>
            <w:vAlign w:val="center"/>
          </w:tcPr>
          <w:p w14:paraId="3E5547B1" w14:textId="13154DC1"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Post</w:t>
            </w:r>
            <w:r w:rsidR="007E3ADD">
              <w:rPr>
                <w:rFonts w:ascii="Book Antiqua" w:hAnsi="Book Antiqua"/>
                <w:b/>
                <w:bCs/>
              </w:rPr>
              <w:t>operative</w:t>
            </w:r>
            <w:r w:rsidR="00FC6D37" w:rsidRPr="006749CC">
              <w:rPr>
                <w:rFonts w:ascii="Book Antiqua" w:hAnsi="Book Antiqua"/>
                <w:b/>
                <w:bCs/>
              </w:rPr>
              <w:t xml:space="preserve"> </w:t>
            </w:r>
            <w:r w:rsidRPr="006749CC">
              <w:rPr>
                <w:rFonts w:ascii="Book Antiqua" w:hAnsi="Book Antiqua"/>
                <w:b/>
                <w:bCs/>
              </w:rPr>
              <w:t>(</w:t>
            </w:r>
            <w:r w:rsidRPr="006749CC">
              <w:rPr>
                <w:rFonts w:ascii="Book Antiqua" w:hAnsi="Book Antiqua"/>
                <w:b/>
                <w:bCs/>
                <w:i/>
                <w:iCs/>
              </w:rPr>
              <w:t>n</w:t>
            </w:r>
            <w:r w:rsidRPr="006749CC">
              <w:rPr>
                <w:rFonts w:ascii="Book Antiqua" w:hAnsi="Book Antiqua"/>
                <w:b/>
                <w:bCs/>
              </w:rPr>
              <w:t xml:space="preserve"> = 518)</w:t>
            </w:r>
          </w:p>
        </w:tc>
        <w:tc>
          <w:tcPr>
            <w:tcW w:w="2840" w:type="dxa"/>
            <w:tcBorders>
              <w:top w:val="single" w:sz="4" w:space="0" w:color="auto"/>
              <w:bottom w:val="single" w:sz="4" w:space="0" w:color="auto"/>
            </w:tcBorders>
            <w:vAlign w:val="center"/>
          </w:tcPr>
          <w:p w14:paraId="68AC145C" w14:textId="77777777"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Significance</w:t>
            </w:r>
          </w:p>
        </w:tc>
      </w:tr>
      <w:tr w:rsidR="00BE19A1" w:rsidRPr="006749CC" w14:paraId="38C04FCF" w14:textId="77777777" w:rsidTr="007C1AC6">
        <w:tc>
          <w:tcPr>
            <w:tcW w:w="3261" w:type="dxa"/>
            <w:tcBorders>
              <w:top w:val="single" w:sz="4" w:space="0" w:color="auto"/>
            </w:tcBorders>
            <w:vAlign w:val="center"/>
          </w:tcPr>
          <w:p w14:paraId="111A4162" w14:textId="6137266C"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Incontinence</w:t>
            </w:r>
            <w:r w:rsidR="00B108ED" w:rsidRPr="006749CC">
              <w:rPr>
                <w:rFonts w:ascii="Book Antiqua" w:hAnsi="Book Antiqua"/>
              </w:rPr>
              <w:t xml:space="preserve"> </w:t>
            </w:r>
            <w:r w:rsidRPr="006749CC">
              <w:rPr>
                <w:rFonts w:ascii="Book Antiqua" w:hAnsi="Book Antiqua"/>
              </w:rPr>
              <w:t>(number of patients)</w:t>
            </w:r>
          </w:p>
        </w:tc>
        <w:tc>
          <w:tcPr>
            <w:tcW w:w="3118" w:type="dxa"/>
            <w:tcBorders>
              <w:top w:val="single" w:sz="4" w:space="0" w:color="auto"/>
            </w:tcBorders>
            <w:vAlign w:val="center"/>
          </w:tcPr>
          <w:p w14:paraId="374AF5AA" w14:textId="750C3253"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Nil = 512, Gas = 3,</w:t>
            </w:r>
            <w:r w:rsidR="00227F7A" w:rsidRPr="006749CC">
              <w:rPr>
                <w:rFonts w:ascii="Book Antiqua" w:hAnsi="Book Antiqua"/>
              </w:rPr>
              <w:t xml:space="preserve"> </w:t>
            </w:r>
            <w:r w:rsidRPr="006749CC">
              <w:rPr>
                <w:rFonts w:ascii="Book Antiqua" w:hAnsi="Book Antiqua"/>
              </w:rPr>
              <w:t>Liquid = 2,</w:t>
            </w:r>
            <w:r w:rsidR="00227F7A" w:rsidRPr="006749CC">
              <w:rPr>
                <w:rFonts w:ascii="Book Antiqua" w:hAnsi="Book Antiqua"/>
              </w:rPr>
              <w:t xml:space="preserve"> </w:t>
            </w:r>
            <w:r w:rsidRPr="006749CC">
              <w:rPr>
                <w:rFonts w:ascii="Book Antiqua" w:hAnsi="Book Antiqua"/>
              </w:rPr>
              <w:t>Solid = 1,</w:t>
            </w:r>
            <w:r w:rsidR="00227F7A" w:rsidRPr="006749CC">
              <w:rPr>
                <w:rFonts w:ascii="Book Antiqua" w:hAnsi="Book Antiqua"/>
              </w:rPr>
              <w:t xml:space="preserve"> </w:t>
            </w:r>
            <w:r w:rsidRPr="006749CC">
              <w:rPr>
                <w:rFonts w:ascii="Book Antiqua" w:hAnsi="Book Antiqua"/>
              </w:rPr>
              <w:t>Urge = 0</w:t>
            </w:r>
          </w:p>
        </w:tc>
        <w:tc>
          <w:tcPr>
            <w:tcW w:w="3827" w:type="dxa"/>
            <w:tcBorders>
              <w:top w:val="single" w:sz="4" w:space="0" w:color="auto"/>
            </w:tcBorders>
            <w:vAlign w:val="center"/>
          </w:tcPr>
          <w:p w14:paraId="51BF42EA"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Nil = 504, Gas = 7, Liquid = 4, Solid = 1, Urge = 2</w:t>
            </w:r>
          </w:p>
        </w:tc>
        <w:tc>
          <w:tcPr>
            <w:tcW w:w="2840" w:type="dxa"/>
            <w:tcBorders>
              <w:top w:val="single" w:sz="4" w:space="0" w:color="auto"/>
            </w:tcBorders>
            <w:vAlign w:val="center"/>
          </w:tcPr>
          <w:p w14:paraId="3176E1C7" w14:textId="6F3629A6"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i/>
                <w:iCs/>
              </w:rPr>
              <w:t>P</w:t>
            </w:r>
            <w:r w:rsidRPr="006749CC">
              <w:rPr>
                <w:rFonts w:ascii="Book Antiqua" w:hAnsi="Book Antiqua"/>
              </w:rPr>
              <w:t xml:space="preserve"> = 0.11,</w:t>
            </w:r>
            <w:r w:rsidR="00227F7A" w:rsidRPr="006749CC">
              <w:rPr>
                <w:rFonts w:ascii="Book Antiqua" w:hAnsi="Book Antiqua"/>
              </w:rPr>
              <w:t xml:space="preserve"> </w:t>
            </w:r>
            <w:r w:rsidRPr="006749CC">
              <w:rPr>
                <w:rFonts w:ascii="Book Antiqua" w:hAnsi="Book Antiqua"/>
              </w:rPr>
              <w:t>Not significant,</w:t>
            </w:r>
            <w:r w:rsidR="00227F7A" w:rsidRPr="006749CC">
              <w:rPr>
                <w:rFonts w:ascii="Book Antiqua" w:hAnsi="Book Antiqua"/>
              </w:rPr>
              <w:t xml:space="preserve"> </w:t>
            </w:r>
            <w:r w:rsidRPr="006749CC">
              <w:rPr>
                <w:rFonts w:ascii="Book Antiqua" w:hAnsi="Book Antiqua"/>
              </w:rPr>
              <w:t>(Fisher Exact test)</w:t>
            </w:r>
          </w:p>
        </w:tc>
      </w:tr>
      <w:tr w:rsidR="00BE19A1" w:rsidRPr="006749CC" w14:paraId="34CFAAD9" w14:textId="77777777" w:rsidTr="007C1AC6">
        <w:tc>
          <w:tcPr>
            <w:tcW w:w="3261" w:type="dxa"/>
            <w:vAlign w:val="center"/>
          </w:tcPr>
          <w:p w14:paraId="44C27ABC" w14:textId="2B8080C6" w:rsidR="00BE19A1" w:rsidRPr="006749CC" w:rsidRDefault="00227F7A" w:rsidP="00066E57">
            <w:pPr>
              <w:adjustRightInd w:val="0"/>
              <w:snapToGrid w:val="0"/>
              <w:spacing w:line="360" w:lineRule="auto"/>
              <w:jc w:val="both"/>
              <w:rPr>
                <w:rFonts w:ascii="Book Antiqua" w:hAnsi="Book Antiqua"/>
              </w:rPr>
            </w:pPr>
            <w:proofErr w:type="spellStart"/>
            <w:r w:rsidRPr="006749CC">
              <w:rPr>
                <w:rFonts w:ascii="Book Antiqua" w:hAnsi="Book Antiqua"/>
              </w:rPr>
              <w:t>Vaizey</w:t>
            </w:r>
            <w:proofErr w:type="spellEnd"/>
            <w:r w:rsidRPr="006749CC">
              <w:rPr>
                <w:rFonts w:ascii="Book Antiqua" w:hAnsi="Book Antiqua"/>
              </w:rPr>
              <w:t xml:space="preserve"> c</w:t>
            </w:r>
            <w:r w:rsidR="005876EA" w:rsidRPr="006749CC">
              <w:rPr>
                <w:rFonts w:ascii="Book Antiqua" w:hAnsi="Book Antiqua"/>
              </w:rPr>
              <w:t>ontinence score (</w:t>
            </w:r>
            <w:r w:rsidRPr="006749CC">
              <w:rPr>
                <w:rFonts w:ascii="Book Antiqua" w:hAnsi="Book Antiqua"/>
              </w:rPr>
              <w:t>mean</w:t>
            </w:r>
            <w:r w:rsidR="005876EA" w:rsidRPr="006749CC">
              <w:rPr>
                <w:rFonts w:ascii="Book Antiqua" w:hAnsi="Book Antiqua"/>
              </w:rPr>
              <w:t>)</w:t>
            </w:r>
          </w:p>
        </w:tc>
        <w:tc>
          <w:tcPr>
            <w:tcW w:w="3118" w:type="dxa"/>
            <w:vAlign w:val="center"/>
          </w:tcPr>
          <w:p w14:paraId="73EB6386"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0.037 ± 0.47</w:t>
            </w:r>
          </w:p>
        </w:tc>
        <w:tc>
          <w:tcPr>
            <w:tcW w:w="3827" w:type="dxa"/>
            <w:vAlign w:val="center"/>
          </w:tcPr>
          <w:p w14:paraId="2855F4BB"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0.050 ± 0.34</w:t>
            </w:r>
          </w:p>
        </w:tc>
        <w:tc>
          <w:tcPr>
            <w:tcW w:w="2840" w:type="dxa"/>
            <w:vAlign w:val="center"/>
          </w:tcPr>
          <w:p w14:paraId="049A76E4" w14:textId="4CD0E9FE"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i/>
                <w:iCs/>
              </w:rPr>
              <w:t>P</w:t>
            </w:r>
            <w:r w:rsidRPr="006749CC">
              <w:rPr>
                <w:rFonts w:ascii="Book Antiqua" w:hAnsi="Book Antiqua"/>
              </w:rPr>
              <w:t xml:space="preserve"> = 0.068,</w:t>
            </w:r>
            <w:r w:rsidR="00227F7A" w:rsidRPr="006749CC">
              <w:rPr>
                <w:rFonts w:ascii="Book Antiqua" w:hAnsi="Book Antiqua"/>
              </w:rPr>
              <w:t xml:space="preserve"> </w:t>
            </w:r>
            <w:r w:rsidRPr="006749CC">
              <w:rPr>
                <w:rFonts w:ascii="Book Antiqua" w:hAnsi="Book Antiqua"/>
              </w:rPr>
              <w:t>Not significant,</w:t>
            </w:r>
            <w:r w:rsidR="00227F7A" w:rsidRPr="006749CC">
              <w:rPr>
                <w:rFonts w:ascii="Book Antiqua" w:hAnsi="Book Antiqua"/>
              </w:rPr>
              <w:t xml:space="preserve"> </w:t>
            </w:r>
            <w:r w:rsidRPr="006749CC">
              <w:rPr>
                <w:rFonts w:ascii="Book Antiqua" w:hAnsi="Book Antiqua"/>
              </w:rPr>
              <w:t>(Wilcoxon signed rank test)</w:t>
            </w:r>
          </w:p>
        </w:tc>
      </w:tr>
    </w:tbl>
    <w:p w14:paraId="1DDA0C25" w14:textId="77777777" w:rsidR="00BE19A1" w:rsidRPr="006749CC" w:rsidRDefault="00BE19A1" w:rsidP="00066E57">
      <w:pPr>
        <w:adjustRightInd w:val="0"/>
        <w:snapToGrid w:val="0"/>
        <w:spacing w:line="360" w:lineRule="auto"/>
        <w:jc w:val="both"/>
        <w:rPr>
          <w:rFonts w:ascii="Book Antiqua" w:eastAsia="等线" w:hAnsi="Book Antiqua"/>
          <w:b/>
          <w:bCs/>
        </w:rPr>
      </w:pPr>
    </w:p>
    <w:p w14:paraId="51109B97" w14:textId="6E805B65"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br w:type="page"/>
      </w:r>
      <w:r w:rsidRPr="006749CC">
        <w:rPr>
          <w:rFonts w:ascii="Book Antiqua" w:hAnsi="Book Antiqua"/>
          <w:b/>
          <w:bCs/>
        </w:rPr>
        <w:lastRenderedPageBreak/>
        <w:t xml:space="preserve">Table 5 Comparison of </w:t>
      </w:r>
      <w:r w:rsidR="00CF7E66" w:rsidRPr="006749CC">
        <w:rPr>
          <w:rFonts w:ascii="Book Antiqua" w:hAnsi="Book Antiqua"/>
          <w:b/>
          <w:bCs/>
        </w:rPr>
        <w:t xml:space="preserve">the </w:t>
      </w:r>
      <w:r w:rsidRPr="006749CC">
        <w:rPr>
          <w:rFonts w:ascii="Book Antiqua" w:hAnsi="Book Antiqua"/>
          <w:b/>
          <w:bCs/>
        </w:rPr>
        <w:t>short- and long-term success rate</w:t>
      </w:r>
      <w:r w:rsidR="00CF7E66" w:rsidRPr="006749CC">
        <w:rPr>
          <w:rFonts w:ascii="Book Antiqua" w:hAnsi="Book Antiqua"/>
          <w:b/>
          <w:bCs/>
        </w:rPr>
        <w:t>s</w:t>
      </w:r>
      <w:r w:rsidRPr="006749CC">
        <w:rPr>
          <w:rFonts w:ascii="Book Antiqua" w:hAnsi="Book Antiqua"/>
          <w:b/>
          <w:bCs/>
        </w:rPr>
        <w:t xml:space="preserve"> of procedures performed</w:t>
      </w:r>
    </w:p>
    <w:tbl>
      <w:tblPr>
        <w:tblStyle w:val="a7"/>
        <w:tblW w:w="12905"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276"/>
        <w:gridCol w:w="1417"/>
        <w:gridCol w:w="1134"/>
        <w:gridCol w:w="1418"/>
        <w:gridCol w:w="1417"/>
        <w:gridCol w:w="1701"/>
        <w:gridCol w:w="1701"/>
        <w:gridCol w:w="1423"/>
      </w:tblGrid>
      <w:tr w:rsidR="00BE19A1" w:rsidRPr="006749CC" w14:paraId="2822DA96" w14:textId="77777777" w:rsidTr="003977CE">
        <w:tc>
          <w:tcPr>
            <w:tcW w:w="1418" w:type="dxa"/>
            <w:tcBorders>
              <w:top w:val="single" w:sz="4" w:space="0" w:color="auto"/>
              <w:bottom w:val="single" w:sz="4" w:space="0" w:color="auto"/>
            </w:tcBorders>
          </w:tcPr>
          <w:p w14:paraId="052DD9E2" w14:textId="77777777" w:rsidR="00BE19A1" w:rsidRPr="006749CC" w:rsidRDefault="00BE19A1" w:rsidP="00066E57">
            <w:pPr>
              <w:adjustRightInd w:val="0"/>
              <w:snapToGrid w:val="0"/>
              <w:spacing w:line="360" w:lineRule="auto"/>
              <w:jc w:val="both"/>
              <w:rPr>
                <w:rFonts w:ascii="Book Antiqua" w:hAnsi="Book Antiqua"/>
              </w:rPr>
            </w:pPr>
          </w:p>
        </w:tc>
        <w:tc>
          <w:tcPr>
            <w:tcW w:w="2693" w:type="dxa"/>
            <w:gridSpan w:val="2"/>
            <w:tcBorders>
              <w:top w:val="single" w:sz="4" w:space="0" w:color="auto"/>
              <w:bottom w:val="single" w:sz="4" w:space="0" w:color="auto"/>
            </w:tcBorders>
          </w:tcPr>
          <w:p w14:paraId="4B0C6767" w14:textId="77777777"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Fistulotomy</w:t>
            </w:r>
          </w:p>
        </w:tc>
        <w:tc>
          <w:tcPr>
            <w:tcW w:w="2552" w:type="dxa"/>
            <w:gridSpan w:val="2"/>
            <w:tcBorders>
              <w:top w:val="single" w:sz="4" w:space="0" w:color="auto"/>
              <w:bottom w:val="single" w:sz="4" w:space="0" w:color="auto"/>
            </w:tcBorders>
          </w:tcPr>
          <w:p w14:paraId="35E7AC04" w14:textId="77777777"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TROPIS</w:t>
            </w:r>
          </w:p>
        </w:tc>
        <w:tc>
          <w:tcPr>
            <w:tcW w:w="3118" w:type="dxa"/>
            <w:gridSpan w:val="2"/>
            <w:tcBorders>
              <w:top w:val="single" w:sz="4" w:space="0" w:color="auto"/>
              <w:bottom w:val="single" w:sz="4" w:space="0" w:color="auto"/>
            </w:tcBorders>
          </w:tcPr>
          <w:p w14:paraId="13BEE7E1" w14:textId="77777777"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PERFACT</w:t>
            </w:r>
          </w:p>
        </w:tc>
        <w:tc>
          <w:tcPr>
            <w:tcW w:w="3124" w:type="dxa"/>
            <w:gridSpan w:val="2"/>
            <w:tcBorders>
              <w:top w:val="single" w:sz="4" w:space="0" w:color="auto"/>
              <w:bottom w:val="single" w:sz="4" w:space="0" w:color="auto"/>
            </w:tcBorders>
          </w:tcPr>
          <w:p w14:paraId="1DD24EB9" w14:textId="68FD72BB"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 xml:space="preserve">Anal </w:t>
            </w:r>
            <w:r w:rsidR="006E2980" w:rsidRPr="006749CC">
              <w:rPr>
                <w:rFonts w:ascii="Book Antiqua" w:hAnsi="Book Antiqua"/>
                <w:b/>
                <w:bCs/>
              </w:rPr>
              <w:t>fistula plug</w:t>
            </w:r>
          </w:p>
        </w:tc>
      </w:tr>
      <w:tr w:rsidR="00BE19A1" w:rsidRPr="006749CC" w14:paraId="5B952A92" w14:textId="77777777" w:rsidTr="003977CE">
        <w:tc>
          <w:tcPr>
            <w:tcW w:w="1418" w:type="dxa"/>
            <w:tcBorders>
              <w:top w:val="single" w:sz="4" w:space="0" w:color="auto"/>
            </w:tcBorders>
            <w:vAlign w:val="center"/>
          </w:tcPr>
          <w:p w14:paraId="5C287BFD" w14:textId="77777777" w:rsidR="00BE19A1" w:rsidRPr="006749CC" w:rsidRDefault="00BE19A1" w:rsidP="00066E57">
            <w:pPr>
              <w:adjustRightInd w:val="0"/>
              <w:snapToGrid w:val="0"/>
              <w:spacing w:line="360" w:lineRule="auto"/>
              <w:jc w:val="both"/>
              <w:rPr>
                <w:rFonts w:ascii="Book Antiqua" w:eastAsia="等线" w:hAnsi="Book Antiqua"/>
              </w:rPr>
            </w:pPr>
          </w:p>
        </w:tc>
        <w:tc>
          <w:tcPr>
            <w:tcW w:w="1276" w:type="dxa"/>
            <w:tcBorders>
              <w:top w:val="single" w:sz="4" w:space="0" w:color="auto"/>
            </w:tcBorders>
          </w:tcPr>
          <w:p w14:paraId="18298E67"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Short-term (2018)</w:t>
            </w:r>
            <w:r w:rsidRPr="006749CC">
              <w:rPr>
                <w:rFonts w:ascii="Book Antiqua" w:hAnsi="Book Antiqua"/>
                <w:vertAlign w:val="superscript"/>
              </w:rPr>
              <w:t>[22]</w:t>
            </w:r>
          </w:p>
        </w:tc>
        <w:tc>
          <w:tcPr>
            <w:tcW w:w="1417" w:type="dxa"/>
            <w:tcBorders>
              <w:top w:val="single" w:sz="4" w:space="0" w:color="auto"/>
            </w:tcBorders>
          </w:tcPr>
          <w:p w14:paraId="0D48B1B4"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Long-term </w:t>
            </w:r>
            <w:r w:rsidR="007B60F0" w:rsidRPr="006749CC">
              <w:rPr>
                <w:rFonts w:ascii="Book Antiqua" w:hAnsi="Book Antiqua"/>
              </w:rPr>
              <w:t>follow</w:t>
            </w:r>
            <w:r w:rsidRPr="006749CC">
              <w:rPr>
                <w:rFonts w:ascii="Book Antiqua" w:hAnsi="Book Antiqua"/>
              </w:rPr>
              <w:t>-up</w:t>
            </w:r>
          </w:p>
        </w:tc>
        <w:tc>
          <w:tcPr>
            <w:tcW w:w="1134" w:type="dxa"/>
            <w:tcBorders>
              <w:top w:val="single" w:sz="4" w:space="0" w:color="auto"/>
            </w:tcBorders>
          </w:tcPr>
          <w:p w14:paraId="38D60747"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Short-term (2017)</w:t>
            </w:r>
            <w:r w:rsidRPr="006749CC">
              <w:rPr>
                <w:rFonts w:ascii="Book Antiqua" w:hAnsi="Book Antiqua"/>
                <w:vertAlign w:val="superscript"/>
              </w:rPr>
              <w:t>[19]</w:t>
            </w:r>
          </w:p>
        </w:tc>
        <w:tc>
          <w:tcPr>
            <w:tcW w:w="1418" w:type="dxa"/>
            <w:tcBorders>
              <w:top w:val="single" w:sz="4" w:space="0" w:color="auto"/>
            </w:tcBorders>
          </w:tcPr>
          <w:p w14:paraId="05E2142D"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Long-term </w:t>
            </w:r>
            <w:r w:rsidR="007B60F0" w:rsidRPr="006749CC">
              <w:rPr>
                <w:rFonts w:ascii="Book Antiqua" w:hAnsi="Book Antiqua"/>
              </w:rPr>
              <w:t>follow</w:t>
            </w:r>
            <w:r w:rsidRPr="006749CC">
              <w:rPr>
                <w:rFonts w:ascii="Book Antiqua" w:hAnsi="Book Antiqua"/>
              </w:rPr>
              <w:t>-up</w:t>
            </w:r>
          </w:p>
        </w:tc>
        <w:tc>
          <w:tcPr>
            <w:tcW w:w="1417" w:type="dxa"/>
            <w:tcBorders>
              <w:top w:val="single" w:sz="4" w:space="0" w:color="auto"/>
            </w:tcBorders>
          </w:tcPr>
          <w:p w14:paraId="4D2CAC9B"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Short-term (2015)</w:t>
            </w:r>
            <w:r w:rsidRPr="006749CC">
              <w:rPr>
                <w:rFonts w:ascii="Book Antiqua" w:hAnsi="Book Antiqua"/>
                <w:vertAlign w:val="superscript"/>
              </w:rPr>
              <w:t>[18]</w:t>
            </w:r>
          </w:p>
        </w:tc>
        <w:tc>
          <w:tcPr>
            <w:tcW w:w="1701" w:type="dxa"/>
            <w:tcBorders>
              <w:top w:val="single" w:sz="4" w:space="0" w:color="auto"/>
            </w:tcBorders>
          </w:tcPr>
          <w:p w14:paraId="45E6A13B" w14:textId="77777777" w:rsidR="00BE19A1" w:rsidRPr="006749CC" w:rsidRDefault="007B60F0" w:rsidP="00066E57">
            <w:pPr>
              <w:adjustRightInd w:val="0"/>
              <w:snapToGrid w:val="0"/>
              <w:spacing w:line="360" w:lineRule="auto"/>
              <w:jc w:val="both"/>
              <w:rPr>
                <w:rFonts w:ascii="Book Antiqua" w:hAnsi="Book Antiqua"/>
              </w:rPr>
            </w:pPr>
            <w:r w:rsidRPr="006749CC">
              <w:rPr>
                <w:rFonts w:ascii="Book Antiqua" w:hAnsi="Book Antiqua"/>
              </w:rPr>
              <w:t>Long-term follow</w:t>
            </w:r>
            <w:r w:rsidR="005876EA" w:rsidRPr="006749CC">
              <w:rPr>
                <w:rFonts w:ascii="Book Antiqua" w:hAnsi="Book Antiqua"/>
              </w:rPr>
              <w:t>-up</w:t>
            </w:r>
          </w:p>
        </w:tc>
        <w:tc>
          <w:tcPr>
            <w:tcW w:w="1701" w:type="dxa"/>
            <w:tcBorders>
              <w:top w:val="single" w:sz="4" w:space="0" w:color="auto"/>
            </w:tcBorders>
          </w:tcPr>
          <w:p w14:paraId="3BC435FE"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Short-term (2009)</w:t>
            </w:r>
            <w:r w:rsidRPr="006749CC">
              <w:rPr>
                <w:rFonts w:ascii="Book Antiqua" w:hAnsi="Book Antiqua"/>
                <w:vertAlign w:val="superscript"/>
              </w:rPr>
              <w:t>[21]</w:t>
            </w:r>
          </w:p>
        </w:tc>
        <w:tc>
          <w:tcPr>
            <w:tcW w:w="1423" w:type="dxa"/>
            <w:tcBorders>
              <w:top w:val="single" w:sz="4" w:space="0" w:color="auto"/>
            </w:tcBorders>
          </w:tcPr>
          <w:p w14:paraId="715817C7"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Long-term </w:t>
            </w:r>
            <w:r w:rsidR="007B60F0" w:rsidRPr="006749CC">
              <w:rPr>
                <w:rFonts w:ascii="Book Antiqua" w:hAnsi="Book Antiqua"/>
              </w:rPr>
              <w:t>follow</w:t>
            </w:r>
            <w:r w:rsidRPr="006749CC">
              <w:rPr>
                <w:rFonts w:ascii="Book Antiqua" w:hAnsi="Book Antiqua"/>
              </w:rPr>
              <w:t>-up</w:t>
            </w:r>
          </w:p>
        </w:tc>
      </w:tr>
      <w:tr w:rsidR="00BE19A1" w:rsidRPr="006749CC" w14:paraId="357FE567" w14:textId="77777777" w:rsidTr="003977CE">
        <w:tc>
          <w:tcPr>
            <w:tcW w:w="1418" w:type="dxa"/>
          </w:tcPr>
          <w:p w14:paraId="048F17DB" w14:textId="14D57CF5" w:rsidR="00BE19A1" w:rsidRPr="006749CC" w:rsidRDefault="003F63F1" w:rsidP="003F63F1">
            <w:pPr>
              <w:adjustRightInd w:val="0"/>
              <w:snapToGrid w:val="0"/>
              <w:spacing w:line="360" w:lineRule="auto"/>
              <w:jc w:val="both"/>
              <w:rPr>
                <w:rFonts w:ascii="Book Antiqua" w:hAnsi="Book Antiqua"/>
                <w:i/>
              </w:rPr>
            </w:pPr>
            <w:r w:rsidRPr="006749CC">
              <w:rPr>
                <w:rFonts w:ascii="Book Antiqua" w:hAnsi="Book Antiqua"/>
                <w:i/>
              </w:rPr>
              <w:t>n</w:t>
            </w:r>
          </w:p>
        </w:tc>
        <w:tc>
          <w:tcPr>
            <w:tcW w:w="1276" w:type="dxa"/>
          </w:tcPr>
          <w:p w14:paraId="0092E6DB"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353</w:t>
            </w:r>
          </w:p>
        </w:tc>
        <w:tc>
          <w:tcPr>
            <w:tcW w:w="1417" w:type="dxa"/>
          </w:tcPr>
          <w:p w14:paraId="1EAF1F2D"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611</w:t>
            </w:r>
          </w:p>
        </w:tc>
        <w:tc>
          <w:tcPr>
            <w:tcW w:w="1134" w:type="dxa"/>
          </w:tcPr>
          <w:p w14:paraId="3F4BBCFE"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52</w:t>
            </w:r>
          </w:p>
        </w:tc>
        <w:tc>
          <w:tcPr>
            <w:tcW w:w="1418" w:type="dxa"/>
          </w:tcPr>
          <w:p w14:paraId="579E31BA" w14:textId="0E60AB1E"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40</w:t>
            </w:r>
            <w:r w:rsidR="00FF5393" w:rsidRPr="006749CC">
              <w:rPr>
                <w:rFonts w:ascii="Book Antiqua" w:hAnsi="Book Antiqua"/>
              </w:rPr>
              <w:t>8</w:t>
            </w:r>
          </w:p>
        </w:tc>
        <w:tc>
          <w:tcPr>
            <w:tcW w:w="1417" w:type="dxa"/>
          </w:tcPr>
          <w:p w14:paraId="6AE69FCF"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44</w:t>
            </w:r>
          </w:p>
        </w:tc>
        <w:tc>
          <w:tcPr>
            <w:tcW w:w="1701" w:type="dxa"/>
          </w:tcPr>
          <w:p w14:paraId="2C8DAFFA"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175</w:t>
            </w:r>
          </w:p>
        </w:tc>
        <w:tc>
          <w:tcPr>
            <w:tcW w:w="1701" w:type="dxa"/>
          </w:tcPr>
          <w:p w14:paraId="52A4D353"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23</w:t>
            </w:r>
          </w:p>
        </w:tc>
        <w:tc>
          <w:tcPr>
            <w:tcW w:w="1423" w:type="dxa"/>
          </w:tcPr>
          <w:p w14:paraId="184BF843"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56</w:t>
            </w:r>
          </w:p>
        </w:tc>
      </w:tr>
      <w:tr w:rsidR="00BE19A1" w:rsidRPr="006749CC" w14:paraId="04B1823A" w14:textId="77777777" w:rsidTr="003977CE">
        <w:tc>
          <w:tcPr>
            <w:tcW w:w="1418" w:type="dxa"/>
          </w:tcPr>
          <w:p w14:paraId="069069B4"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Follow-up-</w:t>
            </w:r>
            <w:r w:rsidR="007B60F0" w:rsidRPr="006749CC">
              <w:rPr>
                <w:rFonts w:ascii="Book Antiqua" w:hAnsi="Book Antiqua"/>
              </w:rPr>
              <w:t>median</w:t>
            </w:r>
          </w:p>
          <w:p w14:paraId="6D33C43A"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Range)</w:t>
            </w:r>
          </w:p>
        </w:tc>
        <w:tc>
          <w:tcPr>
            <w:tcW w:w="1276" w:type="dxa"/>
          </w:tcPr>
          <w:p w14:paraId="75FBDADB" w14:textId="4D3F1E1D"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27 </w:t>
            </w:r>
            <w:proofErr w:type="spellStart"/>
            <w:r w:rsidRPr="006749CC">
              <w:rPr>
                <w:rFonts w:ascii="Book Antiqua" w:hAnsi="Book Antiqua"/>
              </w:rPr>
              <w:t>mo</w:t>
            </w:r>
            <w:proofErr w:type="spellEnd"/>
            <w:r w:rsidR="00015AED" w:rsidRPr="006749CC">
              <w:rPr>
                <w:rFonts w:ascii="Book Antiqua" w:hAnsi="Book Antiqua"/>
              </w:rPr>
              <w:t xml:space="preserve"> </w:t>
            </w:r>
            <w:r w:rsidRPr="006749CC">
              <w:rPr>
                <w:rFonts w:ascii="Book Antiqua" w:hAnsi="Book Antiqua"/>
              </w:rPr>
              <w:t>(4-66)</w:t>
            </w:r>
          </w:p>
        </w:tc>
        <w:tc>
          <w:tcPr>
            <w:tcW w:w="1417" w:type="dxa"/>
          </w:tcPr>
          <w:p w14:paraId="5A07F214" w14:textId="09731215"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40 </w:t>
            </w:r>
            <w:proofErr w:type="spellStart"/>
            <w:r w:rsidRPr="006749CC">
              <w:rPr>
                <w:rFonts w:ascii="Book Antiqua" w:hAnsi="Book Antiqua"/>
              </w:rPr>
              <w:t>mo</w:t>
            </w:r>
            <w:proofErr w:type="spellEnd"/>
            <w:r w:rsidR="00015AED" w:rsidRPr="006749CC">
              <w:rPr>
                <w:rFonts w:ascii="Book Antiqua" w:hAnsi="Book Antiqua"/>
              </w:rPr>
              <w:t xml:space="preserve"> </w:t>
            </w:r>
            <w:r w:rsidRPr="006749CC">
              <w:rPr>
                <w:rFonts w:ascii="Book Antiqua" w:hAnsi="Book Antiqua"/>
              </w:rPr>
              <w:t>(1-105)</w:t>
            </w:r>
          </w:p>
        </w:tc>
        <w:tc>
          <w:tcPr>
            <w:tcW w:w="1134" w:type="dxa"/>
          </w:tcPr>
          <w:p w14:paraId="7DDEC01B" w14:textId="1E89776A"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9 </w:t>
            </w:r>
            <w:proofErr w:type="spellStart"/>
            <w:r w:rsidRPr="006749CC">
              <w:rPr>
                <w:rFonts w:ascii="Book Antiqua" w:hAnsi="Book Antiqua"/>
              </w:rPr>
              <w:t>mo</w:t>
            </w:r>
            <w:proofErr w:type="spellEnd"/>
            <w:r w:rsidR="00015AED" w:rsidRPr="006749CC">
              <w:rPr>
                <w:rFonts w:ascii="Book Antiqua" w:hAnsi="Book Antiqua"/>
              </w:rPr>
              <w:t xml:space="preserve"> </w:t>
            </w:r>
            <w:r w:rsidRPr="006749CC">
              <w:rPr>
                <w:rFonts w:ascii="Book Antiqua" w:hAnsi="Book Antiqua"/>
              </w:rPr>
              <w:t>(6-21)</w:t>
            </w:r>
          </w:p>
        </w:tc>
        <w:tc>
          <w:tcPr>
            <w:tcW w:w="1418" w:type="dxa"/>
          </w:tcPr>
          <w:p w14:paraId="657CB9A7" w14:textId="1AB6D170"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30 </w:t>
            </w:r>
            <w:proofErr w:type="spellStart"/>
            <w:r w:rsidRPr="006749CC">
              <w:rPr>
                <w:rFonts w:ascii="Book Antiqua" w:hAnsi="Book Antiqua"/>
              </w:rPr>
              <w:t>mo</w:t>
            </w:r>
            <w:proofErr w:type="spellEnd"/>
            <w:r w:rsidR="00015AED" w:rsidRPr="006749CC">
              <w:rPr>
                <w:rFonts w:ascii="Book Antiqua" w:hAnsi="Book Antiqua"/>
              </w:rPr>
              <w:t xml:space="preserve"> </w:t>
            </w:r>
            <w:r w:rsidRPr="006749CC">
              <w:rPr>
                <w:rFonts w:ascii="Book Antiqua" w:hAnsi="Book Antiqua"/>
              </w:rPr>
              <w:t>(1-70)</w:t>
            </w:r>
          </w:p>
        </w:tc>
        <w:tc>
          <w:tcPr>
            <w:tcW w:w="1417" w:type="dxa"/>
          </w:tcPr>
          <w:p w14:paraId="7CEB2098" w14:textId="728D6471"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9 </w:t>
            </w:r>
            <w:proofErr w:type="spellStart"/>
            <w:r w:rsidRPr="006749CC">
              <w:rPr>
                <w:rFonts w:ascii="Book Antiqua" w:hAnsi="Book Antiqua"/>
              </w:rPr>
              <w:t>mo</w:t>
            </w:r>
            <w:proofErr w:type="spellEnd"/>
            <w:r w:rsidR="00015AED" w:rsidRPr="006749CC">
              <w:rPr>
                <w:rFonts w:ascii="Book Antiqua" w:hAnsi="Book Antiqua"/>
              </w:rPr>
              <w:t xml:space="preserve"> </w:t>
            </w:r>
            <w:r w:rsidRPr="006749CC">
              <w:rPr>
                <w:rFonts w:ascii="Book Antiqua" w:hAnsi="Book Antiqua"/>
              </w:rPr>
              <w:t>(5-14)</w:t>
            </w:r>
          </w:p>
        </w:tc>
        <w:tc>
          <w:tcPr>
            <w:tcW w:w="1701" w:type="dxa"/>
          </w:tcPr>
          <w:p w14:paraId="634E5AC2" w14:textId="35532A14"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78 </w:t>
            </w:r>
            <w:proofErr w:type="spellStart"/>
            <w:r w:rsidRPr="006749CC">
              <w:rPr>
                <w:rFonts w:ascii="Book Antiqua" w:hAnsi="Book Antiqua"/>
              </w:rPr>
              <w:t>mo</w:t>
            </w:r>
            <w:proofErr w:type="spellEnd"/>
            <w:r w:rsidR="00015AED" w:rsidRPr="006749CC">
              <w:rPr>
                <w:rFonts w:ascii="Book Antiqua" w:hAnsi="Book Antiqua"/>
              </w:rPr>
              <w:t xml:space="preserve"> </w:t>
            </w:r>
            <w:r w:rsidRPr="006749CC">
              <w:rPr>
                <w:rFonts w:ascii="Book Antiqua" w:hAnsi="Book Antiqua"/>
              </w:rPr>
              <w:t>(42-88)</w:t>
            </w:r>
          </w:p>
        </w:tc>
        <w:tc>
          <w:tcPr>
            <w:tcW w:w="1701" w:type="dxa"/>
          </w:tcPr>
          <w:p w14:paraId="4FFCA1E9"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10 </w:t>
            </w:r>
            <w:proofErr w:type="spellStart"/>
            <w:r w:rsidRPr="006749CC">
              <w:rPr>
                <w:rFonts w:ascii="Book Antiqua" w:hAnsi="Book Antiqua"/>
              </w:rPr>
              <w:t>mo</w:t>
            </w:r>
            <w:proofErr w:type="spellEnd"/>
            <w:r w:rsidRPr="006749CC">
              <w:rPr>
                <w:rFonts w:ascii="Book Antiqua" w:hAnsi="Book Antiqua"/>
              </w:rPr>
              <w:t xml:space="preserve"> (6-18)</w:t>
            </w:r>
          </w:p>
        </w:tc>
        <w:tc>
          <w:tcPr>
            <w:tcW w:w="1423" w:type="dxa"/>
          </w:tcPr>
          <w:p w14:paraId="29DC54E4"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151 </w:t>
            </w:r>
            <w:proofErr w:type="spellStart"/>
            <w:r w:rsidRPr="006749CC">
              <w:rPr>
                <w:rFonts w:ascii="Book Antiqua" w:hAnsi="Book Antiqua"/>
              </w:rPr>
              <w:t>mo</w:t>
            </w:r>
            <w:proofErr w:type="spellEnd"/>
            <w:r w:rsidRPr="006749CC">
              <w:rPr>
                <w:rFonts w:ascii="Book Antiqua" w:hAnsi="Book Antiqua"/>
              </w:rPr>
              <w:t xml:space="preserve"> (105-171)</w:t>
            </w:r>
          </w:p>
        </w:tc>
      </w:tr>
      <w:tr w:rsidR="00BE19A1" w:rsidRPr="006749CC" w14:paraId="0576C373" w14:textId="77777777" w:rsidTr="003977CE">
        <w:tc>
          <w:tcPr>
            <w:tcW w:w="1418" w:type="dxa"/>
          </w:tcPr>
          <w:p w14:paraId="28DDA4EB"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Overall </w:t>
            </w:r>
            <w:r w:rsidR="007B60F0" w:rsidRPr="006749CC">
              <w:rPr>
                <w:rFonts w:ascii="Book Antiqua" w:hAnsi="Book Antiqua"/>
              </w:rPr>
              <w:t xml:space="preserve">healing </w:t>
            </w:r>
            <w:r w:rsidRPr="006749CC">
              <w:rPr>
                <w:rFonts w:ascii="Book Antiqua" w:hAnsi="Book Antiqua"/>
              </w:rPr>
              <w:t>rate</w:t>
            </w:r>
          </w:p>
        </w:tc>
        <w:tc>
          <w:tcPr>
            <w:tcW w:w="1276" w:type="dxa"/>
          </w:tcPr>
          <w:p w14:paraId="5A0C878A"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100%</w:t>
            </w:r>
          </w:p>
        </w:tc>
        <w:tc>
          <w:tcPr>
            <w:tcW w:w="1417" w:type="dxa"/>
          </w:tcPr>
          <w:p w14:paraId="2DB88D81"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98.6%</w:t>
            </w:r>
          </w:p>
        </w:tc>
        <w:tc>
          <w:tcPr>
            <w:tcW w:w="1134" w:type="dxa"/>
          </w:tcPr>
          <w:p w14:paraId="1C195592"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90.4%</w:t>
            </w:r>
          </w:p>
        </w:tc>
        <w:tc>
          <w:tcPr>
            <w:tcW w:w="1418" w:type="dxa"/>
          </w:tcPr>
          <w:p w14:paraId="12F4955D"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86%</w:t>
            </w:r>
          </w:p>
        </w:tc>
        <w:tc>
          <w:tcPr>
            <w:tcW w:w="1417" w:type="dxa"/>
          </w:tcPr>
          <w:p w14:paraId="4C12C3A9"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86.4%</w:t>
            </w:r>
          </w:p>
        </w:tc>
        <w:tc>
          <w:tcPr>
            <w:tcW w:w="1701" w:type="dxa"/>
          </w:tcPr>
          <w:p w14:paraId="06E9110D"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50.3%</w:t>
            </w:r>
          </w:p>
        </w:tc>
        <w:tc>
          <w:tcPr>
            <w:tcW w:w="1701" w:type="dxa"/>
          </w:tcPr>
          <w:p w14:paraId="363FCD5B"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71.4%</w:t>
            </w:r>
          </w:p>
        </w:tc>
        <w:tc>
          <w:tcPr>
            <w:tcW w:w="1423" w:type="dxa"/>
          </w:tcPr>
          <w:p w14:paraId="48B5E749"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19.4%</w:t>
            </w:r>
          </w:p>
        </w:tc>
      </w:tr>
    </w:tbl>
    <w:p w14:paraId="3834C3C8"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 PERFACT</w:t>
      </w:r>
      <w:r w:rsidRPr="006749CC">
        <w:rPr>
          <w:rFonts w:ascii="Book Antiqua" w:hAnsi="Book Antiqua"/>
          <w:lang w:eastAsia="zh-CN"/>
        </w:rPr>
        <w:t xml:space="preserve">: </w:t>
      </w:r>
      <w:r w:rsidRPr="006749CC">
        <w:rPr>
          <w:rFonts w:ascii="Book Antiqua" w:hAnsi="Book Antiqua"/>
        </w:rPr>
        <w:t>Proximal superficial cauterization of the internal opening and emptying regularly of fistula tracts and curettage of tracts</w:t>
      </w:r>
      <w:r w:rsidRPr="006749CC">
        <w:rPr>
          <w:rFonts w:ascii="Book Antiqua" w:hAnsi="Book Antiqua"/>
          <w:lang w:eastAsia="zh-CN"/>
        </w:rPr>
        <w:t xml:space="preserve">; </w:t>
      </w:r>
      <w:r w:rsidRPr="006749CC">
        <w:rPr>
          <w:rFonts w:ascii="Book Antiqua" w:hAnsi="Book Antiqua"/>
        </w:rPr>
        <w:t>TROPIS</w:t>
      </w:r>
      <w:r w:rsidRPr="006749CC">
        <w:rPr>
          <w:rFonts w:ascii="Book Antiqua" w:hAnsi="Book Antiqua"/>
          <w:lang w:eastAsia="zh-CN"/>
        </w:rPr>
        <w:t>:</w:t>
      </w:r>
      <w:r w:rsidRPr="006749CC">
        <w:rPr>
          <w:rFonts w:ascii="Book Antiqua" w:hAnsi="Book Antiqua"/>
        </w:rPr>
        <w:t xml:space="preserve"> </w:t>
      </w:r>
      <w:proofErr w:type="spellStart"/>
      <w:r w:rsidRPr="006749CC">
        <w:rPr>
          <w:rFonts w:ascii="Book Antiqua" w:hAnsi="Book Antiqua"/>
        </w:rPr>
        <w:t>Transanal</w:t>
      </w:r>
      <w:proofErr w:type="spellEnd"/>
      <w:r w:rsidRPr="006749CC">
        <w:rPr>
          <w:rFonts w:ascii="Book Antiqua" w:hAnsi="Book Antiqua"/>
        </w:rPr>
        <w:t xml:space="preserve"> opening of </w:t>
      </w:r>
      <w:proofErr w:type="spellStart"/>
      <w:r w:rsidRPr="006749CC">
        <w:rPr>
          <w:rFonts w:ascii="Book Antiqua" w:hAnsi="Book Antiqua"/>
        </w:rPr>
        <w:t>intersphincteric</w:t>
      </w:r>
      <w:proofErr w:type="spellEnd"/>
      <w:r w:rsidRPr="006749CC">
        <w:rPr>
          <w:rFonts w:ascii="Book Antiqua" w:hAnsi="Book Antiqua"/>
        </w:rPr>
        <w:t xml:space="preserve"> space</w:t>
      </w:r>
      <w:r w:rsidR="007B60F0" w:rsidRPr="006749CC">
        <w:rPr>
          <w:rFonts w:ascii="Book Antiqua" w:hAnsi="Book Antiqua"/>
        </w:rPr>
        <w:t>.</w:t>
      </w:r>
    </w:p>
    <w:p w14:paraId="5B47A18D" w14:textId="62F23C84"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br w:type="page"/>
      </w:r>
      <w:r w:rsidRPr="006749CC">
        <w:rPr>
          <w:rFonts w:ascii="Book Antiqua" w:hAnsi="Book Antiqua"/>
          <w:b/>
          <w:bCs/>
        </w:rPr>
        <w:lastRenderedPageBreak/>
        <w:t xml:space="preserve">Table 6 </w:t>
      </w:r>
      <w:r w:rsidR="00CB1815" w:rsidRPr="006749CC">
        <w:rPr>
          <w:rFonts w:ascii="Book Antiqua" w:hAnsi="Book Antiqua"/>
          <w:b/>
          <w:bCs/>
        </w:rPr>
        <w:t>A</w:t>
      </w:r>
      <w:r w:rsidRPr="006749CC">
        <w:rPr>
          <w:rFonts w:ascii="Book Antiqua" w:hAnsi="Book Antiqua"/>
          <w:b/>
          <w:bCs/>
        </w:rPr>
        <w:t>nal fistula classification</w:t>
      </w:r>
    </w:p>
    <w:tbl>
      <w:tblPr>
        <w:tblStyle w:val="a7"/>
        <w:tblW w:w="12763"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2410"/>
        <w:gridCol w:w="3974"/>
        <w:gridCol w:w="4536"/>
      </w:tblGrid>
      <w:tr w:rsidR="00BE19A1" w:rsidRPr="006749CC" w14:paraId="78276F7E" w14:textId="77777777" w:rsidTr="00BC5189">
        <w:trPr>
          <w:trHeight w:val="752"/>
        </w:trPr>
        <w:tc>
          <w:tcPr>
            <w:tcW w:w="1843" w:type="dxa"/>
            <w:tcBorders>
              <w:top w:val="single" w:sz="4" w:space="0" w:color="auto"/>
              <w:bottom w:val="single" w:sz="4" w:space="0" w:color="auto"/>
            </w:tcBorders>
          </w:tcPr>
          <w:p w14:paraId="660D8C84" w14:textId="020879A3"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Classification</w:t>
            </w:r>
          </w:p>
        </w:tc>
        <w:tc>
          <w:tcPr>
            <w:tcW w:w="2410" w:type="dxa"/>
            <w:tcBorders>
              <w:top w:val="single" w:sz="4" w:space="0" w:color="auto"/>
              <w:bottom w:val="single" w:sz="4" w:space="0" w:color="auto"/>
            </w:tcBorders>
          </w:tcPr>
          <w:p w14:paraId="30D48C2E" w14:textId="77777777"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Parks</w:t>
            </w:r>
          </w:p>
        </w:tc>
        <w:tc>
          <w:tcPr>
            <w:tcW w:w="3974" w:type="dxa"/>
            <w:tcBorders>
              <w:top w:val="single" w:sz="4" w:space="0" w:color="auto"/>
              <w:bottom w:val="single" w:sz="4" w:space="0" w:color="auto"/>
            </w:tcBorders>
          </w:tcPr>
          <w:p w14:paraId="65128D96" w14:textId="77777777"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St James University Hospital</w:t>
            </w:r>
          </w:p>
        </w:tc>
        <w:tc>
          <w:tcPr>
            <w:tcW w:w="4536" w:type="dxa"/>
            <w:tcBorders>
              <w:top w:val="single" w:sz="4" w:space="0" w:color="auto"/>
              <w:bottom w:val="single" w:sz="4" w:space="0" w:color="auto"/>
            </w:tcBorders>
          </w:tcPr>
          <w:p w14:paraId="13CE9B45" w14:textId="1A2F01FD"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G</w:t>
            </w:r>
            <w:r w:rsidR="00CB1815" w:rsidRPr="006749CC">
              <w:rPr>
                <w:rFonts w:ascii="Book Antiqua" w:hAnsi="Book Antiqua"/>
                <w:b/>
                <w:bCs/>
              </w:rPr>
              <w:t>ARG</w:t>
            </w:r>
          </w:p>
        </w:tc>
      </w:tr>
      <w:tr w:rsidR="00BE19A1" w:rsidRPr="006749CC" w14:paraId="6B904F39" w14:textId="77777777" w:rsidTr="00BC5189">
        <w:trPr>
          <w:trHeight w:val="1133"/>
        </w:trPr>
        <w:tc>
          <w:tcPr>
            <w:tcW w:w="1843" w:type="dxa"/>
            <w:tcBorders>
              <w:top w:val="single" w:sz="4" w:space="0" w:color="auto"/>
            </w:tcBorders>
          </w:tcPr>
          <w:p w14:paraId="1BED3547"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Grade I</w:t>
            </w:r>
          </w:p>
        </w:tc>
        <w:tc>
          <w:tcPr>
            <w:tcW w:w="2410" w:type="dxa"/>
            <w:tcBorders>
              <w:top w:val="single" w:sz="4" w:space="0" w:color="auto"/>
            </w:tcBorders>
          </w:tcPr>
          <w:p w14:paraId="7621AC0C" w14:textId="77777777" w:rsidR="00BE19A1" w:rsidRPr="006749CC" w:rsidRDefault="005876EA" w:rsidP="00066E57">
            <w:pPr>
              <w:adjustRightInd w:val="0"/>
              <w:snapToGrid w:val="0"/>
              <w:spacing w:line="360" w:lineRule="auto"/>
              <w:jc w:val="both"/>
              <w:rPr>
                <w:rFonts w:ascii="Book Antiqua" w:hAnsi="Book Antiqua"/>
              </w:rPr>
            </w:pPr>
            <w:proofErr w:type="spellStart"/>
            <w:r w:rsidRPr="006749CC">
              <w:rPr>
                <w:rFonts w:ascii="Book Antiqua" w:hAnsi="Book Antiqua"/>
              </w:rPr>
              <w:t>Intersphincteric</w:t>
            </w:r>
            <w:proofErr w:type="spellEnd"/>
          </w:p>
          <w:p w14:paraId="04D23E9A" w14:textId="77777777" w:rsidR="00BE19A1" w:rsidRPr="006749CC" w:rsidRDefault="00BE19A1" w:rsidP="00066E57">
            <w:pPr>
              <w:adjustRightInd w:val="0"/>
              <w:snapToGrid w:val="0"/>
              <w:spacing w:line="360" w:lineRule="auto"/>
              <w:jc w:val="both"/>
              <w:rPr>
                <w:rFonts w:ascii="Book Antiqua" w:hAnsi="Book Antiqua"/>
              </w:rPr>
            </w:pPr>
          </w:p>
        </w:tc>
        <w:tc>
          <w:tcPr>
            <w:tcW w:w="3974" w:type="dxa"/>
            <w:tcBorders>
              <w:top w:val="single" w:sz="4" w:space="0" w:color="auto"/>
            </w:tcBorders>
          </w:tcPr>
          <w:p w14:paraId="10B83F56" w14:textId="77777777" w:rsidR="00BE19A1" w:rsidRPr="006749CC" w:rsidRDefault="005876EA" w:rsidP="00066E57">
            <w:pPr>
              <w:adjustRightInd w:val="0"/>
              <w:snapToGrid w:val="0"/>
              <w:spacing w:line="360" w:lineRule="auto"/>
              <w:jc w:val="both"/>
              <w:rPr>
                <w:rFonts w:ascii="Book Antiqua" w:hAnsi="Book Antiqua"/>
              </w:rPr>
            </w:pPr>
            <w:proofErr w:type="spellStart"/>
            <w:r w:rsidRPr="006749CC">
              <w:rPr>
                <w:rFonts w:ascii="Book Antiqua" w:hAnsi="Book Antiqua"/>
              </w:rPr>
              <w:t>Intersphincteric</w:t>
            </w:r>
            <w:proofErr w:type="spellEnd"/>
            <w:r w:rsidRPr="006749CC">
              <w:rPr>
                <w:rFonts w:ascii="Book Antiqua" w:hAnsi="Book Antiqua"/>
              </w:rPr>
              <w:t>- linear</w:t>
            </w:r>
          </w:p>
        </w:tc>
        <w:tc>
          <w:tcPr>
            <w:tcW w:w="4536" w:type="dxa"/>
            <w:tcBorders>
              <w:top w:val="single" w:sz="4" w:space="0" w:color="auto"/>
            </w:tcBorders>
          </w:tcPr>
          <w:p w14:paraId="07629239" w14:textId="186BFAFE" w:rsidR="00BE19A1" w:rsidRPr="006749CC" w:rsidRDefault="007B60F0" w:rsidP="00066E57">
            <w:pPr>
              <w:adjustRightInd w:val="0"/>
              <w:snapToGrid w:val="0"/>
              <w:spacing w:line="360" w:lineRule="auto"/>
              <w:jc w:val="both"/>
              <w:rPr>
                <w:rFonts w:ascii="Book Antiqua" w:hAnsi="Book Antiqua"/>
              </w:rPr>
            </w:pPr>
            <w:r w:rsidRPr="006749CC">
              <w:rPr>
                <w:rFonts w:ascii="Book Antiqua" w:hAnsi="Book Antiqua"/>
              </w:rPr>
              <w:t>Low</w:t>
            </w:r>
            <w:r w:rsidR="00FF5393" w:rsidRPr="006749CC">
              <w:rPr>
                <w:rFonts w:ascii="Book Antiqua" w:hAnsi="Book Antiqua"/>
              </w:rPr>
              <w:t xml:space="preserve"> fistula</w:t>
            </w:r>
            <w:r w:rsidR="005876EA" w:rsidRPr="006749CC">
              <w:rPr>
                <w:rFonts w:ascii="Book Antiqua" w:hAnsi="Book Antiqua"/>
              </w:rPr>
              <w:t xml:space="preserve">- </w:t>
            </w:r>
            <w:r w:rsidR="004C6CA7" w:rsidRPr="006749CC">
              <w:rPr>
                <w:rFonts w:ascii="Book Antiqua" w:hAnsi="Book Antiqua"/>
              </w:rPr>
              <w:t>s</w:t>
            </w:r>
            <w:r w:rsidR="005876EA" w:rsidRPr="006749CC">
              <w:rPr>
                <w:rFonts w:ascii="Book Antiqua" w:hAnsi="Book Antiqua"/>
              </w:rPr>
              <w:t>ingle tract</w:t>
            </w:r>
            <w:r w:rsidR="00015AED" w:rsidRPr="006749CC">
              <w:rPr>
                <w:rFonts w:ascii="Book Antiqua" w:hAnsi="Book Antiqua"/>
              </w:rPr>
              <w:t xml:space="preserve"> </w:t>
            </w:r>
            <w:r w:rsidR="005876EA" w:rsidRPr="006749CC">
              <w:rPr>
                <w:rFonts w:ascii="Book Antiqua" w:hAnsi="Book Antiqua"/>
              </w:rPr>
              <w:t>(</w:t>
            </w:r>
            <w:proofErr w:type="spellStart"/>
            <w:r w:rsidR="004C6CA7" w:rsidRPr="006749CC">
              <w:rPr>
                <w:rFonts w:ascii="Book Antiqua" w:hAnsi="Book Antiqua"/>
              </w:rPr>
              <w:t>i</w:t>
            </w:r>
            <w:r w:rsidR="005876EA" w:rsidRPr="006749CC">
              <w:rPr>
                <w:rFonts w:ascii="Book Antiqua" w:hAnsi="Book Antiqua"/>
              </w:rPr>
              <w:t>ntersphincteric</w:t>
            </w:r>
            <w:proofErr w:type="spellEnd"/>
            <w:r w:rsidR="005876EA" w:rsidRPr="006749CC">
              <w:rPr>
                <w:rFonts w:ascii="Book Antiqua" w:hAnsi="Book Antiqua"/>
              </w:rPr>
              <w:t xml:space="preserve"> or </w:t>
            </w:r>
            <w:proofErr w:type="spellStart"/>
            <w:r w:rsidR="005876EA" w:rsidRPr="006749CC">
              <w:rPr>
                <w:rFonts w:ascii="Book Antiqua" w:hAnsi="Book Antiqua"/>
              </w:rPr>
              <w:t>transsphincteric</w:t>
            </w:r>
            <w:proofErr w:type="spellEnd"/>
            <w:r w:rsidR="005876EA" w:rsidRPr="006749CC">
              <w:rPr>
                <w:rFonts w:ascii="Book Antiqua" w:hAnsi="Book Antiqua"/>
              </w:rPr>
              <w:t>)</w:t>
            </w:r>
          </w:p>
        </w:tc>
      </w:tr>
      <w:tr w:rsidR="00BE19A1" w:rsidRPr="006749CC" w14:paraId="7B6FDDB8" w14:textId="77777777" w:rsidTr="00BC5189">
        <w:trPr>
          <w:trHeight w:val="686"/>
        </w:trPr>
        <w:tc>
          <w:tcPr>
            <w:tcW w:w="1843" w:type="dxa"/>
          </w:tcPr>
          <w:p w14:paraId="1A3C3898"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Grade II</w:t>
            </w:r>
          </w:p>
        </w:tc>
        <w:tc>
          <w:tcPr>
            <w:tcW w:w="2410" w:type="dxa"/>
          </w:tcPr>
          <w:p w14:paraId="1353CE80" w14:textId="77777777" w:rsidR="00BE19A1" w:rsidRPr="006749CC" w:rsidRDefault="005876EA" w:rsidP="00066E57">
            <w:pPr>
              <w:adjustRightInd w:val="0"/>
              <w:snapToGrid w:val="0"/>
              <w:spacing w:line="360" w:lineRule="auto"/>
              <w:jc w:val="both"/>
              <w:rPr>
                <w:rFonts w:ascii="Book Antiqua" w:hAnsi="Book Antiqua"/>
              </w:rPr>
            </w:pPr>
            <w:proofErr w:type="spellStart"/>
            <w:r w:rsidRPr="006749CC">
              <w:rPr>
                <w:rFonts w:ascii="Book Antiqua" w:hAnsi="Book Antiqua"/>
              </w:rPr>
              <w:t>Transsphincteric</w:t>
            </w:r>
            <w:proofErr w:type="spellEnd"/>
          </w:p>
        </w:tc>
        <w:tc>
          <w:tcPr>
            <w:tcW w:w="3974" w:type="dxa"/>
          </w:tcPr>
          <w:p w14:paraId="1125CF95" w14:textId="213ECC2A" w:rsidR="00BE19A1" w:rsidRPr="006749CC" w:rsidRDefault="007B60F0" w:rsidP="00066E57">
            <w:pPr>
              <w:adjustRightInd w:val="0"/>
              <w:snapToGrid w:val="0"/>
              <w:spacing w:line="360" w:lineRule="auto"/>
              <w:jc w:val="both"/>
              <w:rPr>
                <w:rFonts w:ascii="Book Antiqua" w:hAnsi="Book Antiqua"/>
              </w:rPr>
            </w:pPr>
            <w:proofErr w:type="spellStart"/>
            <w:r w:rsidRPr="006749CC">
              <w:rPr>
                <w:rFonts w:ascii="Book Antiqua" w:hAnsi="Book Antiqua"/>
              </w:rPr>
              <w:t>Intersphincteric</w:t>
            </w:r>
            <w:proofErr w:type="spellEnd"/>
            <w:r w:rsidRPr="006749CC">
              <w:rPr>
                <w:rFonts w:ascii="Book Antiqua" w:hAnsi="Book Antiqua"/>
              </w:rPr>
              <w:t>-</w:t>
            </w:r>
            <w:r w:rsidR="004C6CA7" w:rsidRPr="006749CC">
              <w:rPr>
                <w:rFonts w:ascii="Book Antiqua" w:hAnsi="Book Antiqua"/>
              </w:rPr>
              <w:t>m</w:t>
            </w:r>
            <w:r w:rsidR="005876EA" w:rsidRPr="006749CC">
              <w:rPr>
                <w:rFonts w:ascii="Book Antiqua" w:hAnsi="Book Antiqua"/>
              </w:rPr>
              <w:t>ultiple tracts or associated abscess</w:t>
            </w:r>
          </w:p>
        </w:tc>
        <w:tc>
          <w:tcPr>
            <w:tcW w:w="4536" w:type="dxa"/>
          </w:tcPr>
          <w:p w14:paraId="72993AC0" w14:textId="01888F9C" w:rsidR="00BE19A1" w:rsidRPr="006749CC" w:rsidRDefault="007B60F0" w:rsidP="00066E57">
            <w:pPr>
              <w:adjustRightInd w:val="0"/>
              <w:snapToGrid w:val="0"/>
              <w:spacing w:line="360" w:lineRule="auto"/>
              <w:jc w:val="both"/>
              <w:rPr>
                <w:rFonts w:ascii="Book Antiqua" w:hAnsi="Book Antiqua"/>
              </w:rPr>
            </w:pPr>
            <w:r w:rsidRPr="006749CC">
              <w:rPr>
                <w:rFonts w:ascii="Book Antiqua" w:hAnsi="Book Antiqua"/>
              </w:rPr>
              <w:t>Low</w:t>
            </w:r>
            <w:r w:rsidR="00FF5393" w:rsidRPr="006749CC">
              <w:rPr>
                <w:rFonts w:ascii="Book Antiqua" w:hAnsi="Book Antiqua"/>
              </w:rPr>
              <w:t xml:space="preserve"> fistula</w:t>
            </w:r>
            <w:r w:rsidR="005876EA" w:rsidRPr="006749CC">
              <w:rPr>
                <w:rFonts w:ascii="Book Antiqua" w:hAnsi="Book Antiqua"/>
              </w:rPr>
              <w:t xml:space="preserve">- </w:t>
            </w:r>
            <w:r w:rsidR="004C6CA7" w:rsidRPr="006749CC">
              <w:rPr>
                <w:rFonts w:ascii="Book Antiqua" w:hAnsi="Book Antiqua"/>
              </w:rPr>
              <w:t>m</w:t>
            </w:r>
            <w:r w:rsidR="005876EA" w:rsidRPr="006749CC">
              <w:rPr>
                <w:rFonts w:ascii="Book Antiqua" w:hAnsi="Book Antiqua"/>
              </w:rPr>
              <w:t>ultiple tracts or associated abscess or horseshoe tract</w:t>
            </w:r>
            <w:r w:rsidR="00015AED" w:rsidRPr="006749CC">
              <w:rPr>
                <w:rFonts w:ascii="Book Antiqua" w:hAnsi="Book Antiqua"/>
              </w:rPr>
              <w:t xml:space="preserve"> </w:t>
            </w:r>
            <w:r w:rsidR="005876EA" w:rsidRPr="006749CC">
              <w:rPr>
                <w:rFonts w:ascii="Book Antiqua" w:hAnsi="Book Antiqua"/>
              </w:rPr>
              <w:t>(</w:t>
            </w:r>
            <w:proofErr w:type="spellStart"/>
            <w:r w:rsidR="004C6CA7" w:rsidRPr="006749CC">
              <w:rPr>
                <w:rFonts w:ascii="Book Antiqua" w:hAnsi="Book Antiqua"/>
              </w:rPr>
              <w:t>i</w:t>
            </w:r>
            <w:r w:rsidR="005876EA" w:rsidRPr="006749CC">
              <w:rPr>
                <w:rFonts w:ascii="Book Antiqua" w:hAnsi="Book Antiqua"/>
              </w:rPr>
              <w:t>ntersphincteric</w:t>
            </w:r>
            <w:proofErr w:type="spellEnd"/>
            <w:r w:rsidR="005876EA" w:rsidRPr="006749CC">
              <w:rPr>
                <w:rFonts w:ascii="Book Antiqua" w:hAnsi="Book Antiqua"/>
              </w:rPr>
              <w:t xml:space="preserve"> or </w:t>
            </w:r>
            <w:proofErr w:type="spellStart"/>
            <w:r w:rsidR="005876EA" w:rsidRPr="006749CC">
              <w:rPr>
                <w:rFonts w:ascii="Book Antiqua" w:hAnsi="Book Antiqua"/>
              </w:rPr>
              <w:t>transsphincteric</w:t>
            </w:r>
            <w:proofErr w:type="spellEnd"/>
            <w:r w:rsidR="005876EA" w:rsidRPr="006749CC">
              <w:rPr>
                <w:rFonts w:ascii="Book Antiqua" w:hAnsi="Book Antiqua"/>
              </w:rPr>
              <w:t>)</w:t>
            </w:r>
          </w:p>
        </w:tc>
      </w:tr>
      <w:tr w:rsidR="00BE19A1" w:rsidRPr="006749CC" w14:paraId="4C6481E5" w14:textId="77777777" w:rsidTr="00BC5189">
        <w:trPr>
          <w:trHeight w:val="1062"/>
        </w:trPr>
        <w:tc>
          <w:tcPr>
            <w:tcW w:w="1843" w:type="dxa"/>
          </w:tcPr>
          <w:p w14:paraId="0D99D35C"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Grade III</w:t>
            </w:r>
          </w:p>
        </w:tc>
        <w:tc>
          <w:tcPr>
            <w:tcW w:w="2410" w:type="dxa"/>
          </w:tcPr>
          <w:p w14:paraId="614E191B" w14:textId="77777777" w:rsidR="00BE19A1" w:rsidRPr="006749CC" w:rsidRDefault="005876EA" w:rsidP="00066E57">
            <w:pPr>
              <w:adjustRightInd w:val="0"/>
              <w:snapToGrid w:val="0"/>
              <w:spacing w:line="360" w:lineRule="auto"/>
              <w:jc w:val="both"/>
              <w:rPr>
                <w:rFonts w:ascii="Book Antiqua" w:hAnsi="Book Antiqua"/>
              </w:rPr>
            </w:pPr>
            <w:proofErr w:type="spellStart"/>
            <w:r w:rsidRPr="006749CC">
              <w:rPr>
                <w:rFonts w:ascii="Book Antiqua" w:hAnsi="Book Antiqua"/>
              </w:rPr>
              <w:t>Suprasphincteric</w:t>
            </w:r>
            <w:proofErr w:type="spellEnd"/>
          </w:p>
        </w:tc>
        <w:tc>
          <w:tcPr>
            <w:tcW w:w="3974" w:type="dxa"/>
          </w:tcPr>
          <w:p w14:paraId="0C2612DA" w14:textId="77777777" w:rsidR="00BE19A1" w:rsidRPr="006749CC" w:rsidRDefault="005876EA" w:rsidP="00066E57">
            <w:pPr>
              <w:adjustRightInd w:val="0"/>
              <w:snapToGrid w:val="0"/>
              <w:spacing w:line="360" w:lineRule="auto"/>
              <w:jc w:val="both"/>
              <w:rPr>
                <w:rFonts w:ascii="Book Antiqua" w:hAnsi="Book Antiqua"/>
              </w:rPr>
            </w:pPr>
            <w:proofErr w:type="spellStart"/>
            <w:r w:rsidRPr="006749CC">
              <w:rPr>
                <w:rFonts w:ascii="Book Antiqua" w:hAnsi="Book Antiqua"/>
              </w:rPr>
              <w:t>Transsphincteric</w:t>
            </w:r>
            <w:proofErr w:type="spellEnd"/>
            <w:r w:rsidRPr="006749CC">
              <w:rPr>
                <w:rFonts w:ascii="Book Antiqua" w:hAnsi="Book Antiqua"/>
              </w:rPr>
              <w:t>- linear</w:t>
            </w:r>
          </w:p>
        </w:tc>
        <w:tc>
          <w:tcPr>
            <w:tcW w:w="4536" w:type="dxa"/>
          </w:tcPr>
          <w:p w14:paraId="2BADFA35" w14:textId="4F4F6025" w:rsidR="00BE19A1" w:rsidRPr="006749CC" w:rsidRDefault="007B60F0" w:rsidP="00066E57">
            <w:pPr>
              <w:adjustRightInd w:val="0"/>
              <w:snapToGrid w:val="0"/>
              <w:spacing w:line="360" w:lineRule="auto"/>
              <w:jc w:val="both"/>
              <w:rPr>
                <w:rFonts w:ascii="Book Antiqua" w:hAnsi="Book Antiqua"/>
              </w:rPr>
            </w:pPr>
            <w:r w:rsidRPr="006749CC">
              <w:rPr>
                <w:rFonts w:ascii="Book Antiqua" w:hAnsi="Book Antiqua"/>
              </w:rPr>
              <w:t>High</w:t>
            </w:r>
            <w:r w:rsidR="00FF5393" w:rsidRPr="006749CC">
              <w:rPr>
                <w:rFonts w:ascii="Book Antiqua" w:hAnsi="Book Antiqua"/>
              </w:rPr>
              <w:t xml:space="preserve"> fistula</w:t>
            </w:r>
            <w:r w:rsidR="005876EA" w:rsidRPr="006749CC">
              <w:rPr>
                <w:rFonts w:ascii="Book Antiqua" w:hAnsi="Book Antiqua"/>
              </w:rPr>
              <w:t>-</w:t>
            </w:r>
            <w:r w:rsidR="004C6CA7" w:rsidRPr="006749CC">
              <w:rPr>
                <w:rFonts w:ascii="Book Antiqua" w:hAnsi="Book Antiqua"/>
              </w:rPr>
              <w:t>s</w:t>
            </w:r>
            <w:r w:rsidR="005876EA" w:rsidRPr="006749CC">
              <w:rPr>
                <w:rFonts w:ascii="Book Antiqua" w:hAnsi="Book Antiqua"/>
              </w:rPr>
              <w:t>ingle tract</w:t>
            </w:r>
            <w:r w:rsidR="00015AED" w:rsidRPr="006749CC">
              <w:rPr>
                <w:rFonts w:ascii="Book Antiqua" w:hAnsi="Book Antiqua"/>
              </w:rPr>
              <w:t xml:space="preserve"> </w:t>
            </w:r>
            <w:r w:rsidR="005876EA" w:rsidRPr="006749CC">
              <w:rPr>
                <w:rFonts w:ascii="Book Antiqua" w:hAnsi="Book Antiqua"/>
              </w:rPr>
              <w:t>(</w:t>
            </w:r>
            <w:proofErr w:type="spellStart"/>
            <w:r w:rsidR="004C6CA7" w:rsidRPr="006749CC">
              <w:rPr>
                <w:rFonts w:ascii="Book Antiqua" w:hAnsi="Book Antiqua"/>
              </w:rPr>
              <w:t>i</w:t>
            </w:r>
            <w:r w:rsidR="005876EA" w:rsidRPr="006749CC">
              <w:rPr>
                <w:rFonts w:ascii="Book Antiqua" w:hAnsi="Book Antiqua"/>
              </w:rPr>
              <w:t>ntersphincteric</w:t>
            </w:r>
            <w:proofErr w:type="spellEnd"/>
            <w:r w:rsidR="005876EA" w:rsidRPr="006749CC">
              <w:rPr>
                <w:rFonts w:ascii="Book Antiqua" w:hAnsi="Book Antiqua"/>
              </w:rPr>
              <w:t xml:space="preserve"> or </w:t>
            </w:r>
            <w:proofErr w:type="spellStart"/>
            <w:r w:rsidR="005876EA" w:rsidRPr="006749CC">
              <w:rPr>
                <w:rFonts w:ascii="Book Antiqua" w:hAnsi="Book Antiqua"/>
              </w:rPr>
              <w:t>transsphincteric</w:t>
            </w:r>
            <w:proofErr w:type="spellEnd"/>
            <w:r w:rsidR="005876EA" w:rsidRPr="006749CC">
              <w:rPr>
                <w:rFonts w:ascii="Book Antiqua" w:hAnsi="Book Antiqua"/>
              </w:rPr>
              <w:t>)</w:t>
            </w:r>
            <w:r w:rsidR="00015AED" w:rsidRPr="006749CC">
              <w:rPr>
                <w:rFonts w:ascii="Book Antiqua" w:hAnsi="Book Antiqua"/>
              </w:rPr>
              <w:t xml:space="preserve"> </w:t>
            </w:r>
            <w:r w:rsidR="005876EA" w:rsidRPr="006749CC">
              <w:rPr>
                <w:rFonts w:ascii="Book Antiqua" w:hAnsi="Book Antiqua"/>
              </w:rPr>
              <w:t>or</w:t>
            </w:r>
            <w:r w:rsidR="00015AED" w:rsidRPr="006749CC">
              <w:rPr>
                <w:rFonts w:ascii="Book Antiqua" w:hAnsi="Book Antiqua"/>
              </w:rPr>
              <w:t xml:space="preserve"> </w:t>
            </w:r>
            <w:r w:rsidR="004C6CA7" w:rsidRPr="006749CC">
              <w:rPr>
                <w:rFonts w:ascii="Book Antiqua" w:hAnsi="Book Antiqua"/>
              </w:rPr>
              <w:t>a</w:t>
            </w:r>
            <w:r w:rsidR="005876EA" w:rsidRPr="006749CC">
              <w:rPr>
                <w:rFonts w:ascii="Book Antiqua" w:hAnsi="Book Antiqua"/>
              </w:rPr>
              <w:t xml:space="preserve">nterior fistula in a female or </w:t>
            </w:r>
            <w:r w:rsidR="00015AED" w:rsidRPr="006749CC">
              <w:rPr>
                <w:rFonts w:ascii="Book Antiqua" w:hAnsi="Book Antiqua"/>
              </w:rPr>
              <w:t>a</w:t>
            </w:r>
            <w:r w:rsidR="005876EA" w:rsidRPr="006749CC">
              <w:rPr>
                <w:rFonts w:ascii="Book Antiqua" w:hAnsi="Book Antiqua"/>
              </w:rPr>
              <w:t>ssociated comorbidities</w:t>
            </w:r>
            <w:r w:rsidRPr="006749CC">
              <w:rPr>
                <w:rFonts w:ascii="Book Antiqua" w:hAnsi="Book Antiqua"/>
                <w:b/>
                <w:bCs/>
                <w:vertAlign w:val="superscript"/>
              </w:rPr>
              <w:t>1</w:t>
            </w:r>
          </w:p>
        </w:tc>
      </w:tr>
      <w:tr w:rsidR="00BE19A1" w:rsidRPr="006749CC" w14:paraId="2F2E2530" w14:textId="77777777" w:rsidTr="00BC5189">
        <w:trPr>
          <w:trHeight w:val="979"/>
        </w:trPr>
        <w:tc>
          <w:tcPr>
            <w:tcW w:w="1843" w:type="dxa"/>
          </w:tcPr>
          <w:p w14:paraId="46D80256"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Grade IV</w:t>
            </w:r>
          </w:p>
        </w:tc>
        <w:tc>
          <w:tcPr>
            <w:tcW w:w="2410" w:type="dxa"/>
          </w:tcPr>
          <w:p w14:paraId="67DE7668" w14:textId="77777777" w:rsidR="00BE19A1" w:rsidRPr="006749CC" w:rsidRDefault="005876EA" w:rsidP="00066E57">
            <w:pPr>
              <w:adjustRightInd w:val="0"/>
              <w:snapToGrid w:val="0"/>
              <w:spacing w:line="360" w:lineRule="auto"/>
              <w:jc w:val="both"/>
              <w:rPr>
                <w:rFonts w:ascii="Book Antiqua" w:hAnsi="Book Antiqua"/>
              </w:rPr>
            </w:pPr>
            <w:proofErr w:type="spellStart"/>
            <w:r w:rsidRPr="006749CC">
              <w:rPr>
                <w:rFonts w:ascii="Book Antiqua" w:hAnsi="Book Antiqua"/>
              </w:rPr>
              <w:t>Extrasphincteric</w:t>
            </w:r>
            <w:proofErr w:type="spellEnd"/>
          </w:p>
        </w:tc>
        <w:tc>
          <w:tcPr>
            <w:tcW w:w="3974" w:type="dxa"/>
          </w:tcPr>
          <w:p w14:paraId="5C715377" w14:textId="3328467B" w:rsidR="00BE19A1" w:rsidRPr="006749CC" w:rsidRDefault="007B60F0" w:rsidP="00066E57">
            <w:pPr>
              <w:adjustRightInd w:val="0"/>
              <w:snapToGrid w:val="0"/>
              <w:spacing w:line="360" w:lineRule="auto"/>
              <w:jc w:val="both"/>
              <w:rPr>
                <w:rFonts w:ascii="Book Antiqua" w:hAnsi="Book Antiqua"/>
              </w:rPr>
            </w:pPr>
            <w:proofErr w:type="spellStart"/>
            <w:r w:rsidRPr="006749CC">
              <w:rPr>
                <w:rFonts w:ascii="Book Antiqua" w:hAnsi="Book Antiqua"/>
              </w:rPr>
              <w:t>Transsphincteric</w:t>
            </w:r>
            <w:proofErr w:type="spellEnd"/>
            <w:r w:rsidRPr="006749CC">
              <w:rPr>
                <w:rFonts w:ascii="Book Antiqua" w:hAnsi="Book Antiqua"/>
              </w:rPr>
              <w:t>-</w:t>
            </w:r>
            <w:r w:rsidR="004C6CA7" w:rsidRPr="006749CC">
              <w:rPr>
                <w:rFonts w:ascii="Book Antiqua" w:hAnsi="Book Antiqua"/>
              </w:rPr>
              <w:t>m</w:t>
            </w:r>
            <w:r w:rsidR="005876EA" w:rsidRPr="006749CC">
              <w:rPr>
                <w:rFonts w:ascii="Book Antiqua" w:hAnsi="Book Antiqua"/>
              </w:rPr>
              <w:t>ultiple tract or associated abscess</w:t>
            </w:r>
          </w:p>
        </w:tc>
        <w:tc>
          <w:tcPr>
            <w:tcW w:w="4536" w:type="dxa"/>
          </w:tcPr>
          <w:p w14:paraId="029BD45A" w14:textId="2B24AAC3" w:rsidR="00BE19A1" w:rsidRPr="006749CC" w:rsidRDefault="007B60F0" w:rsidP="004C6CA7">
            <w:pPr>
              <w:adjustRightInd w:val="0"/>
              <w:snapToGrid w:val="0"/>
              <w:spacing w:line="360" w:lineRule="auto"/>
              <w:jc w:val="both"/>
              <w:rPr>
                <w:rFonts w:ascii="Book Antiqua" w:hAnsi="Book Antiqua"/>
              </w:rPr>
            </w:pPr>
            <w:r w:rsidRPr="006749CC">
              <w:rPr>
                <w:rFonts w:ascii="Book Antiqua" w:hAnsi="Book Antiqua"/>
              </w:rPr>
              <w:t>High</w:t>
            </w:r>
            <w:r w:rsidR="00FF5393" w:rsidRPr="006749CC">
              <w:rPr>
                <w:rFonts w:ascii="Book Antiqua" w:hAnsi="Book Antiqua"/>
              </w:rPr>
              <w:t xml:space="preserve"> fistula</w:t>
            </w:r>
            <w:r w:rsidR="005876EA" w:rsidRPr="006749CC">
              <w:rPr>
                <w:rFonts w:ascii="Book Antiqua" w:hAnsi="Book Antiqua"/>
              </w:rPr>
              <w:t xml:space="preserve">- </w:t>
            </w:r>
            <w:r w:rsidR="004C6CA7" w:rsidRPr="006749CC">
              <w:rPr>
                <w:rFonts w:ascii="Book Antiqua" w:hAnsi="Book Antiqua"/>
              </w:rPr>
              <w:t>m</w:t>
            </w:r>
            <w:r w:rsidR="005876EA" w:rsidRPr="006749CC">
              <w:rPr>
                <w:rFonts w:ascii="Book Antiqua" w:hAnsi="Book Antiqua"/>
              </w:rPr>
              <w:t>ultiple tracts or associated abscess or horseshoe tract</w:t>
            </w:r>
            <w:r w:rsidR="004C6CA7" w:rsidRPr="006749CC">
              <w:rPr>
                <w:rFonts w:ascii="Book Antiqua" w:hAnsi="Book Antiqua"/>
              </w:rPr>
              <w:t xml:space="preserve"> </w:t>
            </w:r>
            <w:r w:rsidR="005876EA" w:rsidRPr="006749CC">
              <w:rPr>
                <w:rFonts w:ascii="Book Antiqua" w:hAnsi="Book Antiqua"/>
              </w:rPr>
              <w:t>(</w:t>
            </w:r>
            <w:proofErr w:type="spellStart"/>
            <w:r w:rsidR="00CB1815" w:rsidRPr="006749CC">
              <w:rPr>
                <w:rFonts w:ascii="Book Antiqua" w:hAnsi="Book Antiqua"/>
              </w:rPr>
              <w:t>t</w:t>
            </w:r>
            <w:r w:rsidR="005876EA" w:rsidRPr="006749CC">
              <w:rPr>
                <w:rFonts w:ascii="Book Antiqua" w:hAnsi="Book Antiqua"/>
              </w:rPr>
              <w:t>ranssphincteric</w:t>
            </w:r>
            <w:proofErr w:type="spellEnd"/>
            <w:r w:rsidR="005876EA" w:rsidRPr="006749CC">
              <w:rPr>
                <w:rFonts w:ascii="Book Antiqua" w:hAnsi="Book Antiqua"/>
              </w:rPr>
              <w:t>)</w:t>
            </w:r>
          </w:p>
        </w:tc>
      </w:tr>
      <w:tr w:rsidR="00BE19A1" w:rsidRPr="006749CC" w14:paraId="7FFA7AB2" w14:textId="77777777" w:rsidTr="00BC5189">
        <w:trPr>
          <w:trHeight w:val="752"/>
        </w:trPr>
        <w:tc>
          <w:tcPr>
            <w:tcW w:w="1843" w:type="dxa"/>
          </w:tcPr>
          <w:p w14:paraId="18556787"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Grade V</w:t>
            </w:r>
          </w:p>
        </w:tc>
        <w:tc>
          <w:tcPr>
            <w:tcW w:w="2410" w:type="dxa"/>
          </w:tcPr>
          <w:p w14:paraId="1F715C4B"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NA</w:t>
            </w:r>
          </w:p>
        </w:tc>
        <w:tc>
          <w:tcPr>
            <w:tcW w:w="3974" w:type="dxa"/>
          </w:tcPr>
          <w:p w14:paraId="5AEE7034" w14:textId="38B7B8A8" w:rsidR="00BE19A1" w:rsidRPr="006749CC" w:rsidRDefault="005876EA" w:rsidP="00066E57">
            <w:pPr>
              <w:adjustRightInd w:val="0"/>
              <w:snapToGrid w:val="0"/>
              <w:spacing w:line="360" w:lineRule="auto"/>
              <w:jc w:val="both"/>
              <w:rPr>
                <w:rFonts w:ascii="Book Antiqua" w:hAnsi="Book Antiqua"/>
              </w:rPr>
            </w:pPr>
            <w:proofErr w:type="spellStart"/>
            <w:r w:rsidRPr="006749CC">
              <w:rPr>
                <w:rFonts w:ascii="Book Antiqua" w:hAnsi="Book Antiqua"/>
              </w:rPr>
              <w:t>Supralevator</w:t>
            </w:r>
            <w:proofErr w:type="spellEnd"/>
            <w:r w:rsidR="00015AED" w:rsidRPr="006749CC">
              <w:rPr>
                <w:rFonts w:ascii="Book Antiqua" w:hAnsi="Book Antiqua"/>
              </w:rPr>
              <w:t xml:space="preserve"> </w:t>
            </w:r>
            <w:r w:rsidRPr="006749CC">
              <w:rPr>
                <w:rFonts w:ascii="Book Antiqua" w:hAnsi="Book Antiqua"/>
              </w:rPr>
              <w:t xml:space="preserve">or </w:t>
            </w:r>
            <w:proofErr w:type="spellStart"/>
            <w:r w:rsidR="004C6CA7" w:rsidRPr="006749CC">
              <w:rPr>
                <w:rFonts w:ascii="Book Antiqua" w:hAnsi="Book Antiqua"/>
              </w:rPr>
              <w:t>t</w:t>
            </w:r>
            <w:r w:rsidRPr="006749CC">
              <w:rPr>
                <w:rFonts w:ascii="Book Antiqua" w:hAnsi="Book Antiqua"/>
              </w:rPr>
              <w:t>ranslevator</w:t>
            </w:r>
            <w:proofErr w:type="spellEnd"/>
            <w:r w:rsidRPr="006749CC">
              <w:rPr>
                <w:rFonts w:ascii="Book Antiqua" w:hAnsi="Book Antiqua"/>
              </w:rPr>
              <w:t>/</w:t>
            </w:r>
            <w:proofErr w:type="spellStart"/>
            <w:r w:rsidR="004C6CA7" w:rsidRPr="006749CC">
              <w:rPr>
                <w:rFonts w:ascii="Book Antiqua" w:hAnsi="Book Antiqua"/>
              </w:rPr>
              <w:t>e</w:t>
            </w:r>
            <w:r w:rsidRPr="006749CC">
              <w:rPr>
                <w:rFonts w:ascii="Book Antiqua" w:hAnsi="Book Antiqua"/>
              </w:rPr>
              <w:t>xtrasphincteric</w:t>
            </w:r>
            <w:proofErr w:type="spellEnd"/>
          </w:p>
        </w:tc>
        <w:tc>
          <w:tcPr>
            <w:tcW w:w="4536" w:type="dxa"/>
          </w:tcPr>
          <w:p w14:paraId="08535542" w14:textId="0F224C63" w:rsidR="00BE19A1" w:rsidRPr="006749CC" w:rsidRDefault="005876EA" w:rsidP="00066E57">
            <w:pPr>
              <w:adjustRightInd w:val="0"/>
              <w:snapToGrid w:val="0"/>
              <w:spacing w:line="360" w:lineRule="auto"/>
              <w:jc w:val="both"/>
              <w:rPr>
                <w:rFonts w:ascii="Book Antiqua" w:hAnsi="Book Antiqua"/>
              </w:rPr>
            </w:pPr>
            <w:proofErr w:type="spellStart"/>
            <w:r w:rsidRPr="006749CC">
              <w:rPr>
                <w:rFonts w:ascii="Book Antiqua" w:hAnsi="Book Antiqua"/>
              </w:rPr>
              <w:t>Suprasphincteric</w:t>
            </w:r>
            <w:proofErr w:type="spellEnd"/>
            <w:r w:rsidR="00015AED" w:rsidRPr="006749CC">
              <w:rPr>
                <w:rFonts w:ascii="Book Antiqua" w:hAnsi="Book Antiqua"/>
              </w:rPr>
              <w:t xml:space="preserve"> </w:t>
            </w:r>
            <w:r w:rsidRPr="006749CC">
              <w:rPr>
                <w:rFonts w:ascii="Book Antiqua" w:hAnsi="Book Antiqua"/>
              </w:rPr>
              <w:t xml:space="preserve">or </w:t>
            </w:r>
            <w:proofErr w:type="spellStart"/>
            <w:r w:rsidR="004C6CA7" w:rsidRPr="006749CC">
              <w:rPr>
                <w:rFonts w:ascii="Book Antiqua" w:hAnsi="Book Antiqua"/>
              </w:rPr>
              <w:t>s</w:t>
            </w:r>
            <w:r w:rsidRPr="006749CC">
              <w:rPr>
                <w:rFonts w:ascii="Book Antiqua" w:hAnsi="Book Antiqua"/>
              </w:rPr>
              <w:t>upralevator</w:t>
            </w:r>
            <w:proofErr w:type="spellEnd"/>
            <w:r w:rsidR="00015AED" w:rsidRPr="006749CC">
              <w:rPr>
                <w:rFonts w:ascii="Book Antiqua" w:hAnsi="Book Antiqua"/>
              </w:rPr>
              <w:t xml:space="preserve"> </w:t>
            </w:r>
            <w:r w:rsidRPr="006749CC">
              <w:rPr>
                <w:rFonts w:ascii="Book Antiqua" w:hAnsi="Book Antiqua"/>
              </w:rPr>
              <w:t xml:space="preserve">or </w:t>
            </w:r>
            <w:proofErr w:type="spellStart"/>
            <w:r w:rsidR="004C6CA7" w:rsidRPr="006749CC">
              <w:rPr>
                <w:rFonts w:ascii="Book Antiqua" w:hAnsi="Book Antiqua"/>
              </w:rPr>
              <w:t>e</w:t>
            </w:r>
            <w:r w:rsidRPr="006749CC">
              <w:rPr>
                <w:rFonts w:ascii="Book Antiqua" w:hAnsi="Book Antiqua"/>
              </w:rPr>
              <w:t>xtrasphincteric</w:t>
            </w:r>
            <w:proofErr w:type="spellEnd"/>
          </w:p>
        </w:tc>
      </w:tr>
    </w:tbl>
    <w:p w14:paraId="41355108" w14:textId="6BF5C3BF" w:rsidR="00DE5626" w:rsidRPr="006749CC" w:rsidRDefault="007B60F0" w:rsidP="00066E57">
      <w:pPr>
        <w:adjustRightInd w:val="0"/>
        <w:snapToGrid w:val="0"/>
        <w:spacing w:line="360" w:lineRule="auto"/>
        <w:jc w:val="both"/>
        <w:rPr>
          <w:rFonts w:ascii="Book Antiqua" w:hAnsi="Book Antiqua"/>
          <w:lang w:eastAsia="zh-CN"/>
        </w:rPr>
      </w:pPr>
      <w:r w:rsidRPr="000C2AEC">
        <w:rPr>
          <w:rFonts w:ascii="Book Antiqua" w:hAnsi="Book Antiqua"/>
          <w:bCs/>
          <w:vertAlign w:val="superscript"/>
        </w:rPr>
        <w:t>1</w:t>
      </w:r>
      <w:r w:rsidRPr="006749CC">
        <w:rPr>
          <w:rFonts w:ascii="Book Antiqua" w:hAnsi="Book Antiqua"/>
        </w:rPr>
        <w:t xml:space="preserve">Crohn’s disease, sphincter injury or post radiation exposure. Low </w:t>
      </w:r>
      <w:r w:rsidR="002975B4" w:rsidRPr="006749CC">
        <w:rPr>
          <w:rFonts w:ascii="Book Antiqua" w:hAnsi="Book Antiqua"/>
        </w:rPr>
        <w:t>f</w:t>
      </w:r>
      <w:r w:rsidRPr="006749CC">
        <w:rPr>
          <w:rFonts w:ascii="Book Antiqua" w:hAnsi="Book Antiqua"/>
        </w:rPr>
        <w:t>istula- involves &lt; 1/3 of the external sphincter</w:t>
      </w:r>
      <w:r w:rsidR="00CE113E">
        <w:rPr>
          <w:rFonts w:ascii="Book Antiqua" w:hAnsi="Book Antiqua"/>
        </w:rPr>
        <w:t>;</w:t>
      </w:r>
      <w:r w:rsidRPr="006749CC">
        <w:rPr>
          <w:rFonts w:ascii="Book Antiqua" w:hAnsi="Book Antiqua"/>
        </w:rPr>
        <w:t xml:space="preserve"> </w:t>
      </w:r>
      <w:r w:rsidR="002975B4" w:rsidRPr="006749CC">
        <w:rPr>
          <w:rFonts w:ascii="Book Antiqua" w:hAnsi="Book Antiqua"/>
        </w:rPr>
        <w:t>high f</w:t>
      </w:r>
      <w:r w:rsidRPr="006749CC">
        <w:rPr>
          <w:rFonts w:ascii="Book Antiqua" w:hAnsi="Book Antiqua"/>
        </w:rPr>
        <w:t>istula-involves &gt; 1/3 of the external sphincter</w:t>
      </w:r>
      <w:r w:rsidRPr="006749CC">
        <w:rPr>
          <w:rFonts w:ascii="Book Antiqua" w:hAnsi="Book Antiqua"/>
          <w:lang w:eastAsia="zh-CN"/>
        </w:rPr>
        <w:t>. NA: Not applicable.</w:t>
      </w:r>
    </w:p>
    <w:p w14:paraId="3E0D9889" w14:textId="77777777" w:rsidR="004A36EE" w:rsidRDefault="004A36EE" w:rsidP="00066E57">
      <w:pPr>
        <w:adjustRightInd w:val="0"/>
        <w:snapToGrid w:val="0"/>
        <w:spacing w:line="360" w:lineRule="auto"/>
        <w:jc w:val="both"/>
        <w:rPr>
          <w:rFonts w:ascii="Book Antiqua" w:hAnsi="Book Antiqua"/>
          <w:lang w:eastAsia="zh-CN"/>
        </w:rPr>
        <w:sectPr w:rsidR="004A36EE" w:rsidSect="00BF75E0">
          <w:type w:val="continuous"/>
          <w:pgSz w:w="15840" w:h="12240" w:orient="landscape"/>
          <w:pgMar w:top="1440" w:right="1800" w:bottom="1440" w:left="1800" w:header="720" w:footer="720" w:gutter="0"/>
          <w:cols w:space="720"/>
          <w:docGrid w:linePitch="360"/>
        </w:sectPr>
      </w:pPr>
    </w:p>
    <w:p w14:paraId="1FDC1755" w14:textId="77777777" w:rsidR="004A36EE" w:rsidRDefault="004A36EE" w:rsidP="004A36EE">
      <w:pPr>
        <w:jc w:val="center"/>
        <w:rPr>
          <w:rFonts w:ascii="Book Antiqua" w:hAnsi="Book Antiqua"/>
          <w:lang w:eastAsia="zh-CN"/>
        </w:rPr>
      </w:pPr>
    </w:p>
    <w:p w14:paraId="5977E1D5" w14:textId="77777777" w:rsidR="004A36EE" w:rsidRDefault="004A36EE" w:rsidP="004A36EE">
      <w:pPr>
        <w:jc w:val="center"/>
        <w:rPr>
          <w:rFonts w:ascii="Book Antiqua" w:hAnsi="Book Antiqua"/>
          <w:lang w:eastAsia="zh-CN"/>
        </w:rPr>
      </w:pPr>
    </w:p>
    <w:p w14:paraId="671F8CEE" w14:textId="77777777" w:rsidR="004A36EE" w:rsidRDefault="004A36EE" w:rsidP="004A36EE">
      <w:pPr>
        <w:jc w:val="center"/>
        <w:rPr>
          <w:rFonts w:ascii="Book Antiqua" w:hAnsi="Book Antiqua"/>
          <w:lang w:eastAsia="zh-CN"/>
        </w:rPr>
      </w:pPr>
    </w:p>
    <w:p w14:paraId="406E7D86" w14:textId="77777777" w:rsidR="004A36EE" w:rsidRDefault="004A36EE" w:rsidP="004A36EE">
      <w:pPr>
        <w:jc w:val="center"/>
        <w:rPr>
          <w:rFonts w:ascii="Book Antiqua" w:hAnsi="Book Antiqua"/>
          <w:lang w:eastAsia="zh-CN"/>
        </w:rPr>
      </w:pPr>
    </w:p>
    <w:p w14:paraId="69D24935" w14:textId="77777777" w:rsidR="004A36EE" w:rsidRDefault="004A36EE" w:rsidP="004A36EE">
      <w:pPr>
        <w:jc w:val="center"/>
        <w:rPr>
          <w:rFonts w:ascii="Book Antiqua" w:hAnsi="Book Antiqua"/>
          <w:lang w:eastAsia="zh-CN"/>
        </w:rPr>
      </w:pPr>
    </w:p>
    <w:p w14:paraId="434F53B1" w14:textId="35A53CAD" w:rsidR="004A36EE" w:rsidRDefault="004A36EE" w:rsidP="004A36EE">
      <w:pPr>
        <w:jc w:val="center"/>
        <w:rPr>
          <w:rFonts w:ascii="Book Antiqua" w:hAnsi="Book Antiqua"/>
          <w:lang w:eastAsia="zh-CN"/>
        </w:rPr>
      </w:pPr>
      <w:r>
        <w:rPr>
          <w:rFonts w:ascii="Book Antiqua" w:hAnsi="Book Antiqua"/>
          <w:noProof/>
          <w:lang w:eastAsia="zh-CN"/>
        </w:rPr>
        <w:drawing>
          <wp:inline distT="0" distB="0" distL="0" distR="0" wp14:anchorId="05EBCDFA" wp14:editId="5C0136EE">
            <wp:extent cx="2497455" cy="143700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97455" cy="1437005"/>
                    </a:xfrm>
                    <a:prstGeom prst="rect">
                      <a:avLst/>
                    </a:prstGeom>
                    <a:noFill/>
                    <a:ln>
                      <a:noFill/>
                    </a:ln>
                  </pic:spPr>
                </pic:pic>
              </a:graphicData>
            </a:graphic>
          </wp:inline>
        </w:drawing>
      </w:r>
    </w:p>
    <w:p w14:paraId="554A742F" w14:textId="77777777" w:rsidR="004A36EE" w:rsidRDefault="004A36EE" w:rsidP="004A36EE">
      <w:pPr>
        <w:jc w:val="center"/>
        <w:rPr>
          <w:rFonts w:ascii="Book Antiqua" w:hAnsi="Book Antiqua"/>
          <w:lang w:eastAsia="zh-CN"/>
        </w:rPr>
      </w:pPr>
    </w:p>
    <w:p w14:paraId="24580279" w14:textId="77777777" w:rsidR="004A36EE" w:rsidRDefault="004A36EE" w:rsidP="004A36EE">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Inc</w:t>
      </w:r>
    </w:p>
    <w:p w14:paraId="5F6395CD" w14:textId="77777777" w:rsidR="004A36EE" w:rsidRDefault="004A36EE" w:rsidP="004A36EE">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0A76BC02" w14:textId="77777777" w:rsidR="004A36EE" w:rsidRDefault="004A36EE" w:rsidP="004A36EE">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081746BC" w14:textId="77777777" w:rsidR="004A36EE" w:rsidRDefault="004A36EE" w:rsidP="004A36EE">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00016202" w14:textId="77777777" w:rsidR="004A36EE" w:rsidRDefault="004A36EE" w:rsidP="004A36EE">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501993AF" w14:textId="77777777" w:rsidR="004A36EE" w:rsidRDefault="004A36EE" w:rsidP="004A36EE">
      <w:pPr>
        <w:jc w:val="center"/>
        <w:rPr>
          <w:rFonts w:ascii="Book Antiqua" w:hAnsi="Book Antiqua"/>
          <w:lang w:eastAsia="zh-CN"/>
        </w:rPr>
      </w:pPr>
      <w:r>
        <w:rPr>
          <w:rFonts w:ascii="Book Antiqua" w:eastAsia="TimesNewRomanPSMT" w:hAnsi="Book Antiqua" w:cs="Garamond"/>
          <w:color w:val="D56400"/>
          <w:sz w:val="28"/>
          <w:szCs w:val="28"/>
        </w:rPr>
        <w:t>https://www.wjgnet.com</w:t>
      </w:r>
    </w:p>
    <w:p w14:paraId="004379D2" w14:textId="77777777" w:rsidR="004A36EE" w:rsidRDefault="004A36EE" w:rsidP="004A36EE">
      <w:pPr>
        <w:jc w:val="center"/>
        <w:rPr>
          <w:rFonts w:ascii="Book Antiqua" w:hAnsi="Book Antiqua"/>
          <w:lang w:eastAsia="zh-CN"/>
        </w:rPr>
      </w:pPr>
    </w:p>
    <w:p w14:paraId="37A51514" w14:textId="77777777" w:rsidR="004A36EE" w:rsidRDefault="004A36EE" w:rsidP="004A36EE">
      <w:pPr>
        <w:jc w:val="center"/>
        <w:rPr>
          <w:rFonts w:ascii="Book Antiqua" w:hAnsi="Book Antiqua"/>
          <w:lang w:eastAsia="zh-CN"/>
        </w:rPr>
      </w:pPr>
    </w:p>
    <w:p w14:paraId="5326650D" w14:textId="77777777" w:rsidR="004A36EE" w:rsidRDefault="004A36EE" w:rsidP="004A36EE">
      <w:pPr>
        <w:jc w:val="center"/>
        <w:rPr>
          <w:rFonts w:ascii="Book Antiqua" w:hAnsi="Book Antiqua"/>
          <w:lang w:eastAsia="zh-CN"/>
        </w:rPr>
      </w:pPr>
    </w:p>
    <w:p w14:paraId="02FF8236" w14:textId="73469A8D" w:rsidR="004A36EE" w:rsidRDefault="004A36EE" w:rsidP="004A36EE">
      <w:pPr>
        <w:jc w:val="center"/>
        <w:rPr>
          <w:rFonts w:ascii="Book Antiqua" w:hAnsi="Book Antiqua"/>
          <w:lang w:eastAsia="zh-CN"/>
        </w:rPr>
      </w:pPr>
      <w:r>
        <w:rPr>
          <w:rFonts w:ascii="Book Antiqua" w:hAnsi="Book Antiqua"/>
          <w:noProof/>
          <w:lang w:eastAsia="zh-CN"/>
        </w:rPr>
        <w:drawing>
          <wp:inline distT="0" distB="0" distL="0" distR="0" wp14:anchorId="4249AF6F" wp14:editId="5672201B">
            <wp:extent cx="1444625" cy="1437005"/>
            <wp:effectExtent l="0" t="0" r="317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4625" cy="1437005"/>
                    </a:xfrm>
                    <a:prstGeom prst="rect">
                      <a:avLst/>
                    </a:prstGeom>
                    <a:noFill/>
                    <a:ln>
                      <a:noFill/>
                    </a:ln>
                  </pic:spPr>
                </pic:pic>
              </a:graphicData>
            </a:graphic>
          </wp:inline>
        </w:drawing>
      </w:r>
    </w:p>
    <w:p w14:paraId="1F3306F8" w14:textId="77777777" w:rsidR="004A36EE" w:rsidRDefault="004A36EE" w:rsidP="004A36EE">
      <w:pPr>
        <w:jc w:val="center"/>
        <w:rPr>
          <w:rFonts w:ascii="Book Antiqua" w:hAnsi="Book Antiqua"/>
          <w:lang w:eastAsia="zh-CN"/>
        </w:rPr>
      </w:pPr>
    </w:p>
    <w:p w14:paraId="039F182A" w14:textId="77777777" w:rsidR="004A36EE" w:rsidRDefault="004A36EE" w:rsidP="004A36EE">
      <w:pPr>
        <w:jc w:val="center"/>
        <w:rPr>
          <w:rFonts w:ascii="Book Antiqua" w:hAnsi="Book Antiqua"/>
          <w:lang w:eastAsia="zh-CN"/>
        </w:rPr>
      </w:pPr>
    </w:p>
    <w:p w14:paraId="096EB2FE" w14:textId="77777777" w:rsidR="004A36EE" w:rsidRDefault="004A36EE" w:rsidP="004A36EE">
      <w:pPr>
        <w:jc w:val="center"/>
        <w:rPr>
          <w:rFonts w:ascii="Book Antiqua" w:hAnsi="Book Antiqua"/>
          <w:lang w:eastAsia="zh-CN"/>
        </w:rPr>
      </w:pPr>
    </w:p>
    <w:p w14:paraId="76D5626F" w14:textId="77777777" w:rsidR="004A36EE" w:rsidRDefault="004A36EE" w:rsidP="004A36EE">
      <w:pPr>
        <w:jc w:val="center"/>
        <w:rPr>
          <w:rFonts w:ascii="Book Antiqua" w:hAnsi="Book Antiqua"/>
          <w:lang w:eastAsia="zh-CN"/>
        </w:rPr>
      </w:pPr>
    </w:p>
    <w:p w14:paraId="732E23F2" w14:textId="77777777" w:rsidR="004A36EE" w:rsidRDefault="004A36EE" w:rsidP="004A36EE">
      <w:pPr>
        <w:jc w:val="center"/>
        <w:rPr>
          <w:rFonts w:ascii="Book Antiqua" w:hAnsi="Book Antiqua"/>
          <w:lang w:eastAsia="zh-CN"/>
        </w:rPr>
      </w:pPr>
    </w:p>
    <w:p w14:paraId="334CD2FA" w14:textId="77777777" w:rsidR="004A36EE" w:rsidRDefault="004A36EE" w:rsidP="00410B51">
      <w:pPr>
        <w:rPr>
          <w:rFonts w:ascii="Book Antiqua" w:hAnsi="Book Antiqua" w:hint="eastAsia"/>
          <w:lang w:eastAsia="zh-CN"/>
        </w:rPr>
      </w:pPr>
    </w:p>
    <w:p w14:paraId="2546903F" w14:textId="77777777" w:rsidR="004A36EE" w:rsidRDefault="004A36EE" w:rsidP="004A36EE">
      <w:pPr>
        <w:jc w:val="right"/>
        <w:rPr>
          <w:rFonts w:ascii="Book Antiqua" w:hAnsi="Book Antiqua"/>
          <w:color w:val="000000" w:themeColor="text1"/>
          <w:lang w:eastAsia="zh-CN"/>
        </w:rPr>
      </w:pPr>
    </w:p>
    <w:p w14:paraId="1F18890C" w14:textId="77777777" w:rsidR="004A36EE" w:rsidRDefault="004A36EE" w:rsidP="004A36EE">
      <w:pPr>
        <w:jc w:val="center"/>
        <w:rPr>
          <w:rFonts w:ascii="Book Antiqua" w:hAnsi="Book Antiqua"/>
          <w:color w:val="000000" w:themeColor="text1"/>
          <w:lang w:eastAsia="zh-CN"/>
        </w:rPr>
      </w:pPr>
      <w:r>
        <w:rPr>
          <w:rFonts w:ascii="Book Antiqua" w:eastAsia="BookAntiqua-Bold" w:hAnsi="Book Antiqua" w:cs="BookAntiqua-Bold"/>
          <w:b/>
          <w:bCs/>
          <w:color w:val="000000" w:themeColor="text1"/>
        </w:rPr>
        <w:t xml:space="preserve">© 2021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REFLIST </w:instrText>
      </w:r>
      <w:r>
        <w:rPr>
          <w:rFonts w:ascii="Book Antiqua" w:hAnsi="Book Antiqua"/>
          <w:color w:val="000000" w:themeColor="text1"/>
          <w:lang w:eastAsia="zh-CN"/>
        </w:rPr>
        <w:fldChar w:fldCharType="end"/>
      </w:r>
    </w:p>
    <w:p w14:paraId="01CF9BEB" w14:textId="029C3799" w:rsidR="00DE5626" w:rsidRPr="004A36EE" w:rsidRDefault="00DE5626" w:rsidP="004A36EE">
      <w:pPr>
        <w:adjustRightInd w:val="0"/>
        <w:snapToGrid w:val="0"/>
        <w:spacing w:line="360" w:lineRule="auto"/>
        <w:jc w:val="both"/>
        <w:rPr>
          <w:rFonts w:ascii="Book Antiqua" w:hAnsi="Book Antiqua"/>
          <w:lang w:eastAsia="zh-CN"/>
        </w:rPr>
      </w:pPr>
    </w:p>
    <w:sectPr w:rsidR="00DE5626" w:rsidRPr="004A36EE" w:rsidSect="004A36EE">
      <w:pgSz w:w="12240" w:h="15840"/>
      <w:pgMar w:top="1800" w:right="1440" w:bottom="180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7B357D" w14:textId="77777777" w:rsidR="00242CD0" w:rsidRDefault="00242CD0">
      <w:r>
        <w:separator/>
      </w:r>
    </w:p>
  </w:endnote>
  <w:endnote w:type="continuationSeparator" w:id="0">
    <w:p w14:paraId="36692B01" w14:textId="77777777" w:rsidR="00242CD0" w:rsidRDefault="00242C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706648"/>
      <w:docPartObj>
        <w:docPartGallery w:val="AutoText"/>
      </w:docPartObj>
    </w:sdtPr>
    <w:sdtEndPr>
      <w:rPr>
        <w:rFonts w:ascii="Book Antiqua" w:hAnsi="Book Antiqua"/>
        <w:sz w:val="24"/>
        <w:szCs w:val="24"/>
      </w:rPr>
    </w:sdtEndPr>
    <w:sdtContent>
      <w:sdt>
        <w:sdtPr>
          <w:id w:val="-1769616900"/>
          <w:docPartObj>
            <w:docPartGallery w:val="AutoText"/>
          </w:docPartObj>
        </w:sdtPr>
        <w:sdtEndPr>
          <w:rPr>
            <w:rFonts w:ascii="Book Antiqua" w:hAnsi="Book Antiqua"/>
            <w:sz w:val="24"/>
            <w:szCs w:val="24"/>
          </w:rPr>
        </w:sdtEndPr>
        <w:sdtContent>
          <w:p w14:paraId="40792065" w14:textId="77777777" w:rsidR="00886130" w:rsidRPr="005168C7" w:rsidRDefault="00886130">
            <w:pPr>
              <w:pStyle w:val="a3"/>
              <w:jc w:val="right"/>
              <w:rPr>
                <w:rFonts w:ascii="Book Antiqua" w:hAnsi="Book Antiqua"/>
                <w:sz w:val="24"/>
                <w:szCs w:val="24"/>
              </w:rPr>
            </w:pPr>
            <w:r w:rsidRPr="005168C7">
              <w:rPr>
                <w:rFonts w:ascii="Book Antiqua" w:hAnsi="Book Antiqua"/>
                <w:sz w:val="24"/>
                <w:szCs w:val="24"/>
              </w:rPr>
              <w:fldChar w:fldCharType="begin"/>
            </w:r>
            <w:r w:rsidRPr="005168C7">
              <w:rPr>
                <w:rFonts w:ascii="Book Antiqua" w:hAnsi="Book Antiqua"/>
                <w:sz w:val="24"/>
                <w:szCs w:val="24"/>
              </w:rPr>
              <w:instrText>PAGE</w:instrText>
            </w:r>
            <w:r w:rsidRPr="005168C7">
              <w:rPr>
                <w:rFonts w:ascii="Book Antiqua" w:hAnsi="Book Antiqua"/>
                <w:sz w:val="24"/>
                <w:szCs w:val="24"/>
              </w:rPr>
              <w:fldChar w:fldCharType="separate"/>
            </w:r>
            <w:r w:rsidR="000C2AEC">
              <w:rPr>
                <w:rFonts w:ascii="Book Antiqua" w:hAnsi="Book Antiqua"/>
                <w:noProof/>
                <w:sz w:val="24"/>
                <w:szCs w:val="24"/>
              </w:rPr>
              <w:t>38</w:t>
            </w:r>
            <w:r w:rsidRPr="005168C7">
              <w:rPr>
                <w:rFonts w:ascii="Book Antiqua" w:hAnsi="Book Antiqua"/>
                <w:sz w:val="24"/>
                <w:szCs w:val="24"/>
              </w:rPr>
              <w:fldChar w:fldCharType="end"/>
            </w:r>
            <w:r w:rsidRPr="005168C7">
              <w:rPr>
                <w:rFonts w:ascii="Book Antiqua" w:hAnsi="Book Antiqua"/>
                <w:sz w:val="24"/>
                <w:szCs w:val="24"/>
                <w:lang w:val="zh-CN" w:eastAsia="zh-CN"/>
              </w:rPr>
              <w:t xml:space="preserve"> / </w:t>
            </w:r>
            <w:r w:rsidRPr="005168C7">
              <w:rPr>
                <w:rFonts w:ascii="Book Antiqua" w:hAnsi="Book Antiqua"/>
                <w:sz w:val="24"/>
                <w:szCs w:val="24"/>
              </w:rPr>
              <w:fldChar w:fldCharType="begin"/>
            </w:r>
            <w:r w:rsidRPr="005168C7">
              <w:rPr>
                <w:rFonts w:ascii="Book Antiqua" w:hAnsi="Book Antiqua"/>
                <w:sz w:val="24"/>
                <w:szCs w:val="24"/>
              </w:rPr>
              <w:instrText>NUMPAGES</w:instrText>
            </w:r>
            <w:r w:rsidRPr="005168C7">
              <w:rPr>
                <w:rFonts w:ascii="Book Antiqua" w:hAnsi="Book Antiqua"/>
                <w:sz w:val="24"/>
                <w:szCs w:val="24"/>
              </w:rPr>
              <w:fldChar w:fldCharType="separate"/>
            </w:r>
            <w:r w:rsidR="000C2AEC">
              <w:rPr>
                <w:rFonts w:ascii="Book Antiqua" w:hAnsi="Book Antiqua"/>
                <w:noProof/>
                <w:sz w:val="24"/>
                <w:szCs w:val="24"/>
              </w:rPr>
              <w:t>38</w:t>
            </w:r>
            <w:r w:rsidRPr="005168C7">
              <w:rPr>
                <w:rFonts w:ascii="Book Antiqua" w:hAnsi="Book Antiqua"/>
                <w:sz w:val="24"/>
                <w:szCs w:val="24"/>
              </w:rPr>
              <w:fldChar w:fldCharType="end"/>
            </w:r>
          </w:p>
        </w:sdtContent>
      </w:sdt>
    </w:sdtContent>
  </w:sdt>
  <w:p w14:paraId="01DCA5FA" w14:textId="77777777" w:rsidR="00886130" w:rsidRDefault="00886130">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A67AC1" w14:textId="77777777" w:rsidR="00242CD0" w:rsidRDefault="00242CD0">
      <w:r>
        <w:separator/>
      </w:r>
    </w:p>
  </w:footnote>
  <w:footnote w:type="continuationSeparator" w:id="0">
    <w:p w14:paraId="38EFE8F0" w14:textId="77777777" w:rsidR="00242CD0" w:rsidRDefault="00242CD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zv5f9xq0rpdaewrwupz50x5xa2fdvwpevs&quot;&gt;Fistula- Seminars-Converted&lt;record-ids&gt;&lt;item&gt;49&lt;/item&gt;&lt;item&gt;105&lt;/item&gt;&lt;item&gt;106&lt;/item&gt;&lt;item&gt;135&lt;/item&gt;&lt;item&gt;137&lt;/item&gt;&lt;item&gt;141&lt;/item&gt;&lt;item&gt;153&lt;/item&gt;&lt;item&gt;160&lt;/item&gt;&lt;item&gt;162&lt;/item&gt;&lt;item&gt;165&lt;/item&gt;&lt;item&gt;166&lt;/item&gt;&lt;item&gt;171&lt;/item&gt;&lt;item&gt;179&lt;/item&gt;&lt;item&gt;181&lt;/item&gt;&lt;item&gt;256&lt;/item&gt;&lt;item&gt;324&lt;/item&gt;&lt;item&gt;386&lt;/item&gt;&lt;item&gt;429&lt;/item&gt;&lt;item&gt;453&lt;/item&gt;&lt;item&gt;464&lt;/item&gt;&lt;item&gt;473&lt;/item&gt;&lt;item&gt;481&lt;/item&gt;&lt;item&gt;487&lt;/item&gt;&lt;item&gt;490&lt;/item&gt;&lt;item&gt;500&lt;/item&gt;&lt;item&gt;532&lt;/item&gt;&lt;item&gt;540&lt;/item&gt;&lt;item&gt;542&lt;/item&gt;&lt;item&gt;550&lt;/item&gt;&lt;item&gt;569&lt;/item&gt;&lt;item&gt;570&lt;/item&gt;&lt;item&gt;647&lt;/item&gt;&lt;item&gt;649&lt;/item&gt;&lt;item&gt;651&lt;/item&gt;&lt;item&gt;671&lt;/item&gt;&lt;/record-ids&gt;&lt;/item&gt;&lt;/Libraries&gt;"/>
  </w:docVars>
  <w:rsids>
    <w:rsidRoot w:val="00A77B3E"/>
    <w:rsid w:val="00015AED"/>
    <w:rsid w:val="0003376C"/>
    <w:rsid w:val="00065E6E"/>
    <w:rsid w:val="00066E57"/>
    <w:rsid w:val="00076F1C"/>
    <w:rsid w:val="000A1411"/>
    <w:rsid w:val="000B6CDC"/>
    <w:rsid w:val="000C2AEC"/>
    <w:rsid w:val="000C5B5C"/>
    <w:rsid w:val="000C72B5"/>
    <w:rsid w:val="000D16EB"/>
    <w:rsid w:val="000E2CEF"/>
    <w:rsid w:val="000F4280"/>
    <w:rsid w:val="00146A04"/>
    <w:rsid w:val="00166344"/>
    <w:rsid w:val="0018517D"/>
    <w:rsid w:val="001912EA"/>
    <w:rsid w:val="0019671E"/>
    <w:rsid w:val="001D72F6"/>
    <w:rsid w:val="001E146A"/>
    <w:rsid w:val="001E7D51"/>
    <w:rsid w:val="001F298F"/>
    <w:rsid w:val="00213497"/>
    <w:rsid w:val="00213C24"/>
    <w:rsid w:val="00227F7A"/>
    <w:rsid w:val="002337F3"/>
    <w:rsid w:val="00242CD0"/>
    <w:rsid w:val="002452CD"/>
    <w:rsid w:val="00296F94"/>
    <w:rsid w:val="002975B4"/>
    <w:rsid w:val="002D56A0"/>
    <w:rsid w:val="002E28E1"/>
    <w:rsid w:val="002E49EE"/>
    <w:rsid w:val="002F3D58"/>
    <w:rsid w:val="002F66AE"/>
    <w:rsid w:val="00300122"/>
    <w:rsid w:val="0031564D"/>
    <w:rsid w:val="0032007F"/>
    <w:rsid w:val="00326C8D"/>
    <w:rsid w:val="003343CB"/>
    <w:rsid w:val="0034552F"/>
    <w:rsid w:val="0034662B"/>
    <w:rsid w:val="00351209"/>
    <w:rsid w:val="003532AB"/>
    <w:rsid w:val="003614E8"/>
    <w:rsid w:val="00361DAF"/>
    <w:rsid w:val="003720DD"/>
    <w:rsid w:val="003977CE"/>
    <w:rsid w:val="003B2502"/>
    <w:rsid w:val="003C6B71"/>
    <w:rsid w:val="003D72E4"/>
    <w:rsid w:val="003D75A7"/>
    <w:rsid w:val="003D7981"/>
    <w:rsid w:val="003F2238"/>
    <w:rsid w:val="003F36D5"/>
    <w:rsid w:val="003F63F1"/>
    <w:rsid w:val="00410B51"/>
    <w:rsid w:val="00453389"/>
    <w:rsid w:val="00462D32"/>
    <w:rsid w:val="00474ABA"/>
    <w:rsid w:val="00492862"/>
    <w:rsid w:val="004A36EE"/>
    <w:rsid w:val="004B1C3D"/>
    <w:rsid w:val="004C12D2"/>
    <w:rsid w:val="004C484A"/>
    <w:rsid w:val="004C6CA7"/>
    <w:rsid w:val="004D39EF"/>
    <w:rsid w:val="004E00A3"/>
    <w:rsid w:val="004E2BD8"/>
    <w:rsid w:val="004E42CF"/>
    <w:rsid w:val="005027FA"/>
    <w:rsid w:val="005168C7"/>
    <w:rsid w:val="00517659"/>
    <w:rsid w:val="0052327C"/>
    <w:rsid w:val="00570657"/>
    <w:rsid w:val="005876EA"/>
    <w:rsid w:val="00591BAB"/>
    <w:rsid w:val="005B3A19"/>
    <w:rsid w:val="005D40D1"/>
    <w:rsid w:val="005E300F"/>
    <w:rsid w:val="005E7CE9"/>
    <w:rsid w:val="005F076D"/>
    <w:rsid w:val="005F3D3B"/>
    <w:rsid w:val="0061151A"/>
    <w:rsid w:val="00613C8C"/>
    <w:rsid w:val="00615999"/>
    <w:rsid w:val="006328CC"/>
    <w:rsid w:val="00654067"/>
    <w:rsid w:val="0065470C"/>
    <w:rsid w:val="006749CC"/>
    <w:rsid w:val="00675FBF"/>
    <w:rsid w:val="00676D63"/>
    <w:rsid w:val="0068134C"/>
    <w:rsid w:val="00685E08"/>
    <w:rsid w:val="0069180C"/>
    <w:rsid w:val="006A3F56"/>
    <w:rsid w:val="006B36A9"/>
    <w:rsid w:val="006B6FB5"/>
    <w:rsid w:val="006D5BE6"/>
    <w:rsid w:val="006E2980"/>
    <w:rsid w:val="006E2AFC"/>
    <w:rsid w:val="006F2FC7"/>
    <w:rsid w:val="006F4CFA"/>
    <w:rsid w:val="006F6634"/>
    <w:rsid w:val="00715684"/>
    <w:rsid w:val="00743BE3"/>
    <w:rsid w:val="00752539"/>
    <w:rsid w:val="00766201"/>
    <w:rsid w:val="007671AB"/>
    <w:rsid w:val="007822CA"/>
    <w:rsid w:val="00787725"/>
    <w:rsid w:val="00790174"/>
    <w:rsid w:val="007B60F0"/>
    <w:rsid w:val="007C1AC6"/>
    <w:rsid w:val="007C2B93"/>
    <w:rsid w:val="007E1A0B"/>
    <w:rsid w:val="007E3ADD"/>
    <w:rsid w:val="00821850"/>
    <w:rsid w:val="0083198F"/>
    <w:rsid w:val="00850673"/>
    <w:rsid w:val="0085399E"/>
    <w:rsid w:val="00863DA1"/>
    <w:rsid w:val="00874523"/>
    <w:rsid w:val="00880B63"/>
    <w:rsid w:val="00886130"/>
    <w:rsid w:val="00891875"/>
    <w:rsid w:val="008937A7"/>
    <w:rsid w:val="008B092E"/>
    <w:rsid w:val="008B7559"/>
    <w:rsid w:val="008E1340"/>
    <w:rsid w:val="00905297"/>
    <w:rsid w:val="009063E5"/>
    <w:rsid w:val="009079F5"/>
    <w:rsid w:val="00911C21"/>
    <w:rsid w:val="00922260"/>
    <w:rsid w:val="0093283F"/>
    <w:rsid w:val="00935272"/>
    <w:rsid w:val="0094650D"/>
    <w:rsid w:val="00953E6B"/>
    <w:rsid w:val="0097448F"/>
    <w:rsid w:val="009900A5"/>
    <w:rsid w:val="00993340"/>
    <w:rsid w:val="00993431"/>
    <w:rsid w:val="00997F87"/>
    <w:rsid w:val="009A2A9E"/>
    <w:rsid w:val="009A5F48"/>
    <w:rsid w:val="009B3ADB"/>
    <w:rsid w:val="009D12B9"/>
    <w:rsid w:val="009F126D"/>
    <w:rsid w:val="00A035F7"/>
    <w:rsid w:val="00A05871"/>
    <w:rsid w:val="00A148E7"/>
    <w:rsid w:val="00A16234"/>
    <w:rsid w:val="00A43C65"/>
    <w:rsid w:val="00A5099A"/>
    <w:rsid w:val="00A7039B"/>
    <w:rsid w:val="00A74E23"/>
    <w:rsid w:val="00A77B3E"/>
    <w:rsid w:val="00A8073F"/>
    <w:rsid w:val="00A83022"/>
    <w:rsid w:val="00AA05BF"/>
    <w:rsid w:val="00AA52FA"/>
    <w:rsid w:val="00AB5212"/>
    <w:rsid w:val="00AC1C06"/>
    <w:rsid w:val="00AE3F69"/>
    <w:rsid w:val="00AE5AE3"/>
    <w:rsid w:val="00AF1A3F"/>
    <w:rsid w:val="00B04537"/>
    <w:rsid w:val="00B0462E"/>
    <w:rsid w:val="00B04721"/>
    <w:rsid w:val="00B108ED"/>
    <w:rsid w:val="00B3521F"/>
    <w:rsid w:val="00B5368F"/>
    <w:rsid w:val="00B60B8C"/>
    <w:rsid w:val="00B622EB"/>
    <w:rsid w:val="00B813B8"/>
    <w:rsid w:val="00B91C4D"/>
    <w:rsid w:val="00B940C0"/>
    <w:rsid w:val="00B973DF"/>
    <w:rsid w:val="00BC5189"/>
    <w:rsid w:val="00BD44A1"/>
    <w:rsid w:val="00BE19A1"/>
    <w:rsid w:val="00BF75E0"/>
    <w:rsid w:val="00C02A19"/>
    <w:rsid w:val="00C23677"/>
    <w:rsid w:val="00C241D3"/>
    <w:rsid w:val="00C40E08"/>
    <w:rsid w:val="00C43B57"/>
    <w:rsid w:val="00C44846"/>
    <w:rsid w:val="00C45612"/>
    <w:rsid w:val="00C62DF6"/>
    <w:rsid w:val="00C64D0C"/>
    <w:rsid w:val="00C65712"/>
    <w:rsid w:val="00C65821"/>
    <w:rsid w:val="00CA0A88"/>
    <w:rsid w:val="00CA2A55"/>
    <w:rsid w:val="00CB03FC"/>
    <w:rsid w:val="00CB1815"/>
    <w:rsid w:val="00CB3456"/>
    <w:rsid w:val="00CD1A23"/>
    <w:rsid w:val="00CE113E"/>
    <w:rsid w:val="00CF3C73"/>
    <w:rsid w:val="00CF7E66"/>
    <w:rsid w:val="00D06B5C"/>
    <w:rsid w:val="00D1507F"/>
    <w:rsid w:val="00D16378"/>
    <w:rsid w:val="00D17773"/>
    <w:rsid w:val="00D32ED7"/>
    <w:rsid w:val="00D63A43"/>
    <w:rsid w:val="00D77A57"/>
    <w:rsid w:val="00D806BE"/>
    <w:rsid w:val="00D95D03"/>
    <w:rsid w:val="00DA005C"/>
    <w:rsid w:val="00DC3CFA"/>
    <w:rsid w:val="00DC4F4A"/>
    <w:rsid w:val="00DC7CA1"/>
    <w:rsid w:val="00DE4258"/>
    <w:rsid w:val="00DE490C"/>
    <w:rsid w:val="00DE5626"/>
    <w:rsid w:val="00DF313D"/>
    <w:rsid w:val="00E2151A"/>
    <w:rsid w:val="00E55BC0"/>
    <w:rsid w:val="00E57128"/>
    <w:rsid w:val="00E62C5D"/>
    <w:rsid w:val="00E6743D"/>
    <w:rsid w:val="00E7017E"/>
    <w:rsid w:val="00E7630F"/>
    <w:rsid w:val="00E9671C"/>
    <w:rsid w:val="00E97572"/>
    <w:rsid w:val="00EA118B"/>
    <w:rsid w:val="00EB2D5D"/>
    <w:rsid w:val="00EB3D7E"/>
    <w:rsid w:val="00EB6FE5"/>
    <w:rsid w:val="00ED481C"/>
    <w:rsid w:val="00EE295C"/>
    <w:rsid w:val="00EE2FD3"/>
    <w:rsid w:val="00F03FA3"/>
    <w:rsid w:val="00F304AA"/>
    <w:rsid w:val="00F31135"/>
    <w:rsid w:val="00F3172F"/>
    <w:rsid w:val="00F31C87"/>
    <w:rsid w:val="00F32A2D"/>
    <w:rsid w:val="00F45531"/>
    <w:rsid w:val="00F526A5"/>
    <w:rsid w:val="00F57445"/>
    <w:rsid w:val="00F61E87"/>
    <w:rsid w:val="00F636E5"/>
    <w:rsid w:val="00F66C54"/>
    <w:rsid w:val="00F674FE"/>
    <w:rsid w:val="00F74AAE"/>
    <w:rsid w:val="00F817B7"/>
    <w:rsid w:val="00FA33CC"/>
    <w:rsid w:val="00FA62CD"/>
    <w:rsid w:val="00FB52CF"/>
    <w:rsid w:val="00FC51DE"/>
    <w:rsid w:val="00FC6D37"/>
    <w:rsid w:val="00FD1E1F"/>
    <w:rsid w:val="00FD6AC6"/>
    <w:rsid w:val="00FD7996"/>
    <w:rsid w:val="00FF5393"/>
    <w:rsid w:val="00FF777F"/>
    <w:rsid w:val="0E4D49B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406EE82"/>
  <w15:docId w15:val="{BEE9E101-07AA-4F71-A326-3E7B9E5702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99"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EB3D7E"/>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rsid w:val="00EB3D7E"/>
    <w:pPr>
      <w:tabs>
        <w:tab w:val="center" w:pos="4153"/>
        <w:tab w:val="right" w:pos="8306"/>
      </w:tabs>
      <w:snapToGrid w:val="0"/>
    </w:pPr>
    <w:rPr>
      <w:sz w:val="18"/>
      <w:szCs w:val="18"/>
    </w:rPr>
  </w:style>
  <w:style w:type="paragraph" w:styleId="a5">
    <w:name w:val="header"/>
    <w:basedOn w:val="a"/>
    <w:link w:val="a6"/>
    <w:unhideWhenUsed/>
    <w:rsid w:val="00EB3D7E"/>
    <w:pPr>
      <w:pBdr>
        <w:bottom w:val="single" w:sz="6" w:space="1" w:color="auto"/>
      </w:pBdr>
      <w:tabs>
        <w:tab w:val="center" w:pos="4153"/>
        <w:tab w:val="right" w:pos="8306"/>
      </w:tabs>
      <w:snapToGrid w:val="0"/>
      <w:jc w:val="center"/>
    </w:pPr>
    <w:rPr>
      <w:sz w:val="18"/>
      <w:szCs w:val="18"/>
    </w:rPr>
  </w:style>
  <w:style w:type="table" w:styleId="a7">
    <w:name w:val="Table Grid"/>
    <w:basedOn w:val="a1"/>
    <w:uiPriority w:val="99"/>
    <w:rsid w:val="00EB3D7E"/>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6">
    <w:name w:val="页眉 字符"/>
    <w:basedOn w:val="a0"/>
    <w:link w:val="a5"/>
    <w:rsid w:val="00EB3D7E"/>
    <w:rPr>
      <w:sz w:val="18"/>
      <w:szCs w:val="18"/>
    </w:rPr>
  </w:style>
  <w:style w:type="character" w:customStyle="1" w:styleId="a4">
    <w:name w:val="页脚 字符"/>
    <w:basedOn w:val="a0"/>
    <w:link w:val="a3"/>
    <w:uiPriority w:val="99"/>
    <w:rsid w:val="00EB3D7E"/>
    <w:rPr>
      <w:sz w:val="18"/>
      <w:szCs w:val="18"/>
    </w:rPr>
  </w:style>
  <w:style w:type="paragraph" w:styleId="a8">
    <w:name w:val="Balloon Text"/>
    <w:basedOn w:val="a"/>
    <w:link w:val="a9"/>
    <w:semiHidden/>
    <w:unhideWhenUsed/>
    <w:rsid w:val="0083198F"/>
    <w:rPr>
      <w:rFonts w:ascii="Segoe UI" w:hAnsi="Segoe UI" w:cs="Segoe UI"/>
      <w:sz w:val="18"/>
      <w:szCs w:val="18"/>
    </w:rPr>
  </w:style>
  <w:style w:type="character" w:customStyle="1" w:styleId="a9">
    <w:name w:val="批注框文本 字符"/>
    <w:basedOn w:val="a0"/>
    <w:link w:val="a8"/>
    <w:semiHidden/>
    <w:rsid w:val="0083198F"/>
    <w:rPr>
      <w:rFonts w:ascii="Segoe UI" w:hAnsi="Segoe UI" w:cs="Segoe UI"/>
      <w:sz w:val="18"/>
      <w:szCs w:val="18"/>
      <w:lang w:eastAsia="en-US"/>
    </w:rPr>
  </w:style>
  <w:style w:type="paragraph" w:customStyle="1" w:styleId="EndNoteBibliographyTitle">
    <w:name w:val="EndNote Bibliography Title"/>
    <w:basedOn w:val="a"/>
    <w:link w:val="EndNoteBibliographyTitleChar"/>
    <w:rsid w:val="00DE5626"/>
    <w:pPr>
      <w:jc w:val="center"/>
    </w:pPr>
    <w:rPr>
      <w:noProof/>
    </w:rPr>
  </w:style>
  <w:style w:type="character" w:customStyle="1" w:styleId="EndNoteBibliographyTitleChar">
    <w:name w:val="EndNote Bibliography Title Char"/>
    <w:basedOn w:val="a0"/>
    <w:link w:val="EndNoteBibliographyTitle"/>
    <w:rsid w:val="00DE5626"/>
    <w:rPr>
      <w:noProof/>
      <w:sz w:val="24"/>
      <w:szCs w:val="24"/>
      <w:lang w:eastAsia="en-US"/>
    </w:rPr>
  </w:style>
  <w:style w:type="paragraph" w:customStyle="1" w:styleId="EndNoteBibliography">
    <w:name w:val="EndNote Bibliography"/>
    <w:basedOn w:val="a"/>
    <w:link w:val="EndNoteBibliographyChar"/>
    <w:rsid w:val="00DE5626"/>
    <w:pPr>
      <w:jc w:val="both"/>
    </w:pPr>
    <w:rPr>
      <w:noProof/>
    </w:rPr>
  </w:style>
  <w:style w:type="character" w:customStyle="1" w:styleId="EndNoteBibliographyChar">
    <w:name w:val="EndNote Bibliography Char"/>
    <w:basedOn w:val="a0"/>
    <w:link w:val="EndNoteBibliography"/>
    <w:rsid w:val="00DE5626"/>
    <w:rPr>
      <w:noProof/>
      <w:sz w:val="24"/>
      <w:szCs w:val="24"/>
      <w:lang w:eastAsia="en-US"/>
    </w:rPr>
  </w:style>
  <w:style w:type="paragraph" w:styleId="aa">
    <w:name w:val="Normal (Web)"/>
    <w:basedOn w:val="a"/>
    <w:uiPriority w:val="99"/>
    <w:semiHidden/>
    <w:unhideWhenUsed/>
    <w:rsid w:val="00613C8C"/>
    <w:pPr>
      <w:spacing w:before="100" w:beforeAutospacing="1" w:after="100" w:afterAutospacing="1"/>
    </w:pPr>
    <w:rPr>
      <w:rFonts w:ascii="宋体" w:eastAsia="宋体" w:hAnsi="宋体" w:cs="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2528587">
      <w:bodyDiv w:val="1"/>
      <w:marLeft w:val="0"/>
      <w:marRight w:val="0"/>
      <w:marTop w:val="0"/>
      <w:marBottom w:val="0"/>
      <w:divBdr>
        <w:top w:val="none" w:sz="0" w:space="0" w:color="auto"/>
        <w:left w:val="none" w:sz="0" w:space="0" w:color="auto"/>
        <w:bottom w:val="none" w:sz="0" w:space="0" w:color="auto"/>
        <w:right w:val="none" w:sz="0" w:space="0" w:color="auto"/>
      </w:divBdr>
    </w:div>
    <w:div w:id="1466504759">
      <w:bodyDiv w:val="1"/>
      <w:marLeft w:val="0"/>
      <w:marRight w:val="0"/>
      <w:marTop w:val="0"/>
      <w:marBottom w:val="0"/>
      <w:divBdr>
        <w:top w:val="none" w:sz="0" w:space="0" w:color="auto"/>
        <w:left w:val="none" w:sz="0" w:space="0" w:color="auto"/>
        <w:bottom w:val="none" w:sz="0" w:space="0" w:color="auto"/>
        <w:right w:val="none" w:sz="0" w:space="0" w:color="auto"/>
      </w:divBdr>
      <w:divsChild>
        <w:div w:id="592205589">
          <w:marLeft w:val="0"/>
          <w:marRight w:val="0"/>
          <w:marTop w:val="0"/>
          <w:marBottom w:val="0"/>
          <w:divBdr>
            <w:top w:val="none" w:sz="0" w:space="0" w:color="auto"/>
            <w:left w:val="none" w:sz="0" w:space="0" w:color="auto"/>
            <w:bottom w:val="none" w:sz="0" w:space="0" w:color="auto"/>
            <w:right w:val="none" w:sz="0" w:space="0" w:color="auto"/>
          </w:divBdr>
        </w:div>
      </w:divsChild>
    </w:div>
    <w:div w:id="1503819098">
      <w:bodyDiv w:val="1"/>
      <w:marLeft w:val="0"/>
      <w:marRight w:val="0"/>
      <w:marTop w:val="0"/>
      <w:marBottom w:val="0"/>
      <w:divBdr>
        <w:top w:val="none" w:sz="0" w:space="0" w:color="auto"/>
        <w:left w:val="none" w:sz="0" w:space="0" w:color="auto"/>
        <w:bottom w:val="none" w:sz="0" w:space="0" w:color="auto"/>
        <w:right w:val="none" w:sz="0" w:space="0" w:color="auto"/>
      </w:divBdr>
    </w:div>
    <w:div w:id="16352575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39</Pages>
  <Words>20470</Words>
  <Characters>116681</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86150</dc:creator>
  <cp:lastModifiedBy>Li Jia-Hui</cp:lastModifiedBy>
  <cp:revision>13</cp:revision>
  <cp:lastPrinted>2021-03-16T10:37:00Z</cp:lastPrinted>
  <dcterms:created xsi:type="dcterms:W3CDTF">2021-04-12T20:39:00Z</dcterms:created>
  <dcterms:modified xsi:type="dcterms:W3CDTF">2021-04-20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228</vt:lpwstr>
  </property>
</Properties>
</file>